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A77A65" w14:textId="3096C8E7" w:rsidR="006550FB" w:rsidRDefault="00177AEA" w:rsidP="001C3C9F">
      <w:pPr>
        <w:jc w:val="center"/>
        <w:rPr>
          <w:rFonts w:ascii="Times New Roman" w:hAnsi="Times New Roman" w:cs="Times New Roman"/>
          <w:sz w:val="32"/>
          <w:szCs w:val="24"/>
        </w:rPr>
      </w:pPr>
      <w:ins w:id="0" w:author="Miller, Harvey J." w:date="2019-12-10T13:20:00Z">
        <w:r>
          <w:rPr>
            <w:rFonts w:ascii="Times New Roman" w:hAnsi="Times New Roman" w:cs="Times New Roman"/>
            <w:sz w:val="32"/>
            <w:szCs w:val="24"/>
          </w:rPr>
          <w:t xml:space="preserve">Does </w:t>
        </w:r>
      </w:ins>
      <w:del w:id="1" w:author="Miller, Harvey J." w:date="2019-12-10T13:20:00Z">
        <w:r w:rsidR="006550FB" w:rsidDel="00177AEA">
          <w:rPr>
            <w:rFonts w:ascii="Times New Roman" w:hAnsi="Times New Roman" w:cs="Times New Roman"/>
            <w:sz w:val="32"/>
            <w:szCs w:val="24"/>
          </w:rPr>
          <w:delText xml:space="preserve">Is </w:delText>
        </w:r>
      </w:del>
      <w:r w:rsidR="006550FB" w:rsidRPr="005719F8">
        <w:rPr>
          <w:rFonts w:ascii="Times New Roman" w:hAnsi="Times New Roman" w:cs="Times New Roman"/>
          <w:sz w:val="32"/>
          <w:szCs w:val="24"/>
        </w:rPr>
        <w:t xml:space="preserve">real-time transit </w:t>
      </w:r>
      <w:r w:rsidR="006550FB">
        <w:rPr>
          <w:rFonts w:ascii="Times New Roman" w:hAnsi="Times New Roman" w:cs="Times New Roman"/>
          <w:sz w:val="32"/>
          <w:szCs w:val="24"/>
        </w:rPr>
        <w:t xml:space="preserve">information </w:t>
      </w:r>
      <w:ins w:id="2" w:author="Miller, Harvey J." w:date="2019-12-10T13:20:00Z">
        <w:r>
          <w:rPr>
            <w:rFonts w:ascii="Times New Roman" w:hAnsi="Times New Roman" w:cs="Times New Roman"/>
            <w:sz w:val="32"/>
            <w:szCs w:val="24"/>
          </w:rPr>
          <w:t>reduce waiting time</w:t>
        </w:r>
      </w:ins>
      <w:del w:id="3" w:author="Miller, Harvey J." w:date="2019-12-10T13:20:00Z">
        <w:r w:rsidR="006550FB" w:rsidDel="00177AEA">
          <w:rPr>
            <w:rFonts w:ascii="Times New Roman" w:hAnsi="Times New Roman" w:cs="Times New Roman"/>
            <w:sz w:val="32"/>
            <w:szCs w:val="24"/>
          </w:rPr>
          <w:delText>helpful</w:delText>
        </w:r>
      </w:del>
      <w:r w:rsidR="006550FB" w:rsidRPr="005719F8">
        <w:rPr>
          <w:rFonts w:ascii="Times New Roman" w:hAnsi="Times New Roman" w:cs="Times New Roman"/>
          <w:sz w:val="32"/>
          <w:szCs w:val="24"/>
        </w:rPr>
        <w:t xml:space="preserve">?  </w:t>
      </w:r>
      <w:del w:id="4" w:author="Liu, Luyu" w:date="2020-05-18T10:58:00Z">
        <w:r w:rsidR="006550FB" w:rsidRPr="005719F8" w:rsidDel="00EB659E">
          <w:rPr>
            <w:rFonts w:ascii="Times New Roman" w:hAnsi="Times New Roman" w:cs="Times New Roman"/>
            <w:sz w:val="32"/>
            <w:szCs w:val="24"/>
          </w:rPr>
          <w:delText xml:space="preserve">Analyzing the impacts of </w:delText>
        </w:r>
        <w:r w:rsidR="006550FB" w:rsidDel="00EB659E">
          <w:rPr>
            <w:rFonts w:ascii="Times New Roman" w:hAnsi="Times New Roman" w:cs="Times New Roman"/>
            <w:sz w:val="32"/>
            <w:szCs w:val="24"/>
          </w:rPr>
          <w:delText xml:space="preserve">public </w:delText>
        </w:r>
        <w:r w:rsidR="006550FB" w:rsidRPr="005719F8" w:rsidDel="00EB659E">
          <w:rPr>
            <w:rFonts w:ascii="Times New Roman" w:hAnsi="Times New Roman" w:cs="Times New Roman"/>
            <w:sz w:val="32"/>
            <w:szCs w:val="24"/>
          </w:rPr>
          <w:delText xml:space="preserve">transit real-time </w:delText>
        </w:r>
        <w:r w:rsidR="006550FB" w:rsidDel="00EB659E">
          <w:rPr>
            <w:rFonts w:ascii="Times New Roman" w:hAnsi="Times New Roman" w:cs="Times New Roman"/>
            <w:sz w:val="32"/>
            <w:szCs w:val="24"/>
          </w:rPr>
          <w:delText>information</w:delText>
        </w:r>
        <w:r w:rsidR="006550FB" w:rsidRPr="005719F8" w:rsidDel="00EB659E">
          <w:rPr>
            <w:rFonts w:ascii="Times New Roman" w:hAnsi="Times New Roman" w:cs="Times New Roman"/>
            <w:sz w:val="32"/>
            <w:szCs w:val="24"/>
          </w:rPr>
          <w:delText xml:space="preserve"> </w:delText>
        </w:r>
      </w:del>
      <w:ins w:id="5" w:author="Miller, Harvey J." w:date="2019-12-10T13:21:00Z">
        <w:del w:id="6" w:author="Liu, Luyu" w:date="2020-05-18T10:58:00Z">
          <w:r w:rsidDel="00EB659E">
            <w:rPr>
              <w:rFonts w:ascii="Times New Roman" w:hAnsi="Times New Roman" w:cs="Times New Roman"/>
              <w:sz w:val="32"/>
              <w:szCs w:val="24"/>
            </w:rPr>
            <w:delText xml:space="preserve">based on </w:delText>
          </w:r>
        </w:del>
      </w:ins>
      <w:ins w:id="7" w:author="Liu, Luyu" w:date="2020-05-18T10:58:00Z">
        <w:r w:rsidR="00EB659E">
          <w:rPr>
            <w:rFonts w:ascii="Times New Roman" w:hAnsi="Times New Roman" w:cs="Times New Roman"/>
            <w:sz w:val="32"/>
            <w:szCs w:val="24"/>
          </w:rPr>
          <w:t xml:space="preserve">An </w:t>
        </w:r>
      </w:ins>
      <w:ins w:id="8" w:author="Miller, Harvey J." w:date="2019-12-10T13:21:00Z">
        <w:r>
          <w:rPr>
            <w:rFonts w:ascii="Times New Roman" w:hAnsi="Times New Roman" w:cs="Times New Roman"/>
            <w:sz w:val="32"/>
            <w:szCs w:val="24"/>
          </w:rPr>
          <w:t xml:space="preserve">empirical </w:t>
        </w:r>
        <w:del w:id="9" w:author="Liu, Luyu" w:date="2020-05-18T10:58:00Z">
          <w:r w:rsidDel="00EB659E">
            <w:rPr>
              <w:rFonts w:ascii="Times New Roman" w:hAnsi="Times New Roman" w:cs="Times New Roman"/>
              <w:sz w:val="32"/>
              <w:szCs w:val="24"/>
            </w:rPr>
            <w:delText>transit system performance</w:delText>
          </w:r>
        </w:del>
      </w:ins>
      <w:del w:id="10" w:author="Liu, Luyu" w:date="2020-05-18T10:58:00Z">
        <w:r w:rsidR="006550FB" w:rsidRPr="005719F8" w:rsidDel="00EB659E">
          <w:rPr>
            <w:rFonts w:ascii="Times New Roman" w:hAnsi="Times New Roman" w:cs="Times New Roman"/>
            <w:sz w:val="32"/>
            <w:szCs w:val="24"/>
          </w:rPr>
          <w:delText>on users waiting time</w:delText>
        </w:r>
      </w:del>
      <w:ins w:id="11" w:author="Liu, Luyu" w:date="2020-05-18T10:58:00Z">
        <w:r w:rsidR="00EB659E">
          <w:rPr>
            <w:rFonts w:ascii="Times New Roman" w:hAnsi="Times New Roman" w:cs="Times New Roman"/>
            <w:sz w:val="32"/>
            <w:szCs w:val="24"/>
          </w:rPr>
          <w:t>analysis</w:t>
        </w:r>
      </w:ins>
    </w:p>
    <w:p w14:paraId="5BD53837" w14:textId="3BBC06BD" w:rsidR="00A76F65" w:rsidRDefault="006550FB" w:rsidP="00A76F65">
      <w:pPr>
        <w:jc w:val="center"/>
        <w:rPr>
          <w:ins w:id="12" w:author="Luyu Liu" w:date="2019-12-17T23:32:00Z"/>
          <w:rFonts w:ascii="Times New Roman" w:hAnsi="Times New Roman" w:cs="Times New Roman"/>
          <w:sz w:val="28"/>
          <w:szCs w:val="24"/>
          <w:vertAlign w:val="superscript"/>
        </w:rPr>
      </w:pPr>
      <w:r w:rsidRPr="00150008">
        <w:rPr>
          <w:rFonts w:ascii="Times New Roman" w:hAnsi="Times New Roman" w:cs="Times New Roman"/>
          <w:sz w:val="28"/>
          <w:szCs w:val="24"/>
        </w:rPr>
        <w:t xml:space="preserve">Luyu </w:t>
      </w:r>
      <w:proofErr w:type="spellStart"/>
      <w:r w:rsidRPr="00150008">
        <w:rPr>
          <w:rFonts w:ascii="Times New Roman" w:hAnsi="Times New Roman" w:cs="Times New Roman"/>
          <w:sz w:val="28"/>
          <w:szCs w:val="24"/>
        </w:rPr>
        <w:t>Liu</w:t>
      </w:r>
      <w:ins w:id="13" w:author="Luyu Liu" w:date="2019-12-17T23:28:00Z">
        <w:r w:rsidR="001C3C9F">
          <w:rPr>
            <w:rFonts w:ascii="Times New Roman" w:hAnsi="Times New Roman" w:cs="Times New Roman"/>
            <w:sz w:val="28"/>
            <w:szCs w:val="24"/>
            <w:vertAlign w:val="superscript"/>
          </w:rPr>
          <w:t>a</w:t>
        </w:r>
      </w:ins>
      <w:proofErr w:type="gramStart"/>
      <w:ins w:id="14" w:author="Luyu Liu" w:date="2019-12-17T23:31:00Z">
        <w:r w:rsidR="00B11386">
          <w:rPr>
            <w:rFonts w:ascii="Times New Roman" w:hAnsi="Times New Roman" w:cs="Times New Roman"/>
            <w:sz w:val="28"/>
            <w:szCs w:val="24"/>
            <w:vertAlign w:val="superscript"/>
          </w:rPr>
          <w:t>,b</w:t>
        </w:r>
      </w:ins>
      <w:proofErr w:type="spellEnd"/>
      <w:proofErr w:type="gramEnd"/>
      <w:r>
        <w:rPr>
          <w:rFonts w:ascii="Times New Roman" w:hAnsi="Times New Roman" w:cs="Times New Roman"/>
          <w:sz w:val="28"/>
          <w:szCs w:val="24"/>
        </w:rPr>
        <w:t xml:space="preserve"> and Harvey J. </w:t>
      </w:r>
      <w:proofErr w:type="spellStart"/>
      <w:r>
        <w:rPr>
          <w:rFonts w:ascii="Times New Roman" w:hAnsi="Times New Roman" w:cs="Times New Roman"/>
          <w:sz w:val="28"/>
          <w:szCs w:val="24"/>
        </w:rPr>
        <w:t>Miller</w:t>
      </w:r>
      <w:ins w:id="15" w:author="Luyu Liu" w:date="2019-12-17T23:31:00Z">
        <w:r w:rsidR="00B11386">
          <w:rPr>
            <w:rFonts w:ascii="Times New Roman" w:hAnsi="Times New Roman" w:cs="Times New Roman"/>
            <w:sz w:val="28"/>
            <w:szCs w:val="24"/>
            <w:vertAlign w:val="superscript"/>
          </w:rPr>
          <w:t>a,b</w:t>
        </w:r>
      </w:ins>
      <w:proofErr w:type="spellEnd"/>
      <w:ins w:id="16" w:author="Luyu Liu" w:date="2019-12-17T23:33:00Z">
        <w:r w:rsidR="00D44929">
          <w:rPr>
            <w:rFonts w:ascii="Times New Roman" w:hAnsi="Times New Roman" w:cs="Times New Roman"/>
            <w:sz w:val="28"/>
            <w:szCs w:val="24"/>
            <w:vertAlign w:val="superscript"/>
          </w:rPr>
          <w:t>,*</w:t>
        </w:r>
        <w:r w:rsidR="00D44929" w:rsidRPr="005F3275">
          <w:rPr>
            <w:rStyle w:val="FootnoteReference"/>
            <w:rFonts w:ascii="Times New Roman" w:hAnsi="Times New Roman" w:cs="Times New Roman"/>
            <w:color w:val="FFFFFF" w:themeColor="background1"/>
            <w:sz w:val="28"/>
            <w:szCs w:val="24"/>
            <w:rPrChange w:id="17" w:author="Luyu Liu" w:date="2019-12-17T23:34:00Z">
              <w:rPr>
                <w:rStyle w:val="FootnoteReference"/>
                <w:rFonts w:ascii="Times New Roman" w:hAnsi="Times New Roman" w:cs="Times New Roman"/>
                <w:sz w:val="28"/>
                <w:szCs w:val="24"/>
              </w:rPr>
            </w:rPrChange>
          </w:rPr>
          <w:footnoteReference w:id="1"/>
        </w:r>
      </w:ins>
    </w:p>
    <w:p w14:paraId="37E2AA74" w14:textId="77777777" w:rsidR="00A76F65" w:rsidRPr="00A76F65" w:rsidRDefault="00A76F65">
      <w:pPr>
        <w:jc w:val="center"/>
        <w:rPr>
          <w:rFonts w:ascii="Times New Roman" w:hAnsi="Times New Roman" w:cs="Times New Roman"/>
          <w:sz w:val="24"/>
          <w:vertAlign w:val="superscript"/>
          <w:rPrChange w:id="31" w:author="Luyu Liu" w:date="2019-12-17T23:32:00Z">
            <w:rPr>
              <w:rFonts w:ascii="Times New Roman" w:hAnsi="Times New Roman" w:cs="Times New Roman"/>
              <w:sz w:val="28"/>
              <w:szCs w:val="24"/>
            </w:rPr>
          </w:rPrChange>
        </w:rPr>
      </w:pPr>
    </w:p>
    <w:p w14:paraId="28444151" w14:textId="4E0042B8" w:rsidR="00B11386" w:rsidRPr="00A76F65" w:rsidDel="00B11386" w:rsidRDefault="001C3C9F">
      <w:pPr>
        <w:rPr>
          <w:del w:id="32" w:author="Luyu Liu" w:date="2019-12-17T23:31:00Z"/>
          <w:moveTo w:id="33" w:author="Luyu Liu" w:date="2019-12-17T23:29:00Z"/>
          <w:rFonts w:ascii="Times New Roman" w:hAnsi="Times New Roman" w:cs="Times New Roman"/>
          <w:sz w:val="20"/>
          <w:szCs w:val="18"/>
          <w:rPrChange w:id="34" w:author="Luyu Liu" w:date="2019-12-17T23:32:00Z">
            <w:rPr>
              <w:del w:id="35" w:author="Luyu Liu" w:date="2019-12-17T23:31:00Z"/>
              <w:moveTo w:id="36" w:author="Luyu Liu" w:date="2019-12-17T23:29:00Z"/>
              <w:rFonts w:ascii="Times New Roman" w:hAnsi="Times New Roman" w:cs="Times New Roman"/>
              <w:sz w:val="28"/>
              <w:szCs w:val="24"/>
            </w:rPr>
          </w:rPrChange>
        </w:rPr>
        <w:pPrChange w:id="37" w:author="Luyu Liu" w:date="2019-12-17T23:30:00Z">
          <w:pPr>
            <w:jc w:val="center"/>
          </w:pPr>
        </w:pPrChange>
      </w:pPr>
      <w:proofErr w:type="gramStart"/>
      <w:ins w:id="38" w:author="Luyu Liu" w:date="2019-12-17T23:29:00Z">
        <w:r w:rsidRPr="00A76F65">
          <w:rPr>
            <w:rFonts w:ascii="Times New Roman" w:hAnsi="Times New Roman" w:cs="Times New Roman"/>
            <w:szCs w:val="20"/>
            <w:vertAlign w:val="superscript"/>
            <w:rPrChange w:id="39" w:author="Luyu Liu" w:date="2019-12-17T23:32:00Z">
              <w:rPr>
                <w:rFonts w:ascii="Times New Roman" w:hAnsi="Times New Roman" w:cs="Times New Roman"/>
                <w:sz w:val="28"/>
                <w:szCs w:val="24"/>
                <w:vertAlign w:val="superscript"/>
              </w:rPr>
            </w:rPrChange>
          </w:rPr>
          <w:t>a</w:t>
        </w:r>
        <w:proofErr w:type="gramEnd"/>
        <w:r w:rsidRPr="00A76F65">
          <w:rPr>
            <w:rFonts w:ascii="Times New Roman" w:hAnsi="Times New Roman" w:cs="Times New Roman"/>
            <w:szCs w:val="20"/>
            <w:vertAlign w:val="superscript"/>
            <w:rPrChange w:id="40" w:author="Luyu Liu" w:date="2019-12-17T23:32:00Z">
              <w:rPr>
                <w:rFonts w:ascii="Times New Roman" w:hAnsi="Times New Roman" w:cs="Times New Roman"/>
                <w:sz w:val="28"/>
                <w:szCs w:val="24"/>
                <w:vertAlign w:val="superscript"/>
              </w:rPr>
            </w:rPrChange>
          </w:rPr>
          <w:t xml:space="preserve"> </w:t>
        </w:r>
      </w:ins>
      <w:r w:rsidR="006550FB" w:rsidRPr="00A76F65">
        <w:rPr>
          <w:rFonts w:ascii="Times New Roman" w:hAnsi="Times New Roman" w:cs="Times New Roman"/>
          <w:szCs w:val="20"/>
          <w:rPrChange w:id="41" w:author="Luyu Liu" w:date="2019-12-17T23:32:00Z">
            <w:rPr>
              <w:rFonts w:ascii="Times New Roman" w:hAnsi="Times New Roman" w:cs="Times New Roman"/>
              <w:sz w:val="28"/>
              <w:szCs w:val="24"/>
            </w:rPr>
          </w:rPrChange>
        </w:rPr>
        <w:t>Department of Geography</w:t>
      </w:r>
      <w:ins w:id="42" w:author="Luyu Liu" w:date="2019-12-17T23:29:00Z">
        <w:r w:rsidRPr="00A76F65">
          <w:rPr>
            <w:rFonts w:ascii="Times New Roman" w:hAnsi="Times New Roman" w:cs="Times New Roman"/>
            <w:szCs w:val="20"/>
            <w:rPrChange w:id="43" w:author="Luyu Liu" w:date="2019-12-17T23:32:00Z">
              <w:rPr>
                <w:rFonts w:ascii="Times New Roman" w:hAnsi="Times New Roman" w:cs="Times New Roman"/>
                <w:sz w:val="28"/>
                <w:szCs w:val="24"/>
              </w:rPr>
            </w:rPrChange>
          </w:rPr>
          <w:t>,</w:t>
        </w:r>
      </w:ins>
      <w:r w:rsidR="006550FB" w:rsidRPr="00A76F65">
        <w:rPr>
          <w:rFonts w:ascii="Times New Roman" w:hAnsi="Times New Roman" w:cs="Times New Roman"/>
          <w:szCs w:val="20"/>
          <w:rPrChange w:id="44" w:author="Luyu Liu" w:date="2019-12-17T23:32:00Z">
            <w:rPr>
              <w:rFonts w:ascii="Times New Roman" w:hAnsi="Times New Roman" w:cs="Times New Roman"/>
              <w:sz w:val="28"/>
              <w:szCs w:val="24"/>
            </w:rPr>
          </w:rPrChange>
        </w:rPr>
        <w:t xml:space="preserve"> </w:t>
      </w:r>
      <w:moveToRangeStart w:id="45" w:author="Luyu Liu" w:date="2019-12-17T23:29:00Z" w:name="move27517814"/>
      <w:moveTo w:id="46" w:author="Luyu Liu" w:date="2019-12-17T23:29:00Z">
        <w:del w:id="47" w:author="Luyu Liu" w:date="2019-12-17T23:30:00Z">
          <w:r w:rsidR="00B11386" w:rsidRPr="00A76F65" w:rsidDel="00B11386">
            <w:rPr>
              <w:rFonts w:ascii="Times New Roman" w:hAnsi="Times New Roman" w:cs="Times New Roman"/>
              <w:szCs w:val="20"/>
              <w:rPrChange w:id="48" w:author="Luyu Liu" w:date="2019-12-17T23:32:00Z">
                <w:rPr>
                  <w:rFonts w:ascii="Times New Roman" w:hAnsi="Times New Roman" w:cs="Times New Roman"/>
                  <w:sz w:val="28"/>
                  <w:szCs w:val="24"/>
                </w:rPr>
              </w:rPrChange>
            </w:rPr>
            <w:delText>T</w:delText>
          </w:r>
        </w:del>
        <w:del w:id="49" w:author="Luyu Liu" w:date="2019-12-17T23:32:00Z">
          <w:r w:rsidR="00B11386" w:rsidRPr="00A76F65" w:rsidDel="00B11386">
            <w:rPr>
              <w:rFonts w:ascii="Times New Roman" w:hAnsi="Times New Roman" w:cs="Times New Roman"/>
              <w:szCs w:val="20"/>
              <w:rPrChange w:id="50" w:author="Luyu Liu" w:date="2019-12-17T23:32:00Z">
                <w:rPr>
                  <w:rFonts w:ascii="Times New Roman" w:hAnsi="Times New Roman" w:cs="Times New Roman"/>
                  <w:sz w:val="28"/>
                  <w:szCs w:val="24"/>
                </w:rPr>
              </w:rPrChange>
            </w:rPr>
            <w:delText xml:space="preserve">he </w:delText>
          </w:r>
        </w:del>
        <w:r w:rsidR="00B11386" w:rsidRPr="00A76F65">
          <w:rPr>
            <w:rFonts w:ascii="Times New Roman" w:hAnsi="Times New Roman" w:cs="Times New Roman"/>
            <w:szCs w:val="20"/>
            <w:rPrChange w:id="51" w:author="Luyu Liu" w:date="2019-12-17T23:32:00Z">
              <w:rPr>
                <w:rFonts w:ascii="Times New Roman" w:hAnsi="Times New Roman" w:cs="Times New Roman"/>
                <w:sz w:val="28"/>
                <w:szCs w:val="24"/>
              </w:rPr>
            </w:rPrChange>
          </w:rPr>
          <w:t>Ohio State University</w:t>
        </w:r>
      </w:moveTo>
      <w:ins w:id="52" w:author="Luyu Liu" w:date="2019-12-17T23:36:00Z">
        <w:r w:rsidR="00CE67BA">
          <w:rPr>
            <w:rFonts w:ascii="Times New Roman" w:hAnsi="Times New Roman" w:cs="Times New Roman"/>
            <w:szCs w:val="20"/>
          </w:rPr>
          <w:t xml:space="preserve">, </w:t>
        </w:r>
      </w:ins>
      <w:ins w:id="53" w:author="Luyu Liu" w:date="2019-12-17T23:30:00Z">
        <w:r w:rsidR="00B11386" w:rsidRPr="00A76F65">
          <w:rPr>
            <w:rFonts w:ascii="Times New Roman" w:hAnsi="Times New Roman" w:cs="Times New Roman"/>
            <w:szCs w:val="20"/>
            <w:rPrChange w:id="54" w:author="Luyu Liu" w:date="2019-12-17T23:32:00Z">
              <w:rPr>
                <w:rFonts w:ascii="Arial" w:hAnsi="Arial" w:cs="Arial"/>
                <w:color w:val="222222"/>
                <w:sz w:val="21"/>
                <w:szCs w:val="21"/>
                <w:shd w:val="clear" w:color="auto" w:fill="FFFFFF"/>
              </w:rPr>
            </w:rPrChange>
          </w:rPr>
          <w:t>Columbus, O</w:t>
        </w:r>
      </w:ins>
      <w:ins w:id="55" w:author="Luyu Liu" w:date="2019-12-17T23:36:00Z">
        <w:r w:rsidR="00CE67BA">
          <w:rPr>
            <w:rFonts w:ascii="Times New Roman" w:hAnsi="Times New Roman" w:cs="Times New Roman"/>
            <w:szCs w:val="20"/>
          </w:rPr>
          <w:t>hio, USA</w:t>
        </w:r>
      </w:ins>
      <w:ins w:id="56" w:author="Luyu Liu" w:date="2019-12-17T23:31:00Z">
        <w:r w:rsidR="00B11386" w:rsidRPr="00A76F65">
          <w:rPr>
            <w:rFonts w:ascii="Times New Roman" w:hAnsi="Times New Roman" w:cs="Times New Roman"/>
            <w:szCs w:val="20"/>
            <w:rPrChange w:id="57" w:author="Luyu Liu" w:date="2019-12-17T23:32:00Z">
              <w:rPr>
                <w:rFonts w:ascii="Times New Roman" w:hAnsi="Times New Roman" w:cs="Times New Roman"/>
                <w:sz w:val="24"/>
              </w:rPr>
            </w:rPrChange>
          </w:rPr>
          <w:t>;</w:t>
        </w:r>
      </w:ins>
    </w:p>
    <w:moveToRangeEnd w:id="45"/>
    <w:p w14:paraId="1EAEEAC0" w14:textId="77777777" w:rsidR="00A76F65" w:rsidRPr="00A76F65" w:rsidRDefault="006550FB" w:rsidP="001C3C9F">
      <w:pPr>
        <w:rPr>
          <w:ins w:id="58" w:author="Luyu Liu" w:date="2019-12-17T23:32:00Z"/>
          <w:rFonts w:ascii="Times New Roman" w:hAnsi="Times New Roman" w:cs="Times New Roman"/>
          <w:szCs w:val="20"/>
          <w:rPrChange w:id="59" w:author="Luyu Liu" w:date="2019-12-17T23:32:00Z">
            <w:rPr>
              <w:ins w:id="60" w:author="Luyu Liu" w:date="2019-12-17T23:32:00Z"/>
              <w:rFonts w:ascii="Times New Roman" w:hAnsi="Times New Roman" w:cs="Times New Roman"/>
              <w:sz w:val="24"/>
            </w:rPr>
          </w:rPrChange>
        </w:rPr>
      </w:pPr>
      <w:del w:id="61" w:author="Luyu Liu" w:date="2019-12-17T23:31:00Z">
        <w:r w:rsidRPr="00A76F65" w:rsidDel="00B11386">
          <w:rPr>
            <w:rFonts w:ascii="Times New Roman" w:hAnsi="Times New Roman" w:cs="Times New Roman"/>
            <w:szCs w:val="20"/>
            <w:rPrChange w:id="62" w:author="Luyu Liu" w:date="2019-12-17T23:32:00Z">
              <w:rPr>
                <w:rFonts w:ascii="Times New Roman" w:hAnsi="Times New Roman" w:cs="Times New Roman"/>
                <w:sz w:val="28"/>
                <w:szCs w:val="24"/>
              </w:rPr>
            </w:rPrChange>
          </w:rPr>
          <w:delText xml:space="preserve">and </w:delText>
        </w:r>
      </w:del>
      <w:ins w:id="63" w:author="Luyu Liu" w:date="2019-12-17T23:31:00Z">
        <w:r w:rsidR="00B11386" w:rsidRPr="00A76F65">
          <w:rPr>
            <w:rFonts w:ascii="Times New Roman" w:hAnsi="Times New Roman" w:cs="Times New Roman"/>
            <w:szCs w:val="20"/>
            <w:rPrChange w:id="64" w:author="Luyu Liu" w:date="2019-12-17T23:32:00Z">
              <w:rPr>
                <w:rFonts w:ascii="Times New Roman" w:hAnsi="Times New Roman" w:cs="Times New Roman"/>
                <w:sz w:val="28"/>
                <w:szCs w:val="24"/>
              </w:rPr>
            </w:rPrChange>
          </w:rPr>
          <w:t xml:space="preserve"> </w:t>
        </w:r>
      </w:ins>
    </w:p>
    <w:p w14:paraId="6447EB7A" w14:textId="7F822D66" w:rsidR="006550FB" w:rsidDel="00CE67BA" w:rsidRDefault="001C3C9F" w:rsidP="006550FB">
      <w:pPr>
        <w:rPr>
          <w:del w:id="65" w:author="Luyu Liu" w:date="2019-12-17T23:36:00Z"/>
          <w:rFonts w:ascii="Times New Roman" w:hAnsi="Times New Roman" w:cs="Times New Roman"/>
          <w:szCs w:val="20"/>
        </w:rPr>
      </w:pPr>
      <w:proofErr w:type="gramStart"/>
      <w:ins w:id="66" w:author="Luyu Liu" w:date="2019-12-17T23:29:00Z">
        <w:r w:rsidRPr="00A76F65">
          <w:rPr>
            <w:rFonts w:ascii="Times New Roman" w:hAnsi="Times New Roman" w:cs="Times New Roman"/>
            <w:szCs w:val="20"/>
            <w:vertAlign w:val="superscript"/>
            <w:rPrChange w:id="67" w:author="Luyu Liu" w:date="2019-12-17T23:32:00Z">
              <w:rPr>
                <w:rFonts w:ascii="Times New Roman" w:hAnsi="Times New Roman" w:cs="Times New Roman"/>
                <w:sz w:val="28"/>
                <w:szCs w:val="24"/>
                <w:vertAlign w:val="superscript"/>
              </w:rPr>
            </w:rPrChange>
          </w:rPr>
          <w:t>b</w:t>
        </w:r>
        <w:proofErr w:type="gramEnd"/>
        <w:r w:rsidRPr="00A76F65">
          <w:rPr>
            <w:rFonts w:ascii="Times New Roman" w:hAnsi="Times New Roman" w:cs="Times New Roman"/>
            <w:szCs w:val="20"/>
            <w:vertAlign w:val="superscript"/>
            <w:rPrChange w:id="68" w:author="Luyu Liu" w:date="2019-12-17T23:32:00Z">
              <w:rPr>
                <w:rFonts w:ascii="Times New Roman" w:hAnsi="Times New Roman" w:cs="Times New Roman"/>
                <w:sz w:val="28"/>
                <w:szCs w:val="24"/>
                <w:vertAlign w:val="superscript"/>
              </w:rPr>
            </w:rPrChange>
          </w:rPr>
          <w:t xml:space="preserve"> </w:t>
        </w:r>
      </w:ins>
      <w:r w:rsidR="006550FB" w:rsidRPr="00A76F65">
        <w:rPr>
          <w:rFonts w:ascii="Times New Roman" w:hAnsi="Times New Roman" w:cs="Times New Roman"/>
          <w:szCs w:val="20"/>
          <w:rPrChange w:id="69" w:author="Luyu Liu" w:date="2019-12-17T23:32:00Z">
            <w:rPr>
              <w:rFonts w:ascii="Times New Roman" w:hAnsi="Times New Roman" w:cs="Times New Roman"/>
              <w:sz w:val="28"/>
              <w:szCs w:val="24"/>
            </w:rPr>
          </w:rPrChange>
        </w:rPr>
        <w:t>Center for Urban and Regional Analysis</w:t>
      </w:r>
      <w:ins w:id="70" w:author="Luyu Liu" w:date="2019-12-17T23:32:00Z">
        <w:r w:rsidR="00B11386" w:rsidRPr="00A76F65">
          <w:rPr>
            <w:rFonts w:ascii="Times New Roman" w:hAnsi="Times New Roman" w:cs="Times New Roman"/>
            <w:szCs w:val="20"/>
            <w:rPrChange w:id="71" w:author="Luyu Liu" w:date="2019-12-17T23:32:00Z">
              <w:rPr>
                <w:rFonts w:ascii="Times New Roman" w:hAnsi="Times New Roman" w:cs="Times New Roman"/>
                <w:sz w:val="24"/>
              </w:rPr>
            </w:rPrChange>
          </w:rPr>
          <w:t>, Ohio State University</w:t>
        </w:r>
      </w:ins>
      <w:ins w:id="72" w:author="Luyu Liu" w:date="2019-12-17T23:36:00Z">
        <w:r w:rsidR="00CE67BA">
          <w:rPr>
            <w:rFonts w:ascii="Times New Roman" w:hAnsi="Times New Roman" w:cs="Times New Roman"/>
            <w:szCs w:val="20"/>
          </w:rPr>
          <w:t xml:space="preserve">, </w:t>
        </w:r>
        <w:r w:rsidR="00CE67BA" w:rsidRPr="009B0F84">
          <w:rPr>
            <w:rFonts w:ascii="Times New Roman" w:hAnsi="Times New Roman" w:cs="Times New Roman"/>
            <w:szCs w:val="20"/>
          </w:rPr>
          <w:t>Columbus, O</w:t>
        </w:r>
        <w:r w:rsidR="00CE67BA">
          <w:rPr>
            <w:rFonts w:ascii="Times New Roman" w:hAnsi="Times New Roman" w:cs="Times New Roman"/>
            <w:szCs w:val="20"/>
          </w:rPr>
          <w:t>hio, USA.</w:t>
        </w:r>
      </w:ins>
    </w:p>
    <w:p w14:paraId="233303CD" w14:textId="77777777" w:rsidR="00CE67BA" w:rsidRPr="00A76F65" w:rsidRDefault="00CE67BA">
      <w:pPr>
        <w:rPr>
          <w:ins w:id="73" w:author="Luyu Liu" w:date="2019-12-17T23:36:00Z"/>
          <w:rFonts w:ascii="Times New Roman" w:hAnsi="Times New Roman" w:cs="Times New Roman"/>
          <w:szCs w:val="20"/>
          <w:rPrChange w:id="74" w:author="Luyu Liu" w:date="2019-12-17T23:32:00Z">
            <w:rPr>
              <w:ins w:id="75" w:author="Luyu Liu" w:date="2019-12-17T23:36:00Z"/>
              <w:rFonts w:ascii="Times New Roman" w:hAnsi="Times New Roman" w:cs="Times New Roman"/>
              <w:sz w:val="28"/>
              <w:szCs w:val="24"/>
            </w:rPr>
          </w:rPrChange>
        </w:rPr>
        <w:pPrChange w:id="76" w:author="Luyu Liu" w:date="2019-12-17T23:29:00Z">
          <w:pPr>
            <w:jc w:val="center"/>
          </w:pPr>
        </w:pPrChange>
      </w:pPr>
    </w:p>
    <w:p w14:paraId="362196BD" w14:textId="0FD2E267" w:rsidR="006550FB" w:rsidDel="00B11386" w:rsidRDefault="006550FB" w:rsidP="006550FB">
      <w:pPr>
        <w:jc w:val="center"/>
        <w:rPr>
          <w:moveFrom w:id="77" w:author="Luyu Liu" w:date="2019-12-17T23:29:00Z"/>
          <w:rFonts w:ascii="Times New Roman" w:hAnsi="Times New Roman" w:cs="Times New Roman"/>
          <w:sz w:val="28"/>
          <w:szCs w:val="24"/>
        </w:rPr>
      </w:pPr>
      <w:moveFromRangeStart w:id="78" w:author="Luyu Liu" w:date="2019-12-17T23:29:00Z" w:name="move27517814"/>
      <w:moveFrom w:id="79" w:author="Luyu Liu" w:date="2019-12-17T23:29:00Z">
        <w:r w:rsidDel="00B11386">
          <w:rPr>
            <w:rFonts w:ascii="Times New Roman" w:hAnsi="Times New Roman" w:cs="Times New Roman"/>
            <w:sz w:val="28"/>
            <w:szCs w:val="24"/>
          </w:rPr>
          <w:t>The Ohio State University</w:t>
        </w:r>
      </w:moveFrom>
    </w:p>
    <w:moveFromRangeEnd w:id="78"/>
    <w:p w14:paraId="41A0AE52" w14:textId="77777777" w:rsidR="006550FB" w:rsidRDefault="006550FB" w:rsidP="006550FB">
      <w:pPr>
        <w:rPr>
          <w:rFonts w:ascii="Times New Roman" w:hAnsi="Times New Roman" w:cs="Times New Roman"/>
          <w:b/>
          <w:sz w:val="24"/>
          <w:szCs w:val="24"/>
        </w:rPr>
      </w:pPr>
    </w:p>
    <w:p w14:paraId="4C4C5B93" w14:textId="77777777" w:rsidR="006550FB" w:rsidRPr="00B46565" w:rsidRDefault="006550FB" w:rsidP="006550FB">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6203CD" w14:textId="40FAC77E" w:rsidR="006550FB" w:rsidRPr="00EA0C72" w:rsidRDefault="005E0FA8" w:rsidP="006550FB">
      <w:pPr>
        <w:jc w:val="both"/>
        <w:rPr>
          <w:rFonts w:ascii="Times New Roman" w:hAnsi="Times New Roman" w:cs="Times New Roman"/>
          <w:sz w:val="24"/>
          <w:szCs w:val="24"/>
        </w:rPr>
      </w:pPr>
      <w:r>
        <w:rPr>
          <w:rFonts w:ascii="Times New Roman" w:hAnsi="Times New Roman" w:cs="Times New Roman"/>
          <w:sz w:val="24"/>
          <w:szCs w:val="24"/>
        </w:rPr>
        <w:t>A claimed benefit of r</w:t>
      </w:r>
      <w:r w:rsidR="006550FB">
        <w:rPr>
          <w:rFonts w:ascii="Times New Roman" w:hAnsi="Times New Roman" w:cs="Times New Roman" w:hint="eastAsia"/>
          <w:sz w:val="24"/>
          <w:szCs w:val="24"/>
        </w:rPr>
        <w:t>eal-</w:t>
      </w:r>
      <w:r w:rsidR="006550FB">
        <w:rPr>
          <w:rFonts w:ascii="Times New Roman" w:hAnsi="Times New Roman" w:cs="Times New Roman"/>
          <w:sz w:val="24"/>
          <w:szCs w:val="24"/>
        </w:rPr>
        <w:t>time information (RTI) apps in p</w:t>
      </w:r>
      <w:r>
        <w:rPr>
          <w:rFonts w:ascii="Times New Roman" w:hAnsi="Times New Roman" w:cs="Times New Roman"/>
          <w:sz w:val="24"/>
          <w:szCs w:val="24"/>
        </w:rPr>
        <w:t>ublic transit systems is the reduction of</w:t>
      </w:r>
      <w:r w:rsidR="006550FB">
        <w:rPr>
          <w:rFonts w:ascii="Times New Roman" w:hAnsi="Times New Roman" w:cs="Times New Roman"/>
          <w:sz w:val="24"/>
          <w:szCs w:val="24"/>
        </w:rPr>
        <w:t xml:space="preserve"> waiting times by allowing passengers to appropriately time their arrivals </w:t>
      </w:r>
      <w:r w:rsidR="006550FB" w:rsidRPr="009D4C36">
        <w:rPr>
          <w:rFonts w:ascii="Times New Roman" w:hAnsi="Times New Roman" w:cs="Times New Roman"/>
          <w:sz w:val="24"/>
          <w:szCs w:val="24"/>
        </w:rPr>
        <w:t xml:space="preserve">at </w:t>
      </w:r>
      <w:r w:rsidR="006550FB">
        <w:rPr>
          <w:rFonts w:ascii="Times New Roman" w:hAnsi="Times New Roman" w:cs="Times New Roman"/>
          <w:sz w:val="24"/>
          <w:szCs w:val="24"/>
        </w:rPr>
        <w:t xml:space="preserve">transit </w:t>
      </w:r>
      <w:r w:rsidR="006550FB" w:rsidRPr="009D4C36">
        <w:rPr>
          <w:rFonts w:ascii="Times New Roman" w:hAnsi="Times New Roman" w:cs="Times New Roman"/>
          <w:sz w:val="24"/>
          <w:szCs w:val="24"/>
        </w:rPr>
        <w:t>stops</w:t>
      </w:r>
      <w:r w:rsidR="006550FB">
        <w:rPr>
          <w:rFonts w:ascii="Times New Roman" w:hAnsi="Times New Roman" w:cs="Times New Roman"/>
          <w:sz w:val="24"/>
          <w:szCs w:val="24"/>
        </w:rPr>
        <w:t xml:space="preserve">. Although previous </w:t>
      </w:r>
      <w:r w:rsidR="001D19D8">
        <w:rPr>
          <w:rFonts w:ascii="Times New Roman" w:hAnsi="Times New Roman" w:cs="Times New Roman"/>
          <w:sz w:val="24"/>
          <w:szCs w:val="24"/>
        </w:rPr>
        <w:t xml:space="preserve">research investigated </w:t>
      </w:r>
      <w:r w:rsidR="006550FB">
        <w:rPr>
          <w:rFonts w:ascii="Times New Roman" w:hAnsi="Times New Roman" w:cs="Times New Roman"/>
          <w:sz w:val="24"/>
          <w:szCs w:val="24"/>
        </w:rPr>
        <w:t>the</w:t>
      </w:r>
      <w:r w:rsidR="001D19D8">
        <w:rPr>
          <w:rFonts w:ascii="Times New Roman" w:hAnsi="Times New Roman" w:cs="Times New Roman"/>
          <w:sz w:val="24"/>
          <w:szCs w:val="24"/>
        </w:rPr>
        <w:t xml:space="preserve"> overall impact</w:t>
      </w:r>
      <w:r w:rsidR="005D6518">
        <w:rPr>
          <w:rFonts w:ascii="Times New Roman" w:hAnsi="Times New Roman" w:cs="Times New Roman"/>
          <w:sz w:val="24"/>
          <w:szCs w:val="24"/>
        </w:rPr>
        <w:t xml:space="preserve"> of RTI on waiting time</w:t>
      </w:r>
      <w:r w:rsidR="001D19D8">
        <w:rPr>
          <w:rFonts w:ascii="Times New Roman" w:hAnsi="Times New Roman" w:cs="Times New Roman"/>
          <w:sz w:val="24"/>
          <w:szCs w:val="24"/>
        </w:rPr>
        <w:t xml:space="preserve">, few studies </w:t>
      </w:r>
      <w:r w:rsidR="00AF5D99">
        <w:rPr>
          <w:rFonts w:ascii="Times New Roman" w:hAnsi="Times New Roman" w:cs="Times New Roman"/>
          <w:sz w:val="24"/>
          <w:szCs w:val="24"/>
        </w:rPr>
        <w:t xml:space="preserve">examine the </w:t>
      </w:r>
      <w:r w:rsidR="006550FB">
        <w:rPr>
          <w:rFonts w:ascii="Times New Roman" w:hAnsi="Times New Roman" w:cs="Times New Roman"/>
          <w:sz w:val="24"/>
          <w:szCs w:val="24"/>
        </w:rPr>
        <w:t>mechanism</w:t>
      </w:r>
      <w:r w:rsidR="00AF5D99">
        <w:rPr>
          <w:rFonts w:ascii="Times New Roman" w:hAnsi="Times New Roman" w:cs="Times New Roman"/>
          <w:sz w:val="24"/>
          <w:szCs w:val="24"/>
        </w:rPr>
        <w:t xml:space="preserve">s underlying these claims, and variations in its effectiveness over time and space.  </w:t>
      </w:r>
      <w:r w:rsidR="00351DC4">
        <w:rPr>
          <w:rFonts w:ascii="Times New Roman" w:hAnsi="Times New Roman" w:cs="Times New Roman"/>
          <w:sz w:val="24"/>
          <w:szCs w:val="24"/>
        </w:rPr>
        <w:t xml:space="preserve">In this paper, </w:t>
      </w:r>
      <w:r w:rsidR="00A76080">
        <w:rPr>
          <w:rFonts w:ascii="Times New Roman" w:hAnsi="Times New Roman" w:cs="Times New Roman"/>
          <w:sz w:val="24"/>
          <w:szCs w:val="24"/>
        </w:rPr>
        <w:t xml:space="preserve">we </w:t>
      </w:r>
      <w:del w:id="80" w:author="Miller, Harvey J." w:date="2019-12-09T16:34:00Z">
        <w:r w:rsidR="00351DC4" w:rsidDel="00E108BF">
          <w:rPr>
            <w:rFonts w:ascii="Times New Roman" w:hAnsi="Times New Roman" w:cs="Times New Roman"/>
            <w:sz w:val="24"/>
            <w:szCs w:val="24"/>
          </w:rPr>
          <w:delText xml:space="preserve">first </w:delText>
        </w:r>
      </w:del>
      <w:r w:rsidR="006550FB">
        <w:rPr>
          <w:rFonts w:ascii="Times New Roman" w:hAnsi="Times New Roman" w:cs="Times New Roman"/>
          <w:sz w:val="24"/>
          <w:szCs w:val="24"/>
        </w:rPr>
        <w:t xml:space="preserve">theorize and </w:t>
      </w:r>
      <w:del w:id="81" w:author="Miller, Harvey J." w:date="2019-12-09T16:34:00Z">
        <w:r w:rsidR="006550FB" w:rsidDel="00E108BF">
          <w:rPr>
            <w:rFonts w:ascii="Times New Roman" w:hAnsi="Times New Roman" w:cs="Times New Roman"/>
            <w:sz w:val="24"/>
            <w:szCs w:val="24"/>
          </w:rPr>
          <w:delText xml:space="preserve">later </w:delText>
        </w:r>
      </w:del>
      <w:r w:rsidR="006550FB">
        <w:rPr>
          <w:rFonts w:ascii="Times New Roman" w:hAnsi="Times New Roman" w:cs="Times New Roman"/>
          <w:sz w:val="24"/>
          <w:szCs w:val="24"/>
        </w:rPr>
        <w:t>validate the</w:t>
      </w:r>
      <w:r w:rsidR="00351DC4">
        <w:rPr>
          <w:rFonts w:ascii="Times New Roman" w:hAnsi="Times New Roman" w:cs="Times New Roman"/>
          <w:sz w:val="24"/>
          <w:szCs w:val="24"/>
        </w:rPr>
        <w:t xml:space="preserve"> source</w:t>
      </w:r>
      <w:r w:rsidR="00000F55">
        <w:rPr>
          <w:rFonts w:ascii="Times New Roman" w:hAnsi="Times New Roman" w:cs="Times New Roman"/>
          <w:sz w:val="24"/>
          <w:szCs w:val="24"/>
        </w:rPr>
        <w:t>s</w:t>
      </w:r>
      <w:r w:rsidR="00351DC4">
        <w:rPr>
          <w:rFonts w:ascii="Times New Roman" w:hAnsi="Times New Roman" w:cs="Times New Roman"/>
          <w:sz w:val="24"/>
          <w:szCs w:val="24"/>
        </w:rPr>
        <w:t xml:space="preserve"> of </w:t>
      </w:r>
      <w:r w:rsidR="00244C3E">
        <w:rPr>
          <w:rFonts w:ascii="Times New Roman" w:hAnsi="Times New Roman" w:cs="Times New Roman"/>
          <w:sz w:val="24"/>
          <w:szCs w:val="24"/>
        </w:rPr>
        <w:t>RTI-based</w:t>
      </w:r>
      <w:r w:rsidR="00907DD7">
        <w:rPr>
          <w:rFonts w:ascii="Times New Roman" w:hAnsi="Times New Roman" w:cs="Times New Roman"/>
          <w:sz w:val="24"/>
          <w:szCs w:val="24"/>
        </w:rPr>
        <w:t xml:space="preserve"> users’</w:t>
      </w:r>
      <w:r w:rsidR="00244C3E">
        <w:rPr>
          <w:rFonts w:ascii="Times New Roman" w:hAnsi="Times New Roman" w:cs="Times New Roman"/>
          <w:sz w:val="24"/>
          <w:szCs w:val="24"/>
        </w:rPr>
        <w:t xml:space="preserve"> waiting time</w:t>
      </w:r>
      <w:r w:rsidR="00000F55">
        <w:rPr>
          <w:rFonts w:ascii="Times New Roman" w:hAnsi="Times New Roman" w:cs="Times New Roman"/>
          <w:sz w:val="24"/>
          <w:szCs w:val="24"/>
        </w:rPr>
        <w:t xml:space="preserve"> penalties</w:t>
      </w:r>
      <w:r w:rsidR="00AB159A">
        <w:rPr>
          <w:rFonts w:ascii="Times New Roman" w:hAnsi="Times New Roman" w:cs="Times New Roman"/>
          <w:sz w:val="24"/>
          <w:szCs w:val="24"/>
        </w:rPr>
        <w:t>:</w:t>
      </w:r>
      <w:r w:rsidR="00351DC4">
        <w:rPr>
          <w:rFonts w:ascii="Times New Roman" w:hAnsi="Times New Roman" w:cs="Times New Roman"/>
          <w:sz w:val="24"/>
          <w:szCs w:val="24"/>
        </w:rPr>
        <w:t xml:space="preserve"> </w:t>
      </w:r>
      <w:r w:rsidR="006550FB" w:rsidRPr="00351DC4">
        <w:rPr>
          <w:rFonts w:ascii="Times New Roman" w:hAnsi="Times New Roman" w:cs="Times New Roman"/>
          <w:i/>
          <w:sz w:val="24"/>
          <w:szCs w:val="24"/>
        </w:rPr>
        <w:t>reclaimed delay</w:t>
      </w:r>
      <w:r w:rsidR="006550FB">
        <w:rPr>
          <w:rFonts w:ascii="Times New Roman" w:hAnsi="Times New Roman" w:cs="Times New Roman"/>
          <w:sz w:val="24"/>
          <w:szCs w:val="24"/>
        </w:rPr>
        <w:t xml:space="preserve"> </w:t>
      </w:r>
      <w:ins w:id="82" w:author="Miller, Harvey J." w:date="2019-12-10T08:58:00Z">
        <w:r w:rsidR="00D5173A">
          <w:rPr>
            <w:rFonts w:ascii="Times New Roman" w:hAnsi="Times New Roman" w:cs="Times New Roman"/>
            <w:sz w:val="24"/>
            <w:szCs w:val="24"/>
          </w:rPr>
          <w:t>(</w:t>
        </w:r>
      </w:ins>
      <w:del w:id="83" w:author="Miller, Harvey J." w:date="2019-12-10T08:58:00Z">
        <w:r w:rsidDel="00D5173A">
          <w:rPr>
            <w:rFonts w:ascii="Times New Roman" w:hAnsi="Times New Roman" w:cs="Times New Roman"/>
            <w:sz w:val="24"/>
            <w:szCs w:val="24"/>
          </w:rPr>
          <w:delText xml:space="preserve">due to </w:delText>
        </w:r>
      </w:del>
      <w:r>
        <w:rPr>
          <w:rFonts w:ascii="Times New Roman" w:hAnsi="Times New Roman" w:cs="Times New Roman"/>
          <w:sz w:val="24"/>
          <w:szCs w:val="24"/>
        </w:rPr>
        <w:t>bus drivers compensating for being behind schedule</w:t>
      </w:r>
      <w:ins w:id="84" w:author="Miller, Harvey J." w:date="2019-12-10T08:58:00Z">
        <w:r w:rsidR="00D5173A">
          <w:rPr>
            <w:rFonts w:ascii="Times New Roman" w:hAnsi="Times New Roman" w:cs="Times New Roman"/>
            <w:sz w:val="24"/>
            <w:szCs w:val="24"/>
          </w:rPr>
          <w:t>)</w:t>
        </w:r>
      </w:ins>
      <w:r>
        <w:rPr>
          <w:rFonts w:ascii="Times New Roman" w:hAnsi="Times New Roman" w:cs="Times New Roman"/>
          <w:sz w:val="24"/>
          <w:szCs w:val="24"/>
        </w:rPr>
        <w:t xml:space="preserve"> </w:t>
      </w:r>
      <w:r w:rsidR="006550FB">
        <w:rPr>
          <w:rFonts w:ascii="Times New Roman" w:hAnsi="Times New Roman" w:cs="Times New Roman"/>
          <w:sz w:val="24"/>
          <w:szCs w:val="24"/>
        </w:rPr>
        <w:t xml:space="preserve">and </w:t>
      </w:r>
      <w:r w:rsidR="006550FB" w:rsidRPr="00351DC4">
        <w:rPr>
          <w:rFonts w:ascii="Times New Roman" w:hAnsi="Times New Roman" w:cs="Times New Roman"/>
          <w:i/>
          <w:sz w:val="24"/>
          <w:szCs w:val="24"/>
        </w:rPr>
        <w:t>discontinuity delay</w:t>
      </w:r>
      <w:ins w:id="85" w:author="Miller, Harvey J." w:date="2019-12-09T16:32:00Z">
        <w:r w:rsidR="00D5173A">
          <w:rPr>
            <w:rFonts w:ascii="Times New Roman" w:hAnsi="Times New Roman" w:cs="Times New Roman"/>
            <w:sz w:val="24"/>
            <w:szCs w:val="24"/>
          </w:rPr>
          <w:t xml:space="preserve"> (</w:t>
        </w:r>
      </w:ins>
      <w:del w:id="86" w:author="Miller, Harvey J." w:date="2019-12-09T16:32:00Z">
        <w:r w:rsidDel="00E108BF">
          <w:rPr>
            <w:rFonts w:ascii="Times New Roman" w:hAnsi="Times New Roman" w:cs="Times New Roman"/>
            <w:sz w:val="24"/>
            <w:szCs w:val="24"/>
          </w:rPr>
          <w:delText xml:space="preserve"> </w:delText>
        </w:r>
      </w:del>
      <w:ins w:id="87" w:author="Miller, Harvey J." w:date="2019-12-09T16:32:00Z">
        <w:r w:rsidR="00E108BF">
          <w:rPr>
            <w:rFonts w:ascii="Times New Roman" w:hAnsi="Times New Roman" w:cs="Times New Roman"/>
            <w:sz w:val="24"/>
            <w:szCs w:val="24"/>
          </w:rPr>
          <w:t xml:space="preserve">an artifact of </w:t>
        </w:r>
      </w:ins>
      <w:del w:id="88" w:author="Miller, Harvey J." w:date="2019-12-09T16:32:00Z">
        <w:r w:rsidDel="00E108BF">
          <w:rPr>
            <w:rFonts w:ascii="Times New Roman" w:hAnsi="Times New Roman" w:cs="Times New Roman"/>
            <w:sz w:val="24"/>
            <w:szCs w:val="24"/>
          </w:rPr>
          <w:delText xml:space="preserve">due to </w:delText>
        </w:r>
      </w:del>
      <w:r>
        <w:rPr>
          <w:rFonts w:ascii="Times New Roman" w:hAnsi="Times New Roman" w:cs="Times New Roman"/>
          <w:sz w:val="24"/>
          <w:szCs w:val="24"/>
        </w:rPr>
        <w:t>the updat</w:t>
      </w:r>
      <w:ins w:id="89" w:author="Miller, Harvey J." w:date="2019-12-10T10:50:00Z">
        <w:r w:rsidR="008C77AC">
          <w:rPr>
            <w:rFonts w:ascii="Times New Roman" w:hAnsi="Times New Roman" w:cs="Times New Roman"/>
            <w:sz w:val="24"/>
            <w:szCs w:val="24"/>
          </w:rPr>
          <w:t>e</w:t>
        </w:r>
      </w:ins>
      <w:del w:id="90" w:author="Miller, Harvey J." w:date="2019-12-10T10:50:00Z">
        <w:r w:rsidDel="008C77AC">
          <w:rPr>
            <w:rFonts w:ascii="Times New Roman" w:hAnsi="Times New Roman" w:cs="Times New Roman"/>
            <w:sz w:val="24"/>
            <w:szCs w:val="24"/>
          </w:rPr>
          <w:delText>ing</w:delText>
        </w:r>
      </w:del>
      <w:r>
        <w:rPr>
          <w:rFonts w:ascii="Times New Roman" w:hAnsi="Times New Roman" w:cs="Times New Roman"/>
          <w:sz w:val="24"/>
          <w:szCs w:val="24"/>
        </w:rPr>
        <w:t xml:space="preserve"> frequency of RTI</w:t>
      </w:r>
      <w:del w:id="91" w:author="Miller, Harvey J." w:date="2019-12-10T08:58:00Z">
        <w:r w:rsidR="00000F55" w:rsidDel="00D5173A">
          <w:rPr>
            <w:rFonts w:ascii="Times New Roman" w:hAnsi="Times New Roman" w:cs="Times New Roman"/>
            <w:sz w:val="24"/>
            <w:szCs w:val="24"/>
          </w:rPr>
          <w:delText xml:space="preserve"> apps</w:delText>
        </w:r>
      </w:del>
      <w:ins w:id="92" w:author="Miller, Harvey J." w:date="2019-12-10T08:58:00Z">
        <w:r w:rsidR="00D5173A">
          <w:rPr>
            <w:rFonts w:ascii="Times New Roman" w:hAnsi="Times New Roman" w:cs="Times New Roman"/>
            <w:sz w:val="24"/>
            <w:szCs w:val="24"/>
          </w:rPr>
          <w:t>)</w:t>
        </w:r>
      </w:ins>
      <w:r>
        <w:rPr>
          <w:rFonts w:ascii="Times New Roman" w:hAnsi="Times New Roman" w:cs="Times New Roman"/>
          <w:sz w:val="24"/>
          <w:szCs w:val="24"/>
        </w:rPr>
        <w:t xml:space="preserve">. </w:t>
      </w:r>
      <w:r w:rsidR="00351DC4">
        <w:rPr>
          <w:rFonts w:ascii="Times New Roman" w:hAnsi="Times New Roman" w:cs="Times New Roman"/>
          <w:sz w:val="24"/>
          <w:szCs w:val="24"/>
        </w:rPr>
        <w:t xml:space="preserve"> </w:t>
      </w:r>
      <w:ins w:id="93" w:author="Miller, Harvey J." w:date="2019-12-09T16:38:00Z">
        <w:r w:rsidR="00E108BF">
          <w:rPr>
            <w:rFonts w:ascii="Times New Roman" w:hAnsi="Times New Roman" w:cs="Times New Roman"/>
            <w:sz w:val="24"/>
            <w:szCs w:val="24"/>
          </w:rPr>
          <w:t>W</w:t>
        </w:r>
      </w:ins>
      <w:del w:id="94" w:author="Miller, Harvey J." w:date="2019-12-09T16:33:00Z">
        <w:r w:rsidR="00747B08" w:rsidDel="00E108BF">
          <w:rPr>
            <w:rFonts w:ascii="Times New Roman" w:hAnsi="Times New Roman" w:cs="Times New Roman"/>
            <w:sz w:val="24"/>
            <w:szCs w:val="24"/>
          </w:rPr>
          <w:delText>W</w:delText>
        </w:r>
      </w:del>
      <w:r w:rsidR="00351DC4">
        <w:rPr>
          <w:rFonts w:ascii="Times New Roman" w:hAnsi="Times New Roman" w:cs="Times New Roman"/>
          <w:sz w:val="24"/>
          <w:szCs w:val="24"/>
        </w:rPr>
        <w:t xml:space="preserve">e </w:t>
      </w:r>
      <w:del w:id="95" w:author="Miller, Harvey J." w:date="2019-12-09T16:35:00Z">
        <w:r w:rsidR="00497F38" w:rsidDel="00E108BF">
          <w:rPr>
            <w:rFonts w:ascii="Times New Roman" w:hAnsi="Times New Roman" w:cs="Times New Roman"/>
            <w:sz w:val="24"/>
            <w:szCs w:val="24"/>
          </w:rPr>
          <w:delText>then</w:delText>
        </w:r>
        <w:r w:rsidR="00351DC4" w:rsidDel="00E108BF">
          <w:rPr>
            <w:rFonts w:ascii="Times New Roman" w:hAnsi="Times New Roman" w:cs="Times New Roman"/>
            <w:sz w:val="24"/>
            <w:szCs w:val="24"/>
          </w:rPr>
          <w:delText xml:space="preserve"> </w:delText>
        </w:r>
      </w:del>
      <w:r w:rsidR="00351DC4">
        <w:rPr>
          <w:rFonts w:ascii="Times New Roman" w:hAnsi="Times New Roman" w:cs="Times New Roman"/>
          <w:sz w:val="24"/>
          <w:szCs w:val="24"/>
        </w:rPr>
        <w:t xml:space="preserve">introduce five </w:t>
      </w:r>
      <w:del w:id="96" w:author="Miller, Harvey J." w:date="2019-12-09T16:35:00Z">
        <w:r w:rsidR="00351DC4" w:rsidDel="00E108BF">
          <w:rPr>
            <w:rFonts w:ascii="Times New Roman" w:hAnsi="Times New Roman" w:cs="Times New Roman"/>
            <w:sz w:val="24"/>
            <w:szCs w:val="24"/>
          </w:rPr>
          <w:delText xml:space="preserve">types of </w:delText>
        </w:r>
      </w:del>
      <w:r w:rsidR="00351DC4">
        <w:rPr>
          <w:rFonts w:ascii="Times New Roman" w:hAnsi="Times New Roman" w:cs="Times New Roman"/>
          <w:sz w:val="24"/>
          <w:szCs w:val="24"/>
        </w:rPr>
        <w:t xml:space="preserve">trip planning strategies (TPSs) </w:t>
      </w:r>
      <w:ins w:id="97" w:author="Miller, Harvey J." w:date="2019-12-09T16:35:00Z">
        <w:r w:rsidR="00E108BF">
          <w:rPr>
            <w:rFonts w:ascii="Times New Roman" w:hAnsi="Times New Roman" w:cs="Times New Roman"/>
            <w:sz w:val="24"/>
            <w:szCs w:val="24"/>
          </w:rPr>
          <w:t xml:space="preserve">that cover possible </w:t>
        </w:r>
      </w:ins>
      <w:ins w:id="98" w:author="Miller, Harvey J." w:date="2019-12-09T16:36:00Z">
        <w:r w:rsidR="00E108BF">
          <w:rPr>
            <w:rFonts w:ascii="Times New Roman" w:hAnsi="Times New Roman" w:cs="Times New Roman"/>
            <w:sz w:val="24"/>
            <w:szCs w:val="24"/>
          </w:rPr>
          <w:t>behaviors t</w:t>
        </w:r>
      </w:ins>
      <w:ins w:id="99" w:author="Miller, Harvey J." w:date="2019-12-09T16:37:00Z">
        <w:r w:rsidR="00E108BF">
          <w:rPr>
            <w:rFonts w:ascii="Times New Roman" w:hAnsi="Times New Roman" w:cs="Times New Roman"/>
            <w:sz w:val="24"/>
            <w:szCs w:val="24"/>
          </w:rPr>
          <w:t xml:space="preserve">hat ignore or use RTI in deciding when to depart home to arrive at a nearby </w:t>
        </w:r>
      </w:ins>
      <w:ins w:id="100" w:author="Miller, Harvey J." w:date="2019-12-09T16:38:00Z">
        <w:r w:rsidR="00E108BF">
          <w:rPr>
            <w:rFonts w:ascii="Times New Roman" w:hAnsi="Times New Roman" w:cs="Times New Roman"/>
            <w:sz w:val="24"/>
            <w:szCs w:val="24"/>
          </w:rPr>
          <w:t xml:space="preserve">transit </w:t>
        </w:r>
      </w:ins>
      <w:ins w:id="101" w:author="Miller, Harvey J." w:date="2019-12-09T16:37:00Z">
        <w:r w:rsidR="00E108BF">
          <w:rPr>
            <w:rFonts w:ascii="Times New Roman" w:hAnsi="Times New Roman" w:cs="Times New Roman"/>
            <w:sz w:val="24"/>
            <w:szCs w:val="24"/>
          </w:rPr>
          <w:t>stop</w:t>
        </w:r>
      </w:ins>
      <w:del w:id="102" w:author="Miller, Harvey J." w:date="2019-12-09T16:36:00Z">
        <w:r w:rsidR="00351DC4" w:rsidDel="00E108BF">
          <w:rPr>
            <w:rFonts w:ascii="Times New Roman" w:hAnsi="Times New Roman" w:cs="Times New Roman"/>
            <w:sz w:val="24"/>
            <w:szCs w:val="24"/>
          </w:rPr>
          <w:delText>for RTI</w:delText>
        </w:r>
        <w:r w:rsidR="00EF21A3" w:rsidDel="00E108BF">
          <w:rPr>
            <w:rFonts w:ascii="Times New Roman" w:hAnsi="Times New Roman" w:cs="Times New Roman"/>
            <w:sz w:val="24"/>
            <w:szCs w:val="24"/>
          </w:rPr>
          <w:delText>-based</w:delText>
        </w:r>
        <w:r w:rsidR="00351DC4" w:rsidDel="00E108BF">
          <w:rPr>
            <w:rFonts w:ascii="Times New Roman" w:hAnsi="Times New Roman" w:cs="Times New Roman"/>
            <w:sz w:val="24"/>
            <w:szCs w:val="24"/>
          </w:rPr>
          <w:delText xml:space="preserve"> and non-RTI users</w:delText>
        </w:r>
      </w:del>
      <w:r w:rsidR="00482EDD">
        <w:rPr>
          <w:rFonts w:ascii="Times New Roman" w:hAnsi="Times New Roman" w:cs="Times New Roman"/>
          <w:sz w:val="24"/>
          <w:szCs w:val="24"/>
        </w:rPr>
        <w:t xml:space="preserve">. </w:t>
      </w:r>
      <w:ins w:id="103" w:author="Miller, Harvey J." w:date="2019-12-09T16:37:00Z">
        <w:r w:rsidR="00E108BF">
          <w:rPr>
            <w:rFonts w:ascii="Times New Roman" w:hAnsi="Times New Roman" w:cs="Times New Roman"/>
            <w:sz w:val="24"/>
            <w:szCs w:val="24"/>
          </w:rPr>
          <w:t xml:space="preserve"> </w:t>
        </w:r>
      </w:ins>
      <w:r w:rsidR="004D3C3D">
        <w:rPr>
          <w:rFonts w:ascii="Times New Roman" w:hAnsi="Times New Roman" w:cs="Times New Roman"/>
          <w:sz w:val="24"/>
          <w:szCs w:val="24"/>
        </w:rPr>
        <w:t xml:space="preserve">Using </w:t>
      </w:r>
      <w:r w:rsidR="006550FB">
        <w:rPr>
          <w:rFonts w:ascii="Times New Roman" w:hAnsi="Times New Roman" w:cs="Times New Roman"/>
          <w:sz w:val="24"/>
          <w:szCs w:val="24"/>
        </w:rPr>
        <w:t xml:space="preserve">real-time </w:t>
      </w:r>
      <w:r w:rsidR="00AF5D99">
        <w:rPr>
          <w:rFonts w:ascii="Times New Roman" w:hAnsi="Times New Roman" w:cs="Times New Roman"/>
          <w:sz w:val="24"/>
          <w:szCs w:val="24"/>
        </w:rPr>
        <w:t xml:space="preserve">bus location </w:t>
      </w:r>
      <w:r w:rsidR="006550FB">
        <w:rPr>
          <w:rFonts w:ascii="Times New Roman" w:hAnsi="Times New Roman" w:cs="Times New Roman"/>
          <w:sz w:val="24"/>
          <w:szCs w:val="24"/>
        </w:rPr>
        <w:t>data</w:t>
      </w:r>
      <w:r>
        <w:rPr>
          <w:rFonts w:ascii="Times New Roman" w:hAnsi="Times New Roman" w:cs="Times New Roman"/>
          <w:sz w:val="24"/>
          <w:szCs w:val="24"/>
        </w:rPr>
        <w:t xml:space="preserve"> from </w:t>
      </w:r>
      <w:del w:id="104" w:author="Miller, Harvey J." w:date="2019-12-09T16:38:00Z">
        <w:r w:rsidDel="00E108BF">
          <w:rPr>
            <w:rFonts w:ascii="Times New Roman" w:hAnsi="Times New Roman" w:cs="Times New Roman"/>
            <w:sz w:val="24"/>
            <w:szCs w:val="24"/>
          </w:rPr>
          <w:delText xml:space="preserve">a transit authority in </w:delText>
        </w:r>
      </w:del>
      <w:r>
        <w:rPr>
          <w:rFonts w:ascii="Times New Roman" w:hAnsi="Times New Roman" w:cs="Times New Roman"/>
          <w:sz w:val="24"/>
          <w:szCs w:val="24"/>
        </w:rPr>
        <w:t>a medium-sized US city</w:t>
      </w:r>
      <w:r w:rsidR="006550FB">
        <w:rPr>
          <w:rFonts w:ascii="Times New Roman" w:hAnsi="Times New Roman" w:cs="Times New Roman"/>
          <w:sz w:val="24"/>
          <w:szCs w:val="24"/>
        </w:rPr>
        <w:t xml:space="preserve">, we calculate the </w:t>
      </w:r>
      <w:ins w:id="105" w:author="Miller, Harvey J." w:date="2019-12-10T08:58:00Z">
        <w:r w:rsidR="00D5173A">
          <w:rPr>
            <w:rFonts w:ascii="Times New Roman" w:hAnsi="Times New Roman" w:cs="Times New Roman"/>
            <w:sz w:val="24"/>
            <w:szCs w:val="24"/>
          </w:rPr>
          <w:t xml:space="preserve">realized </w:t>
        </w:r>
      </w:ins>
      <w:del w:id="106" w:author="Miller, Harvey J." w:date="2019-12-10T08:58:00Z">
        <w:r w:rsidR="00AF5D99" w:rsidDel="00D5173A">
          <w:rPr>
            <w:rFonts w:ascii="Times New Roman" w:hAnsi="Times New Roman" w:cs="Times New Roman"/>
            <w:sz w:val="24"/>
            <w:szCs w:val="24"/>
          </w:rPr>
          <w:delText xml:space="preserve">empirical </w:delText>
        </w:r>
      </w:del>
      <w:r w:rsidR="006550FB">
        <w:rPr>
          <w:rFonts w:ascii="Times New Roman" w:hAnsi="Times New Roman" w:cs="Times New Roman"/>
          <w:sz w:val="24"/>
          <w:szCs w:val="24"/>
        </w:rPr>
        <w:t>waiting time</w:t>
      </w:r>
      <w:r w:rsidR="00AF5D99">
        <w:rPr>
          <w:rFonts w:ascii="Times New Roman" w:hAnsi="Times New Roman" w:cs="Times New Roman"/>
          <w:sz w:val="24"/>
          <w:szCs w:val="24"/>
        </w:rPr>
        <w:t xml:space="preserve">s and </w:t>
      </w:r>
      <w:r w:rsidR="00E15888">
        <w:rPr>
          <w:rFonts w:ascii="Times New Roman" w:hAnsi="Times New Roman" w:cs="Times New Roman"/>
          <w:sz w:val="24"/>
          <w:szCs w:val="24"/>
        </w:rPr>
        <w:t>risk</w:t>
      </w:r>
      <w:r w:rsidR="006550FB">
        <w:rPr>
          <w:rFonts w:ascii="Times New Roman" w:hAnsi="Times New Roman" w:cs="Times New Roman"/>
          <w:sz w:val="24"/>
          <w:szCs w:val="24"/>
        </w:rPr>
        <w:t xml:space="preserve"> </w:t>
      </w:r>
      <w:r w:rsidR="00AF5D99">
        <w:rPr>
          <w:rFonts w:ascii="Times New Roman" w:hAnsi="Times New Roman" w:cs="Times New Roman"/>
          <w:sz w:val="24"/>
          <w:szCs w:val="24"/>
        </w:rPr>
        <w:t>of missing a bus for each TPS</w:t>
      </w:r>
      <w:r w:rsidR="006550FB">
        <w:rPr>
          <w:rFonts w:ascii="Times New Roman" w:hAnsi="Times New Roman" w:cs="Times New Roman"/>
          <w:sz w:val="24"/>
          <w:szCs w:val="24"/>
        </w:rPr>
        <w:t xml:space="preserve">. </w:t>
      </w:r>
      <w:r w:rsidR="00AF5D99">
        <w:rPr>
          <w:rFonts w:ascii="Times New Roman" w:hAnsi="Times New Roman" w:cs="Times New Roman"/>
          <w:sz w:val="24"/>
          <w:szCs w:val="24"/>
        </w:rPr>
        <w:t xml:space="preserve"> </w:t>
      </w:r>
      <w:r w:rsidR="003803CA" w:rsidRPr="003803CA">
        <w:rPr>
          <w:rFonts w:ascii="Times New Roman" w:hAnsi="Times New Roman" w:cs="Times New Roman"/>
          <w:sz w:val="24"/>
          <w:szCs w:val="24"/>
        </w:rPr>
        <w:t xml:space="preserve">We find that the best RTI </w:t>
      </w:r>
      <w:r w:rsidR="003803CA">
        <w:rPr>
          <w:rFonts w:ascii="Times New Roman" w:hAnsi="Times New Roman" w:cs="Times New Roman"/>
          <w:sz w:val="24"/>
          <w:szCs w:val="24"/>
        </w:rPr>
        <w:t xml:space="preserve">strategy, a prudent tactic </w:t>
      </w:r>
      <w:r w:rsidR="003803CA" w:rsidRPr="003803CA">
        <w:rPr>
          <w:rFonts w:ascii="Times New Roman" w:hAnsi="Times New Roman" w:cs="Times New Roman"/>
          <w:sz w:val="24"/>
          <w:szCs w:val="24"/>
        </w:rPr>
        <w:t xml:space="preserve">with an optimized insurance </w:t>
      </w:r>
      <w:ins w:id="107" w:author="Miller, Harvey J." w:date="2019-12-10T08:59:00Z">
        <w:r w:rsidR="00D5173A">
          <w:rPr>
            <w:rFonts w:ascii="Times New Roman" w:hAnsi="Times New Roman" w:cs="Times New Roman"/>
            <w:sz w:val="24"/>
            <w:szCs w:val="24"/>
          </w:rPr>
          <w:t xml:space="preserve">time </w:t>
        </w:r>
      </w:ins>
      <w:r w:rsidR="003803CA" w:rsidRPr="003803CA">
        <w:rPr>
          <w:rFonts w:ascii="Times New Roman" w:hAnsi="Times New Roman" w:cs="Times New Roman"/>
          <w:sz w:val="24"/>
          <w:szCs w:val="24"/>
        </w:rPr>
        <w:t>buffer, performs roughly the same as a simple,</w:t>
      </w:r>
      <w:r w:rsidR="003803CA">
        <w:rPr>
          <w:rFonts w:ascii="Times New Roman" w:hAnsi="Times New Roman" w:cs="Times New Roman"/>
          <w:sz w:val="24"/>
          <w:szCs w:val="24"/>
        </w:rPr>
        <w:t xml:space="preserve"> follow</w:t>
      </w:r>
      <w:ins w:id="108" w:author="Miller, Harvey J." w:date="2019-12-10T08:59:00Z">
        <w:r w:rsidR="00D5173A">
          <w:rPr>
            <w:rFonts w:ascii="Times New Roman" w:hAnsi="Times New Roman" w:cs="Times New Roman"/>
            <w:sz w:val="24"/>
            <w:szCs w:val="24"/>
          </w:rPr>
          <w:t>-</w:t>
        </w:r>
      </w:ins>
      <w:del w:id="109" w:author="Miller, Harvey J." w:date="2019-12-10T08:59:00Z">
        <w:r w:rsidR="003803CA" w:rsidDel="00D5173A">
          <w:rPr>
            <w:rFonts w:ascii="Times New Roman" w:hAnsi="Times New Roman" w:cs="Times New Roman"/>
            <w:sz w:val="24"/>
            <w:szCs w:val="24"/>
          </w:rPr>
          <w:delText xml:space="preserve"> </w:delText>
        </w:r>
      </w:del>
      <w:r w:rsidR="003803CA">
        <w:rPr>
          <w:rFonts w:ascii="Times New Roman" w:hAnsi="Times New Roman" w:cs="Times New Roman"/>
          <w:sz w:val="24"/>
          <w:szCs w:val="24"/>
        </w:rPr>
        <w:t>the</w:t>
      </w:r>
      <w:ins w:id="110" w:author="Miller, Harvey J." w:date="2019-12-10T08:59:00Z">
        <w:r w:rsidR="00D5173A">
          <w:rPr>
            <w:rFonts w:ascii="Times New Roman" w:hAnsi="Times New Roman" w:cs="Times New Roman"/>
            <w:sz w:val="24"/>
            <w:szCs w:val="24"/>
          </w:rPr>
          <w:t>-</w:t>
        </w:r>
      </w:ins>
      <w:del w:id="111" w:author="Miller, Harvey J." w:date="2019-12-10T08:59:00Z">
        <w:r w:rsidR="003803CA" w:rsidDel="00D5173A">
          <w:rPr>
            <w:rFonts w:ascii="Times New Roman" w:hAnsi="Times New Roman" w:cs="Times New Roman"/>
            <w:sz w:val="24"/>
            <w:szCs w:val="24"/>
          </w:rPr>
          <w:delText xml:space="preserve"> </w:delText>
        </w:r>
      </w:del>
      <w:r w:rsidR="003803CA">
        <w:rPr>
          <w:rFonts w:ascii="Times New Roman" w:hAnsi="Times New Roman" w:cs="Times New Roman"/>
          <w:sz w:val="24"/>
          <w:szCs w:val="24"/>
        </w:rPr>
        <w:t xml:space="preserve">schedule tactic </w:t>
      </w:r>
      <w:r w:rsidR="003803CA" w:rsidRPr="003803CA">
        <w:rPr>
          <w:rFonts w:ascii="Times New Roman" w:hAnsi="Times New Roman" w:cs="Times New Roman"/>
          <w:sz w:val="24"/>
          <w:szCs w:val="24"/>
        </w:rPr>
        <w:t xml:space="preserve">that does not use RTI. </w:t>
      </w:r>
      <w:r w:rsidR="003803CA">
        <w:rPr>
          <w:rFonts w:ascii="Times New Roman" w:hAnsi="Times New Roman" w:cs="Times New Roman"/>
          <w:sz w:val="24"/>
          <w:szCs w:val="24"/>
        </w:rPr>
        <w:t xml:space="preserve">However, relative performance varies over time and space.  </w:t>
      </w:r>
      <w:del w:id="112" w:author="Miller, Harvey J." w:date="2019-12-09T16:39:00Z">
        <w:r w:rsidR="003803CA" w:rsidRPr="003803CA" w:rsidDel="00E108BF">
          <w:rPr>
            <w:rFonts w:ascii="Times New Roman" w:hAnsi="Times New Roman" w:cs="Times New Roman"/>
            <w:sz w:val="24"/>
            <w:szCs w:val="24"/>
          </w:rPr>
          <w:delText xml:space="preserve">These results show that although the best RTI strategy can indeed save time for certain users in certain stops and during certain hours, </w:delText>
        </w:r>
        <w:r w:rsidR="003803CA" w:rsidDel="00E108BF">
          <w:rPr>
            <w:rFonts w:ascii="Times New Roman" w:hAnsi="Times New Roman" w:cs="Times New Roman"/>
            <w:sz w:val="24"/>
            <w:szCs w:val="24"/>
          </w:rPr>
          <w:delText xml:space="preserve">it </w:delText>
        </w:r>
        <w:r w:rsidR="003803CA" w:rsidRPr="003803CA" w:rsidDel="00E108BF">
          <w:rPr>
            <w:rFonts w:ascii="Times New Roman" w:hAnsi="Times New Roman" w:cs="Times New Roman"/>
            <w:sz w:val="24"/>
            <w:szCs w:val="24"/>
          </w:rPr>
          <w:delText xml:space="preserve">cannot </w:delText>
        </w:r>
        <w:r w:rsidR="003803CA" w:rsidDel="00E108BF">
          <w:rPr>
            <w:rFonts w:ascii="Times New Roman" w:hAnsi="Times New Roman" w:cs="Times New Roman"/>
            <w:sz w:val="24"/>
            <w:szCs w:val="24"/>
          </w:rPr>
          <w:delText xml:space="preserve">globally outperform simply following the </w:delText>
        </w:r>
        <w:r w:rsidR="003803CA" w:rsidRPr="003803CA" w:rsidDel="00E108BF">
          <w:rPr>
            <w:rFonts w:ascii="Times New Roman" w:hAnsi="Times New Roman" w:cs="Times New Roman"/>
            <w:sz w:val="24"/>
            <w:szCs w:val="24"/>
          </w:rPr>
          <w:delText xml:space="preserve">schedule. </w:delText>
        </w:r>
      </w:del>
      <w:r w:rsidR="003803CA" w:rsidRPr="003803CA">
        <w:rPr>
          <w:rFonts w:ascii="Times New Roman" w:hAnsi="Times New Roman" w:cs="Times New Roman"/>
          <w:sz w:val="24"/>
          <w:szCs w:val="24"/>
        </w:rPr>
        <w:t>Moreover, the greedy tactic of using RTI to achieve a waiting time of zero is the worst strategy, even worse than showing up at a bus stop arbitrarily.  Th</w:t>
      </w:r>
      <w:ins w:id="113" w:author="Miller, Harvey J." w:date="2019-12-09T16:40:00Z">
        <w:r w:rsidR="00E108BF">
          <w:rPr>
            <w:rFonts w:ascii="Times New Roman" w:hAnsi="Times New Roman" w:cs="Times New Roman"/>
            <w:sz w:val="24"/>
            <w:szCs w:val="24"/>
          </w:rPr>
          <w:t>ese results suggest limitations on claims that RTI reduces public tra</w:t>
        </w:r>
      </w:ins>
      <w:ins w:id="114" w:author="Miller, Harvey J." w:date="2019-12-09T16:41:00Z">
        <w:r w:rsidR="00E108BF">
          <w:rPr>
            <w:rFonts w:ascii="Times New Roman" w:hAnsi="Times New Roman" w:cs="Times New Roman"/>
            <w:sz w:val="24"/>
            <w:szCs w:val="24"/>
          </w:rPr>
          <w:t>nsit waiting times.</w:t>
        </w:r>
      </w:ins>
      <w:ins w:id="115" w:author="Miller, Harvey J." w:date="2019-12-09T16:40:00Z">
        <w:r w:rsidR="00E108BF">
          <w:rPr>
            <w:rFonts w:ascii="Times New Roman" w:hAnsi="Times New Roman" w:cs="Times New Roman"/>
            <w:sz w:val="24"/>
            <w:szCs w:val="24"/>
          </w:rPr>
          <w:t xml:space="preserve">  </w:t>
        </w:r>
      </w:ins>
      <w:del w:id="116" w:author="Miller, Harvey J." w:date="2019-12-09T16:40:00Z">
        <w:r w:rsidR="003803CA" w:rsidRPr="003803CA" w:rsidDel="00E108BF">
          <w:rPr>
            <w:rFonts w:ascii="Times New Roman" w:hAnsi="Times New Roman" w:cs="Times New Roman"/>
            <w:sz w:val="24"/>
            <w:szCs w:val="24"/>
          </w:rPr>
          <w:delText xml:space="preserve">is suggests that RTI could make users’ waiting time significantly longer if </w:delText>
        </w:r>
        <w:r w:rsidR="003803CA" w:rsidDel="00E108BF">
          <w:rPr>
            <w:rFonts w:ascii="Times New Roman" w:hAnsi="Times New Roman" w:cs="Times New Roman"/>
            <w:sz w:val="24"/>
            <w:szCs w:val="24"/>
          </w:rPr>
          <w:delText xml:space="preserve">RTI </w:delText>
        </w:r>
        <w:r w:rsidR="003803CA" w:rsidRPr="003803CA" w:rsidDel="00E108BF">
          <w:rPr>
            <w:rFonts w:ascii="Times New Roman" w:hAnsi="Times New Roman" w:cs="Times New Roman"/>
            <w:sz w:val="24"/>
            <w:szCs w:val="24"/>
          </w:rPr>
          <w:delText>apps are not using the appropriate trip planning strategy.</w:delText>
        </w:r>
      </w:del>
    </w:p>
    <w:p w14:paraId="53388A71" w14:textId="77777777" w:rsidR="006550FB" w:rsidRPr="00EA0C72" w:rsidRDefault="006550FB" w:rsidP="006550FB">
      <w:pPr>
        <w:rPr>
          <w:rFonts w:ascii="Times New Roman" w:hAnsi="Times New Roman" w:cs="Times New Roman"/>
          <w:sz w:val="24"/>
          <w:szCs w:val="24"/>
        </w:rPr>
      </w:pPr>
    </w:p>
    <w:p w14:paraId="3B23E904" w14:textId="158A35D0" w:rsidR="006550FB" w:rsidRDefault="006550FB" w:rsidP="006550FB">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295C2B">
        <w:rPr>
          <w:rFonts w:ascii="Times New Roman" w:hAnsi="Times New Roman" w:cs="Times New Roman"/>
          <w:sz w:val="24"/>
          <w:szCs w:val="24"/>
        </w:rPr>
        <w:t>Public transit; Real-time information; Mobile apps.</w:t>
      </w:r>
    </w:p>
    <w:p w14:paraId="6BAF21BB" w14:textId="77777777" w:rsidR="006550FB" w:rsidRPr="00EA0C72" w:rsidRDefault="006550FB" w:rsidP="006550FB">
      <w:pPr>
        <w:rPr>
          <w:rFonts w:ascii="Times New Roman" w:hAnsi="Times New Roman" w:cs="Times New Roman"/>
          <w:sz w:val="24"/>
          <w:szCs w:val="24"/>
        </w:rPr>
      </w:pPr>
    </w:p>
    <w:p w14:paraId="38ADF6A0" w14:textId="77777777" w:rsidR="006550FB" w:rsidRPr="005719F8" w:rsidRDefault="006550FB" w:rsidP="006550FB">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4DB1CFD" w14:textId="57988016"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w:t>
      </w:r>
      <w:del w:id="117" w:author="Miller, Harvey J." w:date="2019-12-09T16:43:00Z">
        <w:r w:rsidDel="00827812">
          <w:rPr>
            <w:rFonts w:ascii="Times New Roman" w:hAnsi="Times New Roman" w:cs="Times New Roman"/>
            <w:sz w:val="24"/>
            <w:szCs w:val="24"/>
          </w:rPr>
          <w:delText xml:space="preserve">data </w:delText>
        </w:r>
      </w:del>
      <w:r>
        <w:rPr>
          <w:rFonts w:ascii="Times New Roman" w:hAnsi="Times New Roman" w:cs="Times New Roman"/>
          <w:sz w:val="24"/>
          <w:szCs w:val="24"/>
        </w:rPr>
        <w:t xml:space="preserve">and sharing real-time information about transportation systems is changing how people navigate and travel through cities. </w:t>
      </w:r>
      <w:del w:id="118" w:author="Miller, Harvey J." w:date="2019-12-10T09:01:00Z">
        <w:r w:rsidDel="00BE31B1">
          <w:rPr>
            <w:rFonts w:ascii="Times New Roman" w:hAnsi="Times New Roman" w:cs="Times New Roman"/>
            <w:sz w:val="24"/>
            <w:szCs w:val="24"/>
          </w:rPr>
          <w:delText xml:space="preserve">For example, </w:delText>
        </w:r>
      </w:del>
      <w:ins w:id="119" w:author="Miller, Harvey J." w:date="2019-12-10T09:01:00Z">
        <w:r w:rsidR="00BE31B1">
          <w:rPr>
            <w:rFonts w:ascii="Times New Roman" w:hAnsi="Times New Roman" w:cs="Times New Roman"/>
            <w:sz w:val="24"/>
            <w:szCs w:val="24"/>
          </w:rPr>
          <w:t>A</w:t>
        </w:r>
      </w:ins>
      <w:del w:id="120" w:author="Miller, Harvey J." w:date="2019-12-10T09:01:00Z">
        <w:r w:rsidDel="00BE31B1">
          <w:rPr>
            <w:rFonts w:ascii="Times New Roman" w:hAnsi="Times New Roman" w:cs="Times New Roman"/>
            <w:sz w:val="24"/>
            <w:szCs w:val="24"/>
          </w:rPr>
          <w:delText>a</w:delText>
        </w:r>
      </w:del>
      <w:r>
        <w:rPr>
          <w:rFonts w:ascii="Times New Roman" w:hAnsi="Times New Roman" w:cs="Times New Roman"/>
          <w:sz w:val="24"/>
          <w:szCs w:val="24"/>
        </w:rPr>
        <w:t xml:space="preserve">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64F3C69D" w14:textId="49C5C22C"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allow users to discover and navigate pub</w:t>
      </w:r>
      <w:bookmarkStart w:id="121" w:name="_GoBack"/>
      <w:bookmarkEnd w:id="121"/>
      <w:r>
        <w:rPr>
          <w:rFonts w:ascii="Times New Roman" w:hAnsi="Times New Roman" w:cs="Times New Roman"/>
          <w:sz w:val="24"/>
          <w:szCs w:val="24"/>
        </w:rPr>
        <w:t xml:space="preserve">lic transit systems with complex routes and schedules </w:t>
      </w:r>
      <w:r w:rsidRPr="00181F7B">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mp; Baxandall, 2013)","plainTextFormattedCitation":"(Dutzik, Madsen, &amp; Baxandall, 2013)","previouslyFormattedCitation":"(Dutzik, Madsen, &amp;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utzik, Madsen, &amp;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 xml:space="preserve">pps often provide real-time information (RTI) on vehicle locations and </w:t>
      </w:r>
      <w:ins w:id="122" w:author="Miller, Harvey J." w:date="2019-12-09T16:48:00Z">
        <w:r w:rsidR="00827812">
          <w:rPr>
            <w:rFonts w:ascii="Times New Roman" w:hAnsi="Times New Roman" w:cs="Times New Roman"/>
            <w:sz w:val="24"/>
            <w:szCs w:val="24"/>
          </w:rPr>
          <w:t xml:space="preserve">arrival times to </w:t>
        </w:r>
      </w:ins>
      <w:del w:id="123" w:author="Miller, Harvey J." w:date="2019-12-09T16:48:00Z">
        <w:r w:rsidRPr="006E0EAE" w:rsidDel="00827812">
          <w:rPr>
            <w:rFonts w:ascii="Times New Roman" w:hAnsi="Times New Roman" w:cs="Times New Roman"/>
            <w:sz w:val="24"/>
            <w:szCs w:val="24"/>
          </w:rPr>
          <w:delText xml:space="preserve">delays to </w:delText>
        </w:r>
      </w:del>
      <w:del w:id="124" w:author="Miller, Harvey J." w:date="2019-12-09T16:47:00Z">
        <w:r w:rsidRPr="006E0EAE" w:rsidDel="00827812">
          <w:rPr>
            <w:rFonts w:ascii="Times New Roman" w:hAnsi="Times New Roman" w:cs="Times New Roman"/>
            <w:sz w:val="24"/>
            <w:szCs w:val="24"/>
          </w:rPr>
          <w:delText>help users to deal with this inevitable feature of public transit</w:delText>
        </w:r>
        <w:r w:rsidRPr="003E62F4" w:rsidDel="00827812">
          <w:rPr>
            <w:rFonts w:ascii="Times New Roman" w:hAnsi="Times New Roman" w:cs="Times New Roman"/>
            <w:sz w:val="24"/>
            <w:szCs w:val="24"/>
          </w:rPr>
          <w:delText xml:space="preserve"> </w:delText>
        </w:r>
      </w:del>
      <w:ins w:id="125" w:author="Miller, Harvey J." w:date="2019-12-09T16:48:00Z">
        <w:r w:rsidR="00827812">
          <w:rPr>
            <w:rFonts w:ascii="Times New Roman" w:hAnsi="Times New Roman" w:cs="Times New Roman"/>
            <w:sz w:val="24"/>
            <w:szCs w:val="24"/>
          </w:rPr>
          <w:t xml:space="preserve">make the system </w:t>
        </w:r>
      </w:ins>
      <w:ins w:id="126" w:author="Miller, Harvey J." w:date="2019-12-09T16:51:00Z">
        <w:r w:rsidR="00827812">
          <w:rPr>
            <w:rFonts w:ascii="Times New Roman" w:hAnsi="Times New Roman" w:cs="Times New Roman"/>
            <w:sz w:val="24"/>
            <w:szCs w:val="24"/>
          </w:rPr>
          <w:t xml:space="preserve">feel more </w:t>
        </w:r>
      </w:ins>
      <w:ins w:id="127" w:author="Miller, Harvey J." w:date="2019-12-09T16:48:00Z">
        <w:r w:rsidR="00827812">
          <w:rPr>
            <w:rFonts w:ascii="Times New Roman" w:hAnsi="Times New Roman" w:cs="Times New Roman"/>
            <w:sz w:val="24"/>
            <w:szCs w:val="24"/>
          </w:rPr>
          <w:t xml:space="preserve">convivial </w:t>
        </w:r>
      </w:ins>
      <w:ins w:id="128" w:author="Miller, Harvey J." w:date="2019-12-09T16:51:00Z">
        <w:r w:rsidR="00827812">
          <w:rPr>
            <w:rFonts w:ascii="Times New Roman" w:hAnsi="Times New Roman" w:cs="Times New Roman"/>
            <w:sz w:val="24"/>
            <w:szCs w:val="24"/>
          </w:rPr>
          <w:t>to users</w:t>
        </w:r>
        <w:del w:id="129" w:author="Luyu Liu" w:date="2019-12-17T21:02:00Z">
          <w:r w:rsidR="00827812" w:rsidDel="00225EED">
            <w:rPr>
              <w:rFonts w:ascii="Times New Roman" w:hAnsi="Times New Roman" w:cs="Times New Roman"/>
              <w:sz w:val="24"/>
              <w:szCs w:val="24"/>
            </w:rPr>
            <w:delText xml:space="preserve"> </w:delText>
          </w:r>
        </w:del>
      </w:ins>
      <w:del w:id="130" w:author="Luyu Liu" w:date="2019-12-17T20:50:00Z">
        <w:r w:rsidRPr="003E62F4" w:rsidDel="004B1A87">
          <w:rPr>
            <w:rFonts w:ascii="Times New Roman" w:hAnsi="Times New Roman" w:cs="Times New Roman"/>
            <w:sz w:val="24"/>
            <w:szCs w:val="24"/>
          </w:rPr>
          <w:delText>(Brakewood et al., 2014)</w:delText>
        </w:r>
      </w:del>
      <w:r w:rsidRPr="003E62F4">
        <w:rPr>
          <w:rFonts w:ascii="Times New Roman" w:hAnsi="Times New Roman" w:cs="Times New Roman"/>
          <w:sz w:val="24"/>
          <w:szCs w:val="24"/>
        </w:rPr>
        <w:t xml:space="preserve">.  </w:t>
      </w:r>
      <w:ins w:id="131" w:author="Miller, Harvey J." w:date="2019-12-09T16:45:00Z">
        <w:r w:rsidR="00827812">
          <w:rPr>
            <w:rFonts w:ascii="Times New Roman" w:hAnsi="Times New Roman" w:cs="Times New Roman"/>
            <w:sz w:val="24"/>
            <w:szCs w:val="24"/>
          </w:rPr>
          <w:t xml:space="preserve">RTI </w:t>
        </w:r>
      </w:ins>
      <w:ins w:id="132" w:author="Miller, Harvey J." w:date="2019-12-09T16:46:00Z">
        <w:r w:rsidR="00827812">
          <w:rPr>
            <w:rFonts w:ascii="Times New Roman" w:hAnsi="Times New Roman" w:cs="Times New Roman"/>
            <w:sz w:val="24"/>
            <w:szCs w:val="24"/>
          </w:rPr>
          <w:t xml:space="preserve">can help </w:t>
        </w:r>
      </w:ins>
      <w:ins w:id="133" w:author="Miller, Harvey J." w:date="2019-12-09T16:45:00Z">
        <w:r w:rsidR="00827812">
          <w:rPr>
            <w:rFonts w:ascii="Times New Roman" w:hAnsi="Times New Roman" w:cs="Times New Roman"/>
            <w:sz w:val="24"/>
            <w:szCs w:val="24"/>
          </w:rPr>
          <w:t xml:space="preserve">users </w:t>
        </w:r>
      </w:ins>
      <w:del w:id="134" w:author="Miller, Harvey J." w:date="2019-12-09T16:45:00Z">
        <w:r w:rsidDel="00827812">
          <w:rPr>
            <w:rFonts w:ascii="Times New Roman" w:hAnsi="Times New Roman" w:cs="Times New Roman"/>
            <w:sz w:val="24"/>
            <w:szCs w:val="24"/>
          </w:rPr>
          <w:delText xml:space="preserve">In particular, RTI </w:delText>
        </w:r>
        <w:r w:rsidRPr="0086659E" w:rsidDel="00827812">
          <w:rPr>
            <w:rFonts w:ascii="Times New Roman" w:hAnsi="Times New Roman" w:cs="Times New Roman"/>
            <w:sz w:val="24"/>
            <w:szCs w:val="24"/>
          </w:rPr>
          <w:delText xml:space="preserve">can allow users to </w:delText>
        </w:r>
      </w:del>
      <w:r w:rsidRPr="0086659E">
        <w:rPr>
          <w:rFonts w:ascii="Times New Roman" w:hAnsi="Times New Roman" w:cs="Times New Roman"/>
          <w:sz w:val="24"/>
          <w:szCs w:val="24"/>
        </w:rPr>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wait</w:t>
      </w:r>
      <w:ins w:id="135" w:author="Liu, Luyu" w:date="2019-12-03T19:52:00Z">
        <w:r w:rsidR="004A316C">
          <w:rPr>
            <w:rFonts w:ascii="Times New Roman" w:hAnsi="Times New Roman" w:cs="Times New Roman"/>
            <w:sz w:val="24"/>
            <w:szCs w:val="24"/>
          </w:rPr>
          <w:t>ing</w:t>
        </w:r>
      </w:ins>
      <w:r w:rsidRPr="0086659E">
        <w:rPr>
          <w:rFonts w:ascii="Times New Roman" w:hAnsi="Times New Roman" w:cs="Times New Roman"/>
          <w:sz w:val="24"/>
          <w:szCs w:val="24"/>
        </w:rPr>
        <w:t xml:space="preserve">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00ED7F3C">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id":"ITEM-3","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534","issued":{"date-parts":[["1975"]]},"page":"38-51","title":"Role of waiting time, comfort, and convenience in modal choice for work trip.","type":"article-journal","volume":"534"},"uris":["http://www.mendeley.com/documents/?uuid=e0a6c792-6afe-4e60-8355-8398f578ad68"]},{"id":"ITEM-4","itemData":{"DOI":"10.1016/j.retrec.2008.10.005","ISSN":"07398859","abstract":"A new logit-based model for assigning public transit passengers to transit lines or routes is proposed. The model is based on the realistic assumption that once passengers arrive at stops, they can obtain information regarding the specific departure times. Furthermore, it takes into account that passengers are heterogeneous and hence, the choice made by a 'representative' passenger appears to be stochastic. The model is evaluated by means of simulations. © 2008 Elsevier Ltd. All rights reserved.","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Algers, Hansen, &amp; Tegner, 1975; Fan, Guthrie, &amp; Levinson, 2016; Gkioulou, 2013; Larsen &amp;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to a public stop</w:t>
      </w:r>
      <w:del w:id="136" w:author="Miller, Harvey J." w:date="2019-12-10T10:52:00Z">
        <w:r w:rsidRPr="003E62F4" w:rsidDel="008C77AC">
          <w:rPr>
            <w:rFonts w:ascii="Times New Roman" w:hAnsi="Times New Roman" w:cs="Times New Roman"/>
            <w:sz w:val="24"/>
            <w:szCs w:val="24"/>
          </w:rPr>
          <w:delText xml:space="preserve"> so as to minimize wait time</w:delText>
        </w:r>
      </w:del>
      <w:r w:rsidRPr="003E62F4">
        <w:rPr>
          <w:rFonts w:ascii="Times New Roman" w:hAnsi="Times New Roman" w:cs="Times New Roman"/>
          <w:sz w:val="24"/>
          <w:szCs w:val="24"/>
        </w:rPr>
        <w:t xml:space="preserve">.   </w:t>
      </w:r>
      <w:del w:id="137" w:author="Miller, Harvey J." w:date="2019-12-10T10:52:00Z">
        <w:r w:rsidRPr="003E62F4" w:rsidDel="008C77AC">
          <w:rPr>
            <w:rFonts w:ascii="Times New Roman" w:hAnsi="Times New Roman" w:cs="Times New Roman"/>
            <w:sz w:val="24"/>
            <w:szCs w:val="24"/>
          </w:rPr>
          <w:delText xml:space="preserve">When delay happens, </w:delText>
        </w:r>
      </w:del>
      <w:r w:rsidRPr="003E62F4">
        <w:rPr>
          <w:rFonts w:ascii="Times New Roman" w:hAnsi="Times New Roman" w:cs="Times New Roman"/>
          <w:sz w:val="24"/>
          <w:szCs w:val="24"/>
        </w:rPr>
        <w:t xml:space="preserve">RTI </w:t>
      </w:r>
      <w:del w:id="138" w:author="Miller, Harvey J." w:date="2019-12-10T10:52:00Z">
        <w:r w:rsidDel="008C77AC">
          <w:rPr>
            <w:rFonts w:ascii="Times New Roman" w:hAnsi="Times New Roman" w:cs="Times New Roman"/>
            <w:sz w:val="24"/>
            <w:szCs w:val="24"/>
          </w:rPr>
          <w:delText>app</w:delText>
        </w:r>
        <w:r w:rsidRPr="003E62F4" w:rsidDel="008C77AC">
          <w:rPr>
            <w:rFonts w:ascii="Times New Roman" w:hAnsi="Times New Roman" w:cs="Times New Roman"/>
            <w:sz w:val="24"/>
            <w:szCs w:val="24"/>
          </w:rPr>
          <w:delText xml:space="preserve"> </w:delText>
        </w:r>
      </w:del>
      <w:r w:rsidRPr="003E62F4">
        <w:rPr>
          <w:rFonts w:ascii="Times New Roman" w:hAnsi="Times New Roman" w:cs="Times New Roman"/>
          <w:sz w:val="24"/>
          <w:szCs w:val="24"/>
        </w:rPr>
        <w:t xml:space="preserve">users can access </w:t>
      </w:r>
      <w:del w:id="139" w:author="Miller, Harvey J." w:date="2019-12-10T10:53:00Z">
        <w:r w:rsidRPr="003E62F4" w:rsidDel="008C77AC">
          <w:rPr>
            <w:rFonts w:ascii="Times New Roman" w:hAnsi="Times New Roman" w:cs="Times New Roman"/>
            <w:sz w:val="24"/>
            <w:szCs w:val="24"/>
          </w:rPr>
          <w:delText xml:space="preserve">to </w:delText>
        </w:r>
      </w:del>
      <w:ins w:id="140" w:author="Miller, Harvey J." w:date="2019-12-10T10:52:00Z">
        <w:r w:rsidR="008C77AC">
          <w:rPr>
            <w:rFonts w:ascii="Times New Roman" w:hAnsi="Times New Roman" w:cs="Times New Roman"/>
            <w:sz w:val="24"/>
            <w:szCs w:val="24"/>
          </w:rPr>
          <w:t xml:space="preserve">frequently updated </w:t>
        </w:r>
      </w:ins>
      <w:ins w:id="141" w:author="Miller, Harvey J." w:date="2019-12-10T10:53:00Z">
        <w:r w:rsidR="008C77AC">
          <w:rPr>
            <w:rFonts w:ascii="Times New Roman" w:hAnsi="Times New Roman" w:cs="Times New Roman"/>
            <w:sz w:val="24"/>
            <w:szCs w:val="24"/>
          </w:rPr>
          <w:t xml:space="preserve">data on </w:t>
        </w:r>
      </w:ins>
      <w:del w:id="142" w:author="Miller, Harvey J." w:date="2019-12-10T10:52:00Z">
        <w:r w:rsidRPr="003E62F4" w:rsidDel="008C77AC">
          <w:rPr>
            <w:rFonts w:ascii="Times New Roman" w:hAnsi="Times New Roman" w:cs="Times New Roman"/>
            <w:sz w:val="24"/>
            <w:szCs w:val="24"/>
          </w:rPr>
          <w:delText>the re</w:delText>
        </w:r>
        <w:r w:rsidDel="008C77AC">
          <w:rPr>
            <w:rFonts w:ascii="Times New Roman" w:hAnsi="Times New Roman" w:cs="Times New Roman"/>
            <w:sz w:val="24"/>
            <w:szCs w:val="24"/>
          </w:rPr>
          <w:delText xml:space="preserve">al-time status of </w:delText>
        </w:r>
      </w:del>
      <w:r>
        <w:rPr>
          <w:rFonts w:ascii="Times New Roman" w:hAnsi="Times New Roman" w:cs="Times New Roman"/>
          <w:sz w:val="24"/>
          <w:szCs w:val="24"/>
        </w:rPr>
        <w:t>bus</w:t>
      </w:r>
      <w:ins w:id="143" w:author="Miller, Harvey J." w:date="2019-12-10T10:52:00Z">
        <w:r w:rsidR="008C77AC">
          <w:rPr>
            <w:rFonts w:ascii="Times New Roman" w:hAnsi="Times New Roman" w:cs="Times New Roman"/>
            <w:sz w:val="24"/>
            <w:szCs w:val="24"/>
          </w:rPr>
          <w:t xml:space="preserve"> location</w:t>
        </w:r>
      </w:ins>
      <w:del w:id="144" w:author="Miller, Harvey J." w:date="2019-12-10T10:52:00Z">
        <w:r w:rsidDel="008C77AC">
          <w:rPr>
            <w:rFonts w:ascii="Times New Roman" w:hAnsi="Times New Roman" w:cs="Times New Roman"/>
            <w:sz w:val="24"/>
            <w:szCs w:val="24"/>
          </w:rPr>
          <w:delText>es</w:delText>
        </w:r>
      </w:del>
      <w:r>
        <w:rPr>
          <w:rFonts w:ascii="Times New Roman" w:hAnsi="Times New Roman" w:cs="Times New Roman"/>
          <w:sz w:val="24"/>
          <w:szCs w:val="24"/>
        </w:rPr>
        <w:t xml:space="preserve"> and </w:t>
      </w:r>
      <w:ins w:id="145" w:author="Miller, Harvey J." w:date="2019-12-10T10:53:00Z">
        <w:r w:rsidR="008C77AC">
          <w:rPr>
            <w:rFonts w:ascii="Times New Roman" w:hAnsi="Times New Roman" w:cs="Times New Roman"/>
            <w:sz w:val="24"/>
            <w:szCs w:val="24"/>
          </w:rPr>
          <w:t xml:space="preserve">arrival times at stops, </w:t>
        </w:r>
      </w:ins>
      <w:r>
        <w:rPr>
          <w:rFonts w:ascii="Times New Roman" w:hAnsi="Times New Roman" w:cs="Times New Roman"/>
          <w:sz w:val="24"/>
          <w:szCs w:val="24"/>
        </w:rPr>
        <w:t>adjust</w:t>
      </w:r>
      <w:ins w:id="146" w:author="Miller, Harvey J." w:date="2019-12-10T10:53:00Z">
        <w:r w:rsidR="008C77AC">
          <w:rPr>
            <w:rFonts w:ascii="Times New Roman" w:hAnsi="Times New Roman" w:cs="Times New Roman"/>
            <w:sz w:val="24"/>
            <w:szCs w:val="24"/>
          </w:rPr>
          <w:t>ing</w:t>
        </w:r>
      </w:ins>
      <w:r>
        <w:rPr>
          <w:rFonts w:ascii="Times New Roman" w:hAnsi="Times New Roman" w:cs="Times New Roman"/>
          <w:sz w:val="24"/>
          <w:szCs w:val="24"/>
        </w:rPr>
        <w:t xml:space="preserve">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139C8">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5","issue":"1","issued":{"date-parts":[["2015"]]},"page":"1-20","publisher":"University of South Florida","title":"An analysis of commuter Rail real-time information in Boston","type":"article-journal","volume":"18"},"uris":["http://www.mendeley.com/documents/?uuid=d29101d5-98a8-49d7-a5b4-be11e90891d7"]},{"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Barbeau, &amp; Watkins, 2014; Brakewood, Rojas, Zegras, Watkins, &amp; Robin, 2015; Cats &amp; Gkioulou, 2017; Ferris, Watkins, &amp; Borning, 2010; Papangelis, Nelson, Sripada, &amp; Beecroft, 2016; Watkins, Ferris, Borning, Rutherford, &amp; Layton, 2011)","plainTextFormattedCitation":"(Brakewood, Barbeau, &amp; Watkins, 2014; Brakewood, Rojas, Zegras, Watkins, &amp; Robin, 2015; Cats &amp; Gkioulou, 2017; Ferris, Watkins, &amp; Borning, 2010; Papangelis, Nelson, Sripada, &amp; Beecroft, 2016; Watkins, Ferris, Borning, Rutherford, &amp; Layton, 2011)","previouslyFormattedCitation":"(Brakewood, Barbeau, &amp; Watkins, 2014; Brakewood, Rojas, Zegras, Watkins, &amp; Robin, 2015; Cats &amp; Gkioulou, 2017; Ferris, Watkins, &amp; Borning, 2010;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004B2578" w:rsidRPr="004B2578">
        <w:rPr>
          <w:rFonts w:ascii="Times New Roman" w:hAnsi="Times New Roman" w:cs="Times New Roman"/>
          <w:noProof/>
          <w:sz w:val="24"/>
          <w:szCs w:val="24"/>
        </w:rPr>
        <w:t>(Brakewood, Barbeau, &amp; Watkins, 2014; Brakewood, Rojas, Zegras, Watkins, &amp; Robin, 2015; Cats &amp; Gkioulou, 2017; Ferris, Watkins, &amp; Borning, 2010;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del w:id="147" w:author="Luyu Liu" w:date="2019-12-17T23:16:00Z">
        <w:r w:rsidRPr="006E0EAE" w:rsidDel="006A3AA4">
          <w:rPr>
            <w:rFonts w:ascii="Times New Roman" w:hAnsi="Times New Roman" w:cs="Times New Roman"/>
            <w:sz w:val="24"/>
            <w:szCs w:val="24"/>
          </w:rPr>
          <w:delText>Figure 1 illustrates a typical public transit navigation app</w:delText>
        </w:r>
        <w:r w:rsidDel="006A3AA4">
          <w:rPr>
            <w:rFonts w:ascii="Times New Roman" w:hAnsi="Times New Roman" w:cs="Times New Roman"/>
            <w:sz w:val="24"/>
            <w:szCs w:val="24"/>
          </w:rPr>
          <w:delText xml:space="preserve"> with RTI</w:delText>
        </w:r>
        <w:r w:rsidRPr="006E0EAE" w:rsidDel="006A3AA4">
          <w:rPr>
            <w:rFonts w:ascii="Times New Roman" w:hAnsi="Times New Roman" w:cs="Times New Roman"/>
            <w:sz w:val="24"/>
            <w:szCs w:val="24"/>
          </w:rPr>
          <w:delText xml:space="preserve">.  </w:delText>
        </w:r>
      </w:del>
    </w:p>
    <w:p w14:paraId="7717516B" w14:textId="4B74C61F" w:rsidR="006550FB" w:rsidDel="006A3AA4" w:rsidRDefault="006550FB" w:rsidP="006550FB">
      <w:pPr>
        <w:ind w:firstLine="720"/>
        <w:jc w:val="both"/>
        <w:rPr>
          <w:del w:id="148" w:author="Luyu Liu" w:date="2019-12-17T23:16:00Z"/>
          <w:rFonts w:ascii="Times New Roman" w:hAnsi="Times New Roman" w:cs="Times New Roman"/>
          <w:sz w:val="24"/>
          <w:szCs w:val="24"/>
        </w:rPr>
      </w:pPr>
    </w:p>
    <w:p w14:paraId="549B74A6" w14:textId="34D7AB37" w:rsidR="006550FB" w:rsidDel="006A3AA4" w:rsidRDefault="006550FB" w:rsidP="006550FB">
      <w:pPr>
        <w:keepNext/>
        <w:rPr>
          <w:del w:id="149" w:author="Luyu Liu" w:date="2019-12-17T23:16:00Z"/>
        </w:rPr>
      </w:pPr>
      <w:del w:id="150" w:author="Luyu Liu" w:date="2019-12-17T23:16:00Z">
        <w:r w:rsidDel="006A3AA4">
          <w:rPr>
            <w:rFonts w:ascii="Times New Roman" w:hAnsi="Times New Roman" w:cs="Times New Roman" w:hint="eastAsia"/>
            <w:noProof/>
            <w:sz w:val="24"/>
            <w:szCs w:val="24"/>
          </w:rPr>
          <w:drawing>
            <wp:inline distT="0" distB="0" distL="0" distR="0" wp14:anchorId="35A445F7" wp14:editId="7A1CED84">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del>
    </w:p>
    <w:p w14:paraId="6AD6EB07" w14:textId="15E5D0FD" w:rsidR="006550FB" w:rsidDel="006A3AA4" w:rsidRDefault="006550FB" w:rsidP="006550FB">
      <w:pPr>
        <w:jc w:val="center"/>
        <w:rPr>
          <w:del w:id="151" w:author="Luyu Liu" w:date="2019-12-17T23:16:00Z"/>
          <w:rFonts w:ascii="Times New Roman" w:hAnsi="Times New Roman" w:cs="Times New Roman"/>
          <w:sz w:val="24"/>
          <w:szCs w:val="24"/>
        </w:rPr>
      </w:pPr>
      <w:commentRangeStart w:id="152"/>
      <w:commentRangeStart w:id="153"/>
      <w:del w:id="154" w:author="Luyu Liu" w:date="2019-12-17T23:16:00Z">
        <w:r w:rsidRPr="003A089C" w:rsidDel="006A3AA4">
          <w:rPr>
            <w:rFonts w:ascii="Times New Roman" w:hAnsi="Times New Roman" w:cs="Times New Roman"/>
            <w:sz w:val="24"/>
            <w:szCs w:val="24"/>
          </w:rPr>
          <w:delText xml:space="preserve">Figure </w:delText>
        </w:r>
        <w:r w:rsidRPr="003A089C" w:rsidDel="006A3AA4">
          <w:rPr>
            <w:rFonts w:ascii="Times New Roman" w:hAnsi="Times New Roman" w:cs="Times New Roman"/>
            <w:sz w:val="24"/>
            <w:szCs w:val="24"/>
          </w:rPr>
          <w:fldChar w:fldCharType="begin"/>
        </w:r>
        <w:r w:rsidRPr="006A3AA4" w:rsidDel="006A3AA4">
          <w:rPr>
            <w:rFonts w:ascii="Times New Roman" w:hAnsi="Times New Roman" w:cs="Times New Roman"/>
            <w:sz w:val="24"/>
            <w:szCs w:val="24"/>
          </w:rPr>
          <w:delInstrText xml:space="preserve"> SEQ Figure \* ARABIC </w:delInstrText>
        </w:r>
        <w:r w:rsidRPr="003A089C" w:rsidDel="006A3AA4">
          <w:rPr>
            <w:rFonts w:ascii="Times New Roman" w:hAnsi="Times New Roman" w:cs="Times New Roman"/>
            <w:sz w:val="24"/>
            <w:szCs w:val="24"/>
          </w:rPr>
          <w:fldChar w:fldCharType="separate"/>
        </w:r>
        <w:r w:rsidRPr="006A3AA4" w:rsidDel="006A3AA4">
          <w:rPr>
            <w:rFonts w:ascii="Times New Roman" w:hAnsi="Times New Roman" w:cs="Times New Roman"/>
            <w:noProof/>
            <w:sz w:val="24"/>
            <w:szCs w:val="24"/>
          </w:rPr>
          <w:delText>1</w:delText>
        </w:r>
        <w:r w:rsidRPr="003A089C" w:rsidDel="006A3AA4">
          <w:rPr>
            <w:rFonts w:ascii="Times New Roman" w:hAnsi="Times New Roman" w:cs="Times New Roman"/>
            <w:sz w:val="24"/>
            <w:szCs w:val="24"/>
          </w:rPr>
          <w:fldChar w:fldCharType="end"/>
        </w:r>
        <w:r w:rsidR="00291929" w:rsidDel="006A3AA4">
          <w:rPr>
            <w:rFonts w:ascii="Times New Roman" w:hAnsi="Times New Roman" w:cs="Times New Roman"/>
            <w:sz w:val="24"/>
            <w:szCs w:val="24"/>
          </w:rPr>
          <w:delText>:</w:delText>
        </w:r>
        <w:r w:rsidRPr="003A089C" w:rsidDel="006A3AA4">
          <w:rPr>
            <w:rFonts w:ascii="Times New Roman" w:hAnsi="Times New Roman" w:cs="Times New Roman"/>
            <w:sz w:val="24"/>
            <w:szCs w:val="24"/>
          </w:rPr>
          <w:delText xml:space="preserve"> </w:delText>
        </w:r>
        <w:r w:rsidR="00770D45" w:rsidDel="006A3AA4">
          <w:rPr>
            <w:rFonts w:ascii="Times New Roman" w:hAnsi="Times New Roman" w:cs="Times New Roman"/>
            <w:sz w:val="24"/>
            <w:szCs w:val="24"/>
          </w:rPr>
          <w:delText>a</w:delText>
        </w:r>
        <w:r w:rsidRPr="003A089C" w:rsidDel="006A3AA4">
          <w:rPr>
            <w:rFonts w:ascii="Times New Roman" w:hAnsi="Times New Roman" w:cs="Times New Roman"/>
            <w:sz w:val="24"/>
            <w:szCs w:val="24"/>
          </w:rPr>
          <w:delText xml:space="preserve"> </w:delText>
        </w:r>
        <w:r w:rsidDel="006A3AA4">
          <w:rPr>
            <w:rFonts w:ascii="Times New Roman" w:hAnsi="Times New Roman" w:cs="Times New Roman"/>
            <w:sz w:val="24"/>
            <w:szCs w:val="24"/>
          </w:rPr>
          <w:delText>typical interface of a</w:delText>
        </w:r>
        <w:r w:rsidRPr="003A089C" w:rsidDel="006A3AA4">
          <w:rPr>
            <w:rFonts w:ascii="Times New Roman" w:hAnsi="Times New Roman" w:cs="Times New Roman"/>
            <w:sz w:val="24"/>
            <w:szCs w:val="24"/>
          </w:rPr>
          <w:delText xml:space="preserve"> real-time transit </w:delText>
        </w:r>
        <w:r w:rsidDel="006A3AA4">
          <w:rPr>
            <w:rFonts w:ascii="Times New Roman" w:hAnsi="Times New Roman" w:cs="Times New Roman"/>
            <w:sz w:val="24"/>
            <w:szCs w:val="24"/>
          </w:rPr>
          <w:delText xml:space="preserve">mobile </w:delText>
        </w:r>
        <w:r w:rsidRPr="003A089C" w:rsidDel="006A3AA4">
          <w:rPr>
            <w:rFonts w:ascii="Times New Roman" w:hAnsi="Times New Roman" w:cs="Times New Roman"/>
            <w:sz w:val="24"/>
            <w:szCs w:val="24"/>
          </w:rPr>
          <w:delText>app</w:delText>
        </w:r>
        <w:r w:rsidDel="006A3AA4">
          <w:rPr>
            <w:rFonts w:ascii="Times New Roman" w:hAnsi="Times New Roman" w:cs="Times New Roman"/>
            <w:sz w:val="24"/>
            <w:szCs w:val="24"/>
          </w:rPr>
          <w:delText xml:space="preserve"> (Transit)</w:delText>
        </w:r>
        <w:r w:rsidRPr="003A089C" w:rsidDel="006A3AA4">
          <w:rPr>
            <w:rFonts w:ascii="Times New Roman" w:hAnsi="Times New Roman" w:cs="Times New Roman"/>
            <w:sz w:val="24"/>
            <w:szCs w:val="24"/>
          </w:rPr>
          <w:delText>.</w:delText>
        </w:r>
        <w:commentRangeEnd w:id="152"/>
        <w:r w:rsidDel="006A3AA4">
          <w:rPr>
            <w:rStyle w:val="CommentReference"/>
          </w:rPr>
          <w:commentReference w:id="152"/>
        </w:r>
        <w:commentRangeEnd w:id="153"/>
        <w:r w:rsidDel="006A3AA4">
          <w:rPr>
            <w:rStyle w:val="CommentReference"/>
          </w:rPr>
          <w:commentReference w:id="153"/>
        </w:r>
      </w:del>
    </w:p>
    <w:p w14:paraId="71184CFA" w14:textId="4BC1C5F1" w:rsidR="008C77AC" w:rsidRPr="008C77AC" w:rsidRDefault="006550FB" w:rsidP="008C77AC">
      <w:pPr>
        <w:ind w:firstLine="720"/>
        <w:jc w:val="both"/>
        <w:rPr>
          <w:ins w:id="155" w:author="Miller, Harvey J." w:date="2019-12-10T10:55:00Z"/>
          <w:rFonts w:ascii="Times New Roman" w:hAnsi="Times New Roman" w:cs="Times New Roman"/>
          <w:sz w:val="24"/>
          <w:szCs w:val="24"/>
        </w:rPr>
      </w:pPr>
      <w:commentRangeStart w:id="156"/>
      <w:r>
        <w:rPr>
          <w:rFonts w:ascii="Times New Roman" w:hAnsi="Times New Roman" w:cs="Times New Roman"/>
          <w:sz w:val="24"/>
          <w:szCs w:val="24"/>
        </w:rPr>
        <w:t>RTI can be especially important for systems with sparser timetable and longer headways</w:t>
      </w:r>
      <w:ins w:id="157" w:author="Miller, Harvey J." w:date="2019-12-10T10:53:00Z">
        <w:r w:rsidR="008C77AC">
          <w:rPr>
            <w:rFonts w:ascii="Times New Roman" w:hAnsi="Times New Roman" w:cs="Times New Roman"/>
            <w:sz w:val="24"/>
            <w:szCs w:val="24"/>
          </w:rPr>
          <w:t xml:space="preserve"> such as those in medium and smaller urban areas</w:t>
        </w:r>
      </w:ins>
      <w:r>
        <w:rPr>
          <w:rFonts w:ascii="Times New Roman" w:hAnsi="Times New Roman" w:cs="Times New Roman"/>
          <w:sz w:val="24"/>
          <w:szCs w:val="24"/>
        </w:rPr>
        <w:t xml:space="preserve">. </w:t>
      </w:r>
      <w:commentRangeEnd w:id="156"/>
      <w:ins w:id="158" w:author="Luyu Liu" w:date="2019-12-17T21:17:00Z">
        <w:r w:rsidR="004B2578">
          <w:rPr>
            <w:rFonts w:ascii="Times New Roman" w:hAnsi="Times New Roman" w:cs="Times New Roman"/>
            <w:sz w:val="24"/>
            <w:szCs w:val="24"/>
          </w:rPr>
          <w:t xml:space="preserve">As </w:t>
        </w:r>
      </w:ins>
      <w:r w:rsidR="008C77AC">
        <w:rPr>
          <w:rStyle w:val="CommentReference"/>
        </w:rPr>
        <w:commentReference w:id="156"/>
      </w:r>
      <w:moveToRangeStart w:id="159" w:author="Miller, Harvey J." w:date="2019-12-10T10:55:00Z" w:name="move26867758"/>
      <w:ins w:id="160" w:author="Miller, Harvey J." w:date="2019-12-10T10:55:00Z">
        <w:r w:rsidR="008C77AC" w:rsidRPr="008C77AC">
          <w:rPr>
            <w:rFonts w:ascii="Times New Roman" w:hAnsi="Times New Roman" w:cs="Times New Roman"/>
            <w:sz w:val="24"/>
            <w:szCs w:val="24"/>
          </w:rPr>
          <w:fldChar w:fldCharType="begin" w:fldLock="1"/>
        </w:r>
      </w:ins>
      <w:ins w:id="161" w:author="Luyu Liu" w:date="2019-12-17T21:17:00Z">
        <w:r w:rsidR="004B2578">
          <w:rPr>
            <w:rFonts w:ascii="Times New Roman" w:hAnsi="Times New Roman" w:cs="Times New Roman"/>
            <w:sz w:val="24"/>
            <w:szCs w:val="24"/>
          </w:rPr>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Walker (2012)","plainTextFormattedCitation":"(Walker, 2012)","previouslyFormattedCitation":"(Walker, 2012)"},"properties":{"noteIndex":0},"schema":"https://github.com/citation-style-language/schema/raw/master/csl-citation.json"}</w:instrText>
        </w:r>
      </w:ins>
      <w:ins w:id="162" w:author="Miller, Harvey J." w:date="2019-12-10T10:55:00Z">
        <w:del w:id="163" w:author="Luyu Liu" w:date="2019-12-17T21:17:00Z">
          <w:r w:rsidR="008C77AC" w:rsidRPr="008C77AC" w:rsidDel="004B2578">
            <w:rPr>
              <w:rFonts w:ascii="Times New Roman" w:hAnsi="Times New Roman" w:cs="Times New Roman"/>
              <w:sz w:val="24"/>
              <w:szCs w:val="24"/>
            </w:rPr>
            <w:del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As Walker (2012)","plainTextFormattedCitation":"(Walker, 2012)","previouslyFormattedCitation":"(Walker, 2012)"},"properties":{"noteIndex":0},"schema":"https://github.com/citation-style-language/schema/raw/master/csl-citation.json"}</w:delInstrText>
          </w:r>
        </w:del>
        <w:r w:rsidR="008C77AC" w:rsidRPr="008C77AC">
          <w:rPr>
            <w:rFonts w:ascii="Times New Roman" w:hAnsi="Times New Roman" w:cs="Times New Roman"/>
            <w:sz w:val="24"/>
            <w:szCs w:val="24"/>
          </w:rPr>
          <w:fldChar w:fldCharType="separate"/>
        </w:r>
        <w:del w:id="164" w:author="Luyu Liu" w:date="2019-12-17T21:17:00Z">
          <w:r w:rsidR="008C77AC" w:rsidRPr="008C77AC" w:rsidDel="004B2578">
            <w:rPr>
              <w:rFonts w:ascii="Times New Roman" w:hAnsi="Times New Roman" w:cs="Times New Roman"/>
              <w:noProof/>
              <w:sz w:val="24"/>
              <w:szCs w:val="24"/>
            </w:rPr>
            <w:delText xml:space="preserve">As </w:delText>
          </w:r>
        </w:del>
        <w:r w:rsidR="008C77AC" w:rsidRPr="008C77AC">
          <w:rPr>
            <w:rFonts w:ascii="Times New Roman" w:hAnsi="Times New Roman" w:cs="Times New Roman"/>
            <w:noProof/>
            <w:sz w:val="24"/>
            <w:szCs w:val="24"/>
          </w:rPr>
          <w:t>Walker (2012)</w:t>
        </w:r>
      </w:ins>
      <w:r w:rsidR="008C77AC" w:rsidRPr="008C77AC">
        <w:rPr>
          <w:rFonts w:ascii="Times New Roman" w:hAnsi="Times New Roman" w:cs="Times New Roman"/>
          <w:sz w:val="24"/>
          <w:szCs w:val="24"/>
        </w:rPr>
        <w:fldChar w:fldCharType="end"/>
      </w:r>
      <w:ins w:id="165" w:author="Miller, Harvey J." w:date="2019-12-10T10:55:00Z">
        <w:r w:rsidR="008C77AC" w:rsidRPr="008C77AC">
          <w:rPr>
            <w:rFonts w:ascii="Times New Roman" w:hAnsi="Times New Roman" w:cs="Times New Roman"/>
            <w:sz w:val="24"/>
            <w:szCs w:val="24"/>
          </w:rPr>
          <w:t xml:space="preserve"> argues, with publi</w:t>
        </w:r>
        <w:r w:rsidR="008C77AC">
          <w:rPr>
            <w:rFonts w:ascii="Times New Roman" w:hAnsi="Times New Roman" w:cs="Times New Roman"/>
            <w:sz w:val="24"/>
            <w:szCs w:val="24"/>
          </w:rPr>
          <w:t>c transit, frequency is freedom, but frequency is expensive.</w:t>
        </w:r>
        <w:del w:id="166" w:author="Luyu Liu" w:date="2019-12-17T21:14:00Z">
          <w:r w:rsidR="008C77AC" w:rsidDel="004B2578">
            <w:rPr>
              <w:rFonts w:ascii="Times New Roman" w:hAnsi="Times New Roman" w:cs="Times New Roman"/>
              <w:sz w:val="24"/>
              <w:szCs w:val="24"/>
            </w:rPr>
            <w:delText xml:space="preserve">  </w:delText>
          </w:r>
          <w:r w:rsidR="008C77AC" w:rsidRPr="008C77AC" w:rsidDel="004B2578">
            <w:rPr>
              <w:rFonts w:ascii="Times New Roman" w:hAnsi="Times New Roman" w:cs="Times New Roman"/>
              <w:sz w:val="24"/>
              <w:szCs w:val="24"/>
            </w:rPr>
            <w:delText xml:space="preserve"> </w:delText>
          </w:r>
        </w:del>
        <w:r w:rsidR="008C77AC" w:rsidRPr="008C77AC">
          <w:rPr>
            <w:rFonts w:ascii="Times New Roman" w:hAnsi="Times New Roman" w:cs="Times New Roman"/>
            <w:sz w:val="24"/>
            <w:szCs w:val="24"/>
          </w:rPr>
          <w:t xml:space="preserve"> </w:t>
        </w:r>
      </w:ins>
      <w:ins w:id="167" w:author="Luyu Liu" w:date="2019-12-17T21:14:00Z">
        <w:r w:rsidR="004B2578">
          <w:rPr>
            <w:rFonts w:ascii="Times New Roman" w:hAnsi="Times New Roman" w:cs="Times New Roman"/>
            <w:sz w:val="24"/>
            <w:szCs w:val="24"/>
          </w:rPr>
          <w:t xml:space="preserve"> </w:t>
        </w:r>
      </w:ins>
      <w:commentRangeStart w:id="168"/>
      <w:ins w:id="169" w:author="Miller, Harvey J." w:date="2019-12-10T10:56:00Z">
        <w:r w:rsidR="008C77AC">
          <w:rPr>
            <w:rFonts w:ascii="Times New Roman" w:hAnsi="Times New Roman" w:cs="Times New Roman"/>
            <w:sz w:val="24"/>
            <w:szCs w:val="24"/>
          </w:rPr>
          <w:t xml:space="preserve">In </w:t>
        </w:r>
      </w:ins>
      <w:ins w:id="170" w:author="Miller, Harvey J." w:date="2019-12-10T10:55:00Z">
        <w:r w:rsidR="008C77AC" w:rsidRPr="008C77AC">
          <w:rPr>
            <w:rFonts w:ascii="Times New Roman" w:hAnsi="Times New Roman" w:cs="Times New Roman"/>
            <w:sz w:val="24"/>
            <w:szCs w:val="24"/>
          </w:rPr>
          <w:t>public transit system</w:t>
        </w:r>
      </w:ins>
      <w:ins w:id="171" w:author="Miller, Harvey J." w:date="2019-12-10T10:56:00Z">
        <w:r w:rsidR="008C77AC">
          <w:rPr>
            <w:rFonts w:ascii="Times New Roman" w:hAnsi="Times New Roman" w:cs="Times New Roman"/>
            <w:sz w:val="24"/>
            <w:szCs w:val="24"/>
          </w:rPr>
          <w:t>s</w:t>
        </w:r>
      </w:ins>
      <w:ins w:id="172" w:author="Miller, Harvey J." w:date="2019-12-10T10:55:00Z">
        <w:r w:rsidR="008C77AC">
          <w:rPr>
            <w:rFonts w:ascii="Times New Roman" w:hAnsi="Times New Roman" w:cs="Times New Roman"/>
            <w:sz w:val="24"/>
            <w:szCs w:val="24"/>
          </w:rPr>
          <w:t xml:space="preserve"> that </w:t>
        </w:r>
        <w:r w:rsidR="008C77AC" w:rsidRPr="008C77AC">
          <w:rPr>
            <w:rFonts w:ascii="Times New Roman" w:hAnsi="Times New Roman" w:cs="Times New Roman"/>
            <w:sz w:val="24"/>
            <w:szCs w:val="24"/>
          </w:rPr>
          <w:t>cannot sustain high frequency service du</w:t>
        </w:r>
        <w:r w:rsidR="008C77AC">
          <w:rPr>
            <w:rFonts w:ascii="Times New Roman" w:hAnsi="Times New Roman" w:cs="Times New Roman"/>
            <w:sz w:val="24"/>
            <w:szCs w:val="24"/>
          </w:rPr>
          <w:t>e to limited resour</w:t>
        </w:r>
      </w:ins>
      <w:ins w:id="173" w:author="Miller, Harvey J." w:date="2019-12-10T10:56:00Z">
        <w:r w:rsidR="008C77AC">
          <w:rPr>
            <w:rFonts w:ascii="Times New Roman" w:hAnsi="Times New Roman" w:cs="Times New Roman"/>
            <w:sz w:val="24"/>
            <w:szCs w:val="24"/>
          </w:rPr>
          <w:t>ces</w:t>
        </w:r>
      </w:ins>
      <w:ins w:id="174" w:author="Miller, Harvey J." w:date="2019-12-10T10:55:00Z">
        <w:r w:rsidR="008C77AC" w:rsidRPr="008C77AC">
          <w:rPr>
            <w:rFonts w:ascii="Times New Roman" w:hAnsi="Times New Roman" w:cs="Times New Roman"/>
            <w:sz w:val="24"/>
            <w:szCs w:val="24"/>
          </w:rPr>
          <w:t xml:space="preserve">, RTI can play an important role as </w:t>
        </w:r>
        <w:r w:rsidR="008C77AC">
          <w:rPr>
            <w:rFonts w:ascii="Times New Roman" w:hAnsi="Times New Roman" w:cs="Times New Roman"/>
            <w:sz w:val="24"/>
            <w:szCs w:val="24"/>
          </w:rPr>
          <w:t xml:space="preserve">a </w:t>
        </w:r>
      </w:ins>
      <w:ins w:id="175" w:author="Miller, Harvey J." w:date="2019-12-10T10:57:00Z">
        <w:r w:rsidR="008C77AC">
          <w:rPr>
            <w:rFonts w:ascii="Times New Roman" w:hAnsi="Times New Roman" w:cs="Times New Roman"/>
            <w:sz w:val="24"/>
            <w:szCs w:val="24"/>
          </w:rPr>
          <w:t>substitute to allow users to experience short waiting times despite infrequent service</w:t>
        </w:r>
      </w:ins>
      <w:ins w:id="176" w:author="Miller, Harvey J." w:date="2019-12-10T10:55:00Z">
        <w:r w:rsidR="008C77AC" w:rsidRPr="008C77AC">
          <w:rPr>
            <w:rFonts w:ascii="Times New Roman" w:hAnsi="Times New Roman" w:cs="Times New Roman"/>
            <w:sz w:val="24"/>
            <w:szCs w:val="24"/>
          </w:rPr>
          <w:t>.</w:t>
        </w:r>
      </w:ins>
      <w:ins w:id="177" w:author="Miller, Harvey J." w:date="2019-12-10T10:57:00Z">
        <w:r w:rsidR="008C77AC">
          <w:rPr>
            <w:rFonts w:ascii="Times New Roman" w:hAnsi="Times New Roman" w:cs="Times New Roman"/>
            <w:sz w:val="24"/>
            <w:szCs w:val="24"/>
          </w:rPr>
          <w:t xml:space="preserve"> </w:t>
        </w:r>
        <w:del w:id="178" w:author="Luyu Liu" w:date="2019-12-17T21:04:00Z">
          <w:r w:rsidR="008C77AC" w:rsidDel="004A6E55">
            <w:rPr>
              <w:rFonts w:ascii="Times New Roman" w:hAnsi="Times New Roman" w:cs="Times New Roman"/>
              <w:sz w:val="24"/>
              <w:szCs w:val="24"/>
            </w:rPr>
            <w:delText xml:space="preserve"> In these cases, </w:delText>
          </w:r>
        </w:del>
        <w:r w:rsidR="008C77AC">
          <w:rPr>
            <w:rFonts w:ascii="Times New Roman" w:hAnsi="Times New Roman" w:cs="Times New Roman"/>
            <w:sz w:val="24"/>
            <w:szCs w:val="24"/>
          </w:rPr>
          <w:t xml:space="preserve">RTI </w:t>
        </w:r>
      </w:ins>
      <w:ins w:id="179" w:author="Miller, Harvey J." w:date="2019-12-10T10:58:00Z">
        <w:r w:rsidR="008C77AC">
          <w:rPr>
            <w:rFonts w:ascii="Times New Roman" w:hAnsi="Times New Roman" w:cs="Times New Roman"/>
            <w:sz w:val="24"/>
            <w:szCs w:val="24"/>
          </w:rPr>
          <w:t xml:space="preserve">may be </w:t>
        </w:r>
      </w:ins>
      <w:ins w:id="180" w:author="Miller, Harvey J." w:date="2019-12-10T10:59:00Z">
        <w:r w:rsidR="008C77AC">
          <w:rPr>
            <w:rFonts w:ascii="Times New Roman" w:hAnsi="Times New Roman" w:cs="Times New Roman"/>
            <w:sz w:val="24"/>
            <w:szCs w:val="24"/>
          </w:rPr>
          <w:t xml:space="preserve">especially </w:t>
        </w:r>
      </w:ins>
      <w:ins w:id="181" w:author="Miller, Harvey J." w:date="2019-12-10T10:58:00Z">
        <w:r w:rsidR="008C77AC">
          <w:rPr>
            <w:rFonts w:ascii="Times New Roman" w:hAnsi="Times New Roman" w:cs="Times New Roman"/>
            <w:sz w:val="24"/>
            <w:szCs w:val="24"/>
          </w:rPr>
          <w:t>cr</w:t>
        </w:r>
      </w:ins>
      <w:ins w:id="182" w:author="Miller, Harvey J." w:date="2019-12-10T10:59:00Z">
        <w:r w:rsidR="008C77AC">
          <w:rPr>
            <w:rFonts w:ascii="Times New Roman" w:hAnsi="Times New Roman" w:cs="Times New Roman"/>
            <w:sz w:val="24"/>
            <w:szCs w:val="24"/>
          </w:rPr>
          <w:t xml:space="preserve">itical </w:t>
        </w:r>
      </w:ins>
      <w:ins w:id="183" w:author="Miller, Harvey J." w:date="2019-12-10T10:58:00Z">
        <w:r w:rsidR="008C77AC">
          <w:rPr>
            <w:rFonts w:ascii="Times New Roman" w:hAnsi="Times New Roman" w:cs="Times New Roman"/>
            <w:sz w:val="24"/>
            <w:szCs w:val="24"/>
          </w:rPr>
          <w:t xml:space="preserve">to users due to time penalties associated with missing a bus on route </w:t>
        </w:r>
      </w:ins>
      <w:ins w:id="184" w:author="Miller, Harvey J." w:date="2019-12-10T10:59:00Z">
        <w:r w:rsidR="008C77AC">
          <w:rPr>
            <w:rFonts w:ascii="Times New Roman" w:hAnsi="Times New Roman" w:cs="Times New Roman"/>
            <w:sz w:val="24"/>
            <w:szCs w:val="24"/>
          </w:rPr>
          <w:t xml:space="preserve">with </w:t>
        </w:r>
      </w:ins>
      <w:ins w:id="185" w:author="Miller, Harvey J." w:date="2019-12-10T10:58:00Z">
        <w:r w:rsidR="008C77AC">
          <w:rPr>
            <w:rFonts w:ascii="Times New Roman" w:hAnsi="Times New Roman" w:cs="Times New Roman"/>
            <w:sz w:val="24"/>
            <w:szCs w:val="24"/>
          </w:rPr>
          <w:t>long headway</w:t>
        </w:r>
      </w:ins>
      <w:ins w:id="186" w:author="Miller, Harvey J." w:date="2019-12-10T10:59:00Z">
        <w:r w:rsidR="008C77AC">
          <w:rPr>
            <w:rFonts w:ascii="Times New Roman" w:hAnsi="Times New Roman" w:cs="Times New Roman"/>
            <w:sz w:val="24"/>
            <w:szCs w:val="24"/>
          </w:rPr>
          <w:t>s</w:t>
        </w:r>
      </w:ins>
      <w:ins w:id="187" w:author="Miller, Harvey J." w:date="2019-12-10T10:58:00Z">
        <w:r w:rsidR="008C77AC">
          <w:rPr>
            <w:rFonts w:ascii="Times New Roman" w:hAnsi="Times New Roman" w:cs="Times New Roman"/>
            <w:sz w:val="24"/>
            <w:szCs w:val="24"/>
          </w:rPr>
          <w:t xml:space="preserve">. </w:t>
        </w:r>
      </w:ins>
      <w:ins w:id="188" w:author="Miller, Harvey J." w:date="2019-12-10T10:55:00Z">
        <w:r w:rsidR="008C77AC" w:rsidRPr="008C77AC">
          <w:rPr>
            <w:rFonts w:ascii="Times New Roman" w:hAnsi="Times New Roman" w:cs="Times New Roman"/>
            <w:sz w:val="24"/>
            <w:szCs w:val="24"/>
          </w:rPr>
          <w:t xml:space="preserve"> </w:t>
        </w:r>
      </w:ins>
      <w:commentRangeEnd w:id="168"/>
      <w:ins w:id="189" w:author="Miller, Harvey J." w:date="2019-12-10T10:59:00Z">
        <w:r w:rsidR="008C77AC">
          <w:rPr>
            <w:rStyle w:val="CommentReference"/>
          </w:rPr>
          <w:commentReference w:id="168"/>
        </w:r>
      </w:ins>
    </w:p>
    <w:moveToRangeEnd w:id="159"/>
    <w:p w14:paraId="52036CDE" w14:textId="68895758" w:rsidR="006550FB" w:rsidDel="008C77AC" w:rsidRDefault="006550FB" w:rsidP="006550FB">
      <w:pPr>
        <w:ind w:firstLine="720"/>
        <w:jc w:val="both"/>
        <w:rPr>
          <w:del w:id="190" w:author="Miller, Harvey J." w:date="2019-12-10T10:59:00Z"/>
          <w:rFonts w:ascii="Times New Roman" w:hAnsi="Times New Roman" w:cs="Times New Roman"/>
          <w:sz w:val="24"/>
          <w:szCs w:val="24"/>
        </w:rPr>
      </w:pPr>
      <w:del w:id="191" w:author="Miller, Harvey J." w:date="2019-12-10T10:59:00Z">
        <w:r w:rsidDel="008C77AC">
          <w:rPr>
            <w:rFonts w:ascii="Times New Roman" w:hAnsi="Times New Roman" w:cs="Times New Roman"/>
            <w:sz w:val="24"/>
            <w:szCs w:val="24"/>
          </w:rPr>
          <w:delText xml:space="preserve">For example, in a system with average headway of 30 minutes, people is highly likely to care more about </w:delText>
        </w:r>
      </w:del>
      <w:del w:id="192" w:author="Miller, Harvey J." w:date="2019-12-10T10:55:00Z">
        <w:r w:rsidDel="008C77AC">
          <w:rPr>
            <w:rFonts w:ascii="Times New Roman" w:hAnsi="Times New Roman" w:cs="Times New Roman"/>
            <w:sz w:val="24"/>
            <w:szCs w:val="24"/>
          </w:rPr>
          <w:delText>getting t</w:delText>
        </w:r>
      </w:del>
      <w:del w:id="193" w:author="Miller, Harvey J." w:date="2019-12-10T10:59:00Z">
        <w:r w:rsidDel="008C77AC">
          <w:rPr>
            <w:rFonts w:ascii="Times New Roman" w:hAnsi="Times New Roman" w:cs="Times New Roman"/>
            <w:sz w:val="24"/>
            <w:szCs w:val="24"/>
          </w:rPr>
          <w:delText xml:space="preserve">he performance of a specific vehicle via </w:delText>
        </w:r>
      </w:del>
      <w:del w:id="194" w:author="Miller, Harvey J." w:date="2019-12-10T10:55:00Z">
        <w:r w:rsidDel="008C77AC">
          <w:rPr>
            <w:rFonts w:ascii="Times New Roman" w:hAnsi="Times New Roman" w:cs="Times New Roman"/>
            <w:sz w:val="24"/>
            <w:szCs w:val="24"/>
          </w:rPr>
          <w:delText>real-time information</w:delText>
        </w:r>
      </w:del>
      <w:del w:id="195" w:author="Miller, Harvey J." w:date="2019-12-10T10:59:00Z">
        <w:r w:rsidDel="008C77AC">
          <w:rPr>
            <w:rFonts w:ascii="Times New Roman" w:hAnsi="Times New Roman" w:cs="Times New Roman"/>
            <w:sz w:val="24"/>
            <w:szCs w:val="24"/>
          </w:rPr>
          <w:delText xml:space="preserve">, since the possible waiting time is significantly longer; while in a system with average headway of 2 minutes, people may not care about how a specific vehicle works, since there will be another one shortly after the bus. </w:delText>
        </w:r>
      </w:del>
      <w:moveFromRangeStart w:id="196" w:author="Miller, Harvey J." w:date="2019-12-10T10:55:00Z" w:name="move26867758"/>
      <w:moveFrom w:id="197" w:author="Miller, Harvey J." w:date="2019-12-10T10:55:00Z">
        <w:del w:id="198" w:author="Miller, Harvey J." w:date="2019-12-10T10:59:00Z">
          <w:r w:rsidDel="008C77AC">
            <w:rPr>
              <w:rFonts w:ascii="Times New Roman" w:hAnsi="Times New Roman" w:cs="Times New Roman"/>
              <w:sz w:val="24"/>
              <w:szCs w:val="24"/>
            </w:rPr>
            <w:fldChar w:fldCharType="begin" w:fldLock="1"/>
          </w:r>
          <w:r w:rsidR="000545CA" w:rsidRPr="00157517" w:rsidDel="008C77AC">
            <w:rPr>
              <w:rFonts w:ascii="Times New Roman" w:hAnsi="Times New Roman" w:cs="Times New Roman"/>
              <w:sz w:val="24"/>
              <w:szCs w:val="24"/>
            </w:rPr>
            <w:del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As Walker (2012)","plainTextFormattedCitation":"(Walker, 2012)","previouslyFormattedCitation":"(Walker, 2012)"},"properties":{"noteIndex":0},"schema":"https://github.com/citation-style-language/schema/raw/master/csl-citation.json"}</w:delInstrText>
          </w:r>
          <w:r w:rsidDel="008C77AC">
            <w:rPr>
              <w:rFonts w:ascii="Times New Roman" w:hAnsi="Times New Roman" w:cs="Times New Roman"/>
              <w:sz w:val="24"/>
              <w:szCs w:val="24"/>
            </w:rPr>
            <w:fldChar w:fldCharType="separate"/>
          </w:r>
          <w:r w:rsidDel="008C77AC">
            <w:rPr>
              <w:rFonts w:ascii="Times New Roman" w:hAnsi="Times New Roman" w:cs="Times New Roman"/>
              <w:noProof/>
              <w:sz w:val="24"/>
              <w:szCs w:val="24"/>
            </w:rPr>
            <w:delText>As Walker (</w:delText>
          </w:r>
          <w:r w:rsidRPr="0004466D" w:rsidDel="008C77AC">
            <w:rPr>
              <w:rFonts w:ascii="Times New Roman" w:hAnsi="Times New Roman" w:cs="Times New Roman"/>
              <w:noProof/>
              <w:sz w:val="24"/>
              <w:szCs w:val="24"/>
            </w:rPr>
            <w:delText>2012)</w:delText>
          </w:r>
          <w:r w:rsidDel="008C77AC">
            <w:rPr>
              <w:rFonts w:ascii="Times New Roman" w:hAnsi="Times New Roman" w:cs="Times New Roman"/>
              <w:sz w:val="24"/>
              <w:szCs w:val="24"/>
            </w:rPr>
            <w:fldChar w:fldCharType="end"/>
          </w:r>
          <w:r w:rsidDel="008C77AC">
            <w:rPr>
              <w:rFonts w:ascii="Times New Roman" w:hAnsi="Times New Roman" w:cs="Times New Roman"/>
              <w:sz w:val="24"/>
              <w:szCs w:val="24"/>
            </w:rPr>
            <w:delText xml:space="preserve"> argues, with public transit, frequency is freedom.  However, in a public transit system which cannot sustain high frequency service due to limited funds and personnel, RTI can play an important role as a cheap and effective complement. </w:delText>
          </w:r>
        </w:del>
      </w:moveFrom>
      <w:moveFromRangeEnd w:id="196"/>
    </w:p>
    <w:p w14:paraId="68746E44" w14:textId="3630AA91" w:rsidR="006550FB" w:rsidRDefault="006550FB" w:rsidP="006550FB">
      <w:pPr>
        <w:ind w:firstLine="720"/>
        <w:jc w:val="both"/>
        <w:rPr>
          <w:rFonts w:ascii="Times New Roman" w:hAnsi="Times New Roman" w:cs="Times New Roman"/>
          <w:sz w:val="24"/>
          <w:szCs w:val="24"/>
        </w:rPr>
      </w:pPr>
      <w:commentRangeStart w:id="199"/>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w:t>
      </w:r>
      <w:r>
        <w:rPr>
          <w:rFonts w:ascii="Times New Roman" w:hAnsi="Times New Roman" w:cs="Times New Roman"/>
          <w:sz w:val="24"/>
          <w:szCs w:val="24"/>
        </w:rPr>
        <w:t>zero</w:t>
      </w:r>
      <w:r w:rsidRPr="006E0EAE">
        <w:rPr>
          <w:rFonts w:ascii="Times New Roman" w:hAnsi="Times New Roman" w:cs="Times New Roman"/>
          <w:sz w:val="24"/>
          <w:szCs w:val="24"/>
        </w:rPr>
        <w:t xml:space="preserve">, which means as soon as </w:t>
      </w:r>
      <w:ins w:id="200" w:author="Miller, Harvey J." w:date="2019-12-10T11:00:00Z">
        <w:r w:rsidR="008C77AC">
          <w:rPr>
            <w:rFonts w:ascii="Times New Roman" w:hAnsi="Times New Roman" w:cs="Times New Roman"/>
            <w:sz w:val="24"/>
            <w:szCs w:val="24"/>
          </w:rPr>
          <w:t xml:space="preserve">a </w:t>
        </w:r>
      </w:ins>
      <w:r w:rsidRPr="006E0EAE">
        <w:rPr>
          <w:rFonts w:ascii="Times New Roman" w:hAnsi="Times New Roman" w:cs="Times New Roman"/>
          <w:sz w:val="24"/>
          <w:szCs w:val="24"/>
        </w:rPr>
        <w:t>user</w:t>
      </w:r>
      <w:del w:id="201" w:author="Miller, Harvey J." w:date="2019-12-10T11:00:00Z">
        <w:r w:rsidRPr="006E0EAE" w:rsidDel="008C77AC">
          <w:rPr>
            <w:rFonts w:ascii="Times New Roman" w:hAnsi="Times New Roman" w:cs="Times New Roman"/>
            <w:sz w:val="24"/>
            <w:szCs w:val="24"/>
          </w:rPr>
          <w:delText>s</w:delText>
        </w:r>
      </w:del>
      <w:r w:rsidRPr="006E0EAE">
        <w:rPr>
          <w:rFonts w:ascii="Times New Roman" w:hAnsi="Times New Roman" w:cs="Times New Roman"/>
          <w:sz w:val="24"/>
          <w:szCs w:val="24"/>
        </w:rPr>
        <w:t xml:space="preserve"> arrive</w:t>
      </w:r>
      <w:ins w:id="202" w:author="Miller, Harvey J." w:date="2019-12-10T11:00:00Z">
        <w:r w:rsidR="008C77AC">
          <w:rPr>
            <w:rFonts w:ascii="Times New Roman" w:hAnsi="Times New Roman" w:cs="Times New Roman"/>
            <w:sz w:val="24"/>
            <w:szCs w:val="24"/>
          </w:rPr>
          <w:t>s</w:t>
        </w:r>
      </w:ins>
      <w:r w:rsidRPr="006E0EAE">
        <w:rPr>
          <w:rFonts w:ascii="Times New Roman" w:hAnsi="Times New Roman" w:cs="Times New Roman"/>
          <w:sz w:val="24"/>
          <w:szCs w:val="24"/>
        </w:rPr>
        <w:t xml:space="preserve"> at </w:t>
      </w:r>
      <w:ins w:id="203" w:author="Miller, Harvey J." w:date="2019-12-10T11:00:00Z">
        <w:r w:rsidR="008C77AC">
          <w:rPr>
            <w:rFonts w:ascii="Times New Roman" w:hAnsi="Times New Roman" w:cs="Times New Roman"/>
            <w:sz w:val="24"/>
            <w:szCs w:val="24"/>
          </w:rPr>
          <w:t xml:space="preserve">a </w:t>
        </w:r>
      </w:ins>
      <w:del w:id="204" w:author="Miller, Harvey J." w:date="2019-12-10T11:00:00Z">
        <w:r w:rsidRPr="006E0EAE" w:rsidDel="008C77AC">
          <w:rPr>
            <w:rFonts w:ascii="Times New Roman" w:hAnsi="Times New Roman" w:cs="Times New Roman"/>
            <w:sz w:val="24"/>
            <w:szCs w:val="24"/>
          </w:rPr>
          <w:delText xml:space="preserve">the </w:delText>
        </w:r>
      </w:del>
      <w:r w:rsidRPr="006E0EAE">
        <w:rPr>
          <w:rFonts w:ascii="Times New Roman" w:hAnsi="Times New Roman" w:cs="Times New Roman"/>
          <w:sz w:val="24"/>
          <w:szCs w:val="24"/>
        </w:rPr>
        <w:t>stop, the bus arrives</w:t>
      </w:r>
      <w:del w:id="205" w:author="Miller, Harvey J." w:date="2019-12-09T16:52:00Z">
        <w:r w:rsidRPr="006E0EAE" w:rsidDel="00492706">
          <w:rPr>
            <w:rFonts w:ascii="Times New Roman" w:hAnsi="Times New Roman" w:cs="Times New Roman"/>
            <w:sz w:val="24"/>
            <w:szCs w:val="24"/>
          </w:rPr>
          <w:delText xml:space="preserve"> and leaves</w:delText>
        </w:r>
      </w:del>
      <w:r w:rsidRPr="006E0EAE">
        <w:rPr>
          <w:rFonts w:ascii="Times New Roman" w:hAnsi="Times New Roman" w:cs="Times New Roman"/>
          <w:sz w:val="24"/>
          <w:szCs w:val="24"/>
        </w:rPr>
        <w:t xml:space="preserve">.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ins w:id="206" w:author="Miller, Harvey J." w:date="2019-12-10T09:15:00Z">
        <w:r w:rsidR="00B93E3D">
          <w:rPr>
            <w:rFonts w:ascii="Times New Roman" w:hAnsi="Times New Roman" w:cs="Times New Roman"/>
            <w:sz w:val="24"/>
            <w:szCs w:val="24"/>
          </w:rPr>
          <w:t xml:space="preserve">After a </w:t>
        </w:r>
      </w:ins>
      <w:del w:id="207" w:author="Miller, Harvey J." w:date="2019-12-10T09:15:00Z">
        <w:r w:rsidDel="00B93E3D">
          <w:rPr>
            <w:rFonts w:ascii="Times New Roman" w:hAnsi="Times New Roman" w:cs="Times New Roman"/>
            <w:sz w:val="24"/>
            <w:szCs w:val="24"/>
          </w:rPr>
          <w:delText>D</w:delText>
        </w:r>
        <w:r w:rsidRPr="00803DCB" w:rsidDel="00B93E3D">
          <w:rPr>
            <w:rFonts w:ascii="Times New Roman" w:hAnsi="Times New Roman" w:cs="Times New Roman"/>
            <w:sz w:val="24"/>
            <w:szCs w:val="24"/>
          </w:rPr>
          <w:delText xml:space="preserve">uring the time </w:delText>
        </w:r>
      </w:del>
      <w:del w:id="208" w:author="Miller, Harvey J." w:date="2019-12-10T09:10:00Z">
        <w:r w:rsidRPr="00803DCB" w:rsidDel="00B93E3D">
          <w:rPr>
            <w:rFonts w:ascii="Times New Roman" w:hAnsi="Times New Roman" w:cs="Times New Roman"/>
            <w:sz w:val="24"/>
            <w:szCs w:val="24"/>
          </w:rPr>
          <w:delText xml:space="preserve">interval </w:delText>
        </w:r>
      </w:del>
      <w:del w:id="209" w:author="Miller, Harvey J." w:date="2019-12-10T09:15:00Z">
        <w:r w:rsidRPr="00803DCB" w:rsidDel="00B93E3D">
          <w:rPr>
            <w:rFonts w:ascii="Times New Roman" w:hAnsi="Times New Roman" w:cs="Times New Roman"/>
            <w:sz w:val="24"/>
            <w:szCs w:val="24"/>
          </w:rPr>
          <w:delText xml:space="preserve">between when a </w:delText>
        </w:r>
      </w:del>
      <w:r w:rsidRPr="00803DCB">
        <w:rPr>
          <w:rFonts w:ascii="Times New Roman" w:hAnsi="Times New Roman" w:cs="Times New Roman"/>
          <w:sz w:val="24"/>
          <w:szCs w:val="24"/>
        </w:rPr>
        <w:t xml:space="preserve">person </w:t>
      </w:r>
      <w:ins w:id="210" w:author="Miller, Harvey J." w:date="2019-12-10T09:15:00Z">
        <w:r w:rsidR="00B93E3D">
          <w:rPr>
            <w:rFonts w:ascii="Times New Roman" w:hAnsi="Times New Roman" w:cs="Times New Roman"/>
            <w:sz w:val="24"/>
            <w:szCs w:val="24"/>
          </w:rPr>
          <w:t xml:space="preserve">decides to leave their </w:t>
        </w:r>
      </w:ins>
      <w:del w:id="211" w:author="Miller, Harvey J." w:date="2019-12-10T09:15:00Z">
        <w:r w:rsidRPr="00803DCB" w:rsidDel="00B93E3D">
          <w:rPr>
            <w:rFonts w:ascii="Times New Roman" w:hAnsi="Times New Roman" w:cs="Times New Roman"/>
            <w:sz w:val="24"/>
            <w:szCs w:val="24"/>
          </w:rPr>
          <w:delText xml:space="preserve">leaves </w:delText>
        </w:r>
      </w:del>
      <w:del w:id="212" w:author="Miller, Harvey J." w:date="2019-12-10T09:16:00Z">
        <w:r w:rsidRPr="00803DCB" w:rsidDel="00B93E3D">
          <w:rPr>
            <w:rFonts w:ascii="Times New Roman" w:hAnsi="Times New Roman" w:cs="Times New Roman"/>
            <w:sz w:val="24"/>
            <w:szCs w:val="24"/>
          </w:rPr>
          <w:delText>thei</w:delText>
        </w:r>
      </w:del>
      <w:del w:id="213" w:author="Miller, Harvey J." w:date="2019-12-10T09:15:00Z">
        <w:r w:rsidRPr="00803DCB" w:rsidDel="00B93E3D">
          <w:rPr>
            <w:rFonts w:ascii="Times New Roman" w:hAnsi="Times New Roman" w:cs="Times New Roman"/>
            <w:sz w:val="24"/>
            <w:szCs w:val="24"/>
          </w:rPr>
          <w:delText xml:space="preserve">r </w:delText>
        </w:r>
      </w:del>
      <w:r w:rsidRPr="00803DCB">
        <w:rPr>
          <w:rFonts w:ascii="Times New Roman" w:hAnsi="Times New Roman" w:cs="Times New Roman"/>
          <w:sz w:val="24"/>
          <w:szCs w:val="24"/>
        </w:rPr>
        <w:t>home</w:t>
      </w:r>
      <w:del w:id="214" w:author="Miller, Harvey J." w:date="2019-12-10T09:16:00Z">
        <w:r w:rsidRPr="00803DCB" w:rsidDel="00B93E3D">
          <w:rPr>
            <w:rFonts w:ascii="Times New Roman" w:hAnsi="Times New Roman" w:cs="Times New Roman"/>
            <w:sz w:val="24"/>
            <w:szCs w:val="24"/>
          </w:rPr>
          <w:delText xml:space="preserve"> and arrives at the stop</w:delText>
        </w:r>
      </w:del>
      <w:r w:rsidRPr="00803DCB">
        <w:rPr>
          <w:rFonts w:ascii="Times New Roman" w:hAnsi="Times New Roman" w:cs="Times New Roman"/>
          <w:sz w:val="24"/>
          <w:szCs w:val="24"/>
        </w:rPr>
        <w:t xml:space="preserve">, the actual arrival time of the bus may change. </w:t>
      </w:r>
      <w:del w:id="215" w:author="Miller, Harvey J." w:date="2019-12-10T09:12:00Z">
        <w:r w:rsidRPr="00803DCB" w:rsidDel="00B93E3D">
          <w:rPr>
            <w:rFonts w:ascii="Times New Roman" w:hAnsi="Times New Roman" w:cs="Times New Roman"/>
            <w:sz w:val="24"/>
            <w:szCs w:val="24"/>
          </w:rPr>
          <w:delText xml:space="preserve">For example, </w:delText>
        </w:r>
      </w:del>
      <w:ins w:id="216" w:author="Miller, Harvey J." w:date="2019-12-10T09:12:00Z">
        <w:r w:rsidR="00B93E3D">
          <w:rPr>
            <w:rFonts w:ascii="Times New Roman" w:hAnsi="Times New Roman" w:cs="Times New Roman"/>
            <w:sz w:val="24"/>
            <w:szCs w:val="24"/>
          </w:rPr>
          <w:t>I</w:t>
        </w:r>
      </w:ins>
      <w:del w:id="217" w:author="Miller, Harvey J." w:date="2019-12-10T09:12:00Z">
        <w:r w:rsidRPr="00803DCB" w:rsidDel="00B93E3D">
          <w:rPr>
            <w:rFonts w:ascii="Times New Roman" w:hAnsi="Times New Roman" w:cs="Times New Roman"/>
            <w:sz w:val="24"/>
            <w:szCs w:val="24"/>
          </w:rPr>
          <w:delText>i</w:delText>
        </w:r>
      </w:del>
      <w:r w:rsidRPr="00803DCB">
        <w:rPr>
          <w:rFonts w:ascii="Times New Roman" w:hAnsi="Times New Roman" w:cs="Times New Roman"/>
          <w:sz w:val="24"/>
          <w:szCs w:val="24"/>
        </w:rPr>
        <w:t xml:space="preserve">f </w:t>
      </w:r>
      <w:ins w:id="218" w:author="Miller, Harvey J." w:date="2019-12-10T09:16:00Z">
        <w:r w:rsidR="00B93E3D">
          <w:rPr>
            <w:rFonts w:ascii="Times New Roman" w:hAnsi="Times New Roman" w:cs="Times New Roman"/>
            <w:sz w:val="24"/>
            <w:szCs w:val="24"/>
          </w:rPr>
          <w:t>a</w:t>
        </w:r>
      </w:ins>
      <w:del w:id="219" w:author="Miller, Harvey J." w:date="2019-12-10T09:16:00Z">
        <w:r w:rsidRPr="00803DCB" w:rsidDel="00B93E3D">
          <w:rPr>
            <w:rFonts w:ascii="Times New Roman" w:hAnsi="Times New Roman" w:cs="Times New Roman"/>
            <w:sz w:val="24"/>
            <w:szCs w:val="24"/>
          </w:rPr>
          <w:delText>the</w:delText>
        </w:r>
      </w:del>
      <w:r w:rsidRPr="00803DCB">
        <w:rPr>
          <w:rFonts w:ascii="Times New Roman" w:hAnsi="Times New Roman" w:cs="Times New Roman"/>
          <w:sz w:val="24"/>
          <w:szCs w:val="24"/>
        </w:rPr>
        <w:t xml:space="preserve"> bus is behind schedule, the </w:t>
      </w:r>
      <w:ins w:id="220" w:author="Miller, Harvey J." w:date="2019-12-10T09:16:00Z">
        <w:r w:rsidR="00B93E3D">
          <w:rPr>
            <w:rFonts w:ascii="Times New Roman" w:hAnsi="Times New Roman" w:cs="Times New Roman"/>
            <w:sz w:val="24"/>
            <w:szCs w:val="24"/>
          </w:rPr>
          <w:t>operator</w:t>
        </w:r>
      </w:ins>
      <w:del w:id="221" w:author="Miller, Harvey J." w:date="2019-12-10T09:16:00Z">
        <w:r w:rsidRPr="00803DCB" w:rsidDel="00B93E3D">
          <w:rPr>
            <w:rFonts w:ascii="Times New Roman" w:hAnsi="Times New Roman" w:cs="Times New Roman"/>
            <w:sz w:val="24"/>
            <w:szCs w:val="24"/>
          </w:rPr>
          <w:delText>driver</w:delText>
        </w:r>
      </w:del>
      <w:r w:rsidRPr="00803DCB">
        <w:rPr>
          <w:rFonts w:ascii="Times New Roman" w:hAnsi="Times New Roman" w:cs="Times New Roman"/>
          <w:sz w:val="24"/>
          <w:szCs w:val="24"/>
        </w:rPr>
        <w:t xml:space="preserve"> may take opportunities to </w:t>
      </w:r>
      <w:r>
        <w:rPr>
          <w:rFonts w:ascii="Times New Roman" w:hAnsi="Times New Roman" w:cs="Times New Roman"/>
          <w:sz w:val="24"/>
          <w:szCs w:val="24"/>
        </w:rPr>
        <w:t xml:space="preserve">reduce the delay by speeding up. </w:t>
      </w:r>
      <w:ins w:id="222" w:author="Miller, Harvey J." w:date="2019-12-10T09:14:00Z">
        <w:r w:rsidR="00B93E3D">
          <w:rPr>
            <w:rFonts w:ascii="Times New Roman" w:hAnsi="Times New Roman" w:cs="Times New Roman"/>
            <w:sz w:val="24"/>
            <w:szCs w:val="24"/>
          </w:rPr>
          <w:t xml:space="preserve">In addition, </w:t>
        </w:r>
      </w:ins>
      <w:ins w:id="223" w:author="Miller, Harvey J." w:date="2019-12-10T09:11:00Z">
        <w:r w:rsidR="00B93E3D">
          <w:rPr>
            <w:rFonts w:ascii="Times New Roman" w:hAnsi="Times New Roman" w:cs="Times New Roman"/>
            <w:sz w:val="24"/>
            <w:szCs w:val="24"/>
          </w:rPr>
          <w:t xml:space="preserve">RTI apps update vehicle location and arrival times only at fixed time intervals (e.g. every </w:t>
        </w:r>
      </w:ins>
      <w:ins w:id="224" w:author="Miller, Harvey J." w:date="2019-12-10T09:12:00Z">
        <w:r w:rsidR="00B93E3D">
          <w:rPr>
            <w:rFonts w:ascii="Times New Roman" w:hAnsi="Times New Roman" w:cs="Times New Roman"/>
            <w:sz w:val="24"/>
            <w:szCs w:val="24"/>
          </w:rPr>
          <w:t xml:space="preserve">minute).  </w:t>
        </w:r>
      </w:ins>
      <w:ins w:id="225" w:author="Miller, Harvey J." w:date="2019-12-10T09:14:00Z">
        <w:r w:rsidR="00B93E3D">
          <w:rPr>
            <w:rFonts w:ascii="Times New Roman" w:hAnsi="Times New Roman" w:cs="Times New Roman"/>
            <w:sz w:val="24"/>
            <w:szCs w:val="24"/>
          </w:rPr>
          <w:t xml:space="preserve">The </w:t>
        </w:r>
      </w:ins>
      <w:ins w:id="226" w:author="Miller, Harvey J." w:date="2019-12-10T09:16:00Z">
        <w:r w:rsidR="00B93E3D">
          <w:rPr>
            <w:rFonts w:ascii="Times New Roman" w:hAnsi="Times New Roman" w:cs="Times New Roman"/>
            <w:sz w:val="24"/>
            <w:szCs w:val="24"/>
          </w:rPr>
          <w:t>discrepancies</w:t>
        </w:r>
      </w:ins>
      <w:ins w:id="227" w:author="Miller, Harvey J." w:date="2019-12-10T09:14:00Z">
        <w:r w:rsidR="00B93E3D">
          <w:rPr>
            <w:rFonts w:ascii="Times New Roman" w:hAnsi="Times New Roman" w:cs="Times New Roman"/>
            <w:sz w:val="24"/>
            <w:szCs w:val="24"/>
          </w:rPr>
          <w:t xml:space="preserve"> between</w:t>
        </w:r>
      </w:ins>
      <w:ins w:id="228" w:author="Miller, Harvey J." w:date="2019-12-10T09:16:00Z">
        <w:r w:rsidR="00B93E3D">
          <w:rPr>
            <w:rFonts w:ascii="Times New Roman" w:hAnsi="Times New Roman" w:cs="Times New Roman"/>
            <w:sz w:val="24"/>
            <w:szCs w:val="24"/>
          </w:rPr>
          <w:t xml:space="preserve"> the RTI </w:t>
        </w:r>
      </w:ins>
      <w:ins w:id="229" w:author="Miller, Harvey J." w:date="2019-12-10T09:17:00Z">
        <w:r w:rsidR="00B93E3D">
          <w:rPr>
            <w:rFonts w:ascii="Times New Roman" w:hAnsi="Times New Roman" w:cs="Times New Roman"/>
            <w:sz w:val="24"/>
            <w:szCs w:val="24"/>
          </w:rPr>
          <w:t xml:space="preserve">and reality </w:t>
        </w:r>
      </w:ins>
      <w:del w:id="230" w:author="Miller, Harvey J." w:date="2019-12-10T09:14:00Z">
        <w:r w:rsidRPr="00803DCB" w:rsidDel="00B93E3D">
          <w:rPr>
            <w:rFonts w:ascii="Times New Roman" w:hAnsi="Times New Roman" w:cs="Times New Roman"/>
            <w:sz w:val="24"/>
            <w:szCs w:val="24"/>
          </w:rPr>
          <w:delText>Th</w:delText>
        </w:r>
      </w:del>
      <w:del w:id="231" w:author="Miller, Harvey J." w:date="2019-12-10T09:12:00Z">
        <w:r w:rsidRPr="00803DCB" w:rsidDel="00B93E3D">
          <w:rPr>
            <w:rFonts w:ascii="Times New Roman" w:hAnsi="Times New Roman" w:cs="Times New Roman"/>
            <w:sz w:val="24"/>
            <w:szCs w:val="24"/>
          </w:rPr>
          <w:delText xml:space="preserve">is </w:delText>
        </w:r>
      </w:del>
      <w:r w:rsidRPr="00803DCB">
        <w:rPr>
          <w:rFonts w:ascii="Times New Roman" w:hAnsi="Times New Roman" w:cs="Times New Roman"/>
          <w:sz w:val="24"/>
          <w:szCs w:val="24"/>
        </w:rPr>
        <w:t xml:space="preserve">means that a user may </w:t>
      </w:r>
      <w:r>
        <w:rPr>
          <w:rFonts w:ascii="Times New Roman" w:hAnsi="Times New Roman" w:cs="Times New Roman"/>
          <w:sz w:val="24"/>
          <w:szCs w:val="24"/>
        </w:rPr>
        <w:t xml:space="preserve">miss </w:t>
      </w:r>
      <w:r w:rsidRPr="00803DCB">
        <w:rPr>
          <w:rFonts w:ascii="Times New Roman" w:hAnsi="Times New Roman" w:cs="Times New Roman"/>
          <w:sz w:val="24"/>
          <w:szCs w:val="24"/>
        </w:rPr>
        <w:t>the bus</w:t>
      </w:r>
      <w:del w:id="232" w:author="Miller, Harvey J." w:date="2019-12-10T09:17:00Z">
        <w:r w:rsidRPr="00803DCB" w:rsidDel="00B93E3D">
          <w:rPr>
            <w:rFonts w:ascii="Times New Roman" w:hAnsi="Times New Roman" w:cs="Times New Roman"/>
            <w:sz w:val="24"/>
            <w:szCs w:val="24"/>
          </w:rPr>
          <w:delText xml:space="preserve"> since the RTI can become inaccurate during their travel from home to the bus stop</w:delText>
        </w:r>
      </w:del>
      <w:r w:rsidRPr="00803DCB">
        <w:rPr>
          <w:rFonts w:ascii="Times New Roman" w:hAnsi="Times New Roman" w:cs="Times New Roman"/>
          <w:sz w:val="24"/>
          <w:szCs w:val="24"/>
        </w:rPr>
        <w:t xml:space="preserve">, resulting in </w:t>
      </w:r>
      <w:del w:id="233" w:author="Miller, Harvey J." w:date="2019-12-10T09:14:00Z">
        <w:r w:rsidRPr="00803DCB" w:rsidDel="00B93E3D">
          <w:rPr>
            <w:rFonts w:ascii="Times New Roman" w:hAnsi="Times New Roman" w:cs="Times New Roman"/>
            <w:sz w:val="24"/>
            <w:szCs w:val="24"/>
          </w:rPr>
          <w:delText xml:space="preserve">a much </w:delText>
        </w:r>
      </w:del>
      <w:r w:rsidRPr="00803DCB">
        <w:rPr>
          <w:rFonts w:ascii="Times New Roman" w:hAnsi="Times New Roman" w:cs="Times New Roman"/>
          <w:sz w:val="24"/>
          <w:szCs w:val="24"/>
        </w:rPr>
        <w:t>long</w:t>
      </w:r>
      <w:ins w:id="234" w:author="Miller, Harvey J." w:date="2019-12-10T09:15:00Z">
        <w:r w:rsidR="00B93E3D">
          <w:rPr>
            <w:rFonts w:ascii="Times New Roman" w:hAnsi="Times New Roman" w:cs="Times New Roman"/>
            <w:sz w:val="24"/>
            <w:szCs w:val="24"/>
          </w:rPr>
          <w:t xml:space="preserve"> </w:t>
        </w:r>
      </w:ins>
      <w:del w:id="235" w:author="Miller, Harvey J." w:date="2019-12-10T09:15:00Z">
        <w:r w:rsidRPr="00803DCB" w:rsidDel="00B93E3D">
          <w:rPr>
            <w:rFonts w:ascii="Times New Roman" w:hAnsi="Times New Roman" w:cs="Times New Roman"/>
            <w:sz w:val="24"/>
            <w:szCs w:val="24"/>
          </w:rPr>
          <w:delText xml:space="preserve">er </w:delText>
        </w:r>
      </w:del>
      <w:r w:rsidRPr="00803DCB">
        <w:rPr>
          <w:rFonts w:ascii="Times New Roman" w:hAnsi="Times New Roman" w:cs="Times New Roman"/>
          <w:sz w:val="24"/>
          <w:szCs w:val="24"/>
        </w:rPr>
        <w:t>wait time</w:t>
      </w:r>
      <w:ins w:id="236" w:author="Miller, Harvey J." w:date="2019-12-10T09:15:00Z">
        <w:r w:rsidR="00F00CF3">
          <w:rPr>
            <w:rFonts w:ascii="Times New Roman" w:hAnsi="Times New Roman" w:cs="Times New Roman"/>
            <w:sz w:val="24"/>
            <w:szCs w:val="24"/>
          </w:rPr>
          <w:t xml:space="preserve"> – a</w:t>
        </w:r>
      </w:ins>
      <w:ins w:id="237" w:author="Miller, Harvey J." w:date="2019-12-10T11:01:00Z">
        <w:r w:rsidR="00F00CF3">
          <w:rPr>
            <w:rFonts w:ascii="Times New Roman" w:hAnsi="Times New Roman" w:cs="Times New Roman"/>
            <w:sz w:val="24"/>
            <w:szCs w:val="24"/>
          </w:rPr>
          <w:t xml:space="preserve">t least as </w:t>
        </w:r>
      </w:ins>
      <w:ins w:id="238" w:author="Miller, Harvey J." w:date="2019-12-10T09:15:00Z">
        <w:r w:rsidR="00F00CF3">
          <w:rPr>
            <w:rFonts w:ascii="Times New Roman" w:hAnsi="Times New Roman" w:cs="Times New Roman"/>
            <w:sz w:val="24"/>
            <w:szCs w:val="24"/>
          </w:rPr>
          <w:t xml:space="preserve">long as the service headway; longer if </w:t>
        </w:r>
        <w:del w:id="239" w:author="Luyu Liu" w:date="2019-12-17T21:05:00Z">
          <w:r w:rsidR="00F00CF3" w:rsidDel="004A6E55">
            <w:rPr>
              <w:rFonts w:ascii="Times New Roman" w:hAnsi="Times New Roman" w:cs="Times New Roman" w:hint="eastAsia"/>
              <w:sz w:val="24"/>
              <w:szCs w:val="24"/>
            </w:rPr>
            <w:delText>there are u</w:delText>
          </w:r>
        </w:del>
      </w:ins>
      <w:ins w:id="240" w:author="Miller, Harvey J." w:date="2019-12-10T11:01:00Z">
        <w:del w:id="241" w:author="Luyu Liu" w:date="2019-12-17T21:05:00Z">
          <w:r w:rsidR="00F00CF3" w:rsidDel="004A6E55">
            <w:rPr>
              <w:rFonts w:ascii="Times New Roman" w:hAnsi="Times New Roman" w:cs="Times New Roman" w:hint="eastAsia"/>
              <w:sz w:val="24"/>
              <w:szCs w:val="24"/>
            </w:rPr>
            <w:delText>pstream delays</w:delText>
          </w:r>
        </w:del>
      </w:ins>
      <w:ins w:id="242" w:author="Luyu Liu" w:date="2019-12-17T21:05:00Z">
        <w:r w:rsidR="004A6E55">
          <w:rPr>
            <w:rFonts w:ascii="Times New Roman" w:hAnsi="Times New Roman" w:cs="Times New Roman"/>
            <w:sz w:val="24"/>
            <w:szCs w:val="24"/>
          </w:rPr>
          <w:t xml:space="preserve">the bus </w:t>
        </w:r>
      </w:ins>
      <w:ins w:id="243" w:author="Luyu Liu" w:date="2019-12-17T21:06:00Z">
        <w:r w:rsidR="004A6E55">
          <w:rPr>
            <w:rFonts w:ascii="Times New Roman" w:hAnsi="Times New Roman" w:cs="Times New Roman"/>
            <w:sz w:val="24"/>
            <w:szCs w:val="24"/>
          </w:rPr>
          <w:t xml:space="preserve">schedule </w:t>
        </w:r>
      </w:ins>
      <w:ins w:id="244" w:author="Luyu Liu" w:date="2019-12-17T21:05:00Z">
        <w:r w:rsidR="004A6E55">
          <w:rPr>
            <w:rFonts w:ascii="Times New Roman" w:hAnsi="Times New Roman" w:cs="Times New Roman"/>
            <w:sz w:val="24"/>
            <w:szCs w:val="24"/>
          </w:rPr>
          <w:t>has</w:t>
        </w:r>
      </w:ins>
      <w:ins w:id="245" w:author="Luyu Liu" w:date="2019-12-17T21:06:00Z">
        <w:r w:rsidR="004A6E55">
          <w:rPr>
            <w:rFonts w:ascii="Times New Roman" w:hAnsi="Times New Roman" w:cs="Times New Roman"/>
            <w:sz w:val="24"/>
            <w:szCs w:val="24"/>
          </w:rPr>
          <w:t xml:space="preserve"> larger headway</w:t>
        </w:r>
      </w:ins>
      <w:r w:rsidRPr="00803DCB">
        <w:rPr>
          <w:rFonts w:ascii="Times New Roman" w:hAnsi="Times New Roman" w:cs="Times New Roman"/>
          <w:sz w:val="24"/>
          <w:szCs w:val="24"/>
        </w:rPr>
        <w:t xml:space="preserve">. Paradoxically, the use of RTI may increase waiting times based on the </w:t>
      </w:r>
      <w:ins w:id="246" w:author="Miller, Harvey J." w:date="2019-12-10T11:02:00Z">
        <w:r w:rsidR="00F00CF3">
          <w:rPr>
            <w:rFonts w:ascii="Times New Roman" w:hAnsi="Times New Roman" w:cs="Times New Roman"/>
            <w:sz w:val="24"/>
            <w:szCs w:val="24"/>
          </w:rPr>
          <w:t>realized</w:t>
        </w:r>
      </w:ins>
      <w:del w:id="247" w:author="Miller, Harvey J." w:date="2019-12-10T11:01:00Z">
        <w:r w:rsidRPr="00803DCB" w:rsidDel="00F00CF3">
          <w:rPr>
            <w:rFonts w:ascii="Times New Roman" w:hAnsi="Times New Roman" w:cs="Times New Roman"/>
            <w:sz w:val="24"/>
            <w:szCs w:val="24"/>
          </w:rPr>
          <w:delText>actual</w:delText>
        </w:r>
      </w:del>
      <w:ins w:id="248" w:author="Miller, Harvey J." w:date="2019-12-10T11:02:00Z">
        <w:r w:rsidR="00F00CF3">
          <w:rPr>
            <w:rFonts w:ascii="Times New Roman" w:hAnsi="Times New Roman" w:cs="Times New Roman"/>
            <w:sz w:val="24"/>
            <w:szCs w:val="24"/>
          </w:rPr>
          <w:t xml:space="preserve"> </w:t>
        </w:r>
      </w:ins>
      <w:del w:id="249" w:author="Miller, Harvey J." w:date="2019-12-10T11:02:00Z">
        <w:r w:rsidRPr="00803DCB" w:rsidDel="00F00CF3">
          <w:rPr>
            <w:rFonts w:ascii="Times New Roman" w:hAnsi="Times New Roman" w:cs="Times New Roman"/>
            <w:sz w:val="24"/>
            <w:szCs w:val="24"/>
          </w:rPr>
          <w:delText xml:space="preserve"> </w:delText>
        </w:r>
      </w:del>
      <w:r w:rsidRPr="00803DCB">
        <w:rPr>
          <w:rFonts w:ascii="Times New Roman" w:hAnsi="Times New Roman" w:cs="Times New Roman"/>
          <w:sz w:val="24"/>
          <w:szCs w:val="24"/>
        </w:rPr>
        <w:t>performance of the public transit system</w:t>
      </w:r>
      <w:del w:id="250" w:author="Miller, Harvey J." w:date="2019-12-10T11:01:00Z">
        <w:r w:rsidRPr="00803DCB" w:rsidDel="00F00CF3">
          <w:rPr>
            <w:rFonts w:ascii="Times New Roman" w:hAnsi="Times New Roman" w:cs="Times New Roman"/>
            <w:sz w:val="24"/>
            <w:szCs w:val="24"/>
          </w:rPr>
          <w:delText xml:space="preserve"> and the time required to travel to the designated stop</w:delText>
        </w:r>
      </w:del>
      <w:r w:rsidRPr="00803DCB">
        <w:rPr>
          <w:rFonts w:ascii="Times New Roman" w:hAnsi="Times New Roman" w:cs="Times New Roman"/>
          <w:sz w:val="24"/>
          <w:szCs w:val="24"/>
        </w:rPr>
        <w:t>.</w:t>
      </w:r>
      <w:r w:rsidRPr="00DC1984">
        <w:rPr>
          <w:rFonts w:ascii="Times New Roman" w:hAnsi="Times New Roman" w:cs="Times New Roman"/>
          <w:sz w:val="24"/>
          <w:szCs w:val="24"/>
        </w:rPr>
        <w:t xml:space="preserve"> </w:t>
      </w:r>
      <w:commentRangeEnd w:id="199"/>
      <w:r w:rsidR="00B93E3D">
        <w:rPr>
          <w:rStyle w:val="CommentReference"/>
        </w:rPr>
        <w:commentReference w:id="199"/>
      </w:r>
    </w:p>
    <w:p w14:paraId="55B71CF0" w14:textId="509CB088" w:rsidR="006550FB" w:rsidRPr="00F242B3" w:rsidDel="00B93E3D" w:rsidRDefault="006550FB" w:rsidP="006550FB">
      <w:pPr>
        <w:ind w:firstLine="720"/>
        <w:jc w:val="both"/>
        <w:rPr>
          <w:del w:id="251" w:author="Miller, Harvey J." w:date="2019-12-10T09:11:00Z"/>
          <w:rFonts w:ascii="Times New Roman" w:hAnsi="Times New Roman" w:cs="Times New Roman"/>
          <w:sz w:val="24"/>
          <w:szCs w:val="24"/>
        </w:rPr>
      </w:pPr>
      <w:del w:id="252" w:author="Miller, Harvey J." w:date="2019-12-10T09:11:00Z">
        <w:r w:rsidDel="00B93E3D">
          <w:rPr>
            <w:rFonts w:ascii="Times New Roman" w:hAnsi="Times New Roman" w:cs="Times New Roman"/>
            <w:sz w:val="24"/>
            <w:szCs w:val="24"/>
          </w:rPr>
          <w:delText>Despite the technological breakthroughs in providing RTI to public transit users</w:delText>
        </w:r>
        <w:r w:rsidRPr="00F242B3" w:rsidDel="00B93E3D">
          <w:rPr>
            <w:rFonts w:ascii="Times New Roman" w:hAnsi="Times New Roman" w:cs="Times New Roman"/>
            <w:sz w:val="24"/>
            <w:szCs w:val="24"/>
          </w:rPr>
          <w:delText xml:space="preserve">, </w:delText>
        </w:r>
        <w:r w:rsidDel="00B93E3D">
          <w:rPr>
            <w:rFonts w:ascii="Times New Roman" w:hAnsi="Times New Roman" w:cs="Times New Roman"/>
            <w:sz w:val="24"/>
            <w:szCs w:val="24"/>
          </w:rPr>
          <w:delText xml:space="preserve">traditional strategies that ignore RTI are still viable.  For example, users can just follow the published schedule, time their arrival at stops based on personal experience, or arrive at stops randomly.   It is possible that, in some situations, these strategies can perform better with respect to minimizing wait time than strategies that exploit RTI, due to the paradox discussed above.  </w:delText>
        </w:r>
      </w:del>
    </w:p>
    <w:p w14:paraId="6CDE1527" w14:textId="39CF7DDC"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w:t>
      </w:r>
      <w:ins w:id="253" w:author="Miller, Harvey J." w:date="2019-12-10T09:19:00Z">
        <w:r w:rsidR="00B93E3D">
          <w:rPr>
            <w:rFonts w:ascii="Times New Roman" w:hAnsi="Times New Roman" w:cs="Times New Roman"/>
            <w:sz w:val="24"/>
            <w:szCs w:val="24"/>
          </w:rPr>
          <w:t xml:space="preserve">the </w:t>
        </w:r>
      </w:ins>
      <w:r>
        <w:rPr>
          <w:rFonts w:ascii="Times New Roman" w:hAnsi="Times New Roman" w:cs="Times New Roman"/>
          <w:sz w:val="24"/>
          <w:szCs w:val="24"/>
        </w:rPr>
        <w:t xml:space="preserve">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w:t>
      </w:r>
      <w:del w:id="254" w:author="Miller, Harvey J." w:date="2019-12-10T11:02:00Z">
        <w:r w:rsidDel="00F00CF3">
          <w:rPr>
            <w:rFonts w:ascii="Times New Roman" w:hAnsi="Times New Roman" w:cs="Times New Roman"/>
            <w:sz w:val="24"/>
            <w:szCs w:val="24"/>
          </w:rPr>
          <w:delText xml:space="preserve">behavioral </w:delText>
        </w:r>
      </w:del>
      <w:r w:rsidRPr="006E12CF">
        <w:rPr>
          <w:rFonts w:ascii="Times New Roman" w:hAnsi="Times New Roman" w:cs="Times New Roman"/>
          <w:sz w:val="24"/>
          <w:szCs w:val="24"/>
        </w:rPr>
        <w:t xml:space="preserve">strategies that </w:t>
      </w:r>
      <w:del w:id="255" w:author="Miller, Harvey J." w:date="2019-12-10T11:02:00Z">
        <w:r w:rsidDel="00F00CF3">
          <w:rPr>
            <w:rFonts w:ascii="Times New Roman" w:hAnsi="Times New Roman" w:cs="Times New Roman"/>
            <w:sz w:val="24"/>
            <w:szCs w:val="24"/>
          </w:rPr>
          <w:delText xml:space="preserve">exploit or </w:delText>
        </w:r>
      </w:del>
      <w:r>
        <w:rPr>
          <w:rFonts w:ascii="Times New Roman" w:hAnsi="Times New Roman" w:cs="Times New Roman"/>
          <w:sz w:val="24"/>
          <w:szCs w:val="24"/>
        </w:rPr>
        <w:t>ignore</w:t>
      </w:r>
      <w:r w:rsidRPr="006E12CF">
        <w:rPr>
          <w:rFonts w:ascii="Times New Roman" w:hAnsi="Times New Roman" w:cs="Times New Roman"/>
          <w:sz w:val="24"/>
          <w:szCs w:val="24"/>
        </w:rPr>
        <w:t xml:space="preserve"> </w:t>
      </w:r>
      <w:del w:id="256" w:author="Miller, Harvey J." w:date="2019-12-10T11:03:00Z">
        <w:r w:rsidRPr="006E12CF" w:rsidDel="00F00CF3">
          <w:rPr>
            <w:rFonts w:ascii="Times New Roman" w:hAnsi="Times New Roman" w:cs="Times New Roman"/>
            <w:sz w:val="24"/>
            <w:szCs w:val="24"/>
          </w:rPr>
          <w:delText>RTI</w:delText>
        </w:r>
      </w:del>
      <w:ins w:id="257" w:author="Miller, Harvey J." w:date="2019-12-10T11:02:00Z">
        <w:r w:rsidR="00F00CF3">
          <w:rPr>
            <w:rFonts w:ascii="Times New Roman" w:hAnsi="Times New Roman" w:cs="Times New Roman"/>
            <w:sz w:val="24"/>
            <w:szCs w:val="24"/>
          </w:rPr>
          <w:t xml:space="preserve">and </w:t>
        </w:r>
      </w:ins>
      <w:ins w:id="258" w:author="Miller, Harvey J." w:date="2019-12-10T11:03:00Z">
        <w:r w:rsidR="00F00CF3">
          <w:rPr>
            <w:rFonts w:ascii="Times New Roman" w:hAnsi="Times New Roman" w:cs="Times New Roman"/>
            <w:sz w:val="24"/>
            <w:szCs w:val="24"/>
          </w:rPr>
          <w:t>exploit RTI</w:t>
        </w:r>
      </w:ins>
      <w:r w:rsidRPr="006E12CF">
        <w:rPr>
          <w:rFonts w:ascii="Times New Roman" w:hAnsi="Times New Roman" w:cs="Times New Roman"/>
          <w:sz w:val="24"/>
          <w:szCs w:val="24"/>
        </w:rPr>
        <w:t>.</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t>
      </w:r>
      <w:ins w:id="259" w:author="Miller, Harvey J." w:date="2019-12-09T16:53:00Z">
        <w:r w:rsidR="00492706" w:rsidRPr="003803CA">
          <w:rPr>
            <w:rFonts w:ascii="Times New Roman" w:hAnsi="Times New Roman" w:cs="Times New Roman"/>
            <w:sz w:val="24"/>
            <w:szCs w:val="24"/>
          </w:rPr>
          <w:t xml:space="preserve">We find that the best RTI </w:t>
        </w:r>
        <w:r w:rsidR="00492706">
          <w:rPr>
            <w:rFonts w:ascii="Times New Roman" w:hAnsi="Times New Roman" w:cs="Times New Roman"/>
            <w:sz w:val="24"/>
            <w:szCs w:val="24"/>
          </w:rPr>
          <w:t xml:space="preserve">strategy, a prudent tactic </w:t>
        </w:r>
        <w:r w:rsidR="00492706" w:rsidRPr="003803CA">
          <w:rPr>
            <w:rFonts w:ascii="Times New Roman" w:hAnsi="Times New Roman" w:cs="Times New Roman"/>
            <w:sz w:val="24"/>
            <w:szCs w:val="24"/>
          </w:rPr>
          <w:t xml:space="preserve">with an optimized insurance </w:t>
        </w:r>
        <w:r w:rsidR="00492706">
          <w:rPr>
            <w:rFonts w:ascii="Times New Roman" w:hAnsi="Times New Roman" w:cs="Times New Roman"/>
            <w:sz w:val="24"/>
            <w:szCs w:val="24"/>
          </w:rPr>
          <w:t xml:space="preserve">time </w:t>
        </w:r>
        <w:r w:rsidR="00492706" w:rsidRPr="003803CA">
          <w:rPr>
            <w:rFonts w:ascii="Times New Roman" w:hAnsi="Times New Roman" w:cs="Times New Roman"/>
            <w:sz w:val="24"/>
            <w:szCs w:val="24"/>
          </w:rPr>
          <w:t>buffer, performs roughly the same as a simple,</w:t>
        </w:r>
        <w:r w:rsidR="00B93E3D">
          <w:rPr>
            <w:rFonts w:ascii="Times New Roman" w:hAnsi="Times New Roman" w:cs="Times New Roman"/>
            <w:sz w:val="24"/>
            <w:szCs w:val="24"/>
          </w:rPr>
          <w:t xml:space="preserve"> follow-the-</w:t>
        </w:r>
        <w:r w:rsidR="00492706">
          <w:rPr>
            <w:rFonts w:ascii="Times New Roman" w:hAnsi="Times New Roman" w:cs="Times New Roman"/>
            <w:sz w:val="24"/>
            <w:szCs w:val="24"/>
          </w:rPr>
          <w:t xml:space="preserve">schedule tactic </w:t>
        </w:r>
        <w:r w:rsidR="00492706" w:rsidRPr="003803CA">
          <w:rPr>
            <w:rFonts w:ascii="Times New Roman" w:hAnsi="Times New Roman" w:cs="Times New Roman"/>
            <w:sz w:val="24"/>
            <w:szCs w:val="24"/>
          </w:rPr>
          <w:t xml:space="preserve">that does not use RTI. </w:t>
        </w:r>
      </w:ins>
      <w:r>
        <w:rPr>
          <w:rFonts w:ascii="Times New Roman" w:hAnsi="Times New Roman" w:cs="Times New Roman"/>
          <w:sz w:val="24"/>
          <w:szCs w:val="24"/>
        </w:rPr>
        <w:t xml:space="preserve"> </w:t>
      </w:r>
      <w:ins w:id="260" w:author="Miller, Harvey J." w:date="2019-12-09T16:54:00Z">
        <w:r w:rsidR="00492706">
          <w:rPr>
            <w:rFonts w:ascii="Times New Roman" w:hAnsi="Times New Roman" w:cs="Times New Roman"/>
            <w:sz w:val="24"/>
            <w:szCs w:val="24"/>
          </w:rPr>
          <w:t xml:space="preserve">However, relative performance </w:t>
        </w:r>
      </w:ins>
      <w:del w:id="261" w:author="Miller, Harvey J." w:date="2019-12-09T16:54:00Z">
        <w:r w:rsidDel="00492706">
          <w:rPr>
            <w:rFonts w:ascii="Times New Roman" w:hAnsi="Times New Roman" w:cs="Times New Roman"/>
            <w:sz w:val="24"/>
            <w:szCs w:val="24"/>
          </w:rPr>
          <w:delText xml:space="preserve">We show that the performance of RTI in reducing users’ wait time at stops </w:delText>
        </w:r>
      </w:del>
      <w:ins w:id="262" w:author="Miller, Harvey J." w:date="2019-12-10T09:19:00Z">
        <w:r w:rsidR="00B93E3D">
          <w:rPr>
            <w:rFonts w:ascii="Times New Roman" w:hAnsi="Times New Roman" w:cs="Times New Roman"/>
            <w:sz w:val="24"/>
            <w:szCs w:val="24"/>
          </w:rPr>
          <w:t xml:space="preserve">varies </w:t>
        </w:r>
      </w:ins>
      <w:del w:id="263" w:author="Miller, Harvey J." w:date="2019-12-10T09:19:00Z">
        <w:r w:rsidDel="00B93E3D">
          <w:rPr>
            <w:rFonts w:ascii="Times New Roman" w:hAnsi="Times New Roman" w:cs="Times New Roman"/>
            <w:sz w:val="24"/>
            <w:szCs w:val="24"/>
          </w:rPr>
          <w:delText xml:space="preserve">can vary </w:delText>
        </w:r>
      </w:del>
      <w:r>
        <w:rPr>
          <w:rFonts w:ascii="Times New Roman" w:hAnsi="Times New Roman" w:cs="Times New Roman"/>
          <w:sz w:val="24"/>
          <w:szCs w:val="24"/>
        </w:rPr>
        <w:t xml:space="preserve">depending on </w:t>
      </w:r>
      <w:ins w:id="264" w:author="Miller, Harvey J." w:date="2019-12-10T09:20:00Z">
        <w:r w:rsidR="00B93E3D">
          <w:rPr>
            <w:rFonts w:ascii="Times New Roman" w:hAnsi="Times New Roman" w:cs="Times New Roman"/>
            <w:sz w:val="24"/>
            <w:szCs w:val="24"/>
          </w:rPr>
          <w:t xml:space="preserve">time of day, </w:t>
        </w:r>
      </w:ins>
      <w:del w:id="265" w:author="Miller, Harvey J." w:date="2019-12-10T09:20:00Z">
        <w:r w:rsidDel="00B93E3D">
          <w:rPr>
            <w:rFonts w:ascii="Times New Roman" w:hAnsi="Times New Roman" w:cs="Times New Roman"/>
            <w:sz w:val="24"/>
            <w:szCs w:val="24"/>
          </w:rPr>
          <w:delText xml:space="preserve">the behavioral strategy, </w:delText>
        </w:r>
      </w:del>
      <w:r>
        <w:rPr>
          <w:rFonts w:ascii="Times New Roman" w:hAnsi="Times New Roman" w:cs="Times New Roman"/>
          <w:sz w:val="24"/>
          <w:szCs w:val="24"/>
        </w:rPr>
        <w:t>distance to the bus stop</w:t>
      </w:r>
      <w:del w:id="266" w:author="Miller, Harvey J." w:date="2019-12-10T09:20:00Z">
        <w:r w:rsidDel="00B93E3D">
          <w:rPr>
            <w:rFonts w:ascii="Times New Roman" w:hAnsi="Times New Roman" w:cs="Times New Roman"/>
            <w:sz w:val="24"/>
            <w:szCs w:val="24"/>
          </w:rPr>
          <w:delText xml:space="preserve"> from home</w:delText>
        </w:r>
      </w:del>
      <w:r>
        <w:rPr>
          <w:rFonts w:ascii="Times New Roman" w:hAnsi="Times New Roman" w:cs="Times New Roman"/>
          <w:sz w:val="24"/>
          <w:szCs w:val="24"/>
        </w:rPr>
        <w:t>, and the location of the stop along the bus route.</w:t>
      </w:r>
      <w:ins w:id="267" w:author="Miller, Harvey J." w:date="2019-12-09T16:54:00Z">
        <w:r w:rsidR="00492706">
          <w:rPr>
            <w:rFonts w:ascii="Times New Roman" w:hAnsi="Times New Roman" w:cs="Times New Roman"/>
            <w:sz w:val="24"/>
            <w:szCs w:val="24"/>
          </w:rPr>
          <w:t xml:space="preserve">  </w:t>
        </w:r>
      </w:ins>
      <w:ins w:id="268" w:author="Miller, Harvey J." w:date="2019-12-10T09:20:00Z">
        <w:r w:rsidR="00EE572F">
          <w:rPr>
            <w:rFonts w:ascii="Times New Roman" w:hAnsi="Times New Roman" w:cs="Times New Roman"/>
            <w:sz w:val="24"/>
            <w:szCs w:val="24"/>
          </w:rPr>
          <w:t>A</w:t>
        </w:r>
        <w:r w:rsidR="00EE572F" w:rsidRPr="00EE572F">
          <w:rPr>
            <w:rFonts w:ascii="Times New Roman" w:hAnsi="Times New Roman" w:cs="Times New Roman"/>
            <w:sz w:val="24"/>
            <w:szCs w:val="24"/>
          </w:rPr>
          <w:t xml:space="preserve">lthough RTI can have other benefits (such as </w:t>
        </w:r>
        <w:r w:rsidR="00EE572F">
          <w:rPr>
            <w:rFonts w:ascii="Times New Roman" w:hAnsi="Times New Roman" w:cs="Times New Roman"/>
            <w:sz w:val="24"/>
            <w:szCs w:val="24"/>
          </w:rPr>
          <w:t>re</w:t>
        </w:r>
        <w:r w:rsidR="00EE572F" w:rsidRPr="00EE572F">
          <w:rPr>
            <w:rFonts w:ascii="Times New Roman" w:hAnsi="Times New Roman" w:cs="Times New Roman"/>
            <w:sz w:val="24"/>
            <w:szCs w:val="24"/>
          </w:rPr>
          <w:t>assuring us</w:t>
        </w:r>
        <w:r w:rsidR="00EE572F">
          <w:rPr>
            <w:rFonts w:ascii="Times New Roman" w:hAnsi="Times New Roman" w:cs="Times New Roman"/>
            <w:sz w:val="24"/>
            <w:szCs w:val="24"/>
          </w:rPr>
          <w:t>ers), t</w:t>
        </w:r>
      </w:ins>
      <w:ins w:id="269" w:author="Miller, Harvey J." w:date="2019-12-09T16:54:00Z">
        <w:r w:rsidR="00492706">
          <w:rPr>
            <w:rFonts w:ascii="Times New Roman" w:hAnsi="Times New Roman" w:cs="Times New Roman"/>
            <w:sz w:val="24"/>
            <w:szCs w:val="24"/>
          </w:rPr>
          <w:t>hese results suggest limitations on the value of R</w:t>
        </w:r>
      </w:ins>
      <w:ins w:id="270" w:author="Miller, Harvey J." w:date="2019-12-09T16:55:00Z">
        <w:r w:rsidR="00492706">
          <w:rPr>
            <w:rFonts w:ascii="Times New Roman" w:hAnsi="Times New Roman" w:cs="Times New Roman"/>
            <w:sz w:val="24"/>
            <w:szCs w:val="24"/>
          </w:rPr>
          <w:t xml:space="preserve">TI in reducing user wait time </w:t>
        </w:r>
      </w:ins>
    </w:p>
    <w:p w14:paraId="1EDE5D93" w14:textId="57FD176D" w:rsidR="006550FB" w:rsidRDefault="00453E0B" w:rsidP="006550FB">
      <w:pPr>
        <w:ind w:firstLine="720"/>
        <w:jc w:val="both"/>
        <w:rPr>
          <w:rFonts w:ascii="Times New Roman" w:hAnsi="Times New Roman" w:cs="Times New Roman"/>
          <w:sz w:val="24"/>
          <w:szCs w:val="24"/>
        </w:rPr>
      </w:pPr>
      <w:r w:rsidRPr="00453E0B">
        <w:rPr>
          <w:rFonts w:ascii="Times New Roman" w:hAnsi="Times New Roman" w:cs="Times New Roman"/>
          <w:sz w:val="24"/>
          <w:szCs w:val="24"/>
        </w:rPr>
        <w:t>In t</w:t>
      </w:r>
      <w:r w:rsidR="006550FB" w:rsidRPr="00453E0B">
        <w:rPr>
          <w:rFonts w:ascii="Times New Roman" w:hAnsi="Times New Roman" w:cs="Times New Roman"/>
          <w:sz w:val="24"/>
          <w:szCs w:val="24"/>
        </w:rPr>
        <w:t>he next section of this paper</w:t>
      </w:r>
      <w:r w:rsidRPr="00453E0B">
        <w:rPr>
          <w:rFonts w:ascii="Times New Roman" w:hAnsi="Times New Roman" w:cs="Times New Roman"/>
          <w:sz w:val="24"/>
          <w:szCs w:val="24"/>
        </w:rPr>
        <w:t>, we</w:t>
      </w:r>
      <w:r w:rsidR="00D50DD6" w:rsidRPr="00453E0B">
        <w:rPr>
          <w:rFonts w:ascii="Times New Roman" w:hAnsi="Times New Roman" w:cs="Times New Roman"/>
          <w:sz w:val="24"/>
          <w:szCs w:val="24"/>
        </w:rPr>
        <w:t xml:space="preserve"> will </w:t>
      </w:r>
      <w:del w:id="271" w:author="Miller, Harvey J." w:date="2019-12-10T09:20:00Z">
        <w:r w:rsidDel="00EE572F">
          <w:rPr>
            <w:rFonts w:ascii="Times New Roman" w:hAnsi="Times New Roman" w:cs="Times New Roman"/>
            <w:sz w:val="24"/>
            <w:szCs w:val="24"/>
          </w:rPr>
          <w:delText xml:space="preserve">first </w:delText>
        </w:r>
      </w:del>
      <w:r>
        <w:rPr>
          <w:rFonts w:ascii="Times New Roman" w:hAnsi="Times New Roman" w:cs="Times New Roman"/>
          <w:sz w:val="24"/>
          <w:szCs w:val="24"/>
        </w:rPr>
        <w:t xml:space="preserve">review </w:t>
      </w:r>
      <w:ins w:id="272" w:author="Miller, Harvey J." w:date="2019-12-10T11:04:00Z">
        <w:r w:rsidR="00F00CF3">
          <w:rPr>
            <w:rFonts w:ascii="Times New Roman" w:hAnsi="Times New Roman" w:cs="Times New Roman"/>
            <w:sz w:val="24"/>
            <w:szCs w:val="24"/>
          </w:rPr>
          <w:t xml:space="preserve">previous research </w:t>
        </w:r>
      </w:ins>
      <w:del w:id="273" w:author="Miller, Harvey J." w:date="2019-12-10T11:04:00Z">
        <w:r w:rsidDel="00F00CF3">
          <w:rPr>
            <w:rFonts w:ascii="Times New Roman" w:hAnsi="Times New Roman" w:cs="Times New Roman"/>
            <w:sz w:val="24"/>
            <w:szCs w:val="24"/>
          </w:rPr>
          <w:delText xml:space="preserve">the studies </w:delText>
        </w:r>
      </w:del>
      <w:r>
        <w:rPr>
          <w:rFonts w:ascii="Times New Roman" w:hAnsi="Times New Roman" w:cs="Times New Roman"/>
          <w:sz w:val="24"/>
          <w:szCs w:val="24"/>
        </w:rPr>
        <w:t xml:space="preserve">about the impact of RTI on </w:t>
      </w:r>
      <w:r w:rsidR="00A40E20">
        <w:rPr>
          <w:rFonts w:ascii="Times New Roman" w:hAnsi="Times New Roman" w:cs="Times New Roman"/>
          <w:sz w:val="24"/>
          <w:szCs w:val="24"/>
        </w:rPr>
        <w:t xml:space="preserve">transit users’ </w:t>
      </w:r>
      <w:r>
        <w:rPr>
          <w:rFonts w:ascii="Times New Roman" w:hAnsi="Times New Roman" w:cs="Times New Roman"/>
          <w:sz w:val="24"/>
          <w:szCs w:val="24"/>
        </w:rPr>
        <w:t>waiting time</w:t>
      </w:r>
      <w:del w:id="274" w:author="Miller, Harvey J." w:date="2019-12-10T11:04:00Z">
        <w:r w:rsidR="00FC4DA7" w:rsidDel="00F00CF3">
          <w:rPr>
            <w:rFonts w:ascii="Times New Roman" w:hAnsi="Times New Roman" w:cs="Times New Roman"/>
            <w:sz w:val="24"/>
            <w:szCs w:val="24"/>
          </w:rPr>
          <w:delText xml:space="preserve"> </w:delText>
        </w:r>
      </w:del>
      <w:ins w:id="275" w:author="Miller, Harvey J." w:date="2019-12-10T11:04:00Z">
        <w:r w:rsidR="00F00CF3">
          <w:rPr>
            <w:rFonts w:ascii="Times New Roman" w:hAnsi="Times New Roman" w:cs="Times New Roman"/>
            <w:sz w:val="24"/>
            <w:szCs w:val="24"/>
          </w:rPr>
          <w:t>s</w:t>
        </w:r>
      </w:ins>
      <w:del w:id="276" w:author="Miller, Harvey J." w:date="2019-12-10T11:04:00Z">
        <w:r w:rsidR="00FC4DA7" w:rsidDel="00F00CF3">
          <w:rPr>
            <w:rFonts w:ascii="Times New Roman" w:hAnsi="Times New Roman" w:cs="Times New Roman"/>
            <w:sz w:val="24"/>
            <w:szCs w:val="24"/>
          </w:rPr>
          <w:delText xml:space="preserve">by information media and </w:delText>
        </w:r>
        <w:r w:rsidR="00D01535" w:rsidDel="00F00CF3">
          <w:rPr>
            <w:rFonts w:ascii="Times New Roman" w:hAnsi="Times New Roman" w:cs="Times New Roman"/>
            <w:sz w:val="24"/>
            <w:szCs w:val="24"/>
          </w:rPr>
          <w:delText>research methods</w:delText>
        </w:r>
      </w:del>
      <w:r>
        <w:rPr>
          <w:rFonts w:ascii="Times New Roman" w:hAnsi="Times New Roman" w:cs="Times New Roman"/>
          <w:sz w:val="24"/>
          <w:szCs w:val="24"/>
        </w:rPr>
        <w:t xml:space="preserve">. </w:t>
      </w:r>
      <w:r w:rsidR="00E41883">
        <w:rPr>
          <w:rFonts w:ascii="Times New Roman" w:hAnsi="Times New Roman" w:cs="Times New Roman"/>
          <w:sz w:val="24"/>
          <w:szCs w:val="24"/>
        </w:rPr>
        <w:t>Th</w:t>
      </w:r>
      <w:ins w:id="277" w:author="Miller, Harvey J." w:date="2019-12-10T11:04:00Z">
        <w:r w:rsidR="00F00CF3">
          <w:rPr>
            <w:rFonts w:ascii="Times New Roman" w:hAnsi="Times New Roman" w:cs="Times New Roman"/>
            <w:sz w:val="24"/>
            <w:szCs w:val="24"/>
          </w:rPr>
          <w:t xml:space="preserve">e subsequent section </w:t>
        </w:r>
      </w:ins>
      <w:del w:id="278" w:author="Miller, Harvey J." w:date="2019-12-10T11:04:00Z">
        <w:r w:rsidR="00E41883" w:rsidDel="00F00CF3">
          <w:rPr>
            <w:rFonts w:ascii="Times New Roman" w:hAnsi="Times New Roman" w:cs="Times New Roman"/>
            <w:sz w:val="24"/>
            <w:szCs w:val="24"/>
          </w:rPr>
          <w:delText xml:space="preserve">en we will </w:delText>
        </w:r>
      </w:del>
      <w:r w:rsidR="00E41883">
        <w:rPr>
          <w:rFonts w:ascii="Times New Roman" w:hAnsi="Times New Roman" w:cs="Times New Roman"/>
          <w:sz w:val="24"/>
          <w:szCs w:val="24"/>
        </w:rPr>
        <w:t>introduce</w:t>
      </w:r>
      <w:ins w:id="279" w:author="Miller, Harvey J." w:date="2019-12-10T11:04:00Z">
        <w:r w:rsidR="00F00CF3">
          <w:rPr>
            <w:rFonts w:ascii="Times New Roman" w:hAnsi="Times New Roman" w:cs="Times New Roman"/>
            <w:sz w:val="24"/>
            <w:szCs w:val="24"/>
          </w:rPr>
          <w:t>s</w:t>
        </w:r>
      </w:ins>
      <w:r w:rsidR="00E41883">
        <w:rPr>
          <w:rFonts w:ascii="Times New Roman" w:hAnsi="Times New Roman" w:cs="Times New Roman"/>
          <w:sz w:val="24"/>
          <w:szCs w:val="24"/>
        </w:rPr>
        <w:t xml:space="preserve"> our data sources, </w:t>
      </w:r>
      <w:ins w:id="280" w:author="Miller, Harvey J." w:date="2019-12-10T09:21:00Z">
        <w:r w:rsidR="00EE572F">
          <w:rPr>
            <w:rFonts w:ascii="Times New Roman" w:hAnsi="Times New Roman" w:cs="Times New Roman"/>
            <w:sz w:val="24"/>
            <w:szCs w:val="24"/>
          </w:rPr>
          <w:t xml:space="preserve">a theory of the </w:t>
        </w:r>
        <w:r w:rsidR="00EE572F">
          <w:rPr>
            <w:rFonts w:ascii="Times New Roman" w:hAnsi="Times New Roman" w:cs="Times New Roman"/>
            <w:sz w:val="24"/>
            <w:szCs w:val="24"/>
          </w:rPr>
          <w:lastRenderedPageBreak/>
          <w:t xml:space="preserve">mechanisms that underlie </w:t>
        </w:r>
      </w:ins>
      <w:del w:id="281" w:author="Miller, Harvey J." w:date="2019-12-10T09:21:00Z">
        <w:r w:rsidR="00E41883" w:rsidDel="00EE572F">
          <w:rPr>
            <w:rFonts w:ascii="Times New Roman" w:hAnsi="Times New Roman" w:cs="Times New Roman"/>
            <w:sz w:val="24"/>
            <w:szCs w:val="24"/>
          </w:rPr>
          <w:delText xml:space="preserve">the sources of </w:delText>
        </w:r>
      </w:del>
      <w:r w:rsidR="00E41883">
        <w:rPr>
          <w:rFonts w:ascii="Times New Roman" w:hAnsi="Times New Roman" w:cs="Times New Roman"/>
          <w:sz w:val="24"/>
          <w:szCs w:val="24"/>
        </w:rPr>
        <w:t>RTI</w:t>
      </w:r>
      <w:ins w:id="282" w:author="Miller, Harvey J." w:date="2019-12-10T09:21:00Z">
        <w:r w:rsidR="00EE572F">
          <w:rPr>
            <w:rFonts w:ascii="Times New Roman" w:hAnsi="Times New Roman" w:cs="Times New Roman"/>
            <w:sz w:val="24"/>
            <w:szCs w:val="24"/>
          </w:rPr>
          <w:t xml:space="preserve"> </w:t>
        </w:r>
      </w:ins>
      <w:del w:id="283" w:author="Miller, Harvey J." w:date="2019-12-10T09:21:00Z">
        <w:r w:rsidR="00E41883" w:rsidDel="00EE572F">
          <w:rPr>
            <w:rFonts w:ascii="Times New Roman" w:hAnsi="Times New Roman" w:cs="Times New Roman"/>
            <w:sz w:val="24"/>
            <w:szCs w:val="24"/>
          </w:rPr>
          <w:delText xml:space="preserve">-based </w:delText>
        </w:r>
      </w:del>
      <w:r w:rsidR="00E41883">
        <w:rPr>
          <w:rFonts w:ascii="Times New Roman" w:hAnsi="Times New Roman" w:cs="Times New Roman"/>
          <w:sz w:val="24"/>
          <w:szCs w:val="24"/>
        </w:rPr>
        <w:t>users’ waiting time penalties, and five types of trip planning strategies</w:t>
      </w:r>
      <w:del w:id="284" w:author="Miller, Harvey J." w:date="2019-12-10T09:22:00Z">
        <w:r w:rsidR="00E41883" w:rsidDel="00EE572F">
          <w:rPr>
            <w:rFonts w:ascii="Times New Roman" w:hAnsi="Times New Roman" w:cs="Times New Roman"/>
            <w:sz w:val="24"/>
            <w:szCs w:val="24"/>
          </w:rPr>
          <w:delText xml:space="preserve"> </w:delText>
        </w:r>
      </w:del>
      <w:ins w:id="285" w:author="Miller, Harvey J." w:date="2019-12-10T09:22:00Z">
        <w:r w:rsidR="00EE572F">
          <w:rPr>
            <w:rFonts w:ascii="Times New Roman" w:hAnsi="Times New Roman" w:cs="Times New Roman"/>
            <w:sz w:val="24"/>
            <w:szCs w:val="24"/>
          </w:rPr>
          <w:t xml:space="preserve"> that either ignore or exploit RTI</w:t>
        </w:r>
      </w:ins>
      <w:del w:id="286" w:author="Miller, Harvey J." w:date="2019-12-10T09:22:00Z">
        <w:r w:rsidR="00E41883" w:rsidDel="00EE572F">
          <w:rPr>
            <w:rFonts w:ascii="Times New Roman" w:hAnsi="Times New Roman" w:cs="Times New Roman"/>
            <w:sz w:val="24"/>
            <w:szCs w:val="24"/>
          </w:rPr>
          <w:delText>and thei</w:delText>
        </w:r>
        <w:r w:rsidR="000619C8" w:rsidDel="00EE572F">
          <w:rPr>
            <w:rFonts w:ascii="Times New Roman" w:hAnsi="Times New Roman" w:cs="Times New Roman"/>
            <w:sz w:val="24"/>
            <w:szCs w:val="24"/>
          </w:rPr>
          <w:delText>r definitions</w:delText>
        </w:r>
      </w:del>
      <w:r w:rsidR="000619C8">
        <w:rPr>
          <w:rFonts w:ascii="Times New Roman" w:hAnsi="Times New Roman" w:cs="Times New Roman"/>
          <w:sz w:val="24"/>
          <w:szCs w:val="24"/>
        </w:rPr>
        <w:t xml:space="preserve">. </w:t>
      </w:r>
      <w:ins w:id="287" w:author="Miller, Harvey J." w:date="2019-12-10T09:22:00Z">
        <w:r w:rsidR="00EE572F">
          <w:rPr>
            <w:rFonts w:ascii="Times New Roman" w:hAnsi="Times New Roman" w:cs="Times New Roman"/>
            <w:sz w:val="24"/>
            <w:szCs w:val="24"/>
          </w:rPr>
          <w:t xml:space="preserve"> W</w:t>
        </w:r>
      </w:ins>
      <w:del w:id="288" w:author="Miller, Harvey J." w:date="2019-12-10T09:22:00Z">
        <w:r w:rsidR="000619C8" w:rsidDel="00EE572F">
          <w:rPr>
            <w:rFonts w:ascii="Times New Roman" w:hAnsi="Times New Roman" w:cs="Times New Roman"/>
            <w:sz w:val="24"/>
            <w:szCs w:val="24"/>
          </w:rPr>
          <w:delText>Finally, w</w:delText>
        </w:r>
      </w:del>
      <w:r w:rsidR="000619C8">
        <w:rPr>
          <w:rFonts w:ascii="Times New Roman" w:hAnsi="Times New Roman" w:cs="Times New Roman"/>
          <w:sz w:val="24"/>
          <w:szCs w:val="24"/>
        </w:rPr>
        <w:t xml:space="preserve">e </w:t>
      </w:r>
      <w:del w:id="289" w:author="Miller, Harvey J." w:date="2019-12-10T09:21:00Z">
        <w:r w:rsidR="000619C8" w:rsidDel="00EE572F">
          <w:rPr>
            <w:rFonts w:ascii="Times New Roman" w:hAnsi="Times New Roman" w:cs="Times New Roman"/>
            <w:sz w:val="24"/>
            <w:szCs w:val="24"/>
          </w:rPr>
          <w:delText xml:space="preserve">will </w:delText>
        </w:r>
      </w:del>
      <w:r w:rsidR="000619C8">
        <w:rPr>
          <w:rFonts w:ascii="Times New Roman" w:hAnsi="Times New Roman" w:cs="Times New Roman"/>
          <w:sz w:val="24"/>
          <w:szCs w:val="24"/>
        </w:rPr>
        <w:t>demonstrate each TPS’</w:t>
      </w:r>
      <w:del w:id="290" w:author="Miller, Harvey J." w:date="2019-12-10T09:24:00Z">
        <w:r w:rsidR="000619C8" w:rsidDel="00EE572F">
          <w:rPr>
            <w:rFonts w:ascii="Times New Roman" w:hAnsi="Times New Roman" w:cs="Times New Roman"/>
            <w:sz w:val="24"/>
            <w:szCs w:val="24"/>
          </w:rPr>
          <w:delText>s</w:delText>
        </w:r>
      </w:del>
      <w:r w:rsidR="000619C8">
        <w:rPr>
          <w:rFonts w:ascii="Times New Roman" w:hAnsi="Times New Roman" w:cs="Times New Roman"/>
          <w:sz w:val="24"/>
          <w:szCs w:val="24"/>
        </w:rPr>
        <w:t xml:space="preserve"> </w:t>
      </w:r>
      <w:r w:rsidR="007964AD">
        <w:rPr>
          <w:rFonts w:ascii="Times New Roman" w:hAnsi="Times New Roman" w:cs="Times New Roman"/>
          <w:sz w:val="24"/>
          <w:szCs w:val="24"/>
        </w:rPr>
        <w:t xml:space="preserve">overall </w:t>
      </w:r>
      <w:r w:rsidR="000619C8">
        <w:rPr>
          <w:rFonts w:ascii="Times New Roman" w:hAnsi="Times New Roman" w:cs="Times New Roman"/>
          <w:sz w:val="24"/>
          <w:szCs w:val="24"/>
        </w:rPr>
        <w:t>p</w:t>
      </w:r>
      <w:ins w:id="291" w:author="Miller, Harvey J." w:date="2019-12-10T09:22:00Z">
        <w:r w:rsidR="00EE572F">
          <w:rPr>
            <w:rFonts w:ascii="Times New Roman" w:hAnsi="Times New Roman" w:cs="Times New Roman"/>
            <w:sz w:val="24"/>
            <w:szCs w:val="24"/>
          </w:rPr>
          <w:t xml:space="preserve">erformance </w:t>
        </w:r>
      </w:ins>
      <w:del w:id="292" w:author="Miller, Harvey J." w:date="2019-12-10T09:22:00Z">
        <w:r w:rsidR="000619C8" w:rsidDel="00EE572F">
          <w:rPr>
            <w:rFonts w:ascii="Times New Roman" w:hAnsi="Times New Roman" w:cs="Times New Roman"/>
            <w:sz w:val="24"/>
            <w:szCs w:val="24"/>
          </w:rPr>
          <w:delText>attern</w:delText>
        </w:r>
        <w:r w:rsidR="007964AD" w:rsidDel="00EE572F">
          <w:rPr>
            <w:rFonts w:ascii="Times New Roman" w:hAnsi="Times New Roman" w:cs="Times New Roman"/>
            <w:sz w:val="24"/>
            <w:szCs w:val="24"/>
          </w:rPr>
          <w:delText>s</w:delText>
        </w:r>
        <w:r w:rsidR="000619C8" w:rsidDel="00EE572F">
          <w:rPr>
            <w:rFonts w:ascii="Times New Roman" w:hAnsi="Times New Roman" w:cs="Times New Roman"/>
            <w:sz w:val="24"/>
            <w:szCs w:val="24"/>
          </w:rPr>
          <w:delText xml:space="preserve"> </w:delText>
        </w:r>
      </w:del>
      <w:ins w:id="293" w:author="Miller, Harvey J." w:date="2019-12-10T09:23:00Z">
        <w:r w:rsidR="00EE572F">
          <w:rPr>
            <w:rFonts w:ascii="Times New Roman" w:hAnsi="Times New Roman" w:cs="Times New Roman"/>
            <w:sz w:val="24"/>
            <w:szCs w:val="24"/>
          </w:rPr>
          <w:t>and performance with respect to time, distance to bus stop, and location of the bus stop within the route</w:t>
        </w:r>
      </w:ins>
      <w:del w:id="294" w:author="Miller, Harvey J." w:date="2019-12-10T09:23:00Z">
        <w:r w:rsidR="007964AD" w:rsidDel="00EE572F">
          <w:rPr>
            <w:rFonts w:ascii="Times New Roman" w:hAnsi="Times New Roman" w:cs="Times New Roman"/>
            <w:sz w:val="24"/>
            <w:szCs w:val="24"/>
          </w:rPr>
          <w:delText xml:space="preserve">and patterns </w:delText>
        </w:r>
        <w:r w:rsidR="000619C8" w:rsidDel="00EE572F">
          <w:rPr>
            <w:rFonts w:ascii="Times New Roman" w:hAnsi="Times New Roman" w:cs="Times New Roman"/>
            <w:sz w:val="24"/>
            <w:szCs w:val="24"/>
          </w:rPr>
          <w:delText>a</w:delText>
        </w:r>
      </w:del>
      <w:del w:id="295" w:author="Miller, Harvey J." w:date="2019-12-10T09:22:00Z">
        <w:r w:rsidR="000619C8" w:rsidDel="00EE572F">
          <w:rPr>
            <w:rFonts w:ascii="Times New Roman" w:hAnsi="Times New Roman" w:cs="Times New Roman"/>
            <w:sz w:val="24"/>
            <w:szCs w:val="24"/>
          </w:rPr>
          <w:delText xml:space="preserve">cross </w:delText>
        </w:r>
      </w:del>
      <w:del w:id="296" w:author="Miller, Harvey J." w:date="2019-12-10T09:23:00Z">
        <w:r w:rsidR="000619C8" w:rsidDel="00EE572F">
          <w:rPr>
            <w:rFonts w:ascii="Times New Roman" w:hAnsi="Times New Roman" w:cs="Times New Roman"/>
            <w:sz w:val="24"/>
            <w:szCs w:val="24"/>
          </w:rPr>
          <w:delText>space and time</w:delText>
        </w:r>
      </w:del>
      <w:r w:rsidR="000619C8">
        <w:rPr>
          <w:rFonts w:ascii="Times New Roman" w:hAnsi="Times New Roman" w:cs="Times New Roman"/>
          <w:sz w:val="24"/>
          <w:szCs w:val="24"/>
        </w:rPr>
        <w:t>.</w:t>
      </w:r>
      <w:ins w:id="297" w:author="Miller, Harvey J." w:date="2019-12-09T16:56:00Z">
        <w:r w:rsidR="00492706">
          <w:rPr>
            <w:rFonts w:ascii="Times New Roman" w:hAnsi="Times New Roman" w:cs="Times New Roman"/>
            <w:sz w:val="24"/>
            <w:szCs w:val="24"/>
          </w:rPr>
          <w:t xml:space="preserve">  </w:t>
        </w:r>
      </w:ins>
      <w:ins w:id="298" w:author="Miller, Harvey J." w:date="2019-12-10T09:23:00Z">
        <w:r w:rsidR="00EE572F">
          <w:rPr>
            <w:rFonts w:ascii="Times New Roman" w:hAnsi="Times New Roman" w:cs="Times New Roman"/>
            <w:sz w:val="24"/>
            <w:szCs w:val="24"/>
          </w:rPr>
          <w:t>We also veri</w:t>
        </w:r>
        <w:r w:rsidR="00F00CF3">
          <w:rPr>
            <w:rFonts w:ascii="Times New Roman" w:hAnsi="Times New Roman" w:cs="Times New Roman"/>
            <w:sz w:val="24"/>
            <w:szCs w:val="24"/>
          </w:rPr>
          <w:t xml:space="preserve">fy our theory </w:t>
        </w:r>
      </w:ins>
      <w:ins w:id="299" w:author="Miller, Harvey J." w:date="2019-12-10T11:05:00Z">
        <w:r w:rsidR="00F00CF3">
          <w:rPr>
            <w:rFonts w:ascii="Times New Roman" w:hAnsi="Times New Roman" w:cs="Times New Roman"/>
            <w:sz w:val="24"/>
            <w:szCs w:val="24"/>
          </w:rPr>
          <w:t xml:space="preserve">of the mechanisms </w:t>
        </w:r>
      </w:ins>
      <w:ins w:id="300" w:author="Miller, Harvey J." w:date="2019-12-10T09:23:00Z">
        <w:r w:rsidR="00F00CF3">
          <w:rPr>
            <w:rFonts w:ascii="Times New Roman" w:hAnsi="Times New Roman" w:cs="Times New Roman"/>
            <w:sz w:val="24"/>
            <w:szCs w:val="24"/>
          </w:rPr>
          <w:t xml:space="preserve">underlying the </w:t>
        </w:r>
      </w:ins>
      <w:ins w:id="301" w:author="Miller, Harvey J." w:date="2019-12-10T11:05:00Z">
        <w:r w:rsidR="00F00CF3">
          <w:rPr>
            <w:rFonts w:ascii="Times New Roman" w:hAnsi="Times New Roman" w:cs="Times New Roman"/>
            <w:sz w:val="24"/>
            <w:szCs w:val="24"/>
          </w:rPr>
          <w:t xml:space="preserve">time penalties experienced by </w:t>
        </w:r>
      </w:ins>
      <w:ins w:id="302" w:author="Miller, Harvey J." w:date="2019-12-10T09:23:00Z">
        <w:r w:rsidR="00F00CF3">
          <w:rPr>
            <w:rFonts w:ascii="Times New Roman" w:hAnsi="Times New Roman" w:cs="Times New Roman"/>
            <w:sz w:val="24"/>
            <w:szCs w:val="24"/>
          </w:rPr>
          <w:t>RTI users</w:t>
        </w:r>
      </w:ins>
      <w:ins w:id="303" w:author="Miller, Harvey J." w:date="2019-12-10T09:24:00Z">
        <w:r w:rsidR="00EE572F">
          <w:rPr>
            <w:rFonts w:ascii="Times New Roman" w:hAnsi="Times New Roman" w:cs="Times New Roman"/>
            <w:sz w:val="24"/>
            <w:szCs w:val="24"/>
          </w:rPr>
          <w:t xml:space="preserve">.  </w:t>
        </w:r>
      </w:ins>
      <w:ins w:id="304" w:author="Miller, Harvey J." w:date="2019-12-09T16:56:00Z">
        <w:r w:rsidR="00492706">
          <w:rPr>
            <w:rFonts w:ascii="Times New Roman" w:hAnsi="Times New Roman" w:cs="Times New Roman"/>
            <w:sz w:val="24"/>
            <w:szCs w:val="24"/>
          </w:rPr>
          <w:t>We conclude this paper with a discussion of major f</w:t>
        </w:r>
      </w:ins>
      <w:ins w:id="305" w:author="Miller, Harvey J." w:date="2019-12-09T16:57:00Z">
        <w:r w:rsidR="00492706">
          <w:rPr>
            <w:rFonts w:ascii="Times New Roman" w:hAnsi="Times New Roman" w:cs="Times New Roman"/>
            <w:sz w:val="24"/>
            <w:szCs w:val="24"/>
          </w:rPr>
          <w:t xml:space="preserve">indings, their significance for science and planning, and potential next research steps.  </w:t>
        </w:r>
      </w:ins>
    </w:p>
    <w:p w14:paraId="53B8932A" w14:textId="77777777" w:rsidR="006550FB" w:rsidRPr="00742068" w:rsidRDefault="006550FB" w:rsidP="006550FB">
      <w:pPr>
        <w:ind w:firstLine="720"/>
        <w:rPr>
          <w:rFonts w:ascii="Times New Roman" w:hAnsi="Times New Roman" w:cs="Times New Roman"/>
          <w:sz w:val="24"/>
          <w:szCs w:val="24"/>
        </w:rPr>
      </w:pPr>
    </w:p>
    <w:p w14:paraId="374CE00E" w14:textId="2A653338" w:rsidR="00F54702" w:rsidRPr="006139C8" w:rsidRDefault="006550FB" w:rsidP="006139C8">
      <w:pPr>
        <w:pStyle w:val="ListParagraph"/>
        <w:numPr>
          <w:ilvl w:val="0"/>
          <w:numId w:val="5"/>
        </w:numPr>
        <w:rPr>
          <w:rFonts w:ascii="Times New Roman" w:hAnsi="Times New Roman" w:cs="Times New Roman"/>
          <w:b/>
          <w:bCs/>
          <w:sz w:val="24"/>
          <w:szCs w:val="24"/>
        </w:rPr>
      </w:pPr>
      <w:r w:rsidRPr="006139C8">
        <w:rPr>
          <w:rFonts w:ascii="Times New Roman" w:hAnsi="Times New Roman" w:cs="Times New Roman"/>
          <w:b/>
          <w:sz w:val="24"/>
          <w:szCs w:val="24"/>
          <w:u w:val="single"/>
        </w:rPr>
        <w:t>Literature review</w:t>
      </w:r>
    </w:p>
    <w:p w14:paraId="6744D152" w14:textId="51BF0654" w:rsidR="00816A10" w:rsidRDefault="005C2816" w:rsidP="006550FB">
      <w:pPr>
        <w:jc w:val="both"/>
        <w:rPr>
          <w:ins w:id="306" w:author="Miller, Harvey J." w:date="2019-12-10T13:34:00Z"/>
          <w:rFonts w:ascii="Times New Roman" w:hAnsi="Times New Roman" w:cs="Times New Roman"/>
          <w:sz w:val="24"/>
          <w:szCs w:val="24"/>
        </w:rPr>
      </w:pPr>
      <w:ins w:id="307" w:author="Liu, Luyu" w:date="2020-05-26T20:31:00Z">
        <w:r>
          <w:rPr>
            <w:rFonts w:ascii="Times New Roman" w:hAnsi="Times New Roman" w:cs="Times New Roman"/>
            <w:sz w:val="24"/>
            <w:szCs w:val="24"/>
          </w:rPr>
          <w:t>In this section, we provide a comprehensive review on studies about the impact of mobile real-time information.</w:t>
        </w:r>
        <w:r w:rsidR="00F54702">
          <w:rPr>
            <w:rFonts w:ascii="Times New Roman" w:hAnsi="Times New Roman" w:cs="Times New Roman"/>
            <w:sz w:val="24"/>
            <w:szCs w:val="24"/>
          </w:rPr>
          <w:t xml:space="preserve"> </w:t>
        </w:r>
      </w:ins>
      <w:del w:id="308" w:author="Liu, Luyu" w:date="2020-05-26T12:20:00Z">
        <w:r w:rsidR="006550FB" w:rsidDel="0063407E">
          <w:rPr>
            <w:rFonts w:ascii="Times New Roman" w:hAnsi="Times New Roman" w:cs="Times New Roman"/>
            <w:sz w:val="24"/>
            <w:szCs w:val="24"/>
          </w:rPr>
          <w:delText>Analyzing the impacts of timely public transit information predates the development of contemporary real</w:delText>
        </w:r>
      </w:del>
      <w:ins w:id="309" w:author="Miller, Harvey J." w:date="2019-12-10T11:06:00Z">
        <w:del w:id="310" w:author="Liu, Luyu" w:date="2020-05-26T12:20:00Z">
          <w:r w:rsidR="00F00CF3" w:rsidDel="0063407E">
            <w:rPr>
              <w:rFonts w:ascii="Times New Roman" w:hAnsi="Times New Roman" w:cs="Times New Roman"/>
              <w:sz w:val="24"/>
              <w:szCs w:val="24"/>
            </w:rPr>
            <w:delText xml:space="preserve"> time information (RTI) </w:delText>
          </w:r>
        </w:del>
      </w:ins>
      <w:del w:id="311" w:author="Liu, Luyu" w:date="2020-05-26T12:20:00Z">
        <w:r w:rsidR="006550FB" w:rsidDel="0063407E">
          <w:rPr>
            <w:rFonts w:ascii="Times New Roman" w:hAnsi="Times New Roman" w:cs="Times New Roman"/>
            <w:sz w:val="24"/>
            <w:szCs w:val="24"/>
          </w:rPr>
          <w:delText xml:space="preserve">-time data provided via webpages and smart phone apps (e.g., </w:delText>
        </w:r>
        <w:r w:rsidR="006550FB" w:rsidDel="0063407E">
          <w:rPr>
            <w:rFonts w:ascii="Times New Roman" w:hAnsi="Times New Roman" w:cs="Times New Roman"/>
            <w:sz w:val="24"/>
            <w:szCs w:val="24"/>
          </w:rPr>
          <w:fldChar w:fldCharType="begin" w:fldLock="1"/>
        </w:r>
        <w:r w:rsidR="000545CA" w:rsidRPr="00F54702" w:rsidDel="0063407E">
          <w:rPr>
            <w:rFonts w:ascii="Times New Roman" w:hAnsi="Times New Roman" w:cs="Times New Roman"/>
            <w:sz w:val="24"/>
            <w:szCs w:val="24"/>
            <w:rPrChange w:id="312" w:author="Liu, Luyu" w:date="2020-05-26T20:35:00Z">
              <w:rPr>
                <w:rFonts w:ascii="Times New Roman" w:hAnsi="Times New Roman" w:cs="Times New Roman"/>
                <w:sz w:val="24"/>
                <w:szCs w:val="24"/>
              </w:rPr>
            </w:rPrChange>
          </w:rPr>
          <w:del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delInstrText>
        </w:r>
        <w:r w:rsidR="006550FB" w:rsidDel="0063407E">
          <w:rPr>
            <w:rFonts w:ascii="Times New Roman" w:hAnsi="Times New Roman" w:cs="Times New Roman"/>
            <w:sz w:val="24"/>
            <w:szCs w:val="24"/>
          </w:rPr>
          <w:fldChar w:fldCharType="separate"/>
        </w:r>
        <w:r w:rsidR="006550FB" w:rsidRPr="00E57639" w:rsidDel="0063407E">
          <w:rPr>
            <w:rFonts w:ascii="Times New Roman" w:hAnsi="Times New Roman" w:cs="Times New Roman"/>
            <w:noProof/>
            <w:sz w:val="24"/>
            <w:szCs w:val="24"/>
          </w:rPr>
          <w:delText xml:space="preserve">Reed </w:delText>
        </w:r>
        <w:r w:rsidR="006550FB" w:rsidDel="0063407E">
          <w:rPr>
            <w:rFonts w:ascii="Times New Roman" w:hAnsi="Times New Roman" w:cs="Times New Roman"/>
            <w:noProof/>
            <w:sz w:val="24"/>
            <w:szCs w:val="24"/>
          </w:rPr>
          <w:delText>(</w:delText>
        </w:r>
        <w:r w:rsidR="006550FB" w:rsidRPr="00E57639" w:rsidDel="0063407E">
          <w:rPr>
            <w:rFonts w:ascii="Times New Roman" w:hAnsi="Times New Roman" w:cs="Times New Roman"/>
            <w:noProof/>
            <w:sz w:val="24"/>
            <w:szCs w:val="24"/>
          </w:rPr>
          <w:delText>1995)</w:delText>
        </w:r>
        <w:r w:rsidR="006550FB" w:rsidDel="0063407E">
          <w:rPr>
            <w:rFonts w:ascii="Times New Roman" w:hAnsi="Times New Roman" w:cs="Times New Roman"/>
            <w:sz w:val="24"/>
            <w:szCs w:val="24"/>
          </w:rPr>
          <w:fldChar w:fldCharType="end"/>
        </w:r>
        <w:r w:rsidR="006550FB" w:rsidDel="0063407E">
          <w:rPr>
            <w:rFonts w:ascii="Times New Roman" w:hAnsi="Times New Roman" w:cs="Times New Roman"/>
            <w:sz w:val="24"/>
            <w:szCs w:val="24"/>
          </w:rPr>
          <w:delText xml:space="preserve">, discussed below).  </w:delText>
        </w:r>
      </w:del>
      <w:ins w:id="313" w:author="Miller, Harvey J." w:date="2019-12-10T11:07:00Z">
        <w:r w:rsidR="00F00CF3">
          <w:rPr>
            <w:rFonts w:ascii="Times New Roman" w:hAnsi="Times New Roman" w:cs="Times New Roman"/>
            <w:sz w:val="24"/>
            <w:szCs w:val="24"/>
          </w:rPr>
          <w:t>The development and deployment o</w:t>
        </w:r>
      </w:ins>
      <w:ins w:id="314" w:author="Miller, Harvey J." w:date="2019-12-10T11:08:00Z">
        <w:r w:rsidR="00F00CF3">
          <w:rPr>
            <w:rFonts w:ascii="Times New Roman" w:hAnsi="Times New Roman" w:cs="Times New Roman"/>
            <w:sz w:val="24"/>
            <w:szCs w:val="24"/>
          </w:rPr>
          <w:t xml:space="preserve">f global positioning system receivers and other </w:t>
        </w:r>
        <w:r w:rsidR="00F00CF3" w:rsidRPr="00F00CF3">
          <w:rPr>
            <w:rFonts w:ascii="Times New Roman" w:hAnsi="Times New Roman" w:cs="Times New Roman"/>
            <w:sz w:val="24"/>
            <w:szCs w:val="24"/>
          </w:rPr>
          <w:t xml:space="preserve">automated </w:t>
        </w:r>
        <w:r w:rsidR="00F00CF3">
          <w:rPr>
            <w:rFonts w:ascii="Times New Roman" w:hAnsi="Times New Roman" w:cs="Times New Roman"/>
            <w:sz w:val="24"/>
            <w:szCs w:val="24"/>
          </w:rPr>
          <w:t>vehicle location system, open data policies by transit authorities</w:t>
        </w:r>
      </w:ins>
      <w:ins w:id="315" w:author="Liu, Luyu" w:date="2020-05-26T12:22:00Z">
        <w:r w:rsidR="00CF0D86">
          <w:rPr>
            <w:rFonts w:ascii="Times New Roman" w:hAnsi="Times New Roman" w:cs="Times New Roman"/>
            <w:sz w:val="24"/>
            <w:szCs w:val="24"/>
          </w:rPr>
          <w:t>,</w:t>
        </w:r>
      </w:ins>
      <w:ins w:id="316" w:author="Miller, Harvey J." w:date="2019-12-10T11:08:00Z">
        <w:r w:rsidR="00F00CF3">
          <w:rPr>
            <w:rFonts w:ascii="Times New Roman" w:hAnsi="Times New Roman" w:cs="Times New Roman"/>
            <w:sz w:val="24"/>
            <w:szCs w:val="24"/>
          </w:rPr>
          <w:t xml:space="preserve"> and </w:t>
        </w:r>
      </w:ins>
      <w:ins w:id="317" w:author="Miller, Harvey J." w:date="2019-12-10T11:06:00Z">
        <w:r w:rsidR="00F00CF3">
          <w:rPr>
            <w:rFonts w:ascii="Times New Roman" w:hAnsi="Times New Roman" w:cs="Times New Roman"/>
            <w:sz w:val="24"/>
            <w:szCs w:val="24"/>
          </w:rPr>
          <w:t xml:space="preserve">the </w:t>
        </w:r>
      </w:ins>
      <w:del w:id="318" w:author="Miller, Harvey J." w:date="2019-12-10T11:06:00Z">
        <w:r w:rsidR="006550FB" w:rsidDel="00F00CF3">
          <w:rPr>
            <w:rFonts w:ascii="Times New Roman" w:hAnsi="Times New Roman" w:cs="Times New Roman"/>
            <w:sz w:val="24"/>
            <w:szCs w:val="24"/>
          </w:rPr>
          <w:delText xml:space="preserve">After the </w:delText>
        </w:r>
      </w:del>
      <w:r w:rsidR="006550FB">
        <w:rPr>
          <w:rFonts w:ascii="Times New Roman" w:hAnsi="Times New Roman" w:cs="Times New Roman"/>
          <w:sz w:val="24"/>
          <w:szCs w:val="24"/>
        </w:rPr>
        <w:t xml:space="preserve">widespread </w:t>
      </w:r>
      <w:ins w:id="319" w:author="Miller, Harvey J." w:date="2019-12-10T11:06:00Z">
        <w:r w:rsidR="00F00CF3">
          <w:rPr>
            <w:rFonts w:ascii="Times New Roman" w:hAnsi="Times New Roman" w:cs="Times New Roman"/>
            <w:sz w:val="24"/>
            <w:szCs w:val="24"/>
          </w:rPr>
          <w:t xml:space="preserve">adoption of </w:t>
        </w:r>
      </w:ins>
      <w:ins w:id="320" w:author="Miller, Harvey J." w:date="2019-12-10T11:09:00Z">
        <w:r w:rsidR="00F00CF3">
          <w:rPr>
            <w:rFonts w:ascii="Times New Roman" w:hAnsi="Times New Roman" w:cs="Times New Roman"/>
            <w:sz w:val="24"/>
            <w:szCs w:val="24"/>
          </w:rPr>
          <w:t xml:space="preserve">the World Wide Web </w:t>
        </w:r>
      </w:ins>
      <w:del w:id="321" w:author="Miller, Harvey J." w:date="2019-12-10T11:06:00Z">
        <w:r w:rsidR="006550FB" w:rsidDel="00F00CF3">
          <w:rPr>
            <w:rFonts w:ascii="Times New Roman" w:hAnsi="Times New Roman" w:cs="Times New Roman"/>
            <w:sz w:val="24"/>
            <w:szCs w:val="24"/>
          </w:rPr>
          <w:delText xml:space="preserve">application of smart </w:delText>
        </w:r>
      </w:del>
      <w:ins w:id="322" w:author="Miller, Harvey J." w:date="2019-12-10T11:07:00Z">
        <w:r w:rsidR="00F00CF3">
          <w:rPr>
            <w:rFonts w:ascii="Times New Roman" w:hAnsi="Times New Roman" w:cs="Times New Roman"/>
            <w:sz w:val="24"/>
            <w:szCs w:val="24"/>
          </w:rPr>
          <w:t>mobile</w:t>
        </w:r>
      </w:ins>
      <w:del w:id="323" w:author="Miller, Harvey J." w:date="2019-12-10T11:07:00Z">
        <w:r w:rsidR="006550FB" w:rsidDel="00F00CF3">
          <w:rPr>
            <w:rFonts w:ascii="Times New Roman" w:hAnsi="Times New Roman" w:cs="Times New Roman"/>
            <w:sz w:val="24"/>
            <w:szCs w:val="24"/>
          </w:rPr>
          <w:delText>personal</w:delText>
        </w:r>
      </w:del>
      <w:r w:rsidR="006550FB">
        <w:rPr>
          <w:rFonts w:ascii="Times New Roman" w:hAnsi="Times New Roman" w:cs="Times New Roman"/>
          <w:sz w:val="24"/>
          <w:szCs w:val="24"/>
        </w:rPr>
        <w:t xml:space="preserve"> </w:t>
      </w:r>
      <w:commentRangeStart w:id="324"/>
      <w:ins w:id="325" w:author="Miller, Harvey J." w:date="2019-12-10T11:07:00Z">
        <w:r w:rsidR="00F00CF3">
          <w:rPr>
            <w:rFonts w:ascii="Times New Roman" w:hAnsi="Times New Roman" w:cs="Times New Roman"/>
            <w:sz w:val="24"/>
            <w:szCs w:val="24"/>
          </w:rPr>
          <w:t>telephony</w:t>
        </w:r>
        <w:commentRangeEnd w:id="324"/>
        <w:r w:rsidR="00F00CF3">
          <w:rPr>
            <w:rStyle w:val="CommentReference"/>
          </w:rPr>
          <w:commentReference w:id="324"/>
        </w:r>
      </w:ins>
      <w:del w:id="326" w:author="Miller, Harvey J." w:date="2019-12-10T11:07:00Z">
        <w:r w:rsidR="006550FB" w:rsidDel="00F00CF3">
          <w:rPr>
            <w:rFonts w:ascii="Times New Roman" w:hAnsi="Times New Roman" w:cs="Times New Roman"/>
            <w:sz w:val="24"/>
            <w:szCs w:val="24"/>
          </w:rPr>
          <w:delText>devices</w:delText>
        </w:r>
      </w:del>
      <w:del w:id="327" w:author="Liu, Luyu" w:date="2020-05-26T20:35:00Z">
        <w:r w:rsidR="006550FB" w:rsidDel="00F54702">
          <w:rPr>
            <w:rFonts w:ascii="Times New Roman" w:hAnsi="Times New Roman" w:cs="Times New Roman"/>
            <w:sz w:val="24"/>
            <w:szCs w:val="24"/>
          </w:rPr>
          <w:delText>,</w:delText>
        </w:r>
      </w:del>
      <w:ins w:id="328" w:author="Miller, Harvey J." w:date="2019-12-10T11:09:00Z">
        <w:r w:rsidR="00F00CF3">
          <w:rPr>
            <w:rFonts w:ascii="Times New Roman" w:hAnsi="Times New Roman" w:cs="Times New Roman"/>
            <w:sz w:val="24"/>
            <w:szCs w:val="24"/>
          </w:rPr>
          <w:t xml:space="preserve"> has generated a widespread use of </w:t>
        </w:r>
      </w:ins>
      <w:del w:id="329" w:author="Miller, Harvey J." w:date="2019-12-10T11:09:00Z">
        <w:r w:rsidR="006550FB" w:rsidDel="00F00CF3">
          <w:rPr>
            <w:rFonts w:ascii="Times New Roman" w:hAnsi="Times New Roman" w:cs="Times New Roman"/>
            <w:sz w:val="24"/>
            <w:szCs w:val="24"/>
          </w:rPr>
          <w:delText xml:space="preserve"> </w:delText>
        </w:r>
      </w:del>
      <w:ins w:id="330" w:author="Miller, Harvey J." w:date="2019-12-10T11:07:00Z">
        <w:r w:rsidR="00F00CF3">
          <w:rPr>
            <w:rFonts w:ascii="Times New Roman" w:hAnsi="Times New Roman" w:cs="Times New Roman"/>
            <w:sz w:val="24"/>
            <w:szCs w:val="24"/>
          </w:rPr>
          <w:t xml:space="preserve">RTI </w:t>
        </w:r>
      </w:ins>
      <w:del w:id="331" w:author="Miller, Harvey J." w:date="2019-12-10T11:07:00Z">
        <w:r w:rsidR="006550FB" w:rsidDel="00F00CF3">
          <w:rPr>
            <w:rFonts w:ascii="Times New Roman" w:hAnsi="Times New Roman" w:cs="Times New Roman"/>
            <w:sz w:val="24"/>
            <w:szCs w:val="24"/>
          </w:rPr>
          <w:delText xml:space="preserve">real-time information </w:delText>
        </w:r>
      </w:del>
      <w:ins w:id="332" w:author="Miller, Harvey J." w:date="2019-12-10T11:09:00Z">
        <w:r w:rsidR="00F00CF3">
          <w:rPr>
            <w:rFonts w:ascii="Times New Roman" w:hAnsi="Times New Roman" w:cs="Times New Roman"/>
            <w:sz w:val="24"/>
            <w:szCs w:val="24"/>
          </w:rPr>
          <w:t>by public transit agencies and users</w:t>
        </w:r>
      </w:ins>
      <w:del w:id="333" w:author="Miller, Harvey J." w:date="2019-12-10T11:09:00Z">
        <w:r w:rsidR="006550FB" w:rsidDel="00F00CF3">
          <w:rPr>
            <w:rFonts w:ascii="Times New Roman" w:hAnsi="Times New Roman" w:cs="Times New Roman"/>
            <w:sz w:val="24"/>
            <w:szCs w:val="24"/>
          </w:rPr>
          <w:delText>is becoming more prevalent due to</w:delText>
        </w:r>
      </w:del>
      <w:del w:id="334" w:author="Miller, Harvey J." w:date="2019-12-10T11:07:00Z">
        <w:r w:rsidR="006550FB" w:rsidDel="00F00CF3">
          <w:rPr>
            <w:rFonts w:ascii="Times New Roman" w:hAnsi="Times New Roman" w:cs="Times New Roman"/>
            <w:sz w:val="24"/>
            <w:szCs w:val="24"/>
          </w:rPr>
          <w:delText xml:space="preserve"> less expensive automated vehicle location system and the open data policy</w:delText>
        </w:r>
      </w:del>
      <w:r w:rsidR="006550FB">
        <w:rPr>
          <w:rFonts w:ascii="Times New Roman" w:hAnsi="Times New Roman" w:cs="Times New Roman"/>
          <w:sz w:val="24"/>
          <w:szCs w:val="24"/>
        </w:rPr>
        <w:t xml:space="preserve">. Correspondingly, the body of literature </w:t>
      </w:r>
      <w:ins w:id="335" w:author="Miller, Harvey J." w:date="2019-12-10T11:09:00Z">
        <w:r w:rsidR="00F00CF3">
          <w:rPr>
            <w:rFonts w:ascii="Times New Roman" w:hAnsi="Times New Roman" w:cs="Times New Roman"/>
            <w:sz w:val="24"/>
            <w:szCs w:val="24"/>
          </w:rPr>
          <w:t xml:space="preserve">on RTI in public transit </w:t>
        </w:r>
      </w:ins>
      <w:r w:rsidR="006550FB">
        <w:rPr>
          <w:rFonts w:ascii="Times New Roman" w:hAnsi="Times New Roman" w:cs="Times New Roman"/>
          <w:sz w:val="24"/>
          <w:szCs w:val="24"/>
        </w:rPr>
        <w:t xml:space="preserve">is </w:t>
      </w:r>
      <w:del w:id="336" w:author="Miller, Harvey J." w:date="2019-12-10T11:10:00Z">
        <w:r w:rsidR="006550FB" w:rsidDel="00F00CF3">
          <w:rPr>
            <w:rFonts w:ascii="Times New Roman" w:hAnsi="Times New Roman" w:cs="Times New Roman"/>
            <w:sz w:val="24"/>
            <w:szCs w:val="24"/>
          </w:rPr>
          <w:delText xml:space="preserve">steadily </w:delText>
        </w:r>
      </w:del>
      <w:r w:rsidR="006550FB">
        <w:rPr>
          <w:rFonts w:ascii="Times New Roman" w:hAnsi="Times New Roman" w:cs="Times New Roman"/>
          <w:sz w:val="24"/>
          <w:szCs w:val="24"/>
        </w:rPr>
        <w:t>growing and there are numerous</w:t>
      </w:r>
      <w:r w:rsidR="006550FB" w:rsidRPr="00930E94">
        <w:rPr>
          <w:rFonts w:ascii="Times New Roman" w:hAnsi="Times New Roman" w:cs="Times New Roman"/>
          <w:sz w:val="24"/>
          <w:szCs w:val="24"/>
        </w:rPr>
        <w:t xml:space="preserve"> </w:t>
      </w:r>
      <w:r w:rsidR="006550FB">
        <w:rPr>
          <w:rFonts w:ascii="Times New Roman" w:hAnsi="Times New Roman" w:cs="Times New Roman"/>
          <w:sz w:val="24"/>
          <w:szCs w:val="24"/>
        </w:rPr>
        <w:t>studies investigating real-time information’s impact on public transit users</w:t>
      </w:r>
      <w:ins w:id="337" w:author="Liu, Luyu" w:date="2020-05-26T20:35:00Z">
        <w:r w:rsidR="00F54702">
          <w:rPr>
            <w:rFonts w:ascii="Times New Roman" w:hAnsi="Times New Roman" w:cs="Times New Roman"/>
            <w:sz w:val="24"/>
            <w:szCs w:val="24"/>
          </w:rPr>
          <w:t>. In this review, we will first</w:t>
        </w:r>
      </w:ins>
      <w:ins w:id="338" w:author="Liu, Luyu" w:date="2020-05-26T20:36:00Z">
        <w:r w:rsidR="00F54702" w:rsidRPr="00F54702">
          <w:rPr>
            <w:rFonts w:ascii="Times New Roman" w:hAnsi="Times New Roman" w:cs="Times New Roman"/>
            <w:sz w:val="24"/>
            <w:szCs w:val="24"/>
          </w:rPr>
          <w:t xml:space="preserve"> </w:t>
        </w:r>
        <w:r w:rsidR="00F54702">
          <w:rPr>
            <w:rFonts w:ascii="Times New Roman" w:hAnsi="Times New Roman" w:cs="Times New Roman"/>
            <w:sz w:val="24"/>
            <w:szCs w:val="24"/>
          </w:rPr>
          <w:t>review the methods of quantifying the impacts of RTI on waiting time</w:t>
        </w:r>
        <w:r w:rsidR="00F54702">
          <w:rPr>
            <w:rFonts w:ascii="Times New Roman" w:hAnsi="Times New Roman" w:cs="Times New Roman"/>
            <w:sz w:val="24"/>
            <w:szCs w:val="24"/>
          </w:rPr>
          <w:t xml:space="preserve"> and report these studies’ findings. </w:t>
        </w:r>
      </w:ins>
      <w:del w:id="339" w:author="Liu, Luyu" w:date="2020-05-26T20:35:00Z">
        <w:r w:rsidR="006550FB" w:rsidDel="00F54702">
          <w:rPr>
            <w:rFonts w:ascii="Times New Roman" w:hAnsi="Times New Roman" w:cs="Times New Roman"/>
            <w:sz w:val="24"/>
            <w:szCs w:val="24"/>
          </w:rPr>
          <w:delText xml:space="preserve"> </w:delText>
        </w:r>
        <w:r w:rsidR="006550FB" w:rsidDel="00F54702">
          <w:rPr>
            <w:rFonts w:ascii="Times New Roman" w:hAnsi="Times New Roman" w:cs="Times New Roman"/>
            <w:sz w:val="24"/>
            <w:szCs w:val="24"/>
          </w:rPr>
          <w:fldChar w:fldCharType="begin" w:fldLock="1"/>
        </w:r>
        <w:r w:rsidR="000545CA" w:rsidDel="00F54702">
          <w:rPr>
            <w:rFonts w:ascii="Times New Roman" w:hAnsi="Times New Roman" w:cs="Times New Roman"/>
            <w:sz w:val="24"/>
            <w:szCs w:val="24"/>
          </w:rPr>
          <w:del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9-50","title":"University traveler value of potential real-time transit information","type":"article-journal","volume":"14"},"uris":["http://www.mendeley.com/documents/?uuid=ed48103a-d902-4fed-86f3-447166293619"]},{"id":"ITEM-3","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DOI":"10.1016/j.trc.2015.01.021","ISSN":"0968090X","abstract":"In the past few years, numerous mobile applications have made it possible for public transit passengers to find routes and/or learn about the expected arrival time of their transit vehicles. Though these services are widely used, their impact on overall transit ridership remains unclear. The objective of this research is to assess the effect of real-time information provided via web-enabled and mobile devices on public transit ridership. An empirical evaluation is conducted for New York City, which is the setting of a natural experiment in which a real-time bus tracking system was gradually launched on a borough-by-borough basis beginning in 2011. Panel regression techniques are used to evaluate bus ridership over a three year period, while controlling for changes in transit service, fares, local socioeconomic conditions, weather, and other factors. A fixed effects model of average weekday unlinked bus trips per month reveals an increase of approximately 118 trips per route per weekday (median increase of 1.7% of weekday route-level ridership) attributable to providing real-time information. Further refinement of the fixed effects model suggests that this ridership increase may only be occurring on larger routes; specifically, the largest quartile of routes defined by revenue miles of service realized approximately 340 additional trips per route per weekday (median increase of 2.3% per route). Although the increase in weekday route-level ridership may appear modest, on aggregate these increases exert a substantial positive effect on farebox revenue. The implications of this research are critical to decision-makers at the country's transit operators who face pressure to increase ridership under limited budgets, particularly as they seek to prioritize investments in infrastructure, service offerings, and new technologies.","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Y. Liu, Shi, &amp; Jian, 2017; Papangelis et al., 2016; Watkins et al., 2011)","plainTextFormattedCitation":"(Brakewood et al., 2014; Brakewood, Macfarlane, &amp; Watkins, 2015; Cats &amp; Gkioulou, 2017; Ferris et al., 2010; Fries, Dunning, &amp; Chowdhury, 2011; Y. Liu, Shi, &amp; Jian, 2017; Papangelis et al., 2016; Watkins et al., 2011)","previouslyFormattedCitation":"(Brakewood et al., 2014; Brakewood, Macfarlane, &amp; Watkins, 2015; Cats &amp; Gkioulou, 2017; Ferris et al., 2010; Fries, Dunning, &amp; Chowdhury, 2011; Y. Liu, Shi, &amp; Jian, 2017; Papangelis et al., 2016; Watkins et al., 2011)"},"properties":{"noteIndex":0},"schema":"https://github.com/citation-style-language/schema/raw/master/csl-citation.json"}</w:delInstrText>
        </w:r>
        <w:r w:rsidR="006550FB" w:rsidDel="00F54702">
          <w:rPr>
            <w:rFonts w:ascii="Times New Roman" w:hAnsi="Times New Roman" w:cs="Times New Roman"/>
            <w:sz w:val="24"/>
            <w:szCs w:val="24"/>
          </w:rPr>
          <w:fldChar w:fldCharType="separate"/>
        </w:r>
        <w:r w:rsidR="000545CA" w:rsidRPr="000545CA" w:rsidDel="00F54702">
          <w:rPr>
            <w:rFonts w:ascii="Times New Roman" w:hAnsi="Times New Roman" w:cs="Times New Roman"/>
            <w:noProof/>
            <w:sz w:val="24"/>
            <w:szCs w:val="24"/>
          </w:rPr>
          <w:delText>(Brakewood et al., 2014; Brakewood, Macfarlane, &amp; Watkins, 2015; Cats &amp; Gkioulou, 2017; Ferris et al., 2010; Fries, Dunning, &amp; Chowdhury, 2011; Y. Liu, Shi, &amp; Jian, 2017; Papangelis et al., 2016; Watkins et al., 2011)</w:delText>
        </w:r>
        <w:r w:rsidR="006550FB" w:rsidDel="00F54702">
          <w:rPr>
            <w:rFonts w:ascii="Times New Roman" w:hAnsi="Times New Roman" w:cs="Times New Roman"/>
            <w:sz w:val="24"/>
            <w:szCs w:val="24"/>
          </w:rPr>
          <w:fldChar w:fldCharType="end"/>
        </w:r>
        <w:r w:rsidR="006550FB" w:rsidDel="00F54702">
          <w:rPr>
            <w:rFonts w:ascii="Times New Roman" w:hAnsi="Times New Roman" w:cs="Times New Roman"/>
            <w:sz w:val="24"/>
            <w:szCs w:val="24"/>
          </w:rPr>
          <w:delText xml:space="preserve">. </w:delText>
        </w:r>
      </w:del>
      <w:del w:id="340" w:author="Liu, Luyu" w:date="2020-05-26T20:34:00Z">
        <w:r w:rsidR="006550FB" w:rsidDel="00F54702">
          <w:rPr>
            <w:rFonts w:ascii="Times New Roman" w:hAnsi="Times New Roman" w:cs="Times New Roman"/>
            <w:sz w:val="24"/>
            <w:szCs w:val="24"/>
          </w:rPr>
          <w:delText xml:space="preserve">We </w:delText>
        </w:r>
      </w:del>
      <w:ins w:id="341" w:author="Miller, Harvey J." w:date="2019-12-10T11:10:00Z">
        <w:del w:id="342" w:author="Liu, Luyu" w:date="2020-05-26T20:34:00Z">
          <w:r w:rsidR="00F00CF3" w:rsidDel="00F54702">
            <w:rPr>
              <w:rFonts w:ascii="Times New Roman" w:hAnsi="Times New Roman" w:cs="Times New Roman"/>
              <w:sz w:val="24"/>
              <w:szCs w:val="24"/>
            </w:rPr>
            <w:delText xml:space="preserve">discuss </w:delText>
          </w:r>
        </w:del>
      </w:ins>
      <w:del w:id="343" w:author="Liu, Luyu" w:date="2020-05-26T20:34:00Z">
        <w:r w:rsidR="006550FB" w:rsidDel="00F54702">
          <w:rPr>
            <w:rFonts w:ascii="Times New Roman" w:hAnsi="Times New Roman" w:cs="Times New Roman"/>
            <w:sz w:val="24"/>
            <w:szCs w:val="24"/>
          </w:rPr>
          <w:delText xml:space="preserve">examine this literature based on two dimensions: </w:delText>
        </w:r>
      </w:del>
      <w:ins w:id="344" w:author="Miller, Harvey J." w:date="2019-12-10T11:10:00Z">
        <w:del w:id="345" w:author="Liu, Luyu" w:date="2020-05-26T20:34:00Z">
          <w:r w:rsidR="00F00CF3" w:rsidDel="00F54702">
            <w:rPr>
              <w:rFonts w:ascii="Times New Roman" w:hAnsi="Times New Roman" w:cs="Times New Roman"/>
              <w:sz w:val="24"/>
              <w:szCs w:val="24"/>
            </w:rPr>
            <w:delText>RTI media</w:delText>
          </w:r>
        </w:del>
      </w:ins>
      <w:del w:id="346" w:author="Liu, Luyu" w:date="2020-05-26T20:34:00Z">
        <w:r w:rsidR="006550FB" w:rsidDel="00F54702">
          <w:rPr>
            <w:rFonts w:ascii="Times New Roman" w:hAnsi="Times New Roman" w:cs="Times New Roman"/>
            <w:sz w:val="24"/>
            <w:szCs w:val="24"/>
          </w:rPr>
          <w:delText xml:space="preserve">the information media </w:delText>
        </w:r>
        <w:r w:rsidR="003B2EF7" w:rsidDel="00F54702">
          <w:rPr>
            <w:rFonts w:ascii="Times New Roman" w:hAnsi="Times New Roman" w:cs="Times New Roman"/>
            <w:sz w:val="24"/>
            <w:szCs w:val="24"/>
          </w:rPr>
          <w:delText>examined,</w:delText>
        </w:r>
        <w:r w:rsidR="006550FB" w:rsidDel="00F54702">
          <w:rPr>
            <w:rFonts w:ascii="Times New Roman" w:hAnsi="Times New Roman" w:cs="Times New Roman"/>
            <w:sz w:val="24"/>
            <w:szCs w:val="24"/>
          </w:rPr>
          <w:delText xml:space="preserve"> and methodology used in the study</w:delText>
        </w:r>
      </w:del>
      <w:ins w:id="347" w:author="Miller, Harvey J." w:date="2019-12-10T13:33:00Z">
        <w:del w:id="348" w:author="Liu, Luyu" w:date="2020-05-26T20:34:00Z">
          <w:r w:rsidR="00816A10" w:rsidDel="00F54702">
            <w:rPr>
              <w:rFonts w:ascii="Times New Roman" w:hAnsi="Times New Roman" w:cs="Times New Roman"/>
              <w:sz w:val="24"/>
              <w:szCs w:val="24"/>
            </w:rPr>
            <w:delText>.</w:delText>
          </w:r>
        </w:del>
      </w:ins>
    </w:p>
    <w:p w14:paraId="076AA74A" w14:textId="132BDB74" w:rsidR="00F54702" w:rsidRPr="00351FFE" w:rsidRDefault="00F54702" w:rsidP="00F54702">
      <w:pPr>
        <w:pStyle w:val="ListParagraph"/>
        <w:numPr>
          <w:ilvl w:val="1"/>
          <w:numId w:val="5"/>
        </w:numPr>
        <w:rPr>
          <w:ins w:id="349" w:author="Liu, Luyu" w:date="2020-05-26T20:38:00Z"/>
          <w:rFonts w:ascii="Times New Roman" w:hAnsi="Times New Roman" w:cs="Times New Roman"/>
          <w:b/>
          <w:bCs/>
          <w:sz w:val="24"/>
          <w:szCs w:val="24"/>
        </w:rPr>
        <w:pPrChange w:id="350" w:author="Liu, Luyu" w:date="2020-05-26T20:38:00Z">
          <w:pPr>
            <w:pStyle w:val="ListParagraph"/>
            <w:numPr>
              <w:numId w:val="5"/>
            </w:numPr>
            <w:ind w:left="360" w:hanging="360"/>
          </w:pPr>
        </w:pPrChange>
      </w:pPr>
      <w:ins w:id="351" w:author="Liu, Luyu" w:date="2020-05-26T20:38:00Z">
        <w:r>
          <w:rPr>
            <w:rFonts w:ascii="Times New Roman" w:hAnsi="Times New Roman" w:cs="Times New Roman"/>
            <w:b/>
            <w:bCs/>
            <w:sz w:val="24"/>
            <w:szCs w:val="24"/>
          </w:rPr>
          <w:t>Methods</w:t>
        </w:r>
      </w:ins>
    </w:p>
    <w:p w14:paraId="750C973A" w14:textId="554CEFCA" w:rsidR="006550FB" w:rsidDel="00B224E9" w:rsidRDefault="006550FB" w:rsidP="006139C8">
      <w:pPr>
        <w:jc w:val="both"/>
        <w:rPr>
          <w:del w:id="352" w:author="Liu, Luyu" w:date="2020-05-26T11:30:00Z"/>
          <w:rFonts w:ascii="Times New Roman" w:hAnsi="Times New Roman" w:cs="Times New Roman"/>
          <w:sz w:val="24"/>
          <w:szCs w:val="24"/>
        </w:rPr>
      </w:pPr>
      <w:del w:id="353" w:author="Liu, Luyu" w:date="2020-05-26T11:30:00Z">
        <w:r w:rsidDel="00B224E9">
          <w:rPr>
            <w:rFonts w:ascii="Times New Roman" w:hAnsi="Times New Roman" w:cs="Times New Roman"/>
            <w:sz w:val="24"/>
            <w:szCs w:val="24"/>
          </w:rPr>
          <w:delText>.</w:delText>
        </w:r>
      </w:del>
    </w:p>
    <w:p w14:paraId="5958B1BE" w14:textId="70D0F746" w:rsidR="00816A10" w:rsidRPr="007A1286" w:rsidDel="00B224E9" w:rsidRDefault="00816A10" w:rsidP="0063407E">
      <w:pPr>
        <w:pStyle w:val="ListParagraph"/>
        <w:numPr>
          <w:ilvl w:val="1"/>
          <w:numId w:val="5"/>
        </w:numPr>
        <w:ind w:left="0" w:firstLine="0"/>
        <w:jc w:val="both"/>
        <w:rPr>
          <w:ins w:id="354" w:author="Miller, Harvey J." w:date="2019-12-10T13:33:00Z"/>
          <w:del w:id="355" w:author="Liu, Luyu" w:date="2020-05-26T11:30:00Z"/>
          <w:rFonts w:ascii="Times New Roman" w:hAnsi="Times New Roman" w:cs="Times New Roman"/>
          <w:b/>
          <w:bCs/>
          <w:sz w:val="24"/>
          <w:szCs w:val="24"/>
          <w:rPrChange w:id="356" w:author="Luyu Liu" w:date="2019-12-17T15:52:00Z">
            <w:rPr>
              <w:ins w:id="357" w:author="Miller, Harvey J." w:date="2019-12-10T13:33:00Z"/>
              <w:del w:id="358" w:author="Liu, Luyu" w:date="2020-05-26T11:30:00Z"/>
            </w:rPr>
          </w:rPrChange>
        </w:rPr>
        <w:pPrChange w:id="359" w:author="Liu, Luyu" w:date="2020-05-26T12:14:00Z">
          <w:pPr>
            <w:jc w:val="both"/>
          </w:pPr>
        </w:pPrChange>
      </w:pPr>
      <w:commentRangeStart w:id="360"/>
      <w:ins w:id="361" w:author="Miller, Harvey J." w:date="2019-12-10T13:33:00Z">
        <w:del w:id="362" w:author="Liu, Luyu" w:date="2020-05-26T11:30:00Z">
          <w:r w:rsidRPr="007A1286" w:rsidDel="00B224E9">
            <w:rPr>
              <w:rFonts w:ascii="Times New Roman" w:hAnsi="Times New Roman" w:cs="Times New Roman"/>
              <w:b/>
              <w:bCs/>
              <w:sz w:val="24"/>
              <w:szCs w:val="24"/>
              <w:rPrChange w:id="363" w:author="Luyu Liu" w:date="2019-12-17T15:52:00Z">
                <w:rPr/>
              </w:rPrChange>
            </w:rPr>
            <w:delText xml:space="preserve">2.1. </w:delText>
          </w:r>
        </w:del>
      </w:ins>
      <w:ins w:id="364" w:author="Miller, Harvey J." w:date="2019-12-10T11:10:00Z">
        <w:del w:id="365" w:author="Liu, Luyu" w:date="2020-05-26T11:30:00Z">
          <w:r w:rsidR="00F00CF3" w:rsidRPr="007A1286" w:rsidDel="00B224E9">
            <w:rPr>
              <w:rFonts w:ascii="Times New Roman" w:hAnsi="Times New Roman" w:cs="Times New Roman"/>
              <w:b/>
              <w:bCs/>
              <w:sz w:val="24"/>
              <w:szCs w:val="24"/>
              <w:rPrChange w:id="366" w:author="Luyu Liu" w:date="2019-12-17T15:52:00Z">
                <w:rPr/>
              </w:rPrChange>
            </w:rPr>
            <w:delText>Real-time information</w:delText>
          </w:r>
        </w:del>
      </w:ins>
      <w:del w:id="367" w:author="Liu, Luyu" w:date="2020-05-26T11:30:00Z">
        <w:r w:rsidR="006550FB" w:rsidRPr="007A1286" w:rsidDel="00B224E9">
          <w:rPr>
            <w:rFonts w:ascii="Times New Roman" w:hAnsi="Times New Roman" w:cs="Times New Roman"/>
            <w:b/>
            <w:bCs/>
            <w:sz w:val="24"/>
            <w:szCs w:val="24"/>
            <w:rPrChange w:id="368" w:author="Luyu Liu" w:date="2019-12-17T15:52:00Z">
              <w:rPr/>
            </w:rPrChange>
          </w:rPr>
          <w:delText xml:space="preserve">Information media.  </w:delText>
        </w:r>
        <w:commentRangeEnd w:id="360"/>
        <w:r w:rsidDel="00B224E9">
          <w:rPr>
            <w:rStyle w:val="CommentReference"/>
          </w:rPr>
          <w:commentReference w:id="360"/>
        </w:r>
      </w:del>
    </w:p>
    <w:p w14:paraId="7F12806E" w14:textId="32BE6FB7" w:rsidR="006550FB" w:rsidRPr="006C5050" w:rsidDel="00B224E9" w:rsidRDefault="00D61E1E" w:rsidP="006139C8">
      <w:pPr>
        <w:jc w:val="both"/>
        <w:rPr>
          <w:del w:id="369" w:author="Liu, Luyu" w:date="2020-05-26T11:30:00Z"/>
          <w:rFonts w:ascii="Times New Roman" w:hAnsi="Times New Roman" w:cs="Times New Roman"/>
          <w:sz w:val="24"/>
          <w:szCs w:val="24"/>
        </w:rPr>
      </w:pPr>
      <w:ins w:id="370" w:author="Miller, Harvey J." w:date="2019-12-10T11:11:00Z">
        <w:del w:id="371" w:author="Liu, Luyu" w:date="2020-05-26T11:30:00Z">
          <w:r w:rsidRPr="00D61E1E" w:rsidDel="00B224E9">
            <w:rPr>
              <w:rFonts w:ascii="Times New Roman" w:hAnsi="Times New Roman" w:cs="Times New Roman"/>
              <w:bCs/>
              <w:sz w:val="24"/>
              <w:szCs w:val="24"/>
              <w:rPrChange w:id="372" w:author="Miller, Harvey J." w:date="2019-12-10T11:11:00Z">
                <w:rPr>
                  <w:rFonts w:ascii="Times New Roman" w:hAnsi="Times New Roman" w:cs="Times New Roman"/>
                  <w:b/>
                  <w:bCs/>
                  <w:sz w:val="24"/>
                  <w:szCs w:val="24"/>
                </w:rPr>
              </w:rPrChange>
            </w:rPr>
            <w:delText>Common media</w:delText>
          </w:r>
          <w:r w:rsidDel="00B224E9">
            <w:rPr>
              <w:rFonts w:ascii="Times New Roman" w:hAnsi="Times New Roman" w:cs="Times New Roman"/>
              <w:b/>
              <w:bCs/>
              <w:sz w:val="24"/>
              <w:szCs w:val="24"/>
            </w:rPr>
            <w:delText xml:space="preserve"> </w:delText>
          </w:r>
          <w:r w:rsidDel="00B224E9">
            <w:rPr>
              <w:rFonts w:ascii="Times New Roman" w:hAnsi="Times New Roman" w:cs="Times New Roman"/>
              <w:bCs/>
              <w:sz w:val="24"/>
              <w:szCs w:val="24"/>
            </w:rPr>
            <w:delText xml:space="preserve">for delivering public transit RTI to users include </w:delText>
          </w:r>
        </w:del>
      </w:ins>
      <w:del w:id="373" w:author="Liu, Luyu" w:date="2020-05-26T11:30:00Z">
        <w:r w:rsidR="006550FB" w:rsidRPr="006C5050" w:rsidDel="00B224E9">
          <w:rPr>
            <w:rFonts w:ascii="Times New Roman" w:hAnsi="Times New Roman" w:cs="Times New Roman"/>
            <w:sz w:val="24"/>
            <w:szCs w:val="24"/>
          </w:rPr>
          <w:delText xml:space="preserve">We first categorize research according to their information media, including static signage, telephone and text services, and </w:delText>
        </w:r>
      </w:del>
      <w:ins w:id="374" w:author="Miller, Harvey J." w:date="2019-12-10T11:11:00Z">
        <w:del w:id="375" w:author="Liu, Luyu" w:date="2020-05-26T11:30:00Z">
          <w:r w:rsidDel="00B224E9">
            <w:rPr>
              <w:rFonts w:ascii="Times New Roman" w:hAnsi="Times New Roman" w:cs="Times New Roman"/>
              <w:sz w:val="24"/>
              <w:szCs w:val="24"/>
            </w:rPr>
            <w:delText xml:space="preserve">web or </w:delText>
          </w:r>
        </w:del>
      </w:ins>
      <w:del w:id="376" w:author="Liu, Luyu" w:date="2020-05-26T11:30:00Z">
        <w:r w:rsidR="006550FB" w:rsidRPr="006C5050" w:rsidDel="00B224E9">
          <w:rPr>
            <w:rFonts w:ascii="Times New Roman" w:hAnsi="Times New Roman" w:cs="Times New Roman"/>
            <w:sz w:val="24"/>
            <w:szCs w:val="24"/>
          </w:rPr>
          <w:delText>smart phone application</w:delText>
        </w:r>
      </w:del>
      <w:ins w:id="377" w:author="Miller, Harvey J." w:date="2019-12-10T11:12:00Z">
        <w:del w:id="378" w:author="Liu, Luyu" w:date="2020-05-26T11:30:00Z">
          <w:r w:rsidDel="00B224E9">
            <w:rPr>
              <w:rFonts w:ascii="Times New Roman" w:hAnsi="Times New Roman" w:cs="Times New Roman"/>
              <w:sz w:val="24"/>
              <w:szCs w:val="24"/>
            </w:rPr>
            <w:delText>s</w:delText>
          </w:r>
        </w:del>
      </w:ins>
      <w:del w:id="379" w:author="Liu, Luyu" w:date="2020-05-26T11:30:00Z">
        <w:r w:rsidR="006550FB" w:rsidRPr="006C5050" w:rsidDel="00B224E9">
          <w:rPr>
            <w:rFonts w:ascii="Times New Roman" w:hAnsi="Times New Roman" w:cs="Times New Roman"/>
            <w:sz w:val="24"/>
            <w:szCs w:val="24"/>
          </w:rPr>
          <w:delText>. Signage and at-stop displays can provide transit users useful information and reduce actual and perceived wait time</w:delText>
        </w:r>
        <w:r w:rsidR="006550FB" w:rsidRPr="006C5050" w:rsidDel="00B224E9">
          <w:rPr>
            <w:rFonts w:ascii="Times New Roman" w:hAnsi="Times New Roman" w:cs="Times New Roman" w:hint="eastAsia"/>
            <w:sz w:val="24"/>
            <w:szCs w:val="24"/>
          </w:rPr>
          <w:delText xml:space="preserve"> </w:delText>
        </w:r>
        <w:r w:rsidR="006550FB" w:rsidRPr="006C5050" w:rsidDel="00B224E9">
          <w:rPr>
            <w:rFonts w:ascii="Times New Roman" w:hAnsi="Times New Roman" w:cs="Times New Roman"/>
            <w:sz w:val="24"/>
            <w:szCs w:val="24"/>
          </w:rPr>
          <w:fldChar w:fldCharType="begin" w:fldLock="1"/>
        </w:r>
        <w:r w:rsidR="00BE5A68" w:rsidDel="00B224E9">
          <w:rPr>
            <w:rFonts w:ascii="Times New Roman" w:hAnsi="Times New Roman" w:cs="Times New Roman"/>
            <w:sz w:val="24"/>
            <w:szCs w:val="24"/>
          </w:rPr>
          <w:del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delInstrText>
        </w:r>
        <w:r w:rsidR="006550FB" w:rsidRPr="006C5050" w:rsidDel="00B224E9">
          <w:rPr>
            <w:rFonts w:ascii="Times New Roman" w:hAnsi="Times New Roman" w:cs="Times New Roman"/>
            <w:sz w:val="24"/>
            <w:szCs w:val="24"/>
          </w:rPr>
          <w:fldChar w:fldCharType="separate"/>
        </w:r>
        <w:r w:rsidR="000545CA" w:rsidRPr="000545CA" w:rsidDel="00B224E9">
          <w:rPr>
            <w:rFonts w:ascii="Times New Roman" w:hAnsi="Times New Roman" w:cs="Times New Roman"/>
            <w:noProof/>
            <w:sz w:val="24"/>
            <w:szCs w:val="24"/>
          </w:rPr>
          <w:delText>(Dziekan &amp; Vermeulen, 2006; Reed, 1995)</w:delText>
        </w:r>
        <w:r w:rsidR="006550FB" w:rsidRPr="006C5050" w:rsidDel="00B224E9">
          <w:rPr>
            <w:rFonts w:ascii="Times New Roman" w:hAnsi="Times New Roman" w:cs="Times New Roman"/>
            <w:sz w:val="24"/>
            <w:szCs w:val="24"/>
          </w:rPr>
          <w:fldChar w:fldCharType="end"/>
        </w:r>
        <w:r w:rsidR="006550FB" w:rsidRPr="006C5050" w:rsidDel="00B224E9">
          <w:rPr>
            <w:rFonts w:ascii="Times New Roman" w:hAnsi="Times New Roman" w:cs="Times New Roman"/>
            <w:sz w:val="24"/>
            <w:szCs w:val="24"/>
          </w:rPr>
          <w:delText xml:space="preserve">. Moreover, at-stop displays’ psychological effect is even more important: systems showing the next train or bus’s departure time can </w:delText>
        </w:r>
        <w:r w:rsidR="006550FB" w:rsidDel="00B224E9">
          <w:rPr>
            <w:rFonts w:ascii="Times New Roman" w:hAnsi="Times New Roman" w:cs="Times New Roman"/>
            <w:sz w:val="24"/>
            <w:szCs w:val="24"/>
          </w:rPr>
          <w:delText xml:space="preserve">reduce </w:delText>
        </w:r>
        <w:r w:rsidR="006550FB" w:rsidRPr="006C5050" w:rsidDel="00B224E9">
          <w:rPr>
            <w:rFonts w:ascii="Times New Roman" w:hAnsi="Times New Roman" w:cs="Times New Roman"/>
            <w:sz w:val="24"/>
            <w:szCs w:val="24"/>
          </w:rPr>
          <w:delText xml:space="preserve">anxiety </w:delText>
        </w:r>
        <w:r w:rsidR="006550FB" w:rsidRPr="006C5050" w:rsidDel="00B224E9">
          <w:rPr>
            <w:rFonts w:ascii="Times New Roman" w:hAnsi="Times New Roman" w:cs="Times New Roman"/>
            <w:sz w:val="24"/>
            <w:szCs w:val="24"/>
          </w:rPr>
          <w:fldChar w:fldCharType="begin" w:fldLock="1"/>
        </w:r>
        <w:r w:rsidR="00BE5A68" w:rsidDel="00B224E9">
          <w:rPr>
            <w:rFonts w:ascii="Times New Roman" w:hAnsi="Times New Roman" w:cs="Times New Roman"/>
            <w:sz w:val="24"/>
            <w:szCs w:val="24"/>
          </w:rPr>
          <w:del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delInstrText>
        </w:r>
        <w:r w:rsidR="006550FB" w:rsidRPr="006C5050" w:rsidDel="00B224E9">
          <w:rPr>
            <w:rFonts w:ascii="Times New Roman" w:hAnsi="Times New Roman" w:cs="Times New Roman"/>
            <w:sz w:val="24"/>
            <w:szCs w:val="24"/>
          </w:rPr>
          <w:fldChar w:fldCharType="separate"/>
        </w:r>
        <w:r w:rsidR="000545CA" w:rsidRPr="000545CA" w:rsidDel="00B224E9">
          <w:rPr>
            <w:rFonts w:ascii="Times New Roman" w:hAnsi="Times New Roman" w:cs="Times New Roman"/>
            <w:noProof/>
            <w:sz w:val="24"/>
            <w:szCs w:val="24"/>
          </w:rPr>
          <w:delText>(Dziekan &amp; Vermeulen, 2006)</w:delText>
        </w:r>
        <w:r w:rsidR="006550FB" w:rsidRPr="006C5050" w:rsidDel="00B224E9">
          <w:rPr>
            <w:rFonts w:ascii="Times New Roman" w:hAnsi="Times New Roman" w:cs="Times New Roman"/>
            <w:sz w:val="24"/>
            <w:szCs w:val="24"/>
          </w:rPr>
          <w:fldChar w:fldCharType="end"/>
        </w:r>
        <w:r w:rsidR="006550FB" w:rsidRPr="006C5050" w:rsidDel="00B224E9">
          <w:rPr>
            <w:rFonts w:ascii="Times New Roman" w:hAnsi="Times New Roman" w:cs="Times New Roman"/>
            <w:sz w:val="24"/>
            <w:szCs w:val="24"/>
          </w:rPr>
          <w:delText xml:space="preserve">. However, users can only get arrival information </w:delText>
        </w:r>
      </w:del>
      <w:ins w:id="380" w:author="Miller, Harvey J." w:date="2019-12-10T11:12:00Z">
        <w:del w:id="381" w:author="Liu, Luyu" w:date="2020-05-26T11:30:00Z">
          <w:r w:rsidDel="00B224E9">
            <w:rPr>
              <w:rFonts w:ascii="Times New Roman" w:hAnsi="Times New Roman" w:cs="Times New Roman"/>
              <w:sz w:val="24"/>
              <w:szCs w:val="24"/>
            </w:rPr>
            <w:delText xml:space="preserve">once </w:delText>
          </w:r>
        </w:del>
      </w:ins>
      <w:del w:id="382" w:author="Liu, Luyu" w:date="2020-05-26T11:30:00Z">
        <w:r w:rsidR="006550FB" w:rsidRPr="006C5050" w:rsidDel="00B224E9">
          <w:rPr>
            <w:rFonts w:ascii="Times New Roman" w:hAnsi="Times New Roman" w:cs="Times New Roman"/>
            <w:sz w:val="24"/>
            <w:szCs w:val="24"/>
          </w:rPr>
          <w:delText xml:space="preserve">at the stop; this limits its effectiveness beyond reassuring the user since the decision to leave the origin has already occurred. </w:delText>
        </w:r>
      </w:del>
    </w:p>
    <w:p w14:paraId="03D5FF9D" w14:textId="632B90F6" w:rsidR="006550FB" w:rsidDel="00B224E9" w:rsidRDefault="006550FB" w:rsidP="0063407E">
      <w:pPr>
        <w:jc w:val="both"/>
        <w:rPr>
          <w:del w:id="383" w:author="Liu, Luyu" w:date="2020-05-26T11:30:00Z"/>
          <w:rFonts w:ascii="Times New Roman" w:hAnsi="Times New Roman" w:cs="Times New Roman"/>
          <w:sz w:val="24"/>
          <w:szCs w:val="24"/>
        </w:rPr>
        <w:pPrChange w:id="384" w:author="Liu, Luyu" w:date="2020-05-26T12:14:00Z">
          <w:pPr>
            <w:ind w:firstLine="720"/>
            <w:jc w:val="both"/>
          </w:pPr>
        </w:pPrChange>
      </w:pPr>
      <w:del w:id="385" w:author="Liu, Luyu" w:date="2020-05-26T11:30:00Z">
        <w:r w:rsidDel="00B224E9">
          <w:rPr>
            <w:rFonts w:ascii="Times New Roman" w:hAnsi="Times New Roman" w:cs="Times New Roman"/>
            <w:sz w:val="24"/>
            <w:szCs w:val="24"/>
          </w:rPr>
          <w:delText xml:space="preserve">Telephone service and text services are more useful than signage since people can get access to the real-time information before deciding to travel to the stop or station </w:delText>
        </w:r>
        <w:r w:rsidRPr="00342EA9" w:rsidDel="00B224E9">
          <w:rPr>
            <w:rFonts w:ascii="Times New Roman" w:hAnsi="Times New Roman" w:cs="Times New Roman"/>
            <w:sz w:val="24"/>
            <w:szCs w:val="24"/>
          </w:rPr>
          <w:fldChar w:fldCharType="begin" w:fldLock="1"/>
        </w:r>
        <w:r w:rsidR="000545CA" w:rsidDel="00B224E9">
          <w:rPr>
            <w:rFonts w:ascii="Times New Roman" w:hAnsi="Times New Roman" w:cs="Times New Roman"/>
            <w:sz w:val="24"/>
            <w:szCs w:val="24"/>
          </w:rPr>
          <w:del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delInstrText>
        </w:r>
        <w:r w:rsidRPr="00342EA9" w:rsidDel="00B224E9">
          <w:rPr>
            <w:rFonts w:ascii="Times New Roman" w:hAnsi="Times New Roman" w:cs="Times New Roman"/>
            <w:sz w:val="24"/>
            <w:szCs w:val="24"/>
          </w:rPr>
          <w:fldChar w:fldCharType="separate"/>
        </w:r>
        <w:r w:rsidR="000545CA" w:rsidRPr="000545CA" w:rsidDel="00B224E9">
          <w:rPr>
            <w:rFonts w:ascii="Times New Roman" w:hAnsi="Times New Roman" w:cs="Times New Roman"/>
            <w:noProof/>
            <w:sz w:val="24"/>
            <w:szCs w:val="24"/>
          </w:rPr>
          <w:delText>(Reed, 1995)</w:delText>
        </w:r>
        <w:r w:rsidRPr="00342EA9" w:rsidDel="00B224E9">
          <w:rPr>
            <w:rFonts w:ascii="Times New Roman" w:hAnsi="Times New Roman" w:cs="Times New Roman"/>
            <w:sz w:val="24"/>
            <w:szCs w:val="24"/>
          </w:rPr>
          <w:fldChar w:fldCharType="end"/>
        </w:r>
        <w:r w:rsidDel="00B224E9">
          <w:rPr>
            <w:rFonts w:ascii="Times New Roman" w:hAnsi="Times New Roman" w:cs="Times New Roman"/>
            <w:sz w:val="24"/>
            <w:szCs w:val="24"/>
          </w:rPr>
          <w:delText xml:space="preserve">.  However, </w:delText>
        </w:r>
      </w:del>
      <w:ins w:id="386" w:author="Miller, Harvey J." w:date="2019-12-10T11:20:00Z">
        <w:del w:id="387" w:author="Liu, Luyu" w:date="2020-05-26T11:30:00Z">
          <w:r w:rsidR="00115F7F" w:rsidDel="00B224E9">
            <w:rPr>
              <w:rFonts w:ascii="Times New Roman" w:hAnsi="Times New Roman" w:cs="Times New Roman"/>
              <w:sz w:val="24"/>
              <w:szCs w:val="24"/>
            </w:rPr>
            <w:delText>T</w:delText>
          </w:r>
        </w:del>
      </w:ins>
      <w:del w:id="388" w:author="Liu, Luyu" w:date="2020-05-26T11:30:00Z">
        <w:r w:rsidDel="00B224E9">
          <w:rPr>
            <w:rFonts w:ascii="Times New Roman" w:hAnsi="Times New Roman" w:cs="Times New Roman"/>
            <w:sz w:val="24"/>
            <w:szCs w:val="24"/>
          </w:rPr>
          <w:delText xml:space="preserve">the provision of </w:delText>
        </w:r>
      </w:del>
      <w:ins w:id="389" w:author="Miller, Harvey J." w:date="2019-12-10T11:21:00Z">
        <w:del w:id="390" w:author="Liu, Luyu" w:date="2020-05-26T11:30:00Z">
          <w:r w:rsidR="00740BD1" w:rsidDel="00B224E9">
            <w:rPr>
              <w:rFonts w:ascii="Times New Roman" w:hAnsi="Times New Roman" w:cs="Times New Roman"/>
              <w:sz w:val="24"/>
              <w:szCs w:val="24"/>
            </w:rPr>
            <w:delText xml:space="preserve">transit RTI </w:delText>
          </w:r>
        </w:del>
      </w:ins>
      <w:del w:id="391" w:author="Liu, Luyu" w:date="2020-05-26T11:30:00Z">
        <w:r w:rsidDel="00B224E9">
          <w:rPr>
            <w:rFonts w:ascii="Times New Roman" w:hAnsi="Times New Roman" w:cs="Times New Roman"/>
            <w:sz w:val="24"/>
            <w:szCs w:val="24"/>
          </w:rPr>
          <w:delText xml:space="preserve">real-time transit information via the World Wide Web and </w:delText>
        </w:r>
      </w:del>
      <w:ins w:id="392" w:author="Miller, Harvey J." w:date="2019-12-10T11:21:00Z">
        <w:del w:id="393" w:author="Liu, Luyu" w:date="2020-05-26T11:30:00Z">
          <w:r w:rsidR="00740BD1" w:rsidDel="00B224E9">
            <w:rPr>
              <w:rFonts w:ascii="Times New Roman" w:hAnsi="Times New Roman" w:cs="Times New Roman"/>
              <w:sz w:val="24"/>
              <w:szCs w:val="24"/>
            </w:rPr>
            <w:delText>mobile phone</w:delText>
          </w:r>
        </w:del>
      </w:ins>
      <w:del w:id="394" w:author="Liu, Luyu" w:date="2020-05-26T11:30:00Z">
        <w:r w:rsidDel="00B224E9">
          <w:rPr>
            <w:rFonts w:ascii="Times New Roman" w:hAnsi="Times New Roman" w:cs="Times New Roman"/>
            <w:sz w:val="24"/>
            <w:szCs w:val="24"/>
          </w:rPr>
          <w:delText xml:space="preserve">smartphone apps has made this information </w:delText>
        </w:r>
      </w:del>
      <w:ins w:id="395" w:author="Miller, Harvey J." w:date="2019-12-10T11:21:00Z">
        <w:del w:id="396" w:author="Liu, Luyu" w:date="2020-05-26T11:30:00Z">
          <w:r w:rsidR="00740BD1" w:rsidDel="00B224E9">
            <w:rPr>
              <w:rFonts w:ascii="Times New Roman" w:hAnsi="Times New Roman" w:cs="Times New Roman"/>
              <w:sz w:val="24"/>
              <w:szCs w:val="24"/>
            </w:rPr>
            <w:delText xml:space="preserve">even </w:delText>
          </w:r>
        </w:del>
      </w:ins>
      <w:del w:id="397" w:author="Liu, Luyu" w:date="2020-05-26T11:30:00Z">
        <w:r w:rsidDel="00B224E9">
          <w:rPr>
            <w:rFonts w:ascii="Times New Roman" w:hAnsi="Times New Roman" w:cs="Times New Roman"/>
            <w:sz w:val="24"/>
            <w:szCs w:val="24"/>
          </w:rPr>
          <w:delText>more accessible and useful. RTI apps provide users ability to comprehend the sophisticated timetable in a transit system,</w:delText>
        </w:r>
        <w:r w:rsidRPr="00E92458" w:rsidDel="00B224E9">
          <w:rPr>
            <w:rFonts w:ascii="Times New Roman" w:hAnsi="Times New Roman" w:cs="Times New Roman"/>
            <w:sz w:val="24"/>
            <w:szCs w:val="24"/>
          </w:rPr>
          <w:delText xml:space="preserve"> </w:delText>
        </w:r>
        <w:r w:rsidDel="00B224E9">
          <w:rPr>
            <w:rFonts w:ascii="Times New Roman" w:hAnsi="Times New Roman" w:cs="Times New Roman"/>
            <w:sz w:val="24"/>
            <w:szCs w:val="24"/>
          </w:rPr>
          <w:delText>for both schedule</w:delText>
        </w:r>
        <w:r w:rsidDel="00B224E9">
          <w:rPr>
            <w:rFonts w:ascii="Times New Roman" w:hAnsi="Times New Roman" w:cs="Times New Roman" w:hint="eastAsia"/>
            <w:sz w:val="24"/>
            <w:szCs w:val="24"/>
          </w:rPr>
          <w:delText>d</w:delText>
        </w:r>
        <w:r w:rsidDel="00B224E9">
          <w:rPr>
            <w:rFonts w:ascii="Times New Roman" w:hAnsi="Times New Roman" w:cs="Times New Roman"/>
            <w:sz w:val="24"/>
            <w:szCs w:val="24"/>
          </w:rPr>
          <w:delText xml:space="preserve"> and real-time timetable. They provide both scheduled and real-time support for transit users with portable smart phone through user-friendly interface. </w:delText>
        </w:r>
      </w:del>
    </w:p>
    <w:p w14:paraId="43BBE30E" w14:textId="47BDD8B0" w:rsidR="006550FB" w:rsidDel="00B224E9" w:rsidRDefault="006550FB" w:rsidP="0063407E">
      <w:pPr>
        <w:jc w:val="both"/>
        <w:rPr>
          <w:del w:id="398" w:author="Liu, Luyu" w:date="2020-05-26T11:30:00Z"/>
          <w:rFonts w:ascii="Times New Roman" w:hAnsi="Times New Roman" w:cs="Times New Roman"/>
          <w:sz w:val="24"/>
          <w:szCs w:val="24"/>
        </w:rPr>
        <w:pPrChange w:id="399" w:author="Liu, Luyu" w:date="2020-05-26T12:14:00Z">
          <w:pPr>
            <w:ind w:firstLine="720"/>
            <w:jc w:val="both"/>
          </w:pPr>
        </w:pPrChange>
      </w:pPr>
      <w:del w:id="400" w:author="Liu, Luyu" w:date="2020-05-26T11:30:00Z">
        <w:r w:rsidDel="00B224E9">
          <w:rPr>
            <w:rFonts w:ascii="Times New Roman" w:hAnsi="Times New Roman" w:cs="Times New Roman"/>
            <w:sz w:val="24"/>
            <w:szCs w:val="24"/>
          </w:rPr>
          <w:delText>Many studies investigated the waiting time reduction by mobile real-time information, and the results are diverse: some conclude</w:delText>
        </w:r>
      </w:del>
      <w:ins w:id="401" w:author="Miller, Harvey J." w:date="2019-12-10T11:22:00Z">
        <w:del w:id="402" w:author="Liu, Luyu" w:date="2020-05-26T11:30:00Z">
          <w:r w:rsidR="00740BD1" w:rsidDel="00B224E9">
            <w:rPr>
              <w:rFonts w:ascii="Times New Roman" w:hAnsi="Times New Roman" w:cs="Times New Roman"/>
              <w:sz w:val="24"/>
              <w:szCs w:val="24"/>
            </w:rPr>
            <w:delText xml:space="preserve"> </w:delText>
          </w:r>
        </w:del>
      </w:ins>
      <w:del w:id="403" w:author="Liu, Luyu" w:date="2020-05-26T11:30:00Z">
        <w:r w:rsidDel="00B224E9">
          <w:rPr>
            <w:rFonts w:ascii="Times New Roman" w:hAnsi="Times New Roman" w:cs="Times New Roman"/>
            <w:sz w:val="24"/>
            <w:szCs w:val="24"/>
          </w:rPr>
          <w:delText xml:space="preserve">d that RTI reduces the waiting time; for example, 91% percent of RTI users self-reported spending less waiting time in Seattle, 2010 </w:delText>
        </w:r>
        <w:r w:rsidDel="00B224E9">
          <w:rPr>
            <w:rFonts w:ascii="Times New Roman" w:hAnsi="Times New Roman" w:cs="Times New Roman"/>
            <w:sz w:val="24"/>
            <w:szCs w:val="24"/>
          </w:rPr>
          <w:fldChar w:fldCharType="begin" w:fldLock="1"/>
        </w:r>
        <w:r w:rsidR="000545CA" w:rsidDel="00B224E9">
          <w:rPr>
            <w:rFonts w:ascii="Times New Roman" w:hAnsi="Times New Roman" w:cs="Times New Roman"/>
            <w:sz w:val="24"/>
            <w:szCs w:val="24"/>
          </w:rPr>
          <w:del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delInstrText>
        </w:r>
        <w:r w:rsidDel="00B224E9">
          <w:rPr>
            <w:rFonts w:ascii="Times New Roman" w:hAnsi="Times New Roman" w:cs="Times New Roman"/>
            <w:sz w:val="24"/>
            <w:szCs w:val="24"/>
          </w:rPr>
          <w:fldChar w:fldCharType="separate"/>
        </w:r>
        <w:r w:rsidR="000545CA" w:rsidRPr="000545CA" w:rsidDel="00B224E9">
          <w:rPr>
            <w:rFonts w:ascii="Times New Roman" w:hAnsi="Times New Roman" w:cs="Times New Roman"/>
            <w:noProof/>
            <w:sz w:val="24"/>
            <w:szCs w:val="24"/>
          </w:rPr>
          <w:delText>(Ferris et al., 2010)</w:delText>
        </w:r>
        <w:r w:rsidDel="00B224E9">
          <w:rPr>
            <w:rFonts w:ascii="Times New Roman" w:hAnsi="Times New Roman" w:cs="Times New Roman"/>
            <w:sz w:val="24"/>
            <w:szCs w:val="24"/>
          </w:rPr>
          <w:fldChar w:fldCharType="end"/>
        </w:r>
        <w:r w:rsidDel="00B224E9">
          <w:rPr>
            <w:rFonts w:ascii="Times New Roman" w:hAnsi="Times New Roman" w:cs="Times New Roman"/>
            <w:sz w:val="24"/>
            <w:szCs w:val="24"/>
          </w:rPr>
          <w:delText xml:space="preserve">.  </w:delText>
        </w:r>
      </w:del>
      <w:ins w:id="404" w:author="Miller, Harvey J." w:date="2019-12-10T11:29:00Z">
        <w:del w:id="405" w:author="Liu, Luyu" w:date="2020-05-26T11:30:00Z">
          <w:r w:rsidR="00740BD1" w:rsidDel="00B224E9">
            <w:rPr>
              <w:rFonts w:ascii="Times New Roman" w:hAnsi="Times New Roman" w:cs="Times New Roman"/>
              <w:sz w:val="24"/>
              <w:szCs w:val="24"/>
            </w:rPr>
            <w:delText xml:space="preserve">Other studies suggest </w:delText>
          </w:r>
        </w:del>
      </w:ins>
      <w:ins w:id="406" w:author="Miller, Harvey J." w:date="2019-12-10T11:24:00Z">
        <w:del w:id="407" w:author="Liu, Luyu" w:date="2020-05-26T11:30:00Z">
          <w:r w:rsidR="00740BD1" w:rsidDel="00B224E9">
            <w:rPr>
              <w:rFonts w:ascii="Times New Roman" w:hAnsi="Times New Roman" w:cs="Times New Roman"/>
              <w:sz w:val="24"/>
              <w:szCs w:val="24"/>
            </w:rPr>
            <w:delText xml:space="preserve">that </w:delText>
          </w:r>
        </w:del>
      </w:ins>
      <w:del w:id="408" w:author="Liu, Luyu" w:date="2020-05-26T11:30:00Z">
        <w:r w:rsidDel="00B224E9">
          <w:rPr>
            <w:rFonts w:ascii="Times New Roman" w:hAnsi="Times New Roman" w:cs="Times New Roman"/>
            <w:sz w:val="24"/>
            <w:szCs w:val="24"/>
          </w:rPr>
          <w:delText xml:space="preserve">Moreover, RTI users can save 2.4 minutes in Seattle, 2011 </w:delText>
        </w:r>
        <w:r w:rsidDel="00B224E9">
          <w:rPr>
            <w:rFonts w:ascii="Times New Roman" w:hAnsi="Times New Roman" w:cs="Times New Roman"/>
            <w:sz w:val="24"/>
            <w:szCs w:val="24"/>
          </w:rPr>
          <w:fldChar w:fldCharType="begin" w:fldLock="1"/>
        </w:r>
        <w:r w:rsidR="000545CA" w:rsidDel="00B224E9">
          <w:rPr>
            <w:rFonts w:ascii="Times New Roman" w:hAnsi="Times New Roman" w:cs="Times New Roman"/>
            <w:sz w:val="24"/>
            <w:szCs w:val="24"/>
          </w:rPr>
          <w:del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delInstrText>
        </w:r>
        <w:r w:rsidDel="00B224E9">
          <w:rPr>
            <w:rFonts w:ascii="Times New Roman" w:hAnsi="Times New Roman" w:cs="Times New Roman"/>
            <w:sz w:val="24"/>
            <w:szCs w:val="24"/>
          </w:rPr>
          <w:fldChar w:fldCharType="separate"/>
        </w:r>
        <w:r w:rsidR="000545CA" w:rsidRPr="000545CA" w:rsidDel="00B224E9">
          <w:rPr>
            <w:rFonts w:ascii="Times New Roman" w:hAnsi="Times New Roman" w:cs="Times New Roman"/>
            <w:noProof/>
            <w:sz w:val="24"/>
            <w:szCs w:val="24"/>
          </w:rPr>
          <w:delText>(Watkins et al., 2011)</w:delText>
        </w:r>
        <w:r w:rsidDel="00B224E9">
          <w:rPr>
            <w:rFonts w:ascii="Times New Roman" w:hAnsi="Times New Roman" w:cs="Times New Roman"/>
            <w:sz w:val="24"/>
            <w:szCs w:val="24"/>
          </w:rPr>
          <w:fldChar w:fldCharType="end"/>
        </w:r>
        <w:r w:rsidDel="00B224E9">
          <w:rPr>
            <w:rFonts w:ascii="Times New Roman" w:hAnsi="Times New Roman" w:cs="Times New Roman"/>
            <w:sz w:val="24"/>
            <w:szCs w:val="24"/>
          </w:rPr>
          <w:delText xml:space="preserve"> and 1.79 minutes in Tampa, 2014 </w:delText>
        </w:r>
        <w:r w:rsidDel="00B224E9">
          <w:rPr>
            <w:rFonts w:ascii="Times New Roman" w:hAnsi="Times New Roman" w:cs="Times New Roman"/>
            <w:sz w:val="24"/>
            <w:szCs w:val="24"/>
          </w:rPr>
          <w:fldChar w:fldCharType="begin" w:fldLock="1"/>
        </w:r>
        <w:r w:rsidR="000545CA" w:rsidDel="00B224E9">
          <w:rPr>
            <w:rFonts w:ascii="Times New Roman" w:hAnsi="Times New Roman" w:cs="Times New Roman"/>
            <w:sz w:val="24"/>
            <w:szCs w:val="24"/>
          </w:rPr>
          <w:del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delInstrText>
        </w:r>
        <w:r w:rsidDel="00B224E9">
          <w:rPr>
            <w:rFonts w:ascii="Times New Roman" w:hAnsi="Times New Roman" w:cs="Times New Roman"/>
            <w:sz w:val="24"/>
            <w:szCs w:val="24"/>
          </w:rPr>
          <w:fldChar w:fldCharType="separate"/>
        </w:r>
        <w:r w:rsidR="000545CA" w:rsidRPr="000545CA" w:rsidDel="00B224E9">
          <w:rPr>
            <w:rFonts w:ascii="Times New Roman" w:hAnsi="Times New Roman" w:cs="Times New Roman"/>
            <w:noProof/>
            <w:sz w:val="24"/>
            <w:szCs w:val="24"/>
          </w:rPr>
          <w:delText>(Brakewood et al., 2014)</w:delText>
        </w:r>
        <w:r w:rsidDel="00B224E9">
          <w:rPr>
            <w:rFonts w:ascii="Times New Roman" w:hAnsi="Times New Roman" w:cs="Times New Roman"/>
            <w:sz w:val="24"/>
            <w:szCs w:val="24"/>
          </w:rPr>
          <w:fldChar w:fldCharType="end"/>
        </w:r>
        <w:r w:rsidDel="00B224E9">
          <w:rPr>
            <w:rFonts w:ascii="Times New Roman" w:hAnsi="Times New Roman" w:cs="Times New Roman"/>
            <w:sz w:val="24"/>
            <w:szCs w:val="24"/>
          </w:rPr>
          <w:delText xml:space="preserve"> according to a self-reported survey. Especially, </w:delText>
        </w:r>
      </w:del>
      <w:ins w:id="409" w:author="Miller, Harvey J." w:date="2019-12-10T11:25:00Z">
        <w:del w:id="410" w:author="Liu, Luyu" w:date="2020-05-26T11:30:00Z">
          <w:r w:rsidR="00740BD1" w:rsidDel="00B224E9">
            <w:rPr>
              <w:rFonts w:ascii="Times New Roman" w:hAnsi="Times New Roman" w:cs="Times New Roman"/>
              <w:sz w:val="24"/>
              <w:szCs w:val="24"/>
            </w:rPr>
            <w:delText>I</w:delText>
          </w:r>
        </w:del>
      </w:ins>
      <w:del w:id="411" w:author="Liu, Luyu" w:date="2020-05-26T11:30:00Z">
        <w:r w:rsidDel="00B224E9">
          <w:rPr>
            <w:rFonts w:ascii="Times New Roman" w:hAnsi="Times New Roman" w:cs="Times New Roman"/>
            <w:sz w:val="24"/>
            <w:szCs w:val="24"/>
          </w:rPr>
          <w:delText>in rural</w:delText>
        </w:r>
      </w:del>
      <w:ins w:id="412" w:author="Miller, Harvey J." w:date="2019-12-10T11:25:00Z">
        <w:del w:id="413" w:author="Liu, Luyu" w:date="2020-05-26T11:30:00Z">
          <w:r w:rsidR="00740BD1" w:rsidDel="00B224E9">
            <w:rPr>
              <w:rFonts w:ascii="Times New Roman" w:hAnsi="Times New Roman" w:cs="Times New Roman"/>
              <w:sz w:val="24"/>
              <w:szCs w:val="24"/>
            </w:rPr>
            <w:delText xml:space="preserve"> areas, e.g., </w:delText>
          </w:r>
        </w:del>
      </w:ins>
      <w:del w:id="414" w:author="Liu, Luyu" w:date="2020-05-26T11:30:00Z">
        <w:r w:rsidDel="00B224E9">
          <w:rPr>
            <w:rFonts w:ascii="Times New Roman" w:hAnsi="Times New Roman" w:cs="Times New Roman"/>
            <w:sz w:val="24"/>
            <w:szCs w:val="24"/>
          </w:rPr>
          <w:delText xml:space="preserve"> Scotland</w:delText>
        </w:r>
      </w:del>
      <w:ins w:id="415" w:author="Miller, Harvey J." w:date="2019-12-10T11:25:00Z">
        <w:del w:id="416" w:author="Liu, Luyu" w:date="2020-05-26T11:30:00Z">
          <w:r w:rsidR="00740BD1" w:rsidDel="00B224E9">
            <w:rPr>
              <w:rFonts w:ascii="Times New Roman" w:hAnsi="Times New Roman" w:cs="Times New Roman"/>
              <w:sz w:val="24"/>
              <w:szCs w:val="24"/>
            </w:rPr>
            <w:delText xml:space="preserve">, </w:delText>
          </w:r>
        </w:del>
      </w:ins>
      <w:del w:id="417" w:author="Liu, Luyu" w:date="2020-05-26T11:30:00Z">
        <w:r w:rsidDel="00B224E9">
          <w:rPr>
            <w:rFonts w:ascii="Times New Roman" w:hAnsi="Times New Roman" w:cs="Times New Roman"/>
            <w:sz w:val="24"/>
            <w:szCs w:val="24"/>
          </w:rPr>
          <w:delText>. RTI user</w:delText>
        </w:r>
      </w:del>
      <w:ins w:id="418" w:author="Miller, Harvey J." w:date="2019-12-10T11:25:00Z">
        <w:del w:id="419" w:author="Liu, Luyu" w:date="2020-05-26T11:30:00Z">
          <w:r w:rsidR="00740BD1" w:rsidDel="00B224E9">
            <w:rPr>
              <w:rFonts w:ascii="Times New Roman" w:hAnsi="Times New Roman" w:cs="Times New Roman"/>
              <w:sz w:val="24"/>
              <w:szCs w:val="24"/>
            </w:rPr>
            <w:delText>s</w:delText>
          </w:r>
        </w:del>
      </w:ins>
      <w:del w:id="420" w:author="Liu, Luyu" w:date="2020-05-26T11:30:00Z">
        <w:r w:rsidDel="00B224E9">
          <w:rPr>
            <w:rFonts w:ascii="Times New Roman" w:hAnsi="Times New Roman" w:cs="Times New Roman"/>
            <w:sz w:val="24"/>
            <w:szCs w:val="24"/>
          </w:rPr>
          <w:delText xml:space="preserve"> can even save 7 minutes </w:delText>
        </w:r>
      </w:del>
      <w:ins w:id="421" w:author="Miller, Harvey J." w:date="2019-12-10T11:26:00Z">
        <w:del w:id="422" w:author="Liu, Luyu" w:date="2020-05-26T11:30:00Z">
          <w:r w:rsidR="00740BD1" w:rsidDel="00B224E9">
            <w:rPr>
              <w:rFonts w:ascii="Times New Roman" w:hAnsi="Times New Roman" w:cs="Times New Roman"/>
              <w:sz w:val="24"/>
              <w:szCs w:val="24"/>
            </w:rPr>
            <w:delText>o</w:delText>
          </w:r>
        </w:del>
      </w:ins>
      <w:del w:id="423" w:author="Liu, Luyu" w:date="2020-05-26T11:30:00Z">
        <w:r w:rsidDel="00B224E9">
          <w:rPr>
            <w:rFonts w:ascii="Times New Roman" w:hAnsi="Times New Roman" w:cs="Times New Roman"/>
            <w:sz w:val="24"/>
            <w:szCs w:val="24"/>
          </w:rPr>
          <w:delText xml:space="preserve">in average </w:delText>
        </w:r>
        <w:r w:rsidDel="00B224E9">
          <w:rPr>
            <w:rFonts w:ascii="Times New Roman" w:hAnsi="Times New Roman" w:cs="Times New Roman"/>
            <w:sz w:val="24"/>
            <w:szCs w:val="24"/>
          </w:rPr>
          <w:fldChar w:fldCharType="begin" w:fldLock="1"/>
        </w:r>
        <w:r w:rsidR="000545CA" w:rsidDel="00B224E9">
          <w:rPr>
            <w:rFonts w:ascii="Times New Roman" w:hAnsi="Times New Roman" w:cs="Times New Roman"/>
            <w:sz w:val="24"/>
            <w:szCs w:val="24"/>
          </w:rPr>
          <w:del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delInstrText>
        </w:r>
        <w:r w:rsidDel="00B224E9">
          <w:rPr>
            <w:rFonts w:ascii="Times New Roman" w:hAnsi="Times New Roman" w:cs="Times New Roman"/>
            <w:sz w:val="24"/>
            <w:szCs w:val="24"/>
          </w:rPr>
          <w:fldChar w:fldCharType="separate"/>
        </w:r>
        <w:r w:rsidR="000545CA" w:rsidRPr="000545CA" w:rsidDel="00B224E9">
          <w:rPr>
            <w:rFonts w:ascii="Times New Roman" w:hAnsi="Times New Roman" w:cs="Times New Roman"/>
            <w:noProof/>
            <w:sz w:val="24"/>
            <w:szCs w:val="24"/>
          </w:rPr>
          <w:delText>(Papangelis et al., 2016)</w:delText>
        </w:r>
        <w:r w:rsidDel="00B224E9">
          <w:rPr>
            <w:rFonts w:ascii="Times New Roman" w:hAnsi="Times New Roman" w:cs="Times New Roman"/>
            <w:sz w:val="24"/>
            <w:szCs w:val="24"/>
          </w:rPr>
          <w:fldChar w:fldCharType="end"/>
        </w:r>
        <w:r w:rsidDel="00B224E9">
          <w:rPr>
            <w:rFonts w:ascii="Times New Roman" w:hAnsi="Times New Roman" w:cs="Times New Roman"/>
            <w:sz w:val="24"/>
            <w:szCs w:val="24"/>
          </w:rPr>
          <w:delText xml:space="preserve">. </w:delText>
        </w:r>
      </w:del>
      <w:ins w:id="424" w:author="Miller, Harvey J." w:date="2019-12-10T11:26:00Z">
        <w:del w:id="425" w:author="Liu, Luyu" w:date="2020-05-26T11:30:00Z">
          <w:r w:rsidR="00740BD1" w:rsidDel="00B224E9">
            <w:rPr>
              <w:rFonts w:ascii="Times New Roman" w:hAnsi="Times New Roman" w:cs="Times New Roman"/>
              <w:sz w:val="24"/>
              <w:szCs w:val="24"/>
            </w:rPr>
            <w:delText xml:space="preserve">However, </w:delText>
          </w:r>
        </w:del>
      </w:ins>
      <w:ins w:id="426" w:author="Miller, Harvey J." w:date="2019-12-10T11:30:00Z">
        <w:del w:id="427" w:author="Liu, Luyu" w:date="2020-05-26T11:30:00Z">
          <w:r w:rsidR="00740BD1" w:rsidDel="00B224E9">
            <w:rPr>
              <w:rFonts w:ascii="Times New Roman" w:hAnsi="Times New Roman" w:cs="Times New Roman"/>
              <w:sz w:val="24"/>
              <w:szCs w:val="24"/>
            </w:rPr>
            <w:delText>some research</w:delText>
          </w:r>
        </w:del>
      </w:ins>
      <w:ins w:id="428" w:author="Miller, Harvey J." w:date="2019-12-10T11:26:00Z">
        <w:del w:id="429" w:author="Liu, Luyu" w:date="2020-05-26T11:30:00Z">
          <w:r w:rsidR="00740BD1" w:rsidDel="00B224E9">
            <w:rPr>
              <w:rFonts w:ascii="Times New Roman" w:hAnsi="Times New Roman" w:cs="Times New Roman"/>
              <w:sz w:val="24"/>
              <w:szCs w:val="24"/>
            </w:rPr>
            <w:delText xml:space="preserve"> </w:delText>
          </w:r>
        </w:del>
      </w:ins>
      <w:del w:id="430" w:author="Liu, Luyu" w:date="2020-05-26T11:30:00Z">
        <w:r w:rsidDel="00B224E9">
          <w:rPr>
            <w:rFonts w:ascii="Times New Roman" w:hAnsi="Times New Roman" w:cs="Times New Roman"/>
            <w:sz w:val="24"/>
            <w:szCs w:val="24"/>
          </w:rPr>
          <w:delText>Meanwhile, the others conclude</w:delText>
        </w:r>
      </w:del>
      <w:ins w:id="431" w:author="Miller, Harvey J." w:date="2019-12-10T11:30:00Z">
        <w:del w:id="432" w:author="Liu, Luyu" w:date="2020-05-26T11:30:00Z">
          <w:r w:rsidR="00740BD1" w:rsidDel="00B224E9">
            <w:rPr>
              <w:rFonts w:ascii="Times New Roman" w:hAnsi="Times New Roman" w:cs="Times New Roman"/>
              <w:sz w:val="24"/>
              <w:szCs w:val="24"/>
            </w:rPr>
            <w:delText>s</w:delText>
          </w:r>
        </w:del>
      </w:ins>
      <w:del w:id="433" w:author="Liu, Luyu" w:date="2020-05-26T11:30:00Z">
        <w:r w:rsidDel="00B224E9">
          <w:rPr>
            <w:rFonts w:ascii="Times New Roman" w:hAnsi="Times New Roman" w:cs="Times New Roman"/>
            <w:sz w:val="24"/>
            <w:szCs w:val="24"/>
          </w:rPr>
          <w:delText>d that RTI</w:delText>
        </w:r>
      </w:del>
      <w:ins w:id="434" w:author="Miller, Harvey J." w:date="2019-12-10T11:26:00Z">
        <w:del w:id="435" w:author="Liu, Luyu" w:date="2020-05-26T11:30:00Z">
          <w:r w:rsidR="00740BD1" w:rsidDel="00B224E9">
            <w:rPr>
              <w:rFonts w:ascii="Times New Roman" w:hAnsi="Times New Roman" w:cs="Times New Roman"/>
              <w:sz w:val="24"/>
              <w:szCs w:val="24"/>
            </w:rPr>
            <w:delText xml:space="preserve"> </w:delText>
          </w:r>
        </w:del>
      </w:ins>
      <w:del w:id="436" w:author="Liu, Luyu" w:date="2020-05-26T11:30:00Z">
        <w:r w:rsidDel="00B224E9">
          <w:rPr>
            <w:rFonts w:ascii="Times New Roman" w:hAnsi="Times New Roman" w:cs="Times New Roman"/>
            <w:sz w:val="24"/>
            <w:szCs w:val="24"/>
          </w:rPr>
          <w:delText xml:space="preserve">’s impact on different users </w:delText>
        </w:r>
      </w:del>
      <w:ins w:id="437" w:author="Miller, Harvey J." w:date="2019-12-10T11:26:00Z">
        <w:del w:id="438" w:author="Liu, Luyu" w:date="2020-05-26T11:30:00Z">
          <w:r w:rsidR="00740BD1" w:rsidDel="00B224E9">
            <w:rPr>
              <w:rFonts w:ascii="Times New Roman" w:hAnsi="Times New Roman" w:cs="Times New Roman"/>
              <w:sz w:val="24"/>
              <w:szCs w:val="24"/>
            </w:rPr>
            <w:delText>waiting times is inconsequential.</w:delText>
          </w:r>
        </w:del>
      </w:ins>
      <w:ins w:id="439" w:author="Miller, Harvey J." w:date="2019-12-10T11:28:00Z">
        <w:del w:id="440" w:author="Liu, Luyu" w:date="2020-05-26T11:30:00Z">
          <w:r w:rsidR="00740BD1" w:rsidDel="00B224E9">
            <w:rPr>
              <w:rFonts w:ascii="Times New Roman" w:hAnsi="Times New Roman" w:cs="Times New Roman"/>
              <w:sz w:val="24"/>
              <w:szCs w:val="24"/>
            </w:rPr>
            <w:delText xml:space="preserve"> </w:delText>
          </w:r>
        </w:del>
      </w:ins>
      <w:del w:id="441" w:author="Liu, Luyu" w:date="2020-05-26T11:30:00Z">
        <w:r w:rsidDel="00B224E9">
          <w:rPr>
            <w:rFonts w:ascii="Times New Roman" w:hAnsi="Times New Roman" w:cs="Times New Roman"/>
            <w:sz w:val="24"/>
            <w:szCs w:val="24"/>
          </w:rPr>
          <w:delText xml:space="preserve">is not significant. </w:delText>
        </w:r>
        <w:r w:rsidDel="00B224E9">
          <w:rPr>
            <w:rFonts w:ascii="Times New Roman" w:hAnsi="Times New Roman" w:cs="Times New Roman"/>
            <w:sz w:val="24"/>
            <w:szCs w:val="24"/>
          </w:rPr>
          <w:fldChar w:fldCharType="begin" w:fldLock="1"/>
        </w:r>
        <w:r w:rsidR="000545CA" w:rsidDel="00B224E9">
          <w:rPr>
            <w:rFonts w:ascii="Times New Roman" w:hAnsi="Times New Roman" w:cs="Times New Roman"/>
            <w:sz w:val="24"/>
            <w:szCs w:val="24"/>
          </w:rPr>
          <w:del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et al., 2011)","manualFormatting":"Fries et al. (2011)","plainTextFormattedCitation":"(Fries et al., 2011)","previouslyFormattedCitation":"(Fries et al., 2011)"},"properties":{"noteIndex":0},"schema":"https://github.com/citation-style-language/schema/raw/master/csl-citation.json"}</w:delInstrText>
        </w:r>
        <w:r w:rsidDel="00B224E9">
          <w:rPr>
            <w:rFonts w:ascii="Times New Roman" w:hAnsi="Times New Roman" w:cs="Times New Roman"/>
            <w:sz w:val="24"/>
            <w:szCs w:val="24"/>
          </w:rPr>
          <w:fldChar w:fldCharType="separate"/>
        </w:r>
        <w:r w:rsidDel="00B224E9">
          <w:rPr>
            <w:rFonts w:ascii="Times New Roman" w:hAnsi="Times New Roman" w:cs="Times New Roman"/>
            <w:noProof/>
            <w:sz w:val="24"/>
            <w:szCs w:val="24"/>
          </w:rPr>
          <w:delText>Fries et al.</w:delText>
        </w:r>
        <w:r w:rsidRPr="00552A73" w:rsidDel="00B224E9">
          <w:rPr>
            <w:rFonts w:ascii="Times New Roman" w:hAnsi="Times New Roman" w:cs="Times New Roman"/>
            <w:noProof/>
            <w:sz w:val="24"/>
            <w:szCs w:val="24"/>
          </w:rPr>
          <w:delText xml:space="preserve"> </w:delText>
        </w:r>
        <w:r w:rsidDel="00B224E9">
          <w:rPr>
            <w:rFonts w:ascii="Times New Roman" w:hAnsi="Times New Roman" w:cs="Times New Roman"/>
            <w:noProof/>
            <w:sz w:val="24"/>
            <w:szCs w:val="24"/>
          </w:rPr>
          <w:delText>(</w:delText>
        </w:r>
        <w:r w:rsidRPr="00552A73" w:rsidDel="00B224E9">
          <w:rPr>
            <w:rFonts w:ascii="Times New Roman" w:hAnsi="Times New Roman" w:cs="Times New Roman"/>
            <w:noProof/>
            <w:sz w:val="24"/>
            <w:szCs w:val="24"/>
          </w:rPr>
          <w:delText>2011)</w:delText>
        </w:r>
        <w:r w:rsidDel="00B224E9">
          <w:rPr>
            <w:rFonts w:ascii="Times New Roman" w:hAnsi="Times New Roman" w:cs="Times New Roman"/>
            <w:sz w:val="24"/>
            <w:szCs w:val="24"/>
          </w:rPr>
          <w:fldChar w:fldCharType="end"/>
        </w:r>
        <w:r w:rsidDel="00B224E9">
          <w:rPr>
            <w:rFonts w:ascii="Times New Roman" w:hAnsi="Times New Roman" w:cs="Times New Roman"/>
            <w:sz w:val="24"/>
            <w:szCs w:val="24"/>
          </w:rPr>
          <w:delText xml:space="preserve"> reported that pre-trip travel time savings by RTI</w:delText>
        </w:r>
      </w:del>
      <w:ins w:id="442" w:author="Miller, Harvey J." w:date="2019-12-10T11:29:00Z">
        <w:del w:id="443" w:author="Liu, Luyu" w:date="2020-05-26T11:30:00Z">
          <w:r w:rsidR="00740BD1" w:rsidDel="00B224E9">
            <w:rPr>
              <w:rFonts w:ascii="Times New Roman" w:hAnsi="Times New Roman" w:cs="Times New Roman"/>
              <w:sz w:val="24"/>
              <w:szCs w:val="24"/>
            </w:rPr>
            <w:delText xml:space="preserve">; </w:delText>
          </w:r>
        </w:del>
      </w:ins>
      <w:del w:id="444" w:author="Liu, Luyu" w:date="2020-05-26T11:30:00Z">
        <w:r w:rsidDel="00B224E9">
          <w:rPr>
            <w:rFonts w:ascii="Times New Roman" w:hAnsi="Times New Roman" w:cs="Times New Roman"/>
            <w:sz w:val="24"/>
            <w:szCs w:val="24"/>
          </w:rPr>
          <w:delText xml:space="preserve"> is small while the major beneficial effect is the reduction in anxiety. </w:delText>
        </w:r>
        <w:r w:rsidDel="00B224E9">
          <w:rPr>
            <w:rFonts w:ascii="Times New Roman" w:hAnsi="Times New Roman" w:cs="Times New Roman"/>
            <w:sz w:val="24"/>
            <w:szCs w:val="24"/>
          </w:rPr>
          <w:fldChar w:fldCharType="begin" w:fldLock="1"/>
        </w:r>
        <w:r w:rsidR="000545CA" w:rsidDel="00B224E9">
          <w:rPr>
            <w:rFonts w:ascii="Times New Roman" w:hAnsi="Times New Roman" w:cs="Times New Roman"/>
            <w:sz w:val="24"/>
            <w:szCs w:val="24"/>
          </w:rPr>
          <w:del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Rojas, et al., 2015)","manualFormatting":"Brakewood, Rojas, et al. (2015)","plainTextFormattedCitation":"(Brakewood, Rojas, et al., 2015)","previouslyFormattedCitation":"(Brakewood, Rojas, et al., 2015)"},"properties":{"noteIndex":0},"schema":"https://github.com/citation-style-language/schema/raw/master/csl-citation.json"}</w:delInstrText>
        </w:r>
        <w:r w:rsidDel="00B224E9">
          <w:rPr>
            <w:rFonts w:ascii="Times New Roman" w:hAnsi="Times New Roman" w:cs="Times New Roman"/>
            <w:sz w:val="24"/>
            <w:szCs w:val="24"/>
          </w:rPr>
          <w:fldChar w:fldCharType="separate"/>
        </w:r>
        <w:r w:rsidDel="00B224E9">
          <w:rPr>
            <w:rFonts w:ascii="Times New Roman" w:hAnsi="Times New Roman" w:cs="Times New Roman"/>
            <w:noProof/>
            <w:sz w:val="24"/>
            <w:szCs w:val="24"/>
          </w:rPr>
          <w:delText>Brakewood, Rojas, et al.</w:delText>
        </w:r>
        <w:r w:rsidRPr="00C869E5" w:rsidDel="00B224E9">
          <w:rPr>
            <w:rFonts w:ascii="Times New Roman" w:hAnsi="Times New Roman" w:cs="Times New Roman"/>
            <w:noProof/>
            <w:sz w:val="24"/>
            <w:szCs w:val="24"/>
          </w:rPr>
          <w:delText xml:space="preserve"> </w:delText>
        </w:r>
        <w:r w:rsidDel="00B224E9">
          <w:rPr>
            <w:rFonts w:ascii="Times New Roman" w:hAnsi="Times New Roman" w:cs="Times New Roman"/>
            <w:noProof/>
            <w:sz w:val="24"/>
            <w:szCs w:val="24"/>
          </w:rPr>
          <w:delText>(</w:delText>
        </w:r>
        <w:r w:rsidRPr="00C869E5" w:rsidDel="00B224E9">
          <w:rPr>
            <w:rFonts w:ascii="Times New Roman" w:hAnsi="Times New Roman" w:cs="Times New Roman"/>
            <w:noProof/>
            <w:sz w:val="24"/>
            <w:szCs w:val="24"/>
          </w:rPr>
          <w:delText>2015)</w:delText>
        </w:r>
        <w:r w:rsidDel="00B224E9">
          <w:rPr>
            <w:rFonts w:ascii="Times New Roman" w:hAnsi="Times New Roman" w:cs="Times New Roman"/>
            <w:sz w:val="24"/>
            <w:szCs w:val="24"/>
          </w:rPr>
          <w:fldChar w:fldCharType="end"/>
        </w:r>
        <w:r w:rsidDel="00B224E9">
          <w:rPr>
            <w:rFonts w:ascii="Times New Roman" w:hAnsi="Times New Roman" w:cs="Times New Roman"/>
            <w:sz w:val="24"/>
            <w:szCs w:val="24"/>
          </w:rPr>
          <w:delText xml:space="preserve"> found that there were no statistically significant differences between RTI and non-RTI users’ waiting time according to a survey they administered in Boston. </w:delText>
        </w:r>
      </w:del>
    </w:p>
    <w:p w14:paraId="1A0272B2" w14:textId="7DA947C3" w:rsidR="006550FB" w:rsidDel="0063407E" w:rsidRDefault="006550FB" w:rsidP="006550FB">
      <w:pPr>
        <w:jc w:val="both"/>
        <w:rPr>
          <w:del w:id="445" w:author="Liu, Luyu" w:date="2020-05-26T12:14:00Z"/>
          <w:rFonts w:ascii="Times New Roman" w:hAnsi="Times New Roman" w:cs="Times New Roman"/>
          <w:sz w:val="24"/>
          <w:szCs w:val="24"/>
        </w:rPr>
      </w:pPr>
    </w:p>
    <w:p w14:paraId="0D4D6DF4" w14:textId="34DF82CA" w:rsidR="00816A10" w:rsidRPr="007A1286" w:rsidDel="0063407E" w:rsidRDefault="00816A10">
      <w:pPr>
        <w:pStyle w:val="ListParagraph"/>
        <w:numPr>
          <w:ilvl w:val="1"/>
          <w:numId w:val="5"/>
        </w:numPr>
        <w:jc w:val="both"/>
        <w:rPr>
          <w:ins w:id="446" w:author="Miller, Harvey J." w:date="2019-12-10T13:34:00Z"/>
          <w:del w:id="447" w:author="Liu, Luyu" w:date="2020-05-26T12:14:00Z"/>
          <w:rFonts w:ascii="Times New Roman" w:hAnsi="Times New Roman" w:cs="Times New Roman"/>
          <w:b/>
          <w:bCs/>
          <w:sz w:val="24"/>
          <w:szCs w:val="24"/>
          <w:rPrChange w:id="448" w:author="Luyu Liu" w:date="2019-12-17T15:52:00Z">
            <w:rPr>
              <w:ins w:id="449" w:author="Miller, Harvey J." w:date="2019-12-10T13:34:00Z"/>
              <w:del w:id="450" w:author="Liu, Luyu" w:date="2020-05-26T12:14:00Z"/>
            </w:rPr>
          </w:rPrChange>
        </w:rPr>
        <w:pPrChange w:id="451" w:author="Luyu Liu" w:date="2019-12-17T15:52:00Z">
          <w:pPr>
            <w:jc w:val="both"/>
          </w:pPr>
        </w:pPrChange>
      </w:pPr>
      <w:ins w:id="452" w:author="Miller, Harvey J." w:date="2019-12-10T13:34:00Z">
        <w:del w:id="453" w:author="Liu, Luyu" w:date="2020-05-26T12:14:00Z">
          <w:r w:rsidRPr="007A1286" w:rsidDel="0063407E">
            <w:rPr>
              <w:rFonts w:ascii="Times New Roman" w:hAnsi="Times New Roman" w:cs="Times New Roman"/>
              <w:b/>
              <w:bCs/>
              <w:sz w:val="24"/>
              <w:szCs w:val="24"/>
              <w:rPrChange w:id="454" w:author="Luyu Liu" w:date="2019-12-17T15:52:00Z">
                <w:rPr/>
              </w:rPrChange>
            </w:rPr>
            <w:delText xml:space="preserve">2.2. </w:delText>
          </w:r>
        </w:del>
      </w:ins>
      <w:del w:id="455" w:author="Liu, Luyu" w:date="2020-05-26T12:14:00Z">
        <w:r w:rsidR="006550FB" w:rsidRPr="007A1286" w:rsidDel="0063407E">
          <w:rPr>
            <w:rFonts w:ascii="Times New Roman" w:hAnsi="Times New Roman" w:cs="Times New Roman"/>
            <w:b/>
            <w:bCs/>
            <w:sz w:val="24"/>
            <w:szCs w:val="24"/>
            <w:rPrChange w:id="456" w:author="Luyu Liu" w:date="2019-12-17T15:52:00Z">
              <w:rPr/>
            </w:rPrChange>
          </w:rPr>
          <w:delText>Research methods</w:delText>
        </w:r>
      </w:del>
    </w:p>
    <w:p w14:paraId="3909F571" w14:textId="3A7CB885" w:rsidR="0024603C" w:rsidRDefault="006550FB" w:rsidP="006550FB">
      <w:pPr>
        <w:jc w:val="both"/>
        <w:rPr>
          <w:ins w:id="457" w:author="Liu, Luyu" w:date="2020-05-26T20:39:00Z"/>
          <w:rFonts w:ascii="Times New Roman" w:hAnsi="Times New Roman" w:cs="Times New Roman"/>
          <w:sz w:val="24"/>
          <w:szCs w:val="24"/>
        </w:rPr>
      </w:pPr>
      <w:del w:id="458" w:author="Miller, Harvey J." w:date="2019-12-10T13:34:00Z">
        <w:r w:rsidDel="00816A10">
          <w:rPr>
            <w:rFonts w:ascii="Times New Roman" w:hAnsi="Times New Roman" w:cs="Times New Roman"/>
            <w:b/>
            <w:bCs/>
            <w:sz w:val="24"/>
            <w:szCs w:val="24"/>
          </w:rPr>
          <w:delText xml:space="preserve">.  </w:delText>
        </w:r>
      </w:del>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ins w:id="459" w:author="Miller, Harvey J." w:date="2019-12-10T11:30:00Z">
        <w:r w:rsidR="00A53748">
          <w:rPr>
            <w:rFonts w:ascii="Times New Roman" w:hAnsi="Times New Roman" w:cs="Times New Roman"/>
            <w:sz w:val="24"/>
            <w:szCs w:val="24"/>
          </w:rPr>
          <w:t xml:space="preserve">These </w:t>
        </w:r>
      </w:ins>
      <w:del w:id="460" w:author="Miller, Harvey J." w:date="2019-12-10T11:30:00Z">
        <w:r w:rsidRPr="00C965F1" w:rsidDel="00A53748">
          <w:rPr>
            <w:rFonts w:ascii="Times New Roman" w:hAnsi="Times New Roman" w:cs="Times New Roman"/>
            <w:sz w:val="24"/>
            <w:szCs w:val="24"/>
          </w:rPr>
          <w:delText xml:space="preserve">Survey-based </w:delText>
        </w:r>
      </w:del>
      <w:r w:rsidRPr="00C965F1">
        <w:rPr>
          <w:rFonts w:ascii="Times New Roman" w:hAnsi="Times New Roman" w:cs="Times New Roman"/>
          <w:sz w:val="24"/>
          <w:szCs w:val="24"/>
        </w:rPr>
        <w:t>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139C8">
        <w:rPr>
          <w:rFonts w:ascii="Times New Roman" w:hAnsi="Times New Roman" w:cs="Times New Roman"/>
          <w:sz w:val="24"/>
          <w:szCs w:val="24"/>
        </w:rPr>
        <w: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mp; Jian, 2017)","plainTextFormattedCitation":"(Y. Liu, Shi, &amp; Jian, 2017)","previouslyFormattedCitation":"(Y. Liu, Shi, &amp; Jian, 2017)"},"properties":{"noteIndex":0},"schema":"https://github.com/citation-style-language/schema/raw/master/csl-citation.json"}</w:instrText>
      </w:r>
      <w:r>
        <w:rPr>
          <w:rFonts w:ascii="Times New Roman" w:hAnsi="Times New Roman" w:cs="Times New Roman"/>
          <w:sz w:val="24"/>
          <w:szCs w:val="24"/>
        </w:rPr>
        <w:fldChar w:fldCharType="separate"/>
      </w:r>
      <w:r w:rsidR="006139C8" w:rsidRPr="006139C8">
        <w:rPr>
          <w:rFonts w:ascii="Times New Roman" w:hAnsi="Times New Roman" w:cs="Times New Roman"/>
          <w:noProof/>
          <w:sz w:val="24"/>
          <w:szCs w:val="24"/>
        </w:rPr>
        <w:t>(Y. Liu, Shi, &amp; Jian,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P</w:t>
      </w:r>
      <w:r w:rsidRPr="00342EA9">
        <w:rPr>
          <w:rFonts w:ascii="Times New Roman" w:hAnsi="Times New Roman" w:cs="Times New Roman"/>
          <w:sz w:val="24"/>
          <w:szCs w:val="24"/>
        </w:rPr>
        <w:t xml:space="preserve">assenger 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w:t>
      </w:r>
      <w:ins w:id="461" w:author="Liu, Luyu" w:date="2020-05-26T22:03:00Z">
        <w:r w:rsidR="005A540F">
          <w:rPr>
            <w:rFonts w:ascii="Times New Roman" w:hAnsi="Times New Roman" w:cs="Times New Roman"/>
            <w:sz w:val="24"/>
            <w:szCs w:val="24"/>
          </w:rPr>
          <w:t xml:space="preserve"> and</w:t>
        </w:r>
      </w:ins>
      <w:del w:id="462" w:author="Liu, Luyu" w:date="2020-05-26T20:39:00Z">
        <w:r w:rsidRPr="00342EA9" w:rsidDel="0024603C">
          <w:rPr>
            <w:rFonts w:ascii="Times New Roman" w:hAnsi="Times New Roman" w:cs="Times New Roman"/>
            <w:sz w:val="24"/>
            <w:szCs w:val="24"/>
          </w:rPr>
          <w:delText>,</w:delText>
        </w:r>
      </w:del>
      <w:r w:rsidRPr="00342EA9">
        <w:rPr>
          <w:rFonts w:ascii="Times New Roman" w:hAnsi="Times New Roman" w:cs="Times New Roman"/>
          <w:sz w:val="24"/>
          <w:szCs w:val="24"/>
        </w:rPr>
        <w:t xml:space="preserve"> especially </w:t>
      </w:r>
      <w:ins w:id="463" w:author="Liu, Luyu" w:date="2020-05-26T20:40:00Z">
        <w:r w:rsidR="0024603C">
          <w:rPr>
            <w:rFonts w:ascii="Times New Roman" w:hAnsi="Times New Roman" w:cs="Times New Roman"/>
            <w:sz w:val="24"/>
            <w:szCs w:val="24"/>
          </w:rPr>
          <w:t xml:space="preserve">useful to measure </w:t>
        </w:r>
      </w:ins>
      <w:del w:id="464" w:author="Liu, Luyu" w:date="2020-05-26T20:40:00Z">
        <w:r w:rsidRPr="00342EA9" w:rsidDel="0024603C">
          <w:rPr>
            <w:rFonts w:ascii="Times New Roman" w:hAnsi="Times New Roman" w:cs="Times New Roman"/>
            <w:sz w:val="24"/>
            <w:szCs w:val="24"/>
          </w:rPr>
          <w:delText xml:space="preserve">for </w:delText>
        </w:r>
      </w:del>
      <w:r w:rsidRPr="00342EA9">
        <w:rPr>
          <w:rFonts w:ascii="Times New Roman" w:hAnsi="Times New Roman" w:cs="Times New Roman"/>
          <w:sz w:val="24"/>
          <w:szCs w:val="24"/>
        </w:rPr>
        <w:t xml:space="preserve">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ins w:id="465" w:author="Liu, Luyu" w:date="2020-05-26T20:39:00Z">
        <w:r w:rsidR="0024603C">
          <w:rPr>
            <w:rFonts w:ascii="Times New Roman" w:hAnsi="Times New Roman" w:cs="Times New Roman"/>
            <w:sz w:val="24"/>
            <w:szCs w:val="24"/>
          </w:rPr>
          <w:t>.</w:t>
        </w:r>
      </w:ins>
      <w:r w:rsidRPr="00342EA9" w:rsidDel="007B0A4F">
        <w:rPr>
          <w:rFonts w:ascii="Times New Roman" w:hAnsi="Times New Roman" w:cs="Times New Roman"/>
          <w:sz w:val="24"/>
          <w:szCs w:val="24"/>
        </w:rPr>
        <w:t xml:space="preserve"> </w:t>
      </w:r>
    </w:p>
    <w:p w14:paraId="6AF6CBA3" w14:textId="01B822B4" w:rsidR="006550FB" w:rsidDel="00012009" w:rsidRDefault="006550FB" w:rsidP="00012009">
      <w:pPr>
        <w:ind w:firstLine="720"/>
        <w:jc w:val="both"/>
        <w:rPr>
          <w:del w:id="466" w:author="Liu, Luyu" w:date="2020-05-26T21:42:00Z"/>
          <w:rFonts w:ascii="Times New Roman" w:hAnsi="Times New Roman" w:cs="Times New Roman"/>
          <w:sz w:val="24"/>
          <w:szCs w:val="24"/>
        </w:rPr>
        <w:pPrChange w:id="467" w:author="Liu, Luyu" w:date="2020-05-26T21:42:00Z">
          <w:pPr>
            <w:jc w:val="both"/>
          </w:pPr>
        </w:pPrChange>
      </w:pPr>
      <w:r>
        <w:rPr>
          <w:rFonts w:ascii="Times New Roman" w:hAnsi="Times New Roman" w:cs="Times New Roman"/>
          <w:sz w:val="24"/>
          <w:szCs w:val="24"/>
        </w:rPr>
        <w:t>However,</w:t>
      </w:r>
      <w:ins w:id="468" w:author="Liu, Luyu" w:date="2020-05-26T21:40:00Z">
        <w:r w:rsidR="00012009">
          <w:rPr>
            <w:rFonts w:ascii="Times New Roman" w:hAnsi="Times New Roman" w:cs="Times New Roman"/>
            <w:sz w:val="24"/>
            <w:szCs w:val="24"/>
          </w:rPr>
          <w:t xml:space="preserve"> despite</w:t>
        </w:r>
      </w:ins>
      <w:ins w:id="469" w:author="Liu, Luyu" w:date="2020-05-26T21:41:00Z">
        <w:r w:rsidR="00012009">
          <w:rPr>
            <w:rFonts w:ascii="Times New Roman" w:hAnsi="Times New Roman" w:cs="Times New Roman"/>
            <w:sz w:val="24"/>
            <w:szCs w:val="24"/>
          </w:rPr>
          <w:t xml:space="preserve"> extremely useful under the mentioned circumstances,</w:t>
        </w:r>
      </w:ins>
      <w:r>
        <w:rPr>
          <w:rFonts w:ascii="Times New Roman" w:hAnsi="Times New Roman" w:cs="Times New Roman"/>
          <w:sz w:val="24"/>
          <w:szCs w:val="24"/>
        </w:rPr>
        <w:t xml:space="preserve"> survey methods can be inaccurate or biased since they are based on perceived or self-reported waiting time instead of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8EF162B" w14:textId="6AFBF60F" w:rsidR="006550FB" w:rsidRDefault="006550FB" w:rsidP="006139C8">
      <w:pPr>
        <w:ind w:firstLine="720"/>
        <w:jc w:val="both"/>
        <w:rPr>
          <w:rFonts w:ascii="Times New Roman" w:hAnsi="Times New Roman" w:cs="Times New Roman"/>
          <w:sz w:val="24"/>
          <w:szCs w:val="24"/>
        </w:rPr>
      </w:pPr>
      <w:del w:id="470" w:author="Liu, Luyu" w:date="2020-05-26T21:42:00Z">
        <w:r w:rsidDel="00012009">
          <w:rPr>
            <w:rFonts w:ascii="Times New Roman" w:hAnsi="Times New Roman" w:cs="Times New Roman"/>
            <w:sz w:val="24"/>
            <w:szCs w:val="24"/>
          </w:rPr>
          <w:delText xml:space="preserve">Another limitation of surveys is small </w:delText>
        </w:r>
      </w:del>
      <w:ins w:id="471" w:author="Miller, Harvey J." w:date="2019-12-10T11:32:00Z">
        <w:del w:id="472" w:author="Liu, Luyu" w:date="2020-05-26T21:42:00Z">
          <w:r w:rsidR="004A45CC" w:rsidDel="00012009">
            <w:rPr>
              <w:rFonts w:ascii="Times New Roman" w:hAnsi="Times New Roman" w:cs="Times New Roman"/>
              <w:sz w:val="24"/>
              <w:szCs w:val="24"/>
            </w:rPr>
            <w:delText xml:space="preserve">and possibly biased </w:delText>
          </w:r>
        </w:del>
      </w:ins>
      <w:del w:id="473" w:author="Liu, Luyu" w:date="2020-05-26T21:42:00Z">
        <w:r w:rsidDel="00012009">
          <w:rPr>
            <w:rFonts w:ascii="Times New Roman" w:hAnsi="Times New Roman" w:cs="Times New Roman"/>
            <w:sz w:val="24"/>
            <w:szCs w:val="24"/>
          </w:rPr>
          <w:delText>and biased samples.   M</w:delText>
        </w:r>
        <w:r w:rsidR="007C5F37" w:rsidDel="00012009">
          <w:rPr>
            <w:rFonts w:ascii="Times New Roman" w:hAnsi="Times New Roman" w:cs="Times New Roman"/>
            <w:sz w:val="24"/>
            <w:szCs w:val="24"/>
          </w:rPr>
          <w:delText>any surveying methods</w:delText>
        </w:r>
        <w:r w:rsidDel="00012009">
          <w:rPr>
            <w:rFonts w:ascii="Times New Roman" w:hAnsi="Times New Roman" w:cs="Times New Roman"/>
            <w:sz w:val="24"/>
            <w:szCs w:val="24"/>
          </w:rPr>
          <w:delText xml:space="preserve"> have limited samples due to their high cost </w:delText>
        </w:r>
        <w:r w:rsidDel="00012009">
          <w:rPr>
            <w:rFonts w:ascii="Times New Roman" w:hAnsi="Times New Roman" w:cs="Times New Roman"/>
            <w:sz w:val="24"/>
            <w:szCs w:val="24"/>
          </w:rPr>
          <w:fldChar w:fldCharType="begin" w:fldLock="1"/>
        </w:r>
        <w:r w:rsidR="00BE5A68" w:rsidDel="00012009">
          <w:rPr>
            <w:rFonts w:ascii="Times New Roman" w:hAnsi="Times New Roman" w:cs="Times New Roman"/>
            <w:sz w:val="24"/>
            <w:szCs w:val="24"/>
          </w:rPr>
          <w:delInstrText>ADDIN CSL_CITATION {"citationItems":[{"id":"ITEM-1","itemData":{"DOI":"10.1086/268957","ISSN":"0033362X","abstract":"Data from two surveys on surveys in Waterloo, Ontario were used to assess attitudes toward the survey. Questions in the two surveys inquired into motives for refusing/consenting to interviews; attitudes toward past experience with surveys; likes/ dislikes of form of contact, question format, and topic; perception of social pressure to respond to surveys; views on the social legitimacy of polling and on legislative controls for surveying. The surveys also collected response histories. Analysis of the attitudes began with a factor analysis of 12 items, which identified four factors descending from the general to the particular. It was found that attitudes are related to exposure to surveying, i.e., the more times a person reports requests for survey cooperation, the more unfavorable is his or her attitude toward the method. On the whole, however, the author finds that the evidence presented belies pessimistic views about surveys on sur- veys. John Goyder is Associate Professor, Department of Sociology, University of Water- loo, Ontario, Canada. This article is a revision of a paper presented at the 40th Annual AAPOR Conference, May 16-19, 1985. Research assistants on the record-linking portion of the study were Joti Sekhon, Christine Hutchinson, Ella Haley, and Joan Lyons. Twenty-one students enrolled in Sociology 282 in Winter 1982 collected the 1982 survey data. Patricia Anderson, Helen Chapman, and Joan Lyons conducted telephone inter- views for the 1985 replication. Marnie Goyder was coder on the replication. The work reported herein has been supported by the University of Waterloo Faculty of Arts Resource Fund, the UW-SSHRC Small Grants Subcommittee, and by an SSHRC Leave Fellowship. The hospitality of the Social and Political Sciences Committee, Cambridge University, in granting the author Visiting Scholar privileges in 1985-86, greatly assisted the completion of the manuscript.","author":[{"dropping-particle":"","family":"Goyder","given":"John","non-dropping-particle":"","parse-names":false,"suffix":""}],"container-title":"Public Opinion Quarterly","id":"ITEM-1","issue":"1","issued":{"date-parts":[["1986"]]},"page":"27","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delInstrText>
        </w:r>
        <w:r w:rsidDel="00012009">
          <w:rPr>
            <w:rFonts w:ascii="Times New Roman" w:hAnsi="Times New Roman" w:cs="Times New Roman"/>
            <w:sz w:val="24"/>
            <w:szCs w:val="24"/>
          </w:rPr>
          <w:fldChar w:fldCharType="separate"/>
        </w:r>
        <w:r w:rsidR="000545CA" w:rsidRPr="000545CA" w:rsidDel="00012009">
          <w:rPr>
            <w:rFonts w:ascii="Times New Roman" w:hAnsi="Times New Roman" w:cs="Times New Roman"/>
            <w:noProof/>
            <w:sz w:val="24"/>
            <w:szCs w:val="24"/>
          </w:rPr>
          <w:delText>(Goyder, 1986)</w:delText>
        </w:r>
        <w:r w:rsidDel="00012009">
          <w:rPr>
            <w:rFonts w:ascii="Times New Roman" w:hAnsi="Times New Roman" w:cs="Times New Roman"/>
            <w:sz w:val="24"/>
            <w:szCs w:val="24"/>
          </w:rPr>
          <w:fldChar w:fldCharType="end"/>
        </w:r>
        <w:r w:rsidDel="00012009">
          <w:rPr>
            <w:rFonts w:ascii="Times New Roman" w:hAnsi="Times New Roman" w:cs="Times New Roman"/>
            <w:sz w:val="24"/>
            <w:szCs w:val="24"/>
          </w:rPr>
          <w:delText xml:space="preserve">.  Mail surveys </w:delText>
        </w:r>
        <w:r w:rsidDel="00012009">
          <w:rPr>
            <w:rFonts w:ascii="Times New Roman" w:hAnsi="Times New Roman" w:cs="Times New Roman"/>
            <w:sz w:val="24"/>
            <w:szCs w:val="24"/>
          </w:rPr>
          <w:fldChar w:fldCharType="begin" w:fldLock="1"/>
        </w:r>
        <w:r w:rsidR="00BE5A68" w:rsidDel="00012009">
          <w:rPr>
            <w:rFonts w:ascii="Times New Roman" w:hAnsi="Times New Roman" w:cs="Times New Roman"/>
            <w:sz w:val="24"/>
            <w:szCs w:val="24"/>
          </w:rPr>
          <w:delInstrText>ADDIN CSL_CITATION {"citationItems":[{"id":"ITEM-1","itemData":{"ISSN":"0022-2437","author":[{"dropping-particle":"","family":"Armstrong","given":"J Scott","non-dropping-particle":"","parse-names":false,"suffix":""},{"dropping-particle":"","family":"Overton","given":"Terry S","non-dropping-particle":"","parse-names":false,"suffix":""}],"container-title":"Journal of marketing research","id":"ITEM-1","issue":"3","issued":{"date-parts":[["1977"]]},"page":"396-402","publisher":"SAGE Publications Sage CA: Los Angeles, CA","title":"Estimating nonresponse bias in mail surveys","type":"article-journal","volume":"14"},"uris":["http://www.mendeley.com/documents/?uuid=b14c6969-f911-4368-8b0c-e476fb785339"]}],"mendeley":{"formattedCitation":"(Armstrong &amp; Overton, 1977)","plainTextFormattedCitation":"(Armstrong &amp; Overton, 1977)","previouslyFormattedCitation":"(Armstrong &amp; Overton, 1977)"},"properties":{"noteIndex":0},"schema":"https://github.com/citation-style-language/schema/raw/master/csl-citation.json"}</w:delInstrText>
        </w:r>
        <w:r w:rsidDel="00012009">
          <w:rPr>
            <w:rFonts w:ascii="Times New Roman" w:hAnsi="Times New Roman" w:cs="Times New Roman"/>
            <w:sz w:val="24"/>
            <w:szCs w:val="24"/>
          </w:rPr>
          <w:fldChar w:fldCharType="separate"/>
        </w:r>
        <w:r w:rsidR="00BE5A68" w:rsidRPr="00BE5A68" w:rsidDel="00012009">
          <w:rPr>
            <w:rFonts w:ascii="Times New Roman" w:hAnsi="Times New Roman" w:cs="Times New Roman"/>
            <w:noProof/>
            <w:sz w:val="24"/>
            <w:szCs w:val="24"/>
          </w:rPr>
          <w:delText>(Armstrong &amp; Overton, 1977)</w:delText>
        </w:r>
        <w:r w:rsidDel="00012009">
          <w:rPr>
            <w:rFonts w:ascii="Times New Roman" w:hAnsi="Times New Roman" w:cs="Times New Roman"/>
            <w:sz w:val="24"/>
            <w:szCs w:val="24"/>
          </w:rPr>
          <w:fldChar w:fldCharType="end"/>
        </w:r>
        <w:r w:rsidDel="00012009">
          <w:rPr>
            <w:rFonts w:ascii="Times New Roman" w:hAnsi="Times New Roman" w:cs="Times New Roman"/>
            <w:sz w:val="24"/>
            <w:szCs w:val="24"/>
          </w:rPr>
          <w:delText xml:space="preserve">, text/phone call surveys, and internet-based surveys </w:delText>
        </w:r>
        <w:r w:rsidDel="00012009">
          <w:rPr>
            <w:rFonts w:ascii="Times New Roman" w:hAnsi="Times New Roman" w:cs="Times New Roman"/>
            <w:sz w:val="24"/>
            <w:szCs w:val="24"/>
          </w:rPr>
          <w:fldChar w:fldCharType="begin" w:fldLock="1"/>
        </w:r>
        <w:r w:rsidR="000545CA" w:rsidDel="00012009">
          <w:rPr>
            <w:rFonts w:ascii="Times New Roman" w:hAnsi="Times New Roman" w:cs="Times New Roman"/>
            <w:sz w:val="24"/>
            <w:szCs w:val="24"/>
          </w:rPr>
          <w:del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6)","plainTextFormattedCitation":"(Wright, 2006)","previouslyFormattedCitation":"(Wright, 2006)"},"properties":{"noteIndex":0},"schema":"https://github.com/citation-style-language/schema/raw/master/csl-citation.json"}</w:delInstrText>
        </w:r>
        <w:r w:rsidDel="00012009">
          <w:rPr>
            <w:rFonts w:ascii="Times New Roman" w:hAnsi="Times New Roman" w:cs="Times New Roman"/>
            <w:sz w:val="24"/>
            <w:szCs w:val="24"/>
          </w:rPr>
          <w:fldChar w:fldCharType="separate"/>
        </w:r>
        <w:r w:rsidR="000545CA" w:rsidRPr="000545CA" w:rsidDel="00012009">
          <w:rPr>
            <w:rFonts w:ascii="Times New Roman" w:hAnsi="Times New Roman" w:cs="Times New Roman"/>
            <w:noProof/>
            <w:sz w:val="24"/>
            <w:szCs w:val="24"/>
          </w:rPr>
          <w:delText>(Wright, 2006)</w:delText>
        </w:r>
        <w:r w:rsidDel="00012009">
          <w:rPr>
            <w:rFonts w:ascii="Times New Roman" w:hAnsi="Times New Roman" w:cs="Times New Roman"/>
            <w:sz w:val="24"/>
            <w:szCs w:val="24"/>
          </w:rPr>
          <w:fldChar w:fldCharType="end"/>
        </w:r>
        <w:r w:rsidDel="00012009">
          <w:rPr>
            <w:rFonts w:ascii="Times New Roman" w:hAnsi="Times New Roman" w:cs="Times New Roman"/>
            <w:sz w:val="24"/>
            <w:szCs w:val="24"/>
          </w:rPr>
          <w:delText xml:space="preserve"> can significantly reduce time and cost, but these methods may be biased </w:delText>
        </w:r>
        <w:r w:rsidDel="00012009">
          <w:rPr>
            <w:rFonts w:ascii="Times New Roman" w:hAnsi="Times New Roman" w:cs="Times New Roman"/>
            <w:sz w:val="24"/>
            <w:szCs w:val="24"/>
          </w:rPr>
          <w:fldChar w:fldCharType="begin" w:fldLock="1"/>
        </w:r>
        <w:r w:rsidR="004B1A87" w:rsidDel="00012009">
          <w:rPr>
            <w:rFonts w:ascii="Times New Roman" w:hAnsi="Times New Roman" w:cs="Times New Roman"/>
            <w:sz w:val="24"/>
            <w:szCs w:val="24"/>
          </w:rPr>
          <w:del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SN":"0022-2437","author":[{"dropping-particle":"","family":"Armstrong","given":"J Scott","non-dropping-particle":"","parse-names":false,"suffix":""},{"dropping-particle":"","family":"Overton","given":"Terry S","non-dropping-particle":"","parse-names":false,"suffix":""}],"container-title":"Journal of marketing research","id":"ITEM-2","issue":"3","issued":{"date-parts":[["1977"]]},"page":"396-402","publisher":"SAGE Publications Sage CA: Los Angeles, CA","title":"Estimating nonresponse bias in mail surveys","type":"article-journal","volume":"14"},"uris":["http://www.mendeley.com/documents/?uuid=b14c6969-f911-4368-8b0c-e476fb785339"]}],"mendeley":{"formattedCitation":"(Armstrong &amp; Overton, 1977; Wright, 2006)","plainTextFormattedCitation":"(Armstrong &amp; Overton, 1977; Wright, 2006)","previouslyFormattedCitation":"(Armstrong &amp; Overton, 1977; Wright, 2006)"},"properties":{"noteIndex":0},"schema":"https://github.com/citation-style-language/schema/raw/master/csl-citation.json"}</w:delInstrText>
        </w:r>
        <w:r w:rsidDel="00012009">
          <w:rPr>
            <w:rFonts w:ascii="Times New Roman" w:hAnsi="Times New Roman" w:cs="Times New Roman"/>
            <w:sz w:val="24"/>
            <w:szCs w:val="24"/>
          </w:rPr>
          <w:fldChar w:fldCharType="separate"/>
        </w:r>
        <w:r w:rsidR="00BE5A68" w:rsidRPr="00BE5A68" w:rsidDel="00012009">
          <w:rPr>
            <w:rFonts w:ascii="Times New Roman" w:hAnsi="Times New Roman" w:cs="Times New Roman"/>
            <w:noProof/>
            <w:sz w:val="24"/>
            <w:szCs w:val="24"/>
          </w:rPr>
          <w:delText>(Armstrong &amp; Overton, 1977; Wright, 2006)</w:delText>
        </w:r>
        <w:r w:rsidDel="00012009">
          <w:rPr>
            <w:rFonts w:ascii="Times New Roman" w:hAnsi="Times New Roman" w:cs="Times New Roman"/>
            <w:sz w:val="24"/>
            <w:szCs w:val="24"/>
          </w:rPr>
          <w:fldChar w:fldCharType="end"/>
        </w:r>
        <w:r w:rsidDel="00012009">
          <w:rPr>
            <w:rFonts w:ascii="Times New Roman" w:hAnsi="Times New Roman" w:cs="Times New Roman"/>
            <w:sz w:val="24"/>
            <w:szCs w:val="24"/>
          </w:rPr>
          <w:delText>. For example, some public transport users may not have data plans or easy access to the internet; some users may not have wired telephony services.</w:delText>
        </w:r>
      </w:del>
    </w:p>
    <w:p w14:paraId="27321D1B" w14:textId="68EEB890"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r>
      <w:ins w:id="474" w:author="Miller, Harvey J." w:date="2019-12-10T11:32:00Z">
        <w:r w:rsidR="004A45CC">
          <w:rPr>
            <w:rFonts w:ascii="Times New Roman" w:hAnsi="Times New Roman" w:cs="Times New Roman"/>
            <w:sz w:val="24"/>
            <w:szCs w:val="24"/>
          </w:rPr>
          <w:t>Another approach to analyzing the impacts of RTI on waiting times is m</w:t>
        </w:r>
      </w:ins>
      <w:del w:id="475" w:author="Miller, Harvey J." w:date="2019-12-10T11:32:00Z">
        <w:r w:rsidRPr="00342EA9" w:rsidDel="004A45CC">
          <w:rPr>
            <w:rFonts w:ascii="Times New Roman" w:hAnsi="Times New Roman" w:cs="Times New Roman"/>
            <w:sz w:val="24"/>
            <w:szCs w:val="24"/>
          </w:rPr>
          <w:delText>M</w:delText>
        </w:r>
      </w:del>
      <w:r w:rsidRPr="00342EA9">
        <w:rPr>
          <w:rFonts w:ascii="Times New Roman" w:hAnsi="Times New Roman" w:cs="Times New Roman"/>
          <w:sz w:val="24"/>
          <w:szCs w:val="24"/>
        </w:rPr>
        <w:t>athematical simulation</w:t>
      </w:r>
      <w:del w:id="476" w:author="Miller, Harvey J." w:date="2019-12-10T11:32:00Z">
        <w:r w:rsidRPr="00342EA9" w:rsidDel="004A45CC">
          <w:rPr>
            <w:rFonts w:ascii="Times New Roman" w:hAnsi="Times New Roman" w:cs="Times New Roman"/>
            <w:sz w:val="24"/>
            <w:szCs w:val="24"/>
          </w:rPr>
          <w:delText xml:space="preserve"> is </w:delText>
        </w:r>
        <w:r w:rsidDel="004A45CC">
          <w:rPr>
            <w:rFonts w:ascii="Times New Roman" w:hAnsi="Times New Roman" w:cs="Times New Roman"/>
            <w:sz w:val="24"/>
            <w:szCs w:val="24"/>
          </w:rPr>
          <w:delText xml:space="preserve">also </w:delText>
        </w:r>
        <w:r w:rsidRPr="00342EA9" w:rsidDel="004A45CC">
          <w:rPr>
            <w:rFonts w:ascii="Times New Roman" w:hAnsi="Times New Roman" w:cs="Times New Roman"/>
            <w:sz w:val="24"/>
            <w:szCs w:val="24"/>
          </w:rPr>
          <w:delText>often used to investigate and solve problems that are too difficult or costly to measure directly</w:delText>
        </w:r>
      </w:del>
      <w:r w:rsidRPr="00342EA9">
        <w:rPr>
          <w:rFonts w:ascii="Times New Roman" w:hAnsi="Times New Roman" w:cs="Times New Roman"/>
          <w:sz w:val="24"/>
          <w:szCs w:val="24"/>
        </w:rPr>
        <w:t xml:space="preserve">. </w:t>
      </w:r>
      <w:moveToRangeStart w:id="477" w:author="Miller, Harvey J." w:date="2019-12-10T11:33:00Z" w:name="move26870008"/>
      <w:ins w:id="478" w:author="Miller, Harvey J." w:date="2019-12-10T11:33:00Z">
        <w:r w:rsidR="004A45CC">
          <w:rPr>
            <w:rFonts w:ascii="Times New Roman" w:hAnsi="Times New Roman" w:cs="Times New Roman"/>
            <w:sz w:val="24"/>
            <w:szCs w:val="24"/>
          </w:rPr>
          <w:t xml:space="preserve">Agent-based modeling </w:t>
        </w:r>
        <w:r w:rsidR="004A45CC" w:rsidRPr="004A45CC">
          <w:rPr>
            <w:rFonts w:ascii="Times New Roman" w:hAnsi="Times New Roman" w:cs="Times New Roman"/>
            <w:sz w:val="24"/>
            <w:szCs w:val="24"/>
          </w:rPr>
          <w:t>represents the simultaneous actions and interactions of various agents</w:t>
        </w:r>
        <w:r w:rsidR="004A45CC">
          <w:rPr>
            <w:rFonts w:ascii="Times New Roman" w:hAnsi="Times New Roman" w:cs="Times New Roman"/>
            <w:sz w:val="24"/>
            <w:szCs w:val="24"/>
          </w:rPr>
          <w:t xml:space="preserve"> in intricate and complicated systems such as public transit</w:t>
        </w:r>
        <w:r w:rsidR="004A45CC" w:rsidRPr="004A45CC">
          <w:rPr>
            <w:rFonts w:ascii="Times New Roman" w:hAnsi="Times New Roman" w:cs="Times New Roman"/>
            <w:sz w:val="24"/>
            <w:szCs w:val="24"/>
          </w:rPr>
          <w:t xml:space="preserve"> </w:t>
        </w:r>
        <w:r w:rsidR="004A45CC" w:rsidRPr="004A45CC">
          <w:rPr>
            <w:rFonts w:ascii="Times New Roman" w:hAnsi="Times New Roman" w:cs="Times New Roman"/>
            <w:sz w:val="24"/>
            <w:szCs w:val="24"/>
          </w:rPr>
          <w:fldChar w:fldCharType="begin" w:fldLock="1"/>
        </w:r>
        <w:r w:rsidR="004A45CC" w:rsidRPr="004A45CC">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4A45CC" w:rsidRPr="004A45CC">
          <w:rPr>
            <w:rFonts w:ascii="Times New Roman" w:hAnsi="Times New Roman" w:cs="Times New Roman"/>
            <w:sz w:val="24"/>
            <w:szCs w:val="24"/>
          </w:rPr>
          <w:fldChar w:fldCharType="separate"/>
        </w:r>
        <w:r w:rsidR="004A45CC" w:rsidRPr="004A45CC">
          <w:rPr>
            <w:rFonts w:ascii="Times New Roman" w:hAnsi="Times New Roman" w:cs="Times New Roman"/>
            <w:noProof/>
            <w:sz w:val="24"/>
            <w:szCs w:val="24"/>
          </w:rPr>
          <w:t>(Gkioulou, 2013)</w:t>
        </w:r>
      </w:ins>
      <w:r w:rsidR="004A45CC" w:rsidRPr="004A45CC">
        <w:rPr>
          <w:rFonts w:ascii="Times New Roman" w:hAnsi="Times New Roman" w:cs="Times New Roman"/>
          <w:sz w:val="24"/>
          <w:szCs w:val="24"/>
        </w:rPr>
        <w:fldChar w:fldCharType="end"/>
      </w:r>
      <w:ins w:id="479" w:author="Miller, Harvey J." w:date="2019-12-10T11:33:00Z">
        <w:r w:rsidR="004A45CC" w:rsidRPr="004A45CC">
          <w:rPr>
            <w:rFonts w:ascii="Times New Roman" w:hAnsi="Times New Roman" w:cs="Times New Roman"/>
            <w:sz w:val="24"/>
            <w:szCs w:val="24"/>
          </w:rPr>
          <w:t>.</w:t>
        </w:r>
      </w:ins>
      <w:moveToRangeEnd w:id="477"/>
      <w:ins w:id="480" w:author="Miller, Harvey J." w:date="2019-12-10T11:34:00Z">
        <w:r w:rsidR="004A45CC">
          <w:rPr>
            <w:rFonts w:ascii="Times New Roman" w:hAnsi="Times New Roman" w:cs="Times New Roman"/>
            <w:sz w:val="24"/>
            <w:szCs w:val="24"/>
          </w:rPr>
          <w:t xml:space="preserve">  </w:t>
        </w:r>
      </w:ins>
      <w:r w:rsidRPr="00342EA9">
        <w:rPr>
          <w:rFonts w:ascii="Times New Roman" w:hAnsi="Times New Roman" w:cs="Times New Roman"/>
          <w:sz w:val="24"/>
          <w:szCs w:val="24"/>
        </w:rPr>
        <w:t xml:space="preserve">For example, </w:t>
      </w:r>
      <w:r w:rsidRPr="00D15CD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w:t>
      </w:r>
      <w:moveFromRangeStart w:id="481" w:author="Miller, Harvey J." w:date="2019-12-10T11:33:00Z" w:name="move26870008"/>
      <w:moveFrom w:id="482" w:author="Miller, Harvey J." w:date="2019-12-10T11:33:00Z">
        <w:r w:rsidRPr="00342EA9" w:rsidDel="004A45CC">
          <w:rPr>
            <w:rFonts w:ascii="Times New Roman" w:hAnsi="Times New Roman" w:cs="Times New Roman"/>
            <w:sz w:val="24"/>
            <w:szCs w:val="24"/>
          </w:rPr>
          <w:t>Agent-based model simulation usually adopts several assumptions and represents the simultaneous actions and interactions of various agents. The simulation tries to imitate and predict the performance of a complex system such as</w:t>
        </w:r>
        <w:r w:rsidDel="004A45CC">
          <w:rPr>
            <w:rFonts w:ascii="Times New Roman" w:hAnsi="Times New Roman" w:cs="Times New Roman"/>
            <w:sz w:val="24"/>
            <w:szCs w:val="24"/>
          </w:rPr>
          <w:t xml:space="preserve"> a</w:t>
        </w:r>
        <w:r w:rsidRPr="00342EA9" w:rsidDel="004A45CC">
          <w:rPr>
            <w:rFonts w:ascii="Times New Roman" w:hAnsi="Times New Roman" w:cs="Times New Roman"/>
            <w:sz w:val="24"/>
            <w:szCs w:val="24"/>
          </w:rPr>
          <w:t xml:space="preserve"> </w:t>
        </w:r>
        <w:r w:rsidDel="004A45CC">
          <w:rPr>
            <w:rFonts w:ascii="Times New Roman" w:hAnsi="Times New Roman" w:cs="Times New Roman"/>
            <w:sz w:val="24"/>
            <w:szCs w:val="24"/>
          </w:rPr>
          <w:t>transit</w:t>
        </w:r>
        <w:r w:rsidRPr="00342EA9" w:rsidDel="004A45CC">
          <w:rPr>
            <w:rFonts w:ascii="Times New Roman" w:hAnsi="Times New Roman" w:cs="Times New Roman"/>
            <w:sz w:val="24"/>
            <w:szCs w:val="24"/>
          </w:rPr>
          <w:t xml:space="preserve"> system </w:t>
        </w:r>
        <w:r w:rsidRPr="00D15CD3" w:rsidDel="004A45CC">
          <w:rPr>
            <w:rFonts w:ascii="Times New Roman" w:hAnsi="Times New Roman" w:cs="Times New Roman"/>
            <w:sz w:val="24"/>
            <w:szCs w:val="24"/>
          </w:rPr>
          <w:fldChar w:fldCharType="begin" w:fldLock="1"/>
        </w:r>
        <w:r w:rsidR="000545CA" w:rsidRPr="004B2578" w:rsidDel="004A45CC">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sidDel="004A45CC">
          <w:rPr>
            <w:rFonts w:ascii="Times New Roman" w:hAnsi="Times New Roman" w:cs="Times New Roman"/>
            <w:sz w:val="24"/>
            <w:szCs w:val="24"/>
          </w:rPr>
          <w:fldChar w:fldCharType="separate"/>
        </w:r>
        <w:r w:rsidR="000545CA" w:rsidRPr="000545CA" w:rsidDel="004A45CC">
          <w:rPr>
            <w:rFonts w:ascii="Times New Roman" w:hAnsi="Times New Roman" w:cs="Times New Roman"/>
            <w:noProof/>
            <w:sz w:val="24"/>
            <w:szCs w:val="24"/>
          </w:rPr>
          <w:t>(Gkioulou, 2013)</w:t>
        </w:r>
        <w:r w:rsidRPr="00D15CD3" w:rsidDel="004A45CC">
          <w:rPr>
            <w:rFonts w:ascii="Times New Roman" w:hAnsi="Times New Roman" w:cs="Times New Roman"/>
            <w:sz w:val="24"/>
            <w:szCs w:val="24"/>
          </w:rPr>
          <w:fldChar w:fldCharType="end"/>
        </w:r>
        <w:r w:rsidRPr="00342EA9" w:rsidDel="004A45CC">
          <w:rPr>
            <w:rFonts w:ascii="Times New Roman" w:hAnsi="Times New Roman" w:cs="Times New Roman"/>
            <w:sz w:val="24"/>
            <w:szCs w:val="24"/>
          </w:rPr>
          <w:t>.</w:t>
        </w:r>
      </w:moveFrom>
      <w:moveFromRangeEnd w:id="481"/>
    </w:p>
    <w:p w14:paraId="3DF54A06" w14:textId="32586FC7" w:rsidR="00012009" w:rsidRDefault="00012009" w:rsidP="00012009">
      <w:pPr>
        <w:jc w:val="both"/>
        <w:rPr>
          <w:ins w:id="483" w:author="Liu, Luyu" w:date="2020-05-26T21:43:00Z"/>
          <w:rFonts w:ascii="Times New Roman" w:hAnsi="Times New Roman" w:cs="Times New Roman"/>
          <w:sz w:val="24"/>
          <w:szCs w:val="24"/>
        </w:rPr>
        <w:pPrChange w:id="484" w:author="Liu, Luyu" w:date="2020-05-26T21:43:00Z">
          <w:pPr>
            <w:ind w:firstLine="720"/>
            <w:jc w:val="both"/>
          </w:pPr>
        </w:pPrChange>
      </w:pPr>
    </w:p>
    <w:p w14:paraId="385D7247" w14:textId="1CEF0E2E" w:rsidR="00B11143" w:rsidRDefault="00B11143" w:rsidP="00B11143">
      <w:pPr>
        <w:pStyle w:val="ListParagraph"/>
        <w:numPr>
          <w:ilvl w:val="1"/>
          <w:numId w:val="5"/>
        </w:numPr>
        <w:rPr>
          <w:ins w:id="485" w:author="Liu, Luyu" w:date="2020-05-26T22:19:00Z"/>
          <w:rFonts w:ascii="Times New Roman" w:hAnsi="Times New Roman" w:cs="Times New Roman"/>
          <w:b/>
          <w:bCs/>
          <w:sz w:val="24"/>
          <w:szCs w:val="24"/>
        </w:rPr>
        <w:pPrChange w:id="486" w:author="Liu, Luyu" w:date="2020-05-26T22:01:00Z">
          <w:pPr>
            <w:ind w:firstLine="720"/>
            <w:jc w:val="both"/>
          </w:pPr>
        </w:pPrChange>
      </w:pPr>
      <w:ins w:id="487" w:author="Liu, Luyu" w:date="2020-05-26T22:01:00Z">
        <w:r>
          <w:rPr>
            <w:rFonts w:ascii="Times New Roman" w:hAnsi="Times New Roman" w:cs="Times New Roman"/>
            <w:b/>
            <w:bCs/>
            <w:sz w:val="24"/>
            <w:szCs w:val="24"/>
          </w:rPr>
          <w:t>Findings</w:t>
        </w:r>
      </w:ins>
    </w:p>
    <w:p w14:paraId="19FFA965" w14:textId="0A96944C" w:rsidR="009C7E97" w:rsidRDefault="009C7E97" w:rsidP="009C7E97">
      <w:pPr>
        <w:rPr>
          <w:ins w:id="488" w:author="Liu, Luyu" w:date="2020-05-26T22:29:00Z"/>
          <w:rFonts w:ascii="Times New Roman" w:hAnsi="Times New Roman" w:cs="Times New Roman"/>
          <w:bCs/>
          <w:sz w:val="24"/>
          <w:szCs w:val="24"/>
        </w:rPr>
        <w:pPrChange w:id="489" w:author="Liu, Luyu" w:date="2020-05-26T22:19:00Z">
          <w:pPr>
            <w:ind w:firstLine="720"/>
            <w:jc w:val="both"/>
          </w:pPr>
        </w:pPrChange>
      </w:pPr>
      <w:ins w:id="490" w:author="Liu, Luyu" w:date="2020-05-26T22:20:00Z">
        <w:r>
          <w:rPr>
            <w:rFonts w:ascii="Times New Roman" w:hAnsi="Times New Roman" w:cs="Times New Roman"/>
            <w:bCs/>
            <w:sz w:val="24"/>
            <w:szCs w:val="24"/>
          </w:rPr>
          <w:lastRenderedPageBreak/>
          <w:t xml:space="preserve">Numerous </w:t>
        </w:r>
      </w:ins>
      <w:ins w:id="491" w:author="Liu, Luyu" w:date="2020-05-26T22:22:00Z">
        <w:r>
          <w:rPr>
            <w:rFonts w:ascii="Times New Roman" w:hAnsi="Times New Roman" w:cs="Times New Roman"/>
            <w:bCs/>
            <w:sz w:val="24"/>
            <w:szCs w:val="24"/>
          </w:rPr>
          <w:t>studies investigated RTI’s impact on public transit users and</w:t>
        </w:r>
      </w:ins>
      <w:ins w:id="492" w:author="Liu, Luyu" w:date="2020-05-26T22:23:00Z">
        <w:r>
          <w:rPr>
            <w:rFonts w:ascii="Times New Roman" w:hAnsi="Times New Roman" w:cs="Times New Roman"/>
            <w:bCs/>
            <w:sz w:val="24"/>
            <w:szCs w:val="24"/>
          </w:rPr>
          <w:t xml:space="preserve"> </w:t>
        </w:r>
      </w:ins>
      <w:ins w:id="493" w:author="Liu, Luyu" w:date="2020-05-26T22:22:00Z">
        <w:r w:rsidR="00D525D8">
          <w:rPr>
            <w:rFonts w:ascii="Times New Roman" w:hAnsi="Times New Roman" w:cs="Times New Roman"/>
            <w:bCs/>
            <w:sz w:val="24"/>
            <w:szCs w:val="24"/>
          </w:rPr>
          <w:t xml:space="preserve">drawn different conclusions on the effectiveness of </w:t>
        </w:r>
      </w:ins>
      <w:ins w:id="494" w:author="Liu, Luyu" w:date="2020-05-26T22:29:00Z">
        <w:r w:rsidR="00D525D8">
          <w:rPr>
            <w:rFonts w:ascii="Times New Roman" w:hAnsi="Times New Roman" w:cs="Times New Roman"/>
            <w:bCs/>
            <w:sz w:val="24"/>
            <w:szCs w:val="24"/>
          </w:rPr>
          <w:t>RTI for different region and different RTI media.</w:t>
        </w:r>
      </w:ins>
      <w:ins w:id="495" w:author="Liu, Luyu" w:date="2020-05-26T22:41:00Z">
        <w:r w:rsidR="00EE6DAF">
          <w:rPr>
            <w:rFonts w:ascii="Times New Roman" w:hAnsi="Times New Roman" w:cs="Times New Roman"/>
            <w:bCs/>
            <w:sz w:val="24"/>
            <w:szCs w:val="24"/>
          </w:rPr>
          <w:t xml:space="preserve"> In this section, we will </w:t>
        </w:r>
      </w:ins>
      <w:ins w:id="496" w:author="Liu, Luyu" w:date="2020-05-26T22:43:00Z">
        <w:r w:rsidR="00EE6DAF">
          <w:rPr>
            <w:rFonts w:ascii="Times New Roman" w:hAnsi="Times New Roman" w:cs="Times New Roman"/>
            <w:bCs/>
            <w:sz w:val="24"/>
            <w:szCs w:val="24"/>
          </w:rPr>
          <w:t>focus on personal devices’ impact and each finding’s quantitative findings.</w:t>
        </w:r>
      </w:ins>
    </w:p>
    <w:p w14:paraId="0DDE227F" w14:textId="4B74EE95" w:rsidR="0034509D" w:rsidRDefault="00D525D8" w:rsidP="009C7E97">
      <w:pPr>
        <w:rPr>
          <w:ins w:id="497" w:author="Liu, Luyu" w:date="2020-05-26T22:53:00Z"/>
          <w:rFonts w:ascii="Times New Roman" w:hAnsi="Times New Roman" w:cs="Times New Roman"/>
          <w:bCs/>
          <w:sz w:val="24"/>
          <w:szCs w:val="24"/>
        </w:rPr>
        <w:pPrChange w:id="498" w:author="Liu, Luyu" w:date="2020-05-26T22:19:00Z">
          <w:pPr>
            <w:ind w:firstLine="720"/>
            <w:jc w:val="both"/>
          </w:pPr>
        </w:pPrChange>
      </w:pPr>
      <w:ins w:id="499" w:author="Liu, Luyu" w:date="2020-05-26T22:29:00Z">
        <w:r>
          <w:rPr>
            <w:rFonts w:ascii="Times New Roman" w:hAnsi="Times New Roman" w:cs="Times New Roman"/>
            <w:bCs/>
            <w:sz w:val="24"/>
            <w:szCs w:val="24"/>
          </w:rPr>
          <w:tab/>
        </w:r>
      </w:ins>
      <w:ins w:id="500" w:author="Liu, Luyu" w:date="2020-05-26T22:32:00Z">
        <w:r>
          <w:rPr>
            <w:rFonts w:ascii="Times New Roman" w:hAnsi="Times New Roman" w:cs="Times New Roman"/>
            <w:bCs/>
            <w:sz w:val="24"/>
            <w:szCs w:val="24"/>
          </w:rPr>
          <w:t>Most studies concluded that R</w:t>
        </w:r>
        <w:r w:rsidR="00EE6DAF">
          <w:rPr>
            <w:rFonts w:ascii="Times New Roman" w:hAnsi="Times New Roman" w:cs="Times New Roman"/>
            <w:bCs/>
            <w:sz w:val="24"/>
            <w:szCs w:val="24"/>
          </w:rPr>
          <w:t>TI has</w:t>
        </w:r>
        <w:r>
          <w:rPr>
            <w:rFonts w:ascii="Times New Roman" w:hAnsi="Times New Roman" w:cs="Times New Roman"/>
            <w:bCs/>
            <w:sz w:val="24"/>
            <w:szCs w:val="24"/>
          </w:rPr>
          <w:t xml:space="preserve"> positive </w:t>
        </w:r>
      </w:ins>
      <w:ins w:id="501" w:author="Liu, Luyu" w:date="2020-05-26T22:33:00Z">
        <w:r>
          <w:rPr>
            <w:rFonts w:ascii="Times New Roman" w:hAnsi="Times New Roman" w:cs="Times New Roman"/>
            <w:bCs/>
            <w:sz w:val="24"/>
            <w:szCs w:val="24"/>
          </w:rPr>
          <w:t>impact on the average waiting time</w:t>
        </w:r>
      </w:ins>
      <w:ins w:id="502" w:author="Liu, Luyu" w:date="2020-05-26T22:54:00Z">
        <w:r w:rsidR="006139C8">
          <w:rPr>
            <w:rFonts w:ascii="Times New Roman" w:hAnsi="Times New Roman" w:cs="Times New Roman"/>
            <w:bCs/>
            <w:sz w:val="24"/>
            <w:szCs w:val="24"/>
          </w:rPr>
          <w:t>.</w:t>
        </w:r>
      </w:ins>
      <w:ins w:id="503" w:author="Liu, Luyu" w:date="2020-05-26T22:56:00Z">
        <w:r w:rsidR="006139C8">
          <w:rPr>
            <w:rFonts w:ascii="Times New Roman" w:hAnsi="Times New Roman" w:cs="Times New Roman"/>
            <w:bCs/>
            <w:sz w:val="24"/>
            <w:szCs w:val="24"/>
          </w:rPr>
          <w:t xml:space="preserve"> </w:t>
        </w:r>
      </w:ins>
    </w:p>
    <w:p w14:paraId="18CDD53B" w14:textId="3CBE7D36" w:rsidR="00D525D8" w:rsidRPr="009C7E97" w:rsidRDefault="0034509D" w:rsidP="0034509D">
      <w:pPr>
        <w:ind w:firstLine="720"/>
        <w:rPr>
          <w:ins w:id="504" w:author="Liu, Luyu" w:date="2020-05-26T21:43:00Z"/>
          <w:rFonts w:ascii="Times New Roman" w:hAnsi="Times New Roman" w:cs="Times New Roman" w:hint="eastAsia"/>
          <w:bCs/>
          <w:sz w:val="24"/>
          <w:szCs w:val="24"/>
          <w:rPrChange w:id="505" w:author="Liu, Luyu" w:date="2020-05-26T22:20:00Z">
            <w:rPr>
              <w:ins w:id="506" w:author="Liu, Luyu" w:date="2020-05-26T21:43:00Z"/>
            </w:rPr>
          </w:rPrChange>
        </w:rPr>
        <w:pPrChange w:id="507" w:author="Liu, Luyu" w:date="2020-05-26T22:53:00Z">
          <w:pPr>
            <w:ind w:firstLine="720"/>
            <w:jc w:val="both"/>
          </w:pPr>
        </w:pPrChange>
      </w:pPr>
      <w:ins w:id="508" w:author="Liu, Luyu" w:date="2020-05-26T22:53:00Z">
        <w:r>
          <w:rPr>
            <w:rFonts w:ascii="Times New Roman" w:hAnsi="Times New Roman" w:cs="Times New Roman" w:hint="eastAsia"/>
            <w:bCs/>
            <w:sz w:val="24"/>
            <w:szCs w:val="24"/>
          </w:rPr>
          <w:t>Many</w:t>
        </w:r>
        <w:r>
          <w:rPr>
            <w:rFonts w:ascii="Times New Roman" w:hAnsi="Times New Roman" w:cs="Times New Roman"/>
            <w:bCs/>
            <w:sz w:val="24"/>
            <w:szCs w:val="24"/>
          </w:rPr>
          <w:t xml:space="preserve"> studies reported that RTI can </w:t>
        </w:r>
      </w:ins>
      <w:ins w:id="509" w:author="Liu, Luyu" w:date="2020-05-26T22:54:00Z">
        <w:r>
          <w:rPr>
            <w:rFonts w:ascii="Times New Roman" w:hAnsi="Times New Roman" w:cs="Times New Roman"/>
            <w:bCs/>
            <w:sz w:val="24"/>
            <w:szCs w:val="24"/>
          </w:rPr>
          <w:t xml:space="preserve">reduce </w:t>
        </w:r>
      </w:ins>
      <w:ins w:id="510" w:author="Liu, Luyu" w:date="2020-05-26T22:33:00Z">
        <w:r w:rsidR="00D525D8">
          <w:rPr>
            <w:rFonts w:ascii="Times New Roman" w:hAnsi="Times New Roman" w:cs="Times New Roman"/>
            <w:bCs/>
            <w:sz w:val="24"/>
            <w:szCs w:val="24"/>
          </w:rPr>
          <w:t xml:space="preserve">perceived waiting time. </w:t>
        </w:r>
      </w:ins>
      <w:ins w:id="511" w:author="Liu, Luyu" w:date="2020-05-26T22:55:00Z">
        <w:r w:rsidR="006139C8">
          <w:rPr>
            <w:rFonts w:ascii="Times New Roman" w:hAnsi="Times New Roman" w:cs="Times New Roman"/>
            <w:bCs/>
            <w:sz w:val="24"/>
            <w:szCs w:val="24"/>
          </w:rPr>
          <w:fldChar w:fldCharType="begin" w:fldLock="1"/>
        </w:r>
      </w:ins>
      <w:r w:rsidR="006139C8">
        <w:rPr>
          <w:rFonts w:ascii="Times New Roman" w:hAnsi="Times New Roman" w:cs="Times New Roman"/>
          <w:bCs/>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Watkins et al., 2011)"},"properties":{"noteIndex":0},"schema":"https://github.com/citation-style-language/schema/raw/master/csl-citation.json"}</w:instrText>
      </w:r>
      <w:r w:rsidR="006139C8">
        <w:rPr>
          <w:rFonts w:ascii="Times New Roman" w:hAnsi="Times New Roman" w:cs="Times New Roman"/>
          <w:bCs/>
          <w:sz w:val="24"/>
          <w:szCs w:val="24"/>
        </w:rPr>
        <w:fldChar w:fldCharType="separate"/>
      </w:r>
      <w:r w:rsidR="006139C8" w:rsidRPr="006139C8">
        <w:rPr>
          <w:rFonts w:ascii="Times New Roman" w:hAnsi="Times New Roman" w:cs="Times New Roman"/>
          <w:bCs/>
          <w:noProof/>
          <w:sz w:val="24"/>
          <w:szCs w:val="24"/>
        </w:rPr>
        <w:t>(Ferris et al., 2010)</w:t>
      </w:r>
      <w:ins w:id="512" w:author="Liu, Luyu" w:date="2020-05-26T22:55:00Z">
        <w:r w:rsidR="006139C8">
          <w:rPr>
            <w:rFonts w:ascii="Times New Roman" w:hAnsi="Times New Roman" w:cs="Times New Roman"/>
            <w:bCs/>
            <w:sz w:val="24"/>
            <w:szCs w:val="24"/>
          </w:rPr>
          <w:fldChar w:fldCharType="end"/>
        </w:r>
        <w:r w:rsidR="006139C8">
          <w:rPr>
            <w:rFonts w:ascii="Times New Roman" w:hAnsi="Times New Roman" w:cs="Times New Roman"/>
            <w:bCs/>
            <w:sz w:val="24"/>
            <w:szCs w:val="24"/>
          </w:rPr>
          <w:t>Ferris</w:t>
        </w:r>
      </w:ins>
    </w:p>
    <w:p w14:paraId="6C32D215" w14:textId="77777777" w:rsidR="00012009" w:rsidRDefault="00012009" w:rsidP="006550FB">
      <w:pPr>
        <w:ind w:firstLine="720"/>
        <w:jc w:val="both"/>
        <w:rPr>
          <w:ins w:id="513" w:author="Liu, Luyu" w:date="2020-05-26T21:43:00Z"/>
          <w:rFonts w:ascii="Times New Roman" w:hAnsi="Times New Roman" w:cs="Times New Roman"/>
          <w:sz w:val="24"/>
          <w:szCs w:val="24"/>
        </w:rPr>
      </w:pPr>
    </w:p>
    <w:p w14:paraId="79685381" w14:textId="77777777" w:rsidR="00012009" w:rsidRDefault="00012009" w:rsidP="006550FB">
      <w:pPr>
        <w:ind w:firstLine="720"/>
        <w:jc w:val="both"/>
        <w:rPr>
          <w:ins w:id="514" w:author="Liu, Luyu" w:date="2020-05-26T21:43:00Z"/>
          <w:rFonts w:ascii="Times New Roman" w:hAnsi="Times New Roman" w:cs="Times New Roman"/>
          <w:sz w:val="24"/>
          <w:szCs w:val="24"/>
        </w:rPr>
      </w:pPr>
    </w:p>
    <w:p w14:paraId="4893521A" w14:textId="3B235E9C"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w:t>
      </w:r>
      <w:ins w:id="515" w:author="Miller, Harvey J." w:date="2019-12-10T11:34:00Z">
        <w:r w:rsidR="00801DE0">
          <w:rPr>
            <w:rFonts w:ascii="Times New Roman" w:hAnsi="Times New Roman" w:cs="Times New Roman"/>
            <w:sz w:val="24"/>
            <w:szCs w:val="24"/>
          </w:rPr>
          <w:t>-</w:t>
        </w:r>
      </w:ins>
      <w:del w:id="516" w:author="Miller, Harvey J." w:date="2019-12-10T11:34:00Z">
        <w:r w:rsidDel="00801DE0">
          <w:rPr>
            <w:rFonts w:ascii="Times New Roman" w:hAnsi="Times New Roman" w:cs="Times New Roman"/>
            <w:sz w:val="24"/>
            <w:szCs w:val="24"/>
          </w:rPr>
          <w:delText xml:space="preserve"> </w:delText>
        </w:r>
      </w:del>
      <w:r>
        <w:rPr>
          <w:rFonts w:ascii="Times New Roman" w:hAnsi="Times New Roman" w:cs="Times New Roman"/>
          <w:sz w:val="24"/>
          <w:szCs w:val="24"/>
        </w:rPr>
        <w:t>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w:t>
      </w:r>
      <w:ins w:id="517" w:author="Liu, Luyu" w:date="2019-12-08T22:43:00Z">
        <w:r w:rsidR="00250901">
          <w:rPr>
            <w:rFonts w:ascii="Times New Roman" w:hAnsi="Times New Roman" w:cs="Times New Roman"/>
            <w:sz w:val="24"/>
            <w:szCs w:val="24"/>
          </w:rPr>
          <w:t>on</w:t>
        </w:r>
      </w:ins>
      <w:r>
        <w:rPr>
          <w:rFonts w:ascii="Times New Roman" w:hAnsi="Times New Roman" w:cs="Times New Roman"/>
          <w:sz w:val="24"/>
          <w:szCs w:val="24"/>
        </w:rPr>
        <w:t xml:space="preserve"> the overall average waiting time or perceived waiting time</w:t>
      </w:r>
      <w:del w:id="518" w:author="Miller, Harvey J." w:date="2019-12-10T11:34:00Z">
        <w:r w:rsidDel="00801DE0">
          <w:rPr>
            <w:rFonts w:ascii="Times New Roman" w:hAnsi="Times New Roman" w:cs="Times New Roman"/>
            <w:sz w:val="24"/>
            <w:szCs w:val="24"/>
          </w:rPr>
          <w:delText xml:space="preserve"> in certain areas</w:delText>
        </w:r>
      </w:del>
      <w:r>
        <w:rPr>
          <w:rFonts w:ascii="Times New Roman" w:hAnsi="Times New Roman" w:cs="Times New Roman"/>
          <w:sz w:val="24"/>
          <w:szCs w:val="24"/>
        </w:rPr>
        <w:t>; however, no one has investigated the variance of this impact relative to transit system’s actual on-time performance.</w:t>
      </w:r>
      <w:ins w:id="519" w:author="Miller, Harvey J." w:date="2019-12-10T11:35:00Z">
        <w:r w:rsidR="00801DE0">
          <w:rPr>
            <w:rFonts w:ascii="Times New Roman" w:hAnsi="Times New Roman" w:cs="Times New Roman"/>
            <w:sz w:val="24"/>
            <w:szCs w:val="24"/>
          </w:rPr>
          <w:t xml:space="preserve">  Em</w:t>
        </w:r>
      </w:ins>
      <w:ins w:id="520" w:author="Miller, Harvey J." w:date="2019-12-10T11:36:00Z">
        <w:r w:rsidR="00801DE0">
          <w:rPr>
            <w:rFonts w:ascii="Times New Roman" w:hAnsi="Times New Roman" w:cs="Times New Roman"/>
            <w:sz w:val="24"/>
            <w:szCs w:val="24"/>
          </w:rPr>
          <w:t xml:space="preserve">pirical performance matters because </w:t>
        </w:r>
      </w:ins>
      <w:ins w:id="521" w:author="Miller, Harvey J." w:date="2019-12-10T11:40:00Z">
        <w:r w:rsidR="00801DE0">
          <w:rPr>
            <w:rFonts w:ascii="Times New Roman" w:hAnsi="Times New Roman" w:cs="Times New Roman"/>
            <w:sz w:val="24"/>
            <w:szCs w:val="24"/>
          </w:rPr>
          <w:t xml:space="preserve">on-time performance and </w:t>
        </w:r>
      </w:ins>
      <w:ins w:id="522" w:author="Miller, Harvey J." w:date="2019-12-10T11:36:00Z">
        <w:r w:rsidR="00801DE0">
          <w:rPr>
            <w:rFonts w:ascii="Times New Roman" w:hAnsi="Times New Roman" w:cs="Times New Roman"/>
            <w:sz w:val="24"/>
            <w:szCs w:val="24"/>
          </w:rPr>
          <w:t xml:space="preserve">delays </w:t>
        </w:r>
      </w:ins>
      <w:ins w:id="523" w:author="Miller, Harvey J." w:date="2019-12-10T11:40:00Z">
        <w:r w:rsidR="00801DE0">
          <w:rPr>
            <w:rFonts w:ascii="Times New Roman" w:hAnsi="Times New Roman" w:cs="Times New Roman"/>
            <w:sz w:val="24"/>
            <w:szCs w:val="24"/>
          </w:rPr>
          <w:t xml:space="preserve">can be heterogeneous within a system and even within a single route </w:t>
        </w:r>
      </w:ins>
      <w:ins w:id="524" w:author="Luyu Liu" w:date="2019-12-17T21:16:00Z">
        <w:r w:rsidR="004B2578">
          <w:rPr>
            <w:rFonts w:ascii="Times New Roman" w:hAnsi="Times New Roman" w:cs="Times New Roman"/>
            <w:sz w:val="24"/>
            <w:szCs w:val="24"/>
          </w:rPr>
          <w:fldChar w:fldCharType="begin" w:fldLock="1"/>
        </w:r>
      </w:ins>
      <w:r w:rsidR="006139C8">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sidR="004B2578">
        <w:rPr>
          <w:rFonts w:ascii="Times New Roman" w:hAnsi="Times New Roman" w:cs="Times New Roman"/>
          <w:sz w:val="24"/>
          <w:szCs w:val="24"/>
        </w:rPr>
        <w:fldChar w:fldCharType="separate"/>
      </w:r>
      <w:r w:rsidR="004B2578" w:rsidRPr="004B2578">
        <w:rPr>
          <w:rFonts w:ascii="Times New Roman" w:hAnsi="Times New Roman" w:cs="Times New Roman"/>
          <w:noProof/>
          <w:sz w:val="24"/>
          <w:szCs w:val="24"/>
        </w:rPr>
        <w:t>(Park, Mount, Liu, Xiao, &amp; Miller, 2019)</w:t>
      </w:r>
      <w:ins w:id="525" w:author="Luyu Liu" w:date="2019-12-17T21:16:00Z">
        <w:r w:rsidR="004B2578">
          <w:rPr>
            <w:rFonts w:ascii="Times New Roman" w:hAnsi="Times New Roman" w:cs="Times New Roman"/>
            <w:sz w:val="24"/>
            <w:szCs w:val="24"/>
          </w:rPr>
          <w:fldChar w:fldCharType="end"/>
        </w:r>
      </w:ins>
      <w:ins w:id="526" w:author="Miller, Harvey J." w:date="2019-12-10T11:40:00Z">
        <w:del w:id="527" w:author="Luyu Liu" w:date="2019-12-17T21:16:00Z">
          <w:r w:rsidR="00801DE0" w:rsidDel="004B2578">
            <w:rPr>
              <w:rFonts w:ascii="Times New Roman" w:hAnsi="Times New Roman" w:cs="Times New Roman"/>
              <w:sz w:val="24"/>
              <w:szCs w:val="24"/>
            </w:rPr>
            <w:delText xml:space="preserve">(Park et al. </w:delText>
          </w:r>
        </w:del>
      </w:ins>
      <w:ins w:id="528" w:author="Miller, Harvey J." w:date="2019-12-10T11:41:00Z">
        <w:del w:id="529" w:author="Luyu Liu" w:date="2019-12-17T21:16:00Z">
          <w:r w:rsidR="00801DE0" w:rsidDel="004B2578">
            <w:rPr>
              <w:rFonts w:ascii="Times New Roman" w:hAnsi="Times New Roman" w:cs="Times New Roman"/>
              <w:sz w:val="24"/>
              <w:szCs w:val="24"/>
            </w:rPr>
            <w:delText>2019)</w:delText>
          </w:r>
        </w:del>
        <w:r w:rsidR="00801DE0">
          <w:rPr>
            <w:rFonts w:ascii="Times New Roman" w:hAnsi="Times New Roman" w:cs="Times New Roman"/>
            <w:sz w:val="24"/>
            <w:szCs w:val="24"/>
          </w:rPr>
          <w:t>.  I</w:t>
        </w:r>
      </w:ins>
      <w:ins w:id="530" w:author="Miller, Harvey J." w:date="2019-12-10T11:37:00Z">
        <w:r w:rsidR="00801DE0">
          <w:rPr>
            <w:rFonts w:ascii="Times New Roman" w:hAnsi="Times New Roman" w:cs="Times New Roman"/>
            <w:sz w:val="24"/>
            <w:szCs w:val="24"/>
          </w:rPr>
          <w:t xml:space="preserve">n addition, </w:t>
        </w:r>
      </w:ins>
      <w:ins w:id="531" w:author="Miller, Harvey J." w:date="2019-12-10T11:39:00Z">
        <w:r w:rsidR="00801DE0">
          <w:rPr>
            <w:rFonts w:ascii="Times New Roman" w:hAnsi="Times New Roman" w:cs="Times New Roman"/>
            <w:sz w:val="24"/>
            <w:szCs w:val="24"/>
          </w:rPr>
          <w:t xml:space="preserve">a </w:t>
        </w:r>
      </w:ins>
      <w:ins w:id="532" w:author="Miller, Harvey J." w:date="2019-12-10T13:05:00Z">
        <w:r w:rsidR="0014352B">
          <w:rPr>
            <w:rFonts w:ascii="Times New Roman" w:hAnsi="Times New Roman" w:cs="Times New Roman"/>
            <w:sz w:val="24"/>
            <w:szCs w:val="24"/>
          </w:rPr>
          <w:t xml:space="preserve">key decision of public transit users </w:t>
        </w:r>
      </w:ins>
      <w:ins w:id="533" w:author="Miller, Harvey J." w:date="2019-12-10T11:37:00Z">
        <w:r w:rsidR="0014352B">
          <w:rPr>
            <w:rFonts w:ascii="Times New Roman" w:hAnsi="Times New Roman" w:cs="Times New Roman"/>
            <w:sz w:val="24"/>
            <w:szCs w:val="24"/>
          </w:rPr>
          <w:t xml:space="preserve">is </w:t>
        </w:r>
        <w:r w:rsidR="00801DE0">
          <w:rPr>
            <w:rFonts w:ascii="Times New Roman" w:hAnsi="Times New Roman" w:cs="Times New Roman"/>
            <w:sz w:val="24"/>
            <w:szCs w:val="24"/>
          </w:rPr>
          <w:t xml:space="preserve">when to leave their home </w:t>
        </w:r>
      </w:ins>
      <w:ins w:id="534" w:author="Miller, Harvey J." w:date="2019-12-10T13:05:00Z">
        <w:r w:rsidR="0014352B">
          <w:rPr>
            <w:rFonts w:ascii="Times New Roman" w:hAnsi="Times New Roman" w:cs="Times New Roman"/>
            <w:sz w:val="24"/>
            <w:szCs w:val="24"/>
          </w:rPr>
          <w:t>(</w:t>
        </w:r>
      </w:ins>
      <w:ins w:id="535" w:author="Miller, Harvey J." w:date="2019-12-10T11:37:00Z">
        <w:r w:rsidR="00801DE0">
          <w:rPr>
            <w:rFonts w:ascii="Times New Roman" w:hAnsi="Times New Roman" w:cs="Times New Roman"/>
            <w:sz w:val="24"/>
            <w:szCs w:val="24"/>
          </w:rPr>
          <w:t>or other origin</w:t>
        </w:r>
      </w:ins>
      <w:ins w:id="536" w:author="Miller, Harvey J." w:date="2019-12-10T13:05:00Z">
        <w:r w:rsidR="0014352B">
          <w:rPr>
            <w:rFonts w:ascii="Times New Roman" w:hAnsi="Times New Roman" w:cs="Times New Roman"/>
            <w:sz w:val="24"/>
            <w:szCs w:val="24"/>
          </w:rPr>
          <w:t>)</w:t>
        </w:r>
      </w:ins>
      <w:ins w:id="537" w:author="Miller, Harvey J." w:date="2019-12-10T11:37:00Z">
        <w:r w:rsidR="00801DE0">
          <w:rPr>
            <w:rFonts w:ascii="Times New Roman" w:hAnsi="Times New Roman" w:cs="Times New Roman"/>
            <w:sz w:val="24"/>
            <w:szCs w:val="24"/>
          </w:rPr>
          <w:t xml:space="preserve"> to travel to a stop; the</w:t>
        </w:r>
      </w:ins>
      <w:ins w:id="538" w:author="Miller, Harvey J." w:date="2019-12-10T11:42:00Z">
        <w:r w:rsidR="00801DE0">
          <w:rPr>
            <w:rFonts w:ascii="Times New Roman" w:hAnsi="Times New Roman" w:cs="Times New Roman"/>
            <w:sz w:val="24"/>
            <w:szCs w:val="24"/>
          </w:rPr>
          <w:t xml:space="preserve">refore, the </w:t>
        </w:r>
      </w:ins>
      <w:ins w:id="539" w:author="Miller, Harvey J." w:date="2019-12-10T11:37:00Z">
        <w:r w:rsidR="00801DE0">
          <w:rPr>
            <w:rFonts w:ascii="Times New Roman" w:hAnsi="Times New Roman" w:cs="Times New Roman"/>
            <w:sz w:val="24"/>
            <w:szCs w:val="24"/>
          </w:rPr>
          <w:t xml:space="preserve">impact of RTI </w:t>
        </w:r>
      </w:ins>
      <w:ins w:id="540" w:author="Miller, Harvey J." w:date="2019-12-10T11:42:00Z">
        <w:r w:rsidR="00801DE0">
          <w:rPr>
            <w:rFonts w:ascii="Times New Roman" w:hAnsi="Times New Roman" w:cs="Times New Roman"/>
            <w:sz w:val="24"/>
            <w:szCs w:val="24"/>
          </w:rPr>
          <w:t xml:space="preserve">on waiting times </w:t>
        </w:r>
      </w:ins>
      <w:ins w:id="541" w:author="Miller, Harvey J." w:date="2019-12-10T11:37:00Z">
        <w:r w:rsidR="00801DE0">
          <w:rPr>
            <w:rFonts w:ascii="Times New Roman" w:hAnsi="Times New Roman" w:cs="Times New Roman"/>
            <w:sz w:val="24"/>
            <w:szCs w:val="24"/>
          </w:rPr>
          <w:t xml:space="preserve">may vary with </w:t>
        </w:r>
      </w:ins>
      <w:ins w:id="542" w:author="Miller, Harvey J." w:date="2019-12-10T11:38:00Z">
        <w:r w:rsidR="0014352B">
          <w:rPr>
            <w:rFonts w:ascii="Times New Roman" w:hAnsi="Times New Roman" w:cs="Times New Roman"/>
            <w:sz w:val="24"/>
            <w:szCs w:val="24"/>
          </w:rPr>
          <w:t xml:space="preserve">walking time </w:t>
        </w:r>
        <w:r w:rsidR="00801DE0">
          <w:rPr>
            <w:rFonts w:ascii="Times New Roman" w:hAnsi="Times New Roman" w:cs="Times New Roman"/>
            <w:sz w:val="24"/>
            <w:szCs w:val="24"/>
          </w:rPr>
          <w:t xml:space="preserve">to </w:t>
        </w:r>
      </w:ins>
      <w:ins w:id="543" w:author="Miller, Harvey J." w:date="2019-12-10T11:39:00Z">
        <w:r w:rsidR="00801DE0">
          <w:rPr>
            <w:rFonts w:ascii="Times New Roman" w:hAnsi="Times New Roman" w:cs="Times New Roman"/>
            <w:sz w:val="24"/>
            <w:szCs w:val="24"/>
          </w:rPr>
          <w:t xml:space="preserve">the </w:t>
        </w:r>
      </w:ins>
      <w:ins w:id="544" w:author="Miller, Harvey J." w:date="2019-12-10T11:38:00Z">
        <w:r w:rsidR="00801DE0">
          <w:rPr>
            <w:rFonts w:ascii="Times New Roman" w:hAnsi="Times New Roman" w:cs="Times New Roman"/>
            <w:sz w:val="24"/>
            <w:szCs w:val="24"/>
          </w:rPr>
          <w:t>stop</w:t>
        </w:r>
      </w:ins>
      <w:ins w:id="545" w:author="Miller, Harvey J." w:date="2019-12-10T11:42:00Z">
        <w:r w:rsidR="0014352B">
          <w:rPr>
            <w:rFonts w:ascii="Times New Roman" w:hAnsi="Times New Roman" w:cs="Times New Roman"/>
            <w:sz w:val="24"/>
            <w:szCs w:val="24"/>
          </w:rPr>
          <w:t xml:space="preserve">.  Due to the </w:t>
        </w:r>
      </w:ins>
      <w:ins w:id="546" w:author="Miller, Harvey J." w:date="2019-12-10T13:06:00Z">
        <w:r w:rsidR="0014352B">
          <w:rPr>
            <w:rFonts w:ascii="Times New Roman" w:hAnsi="Times New Roman" w:cs="Times New Roman"/>
            <w:sz w:val="24"/>
            <w:szCs w:val="24"/>
          </w:rPr>
          <w:t>heterogeneity</w:t>
        </w:r>
      </w:ins>
      <w:ins w:id="547" w:author="Miller, Harvey J." w:date="2019-12-10T11:42:00Z">
        <w:r w:rsidR="0014352B">
          <w:rPr>
            <w:rFonts w:ascii="Times New Roman" w:hAnsi="Times New Roman" w:cs="Times New Roman"/>
            <w:sz w:val="24"/>
            <w:szCs w:val="24"/>
          </w:rPr>
          <w:t xml:space="preserve"> </w:t>
        </w:r>
      </w:ins>
      <w:ins w:id="548" w:author="Miller, Harvey J." w:date="2019-12-10T13:06:00Z">
        <w:r w:rsidR="0014352B">
          <w:rPr>
            <w:rFonts w:ascii="Times New Roman" w:hAnsi="Times New Roman" w:cs="Times New Roman"/>
            <w:sz w:val="24"/>
            <w:szCs w:val="24"/>
          </w:rPr>
          <w:t xml:space="preserve">of on-time performance, the impact of RTI may also vary </w:t>
        </w:r>
      </w:ins>
      <w:ins w:id="549" w:author="Miller, Harvey J." w:date="2019-12-10T11:38:00Z">
        <w:r w:rsidR="0014352B">
          <w:rPr>
            <w:rFonts w:ascii="Times New Roman" w:hAnsi="Times New Roman" w:cs="Times New Roman"/>
            <w:sz w:val="24"/>
            <w:szCs w:val="24"/>
          </w:rPr>
          <w:t xml:space="preserve">by </w:t>
        </w:r>
      </w:ins>
      <w:ins w:id="550" w:author="Miller, Harvey J." w:date="2019-12-10T13:07:00Z">
        <w:r w:rsidR="0014352B">
          <w:rPr>
            <w:rFonts w:ascii="Times New Roman" w:hAnsi="Times New Roman" w:cs="Times New Roman"/>
            <w:sz w:val="24"/>
            <w:szCs w:val="24"/>
          </w:rPr>
          <w:t xml:space="preserve">the location of the </w:t>
        </w:r>
      </w:ins>
      <w:ins w:id="551" w:author="Miller, Harvey J." w:date="2019-12-10T11:38:00Z">
        <w:r w:rsidR="0014352B">
          <w:rPr>
            <w:rFonts w:ascii="Times New Roman" w:hAnsi="Times New Roman" w:cs="Times New Roman"/>
            <w:sz w:val="24"/>
            <w:szCs w:val="24"/>
          </w:rPr>
          <w:t>stop within a</w:t>
        </w:r>
        <w:r w:rsidR="00801DE0">
          <w:rPr>
            <w:rFonts w:ascii="Times New Roman" w:hAnsi="Times New Roman" w:cs="Times New Roman"/>
            <w:sz w:val="24"/>
            <w:szCs w:val="24"/>
          </w:rPr>
          <w:t xml:space="preserve"> route</w:t>
        </w:r>
      </w:ins>
      <w:ins w:id="552" w:author="Miller, Harvey J." w:date="2019-12-10T11:39:00Z">
        <w:r w:rsidR="00801DE0">
          <w:rPr>
            <w:rFonts w:ascii="Times New Roman" w:hAnsi="Times New Roman" w:cs="Times New Roman"/>
            <w:sz w:val="24"/>
            <w:szCs w:val="24"/>
          </w:rPr>
          <w:t>.</w:t>
        </w:r>
      </w:ins>
      <w:ins w:id="553" w:author="Miller, Harvey J." w:date="2019-12-10T11:38:00Z">
        <w:r w:rsidR="00801DE0">
          <w:rPr>
            <w:rFonts w:ascii="Times New Roman" w:hAnsi="Times New Roman" w:cs="Times New Roman"/>
            <w:sz w:val="24"/>
            <w:szCs w:val="24"/>
          </w:rPr>
          <w:t xml:space="preserve"> </w:t>
        </w:r>
      </w:ins>
      <w:r>
        <w:rPr>
          <w:rFonts w:ascii="Times New Roman" w:hAnsi="Times New Roman" w:cs="Times New Roman"/>
          <w:sz w:val="24"/>
          <w:szCs w:val="24"/>
        </w:rPr>
        <w:t xml:space="preserve"> </w:t>
      </w:r>
      <w:del w:id="554" w:author="Miller, Harvey J." w:date="2019-12-10T11:35:00Z">
        <w:r w:rsidDel="00801DE0">
          <w:rPr>
            <w:rFonts w:ascii="Times New Roman" w:hAnsi="Times New Roman" w:cs="Times New Roman"/>
            <w:sz w:val="24"/>
            <w:szCs w:val="24"/>
          </w:rPr>
          <w:delText xml:space="preserve">The variance of this impact can depend on factors such as the spatial and temporal patterns of public transit delays, the distance between the users’ origin locations and the public transit stop, and their trip planning strategies.  It is somewhat ironic that, to date, there are no studies using empirical real-time transit data to study the impacts on RTI on waiting time.  </w:delText>
        </w:r>
      </w:del>
      <w:r>
        <w:rPr>
          <w:rFonts w:ascii="Times New Roman" w:hAnsi="Times New Roman" w:cs="Times New Roman"/>
          <w:sz w:val="24"/>
          <w:szCs w:val="24"/>
        </w:rPr>
        <w:t xml:space="preserve">This paper fills this </w:t>
      </w:r>
      <w:ins w:id="555" w:author="Miller, Harvey J." w:date="2019-12-10T11:42:00Z">
        <w:r w:rsidR="00092F3A">
          <w:rPr>
            <w:rFonts w:ascii="Times New Roman" w:hAnsi="Times New Roman" w:cs="Times New Roman"/>
            <w:sz w:val="24"/>
            <w:szCs w:val="24"/>
          </w:rPr>
          <w:t xml:space="preserve">research </w:t>
        </w:r>
      </w:ins>
      <w:r>
        <w:rPr>
          <w:rFonts w:ascii="Times New Roman" w:hAnsi="Times New Roman" w:cs="Times New Roman"/>
          <w:sz w:val="24"/>
          <w:szCs w:val="24"/>
        </w:rPr>
        <w:t>gap by</w:t>
      </w:r>
      <w:del w:id="556" w:author="Miller, Harvey J." w:date="2019-12-10T11:42:00Z">
        <w:r w:rsidDel="00092F3A">
          <w:rPr>
            <w:rFonts w:ascii="Times New Roman" w:hAnsi="Times New Roman" w:cs="Times New Roman"/>
            <w:sz w:val="24"/>
            <w:szCs w:val="24"/>
          </w:rPr>
          <w:delText xml:space="preserve"> </w:delText>
        </w:r>
      </w:del>
      <w:ins w:id="557" w:author="Miller, Harvey J." w:date="2019-12-10T11:42:00Z">
        <w:r w:rsidR="00092F3A">
          <w:rPr>
            <w:rFonts w:ascii="Times New Roman" w:hAnsi="Times New Roman" w:cs="Times New Roman"/>
            <w:sz w:val="24"/>
            <w:szCs w:val="24"/>
          </w:rPr>
          <w:t xml:space="preserve"> analyzing the </w:t>
        </w:r>
      </w:ins>
      <w:ins w:id="558" w:author="Miller, Harvey J." w:date="2019-12-10T11:44:00Z">
        <w:r w:rsidR="00092F3A">
          <w:rPr>
            <w:rFonts w:ascii="Times New Roman" w:hAnsi="Times New Roman" w:cs="Times New Roman"/>
            <w:sz w:val="24"/>
            <w:szCs w:val="24"/>
          </w:rPr>
          <w:t>overall and disaggregate performance of different trip planning strategies that both ignore and exploit transit RTI based on the actual perf</w:t>
        </w:r>
      </w:ins>
      <w:ins w:id="559" w:author="Miller, Harvey J." w:date="2019-12-10T11:45:00Z">
        <w:r w:rsidR="00092F3A">
          <w:rPr>
            <w:rFonts w:ascii="Times New Roman" w:hAnsi="Times New Roman" w:cs="Times New Roman"/>
            <w:sz w:val="24"/>
            <w:szCs w:val="24"/>
          </w:rPr>
          <w:t>ormance of a public transit system.</w:t>
        </w:r>
      </w:ins>
      <w:del w:id="560" w:author="Miller, Harvey J." w:date="2019-12-10T11:42:00Z">
        <w:r w:rsidDel="00092F3A">
          <w:rPr>
            <w:rFonts w:ascii="Times New Roman" w:hAnsi="Times New Roman" w:cs="Times New Roman"/>
            <w:sz w:val="24"/>
            <w:szCs w:val="24"/>
          </w:rPr>
          <w:delText>leveraging open transit data published to enable RTI apps along with administrative data collected to conduct passenger counts and other performance measures</w:delText>
        </w:r>
      </w:del>
      <w:del w:id="561" w:author="Miller, Harvey J." w:date="2019-12-10T11:43:00Z">
        <w:r w:rsidDel="00092F3A">
          <w:rPr>
            <w:rFonts w:ascii="Times New Roman" w:hAnsi="Times New Roman" w:cs="Times New Roman"/>
            <w:sz w:val="24"/>
            <w:szCs w:val="24"/>
          </w:rPr>
          <w:delText>.</w:delText>
        </w:r>
      </w:del>
      <w:del w:id="562" w:author="Miller, Harvey J." w:date="2019-12-10T11:44:00Z">
        <w:r w:rsidDel="00092F3A">
          <w:rPr>
            <w:rFonts w:ascii="Times New Roman" w:hAnsi="Times New Roman" w:cs="Times New Roman"/>
            <w:sz w:val="24"/>
            <w:szCs w:val="24"/>
          </w:rPr>
          <w:delText xml:space="preserve">    </w:delText>
        </w:r>
      </w:del>
    </w:p>
    <w:p w14:paraId="56C17940" w14:textId="77777777" w:rsidR="006550FB" w:rsidRPr="007B5D15" w:rsidRDefault="006550FB" w:rsidP="006550FB">
      <w:pPr>
        <w:rPr>
          <w:rFonts w:ascii="Times New Roman" w:hAnsi="Times New Roman" w:cs="Times New Roman"/>
          <w:sz w:val="24"/>
          <w:szCs w:val="24"/>
        </w:rPr>
      </w:pPr>
    </w:p>
    <w:p w14:paraId="575562DE" w14:textId="77777777" w:rsidR="006550FB" w:rsidRPr="005719F8" w:rsidRDefault="006550FB" w:rsidP="006550FB">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01BEB798" w14:textId="3329F5D0" w:rsidR="006550FB" w:rsidRDefault="006550FB" w:rsidP="006550FB">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w:t>
      </w:r>
      <w:del w:id="563" w:author="Miller, Harvey J." w:date="2019-12-10T13:07:00Z">
        <w:r w:rsidDel="0014352B">
          <w:rPr>
            <w:rFonts w:ascii="Times New Roman" w:hAnsi="Times New Roman" w:cs="Times New Roman"/>
            <w:sz w:val="24"/>
            <w:szCs w:val="24"/>
          </w:rPr>
          <w:delText xml:space="preserve">first </w:delText>
        </w:r>
      </w:del>
      <w:r>
        <w:rPr>
          <w:rFonts w:ascii="Times New Roman" w:hAnsi="Times New Roman" w:cs="Times New Roman"/>
          <w:sz w:val="24"/>
          <w:szCs w:val="24"/>
        </w:rPr>
        <w:t>introduce our data sources. Next, we conceptualize catching a bus as a synchronization process between the user and the vehicle, and introduce the concept</w:t>
      </w:r>
      <w:ins w:id="564" w:author="Miller, Harvey J." w:date="2019-12-10T13:08:00Z">
        <w:r w:rsidR="0014352B">
          <w:rPr>
            <w:rFonts w:ascii="Times New Roman" w:hAnsi="Times New Roman" w:cs="Times New Roman"/>
            <w:sz w:val="24"/>
            <w:szCs w:val="24"/>
          </w:rPr>
          <w:t>s</w:t>
        </w:r>
      </w:ins>
      <w:r>
        <w:rPr>
          <w:rFonts w:ascii="Times New Roman" w:hAnsi="Times New Roman" w:cs="Times New Roman"/>
          <w:sz w:val="24"/>
          <w:szCs w:val="24"/>
        </w:rPr>
        <w:t xml:space="preserve"> of </w:t>
      </w:r>
      <w:r w:rsidRPr="0054135E">
        <w:rPr>
          <w:rFonts w:ascii="Times New Roman" w:hAnsi="Times New Roman" w:cs="Times New Roman"/>
          <w:i/>
          <w:sz w:val="24"/>
          <w:szCs w:val="24"/>
        </w:rPr>
        <w:t>delay reclamation</w:t>
      </w:r>
      <w:ins w:id="565" w:author="Miller, Harvey J." w:date="2019-12-10T13:07:00Z">
        <w:r w:rsidR="0014352B">
          <w:rPr>
            <w:rFonts w:ascii="Times New Roman" w:hAnsi="Times New Roman" w:cs="Times New Roman"/>
            <w:sz w:val="24"/>
            <w:szCs w:val="24"/>
          </w:rPr>
          <w:t xml:space="preserve"> and </w:t>
        </w:r>
      </w:ins>
      <w:ins w:id="566" w:author="Miller, Harvey J." w:date="2019-12-10T13:09:00Z">
        <w:r w:rsidR="0014352B" w:rsidRPr="0014352B">
          <w:rPr>
            <w:rFonts w:ascii="Times New Roman" w:hAnsi="Times New Roman" w:cs="Times New Roman"/>
            <w:i/>
            <w:sz w:val="24"/>
            <w:szCs w:val="24"/>
            <w:rPrChange w:id="567" w:author="Miller, Harvey J." w:date="2019-12-10T13:09:00Z">
              <w:rPr>
                <w:rFonts w:ascii="Times New Roman" w:hAnsi="Times New Roman" w:cs="Times New Roman"/>
                <w:sz w:val="24"/>
                <w:szCs w:val="24"/>
              </w:rPr>
            </w:rPrChange>
          </w:rPr>
          <w:t>discontinuity delay</w:t>
        </w:r>
        <w:r w:rsidR="0014352B">
          <w:rPr>
            <w:rFonts w:ascii="Times New Roman" w:hAnsi="Times New Roman" w:cs="Times New Roman"/>
            <w:sz w:val="24"/>
            <w:szCs w:val="24"/>
          </w:rPr>
          <w:t>: the former re</w:t>
        </w:r>
      </w:ins>
      <w:ins w:id="568" w:author="Miller, Harvey J." w:date="2019-12-10T13:10:00Z">
        <w:r w:rsidR="0014352B">
          <w:rPr>
            <w:rFonts w:ascii="Times New Roman" w:hAnsi="Times New Roman" w:cs="Times New Roman"/>
            <w:sz w:val="24"/>
            <w:szCs w:val="24"/>
          </w:rPr>
          <w:t>l</w:t>
        </w:r>
      </w:ins>
      <w:ins w:id="569" w:author="Miller, Harvey J." w:date="2019-12-10T13:09:00Z">
        <w:r w:rsidR="0014352B">
          <w:rPr>
            <w:rFonts w:ascii="Times New Roman" w:hAnsi="Times New Roman" w:cs="Times New Roman"/>
            <w:sz w:val="24"/>
            <w:szCs w:val="24"/>
          </w:rPr>
          <w:t xml:space="preserve">ated to bus operators making up </w:t>
        </w:r>
      </w:ins>
      <w:ins w:id="570" w:author="Miller, Harvey J." w:date="2019-12-10T13:10:00Z">
        <w:r w:rsidR="0014352B">
          <w:rPr>
            <w:rFonts w:ascii="Times New Roman" w:hAnsi="Times New Roman" w:cs="Times New Roman"/>
            <w:sz w:val="24"/>
            <w:szCs w:val="24"/>
          </w:rPr>
          <w:t xml:space="preserve">for </w:t>
        </w:r>
        <w:proofErr w:type="spellStart"/>
        <w:r w:rsidR="0014352B">
          <w:rPr>
            <w:rFonts w:ascii="Times New Roman" w:hAnsi="Times New Roman" w:cs="Times New Roman"/>
            <w:sz w:val="24"/>
            <w:szCs w:val="24"/>
          </w:rPr>
          <w:t>loss</w:t>
        </w:r>
        <w:proofErr w:type="spellEnd"/>
        <w:r w:rsidR="0014352B">
          <w:rPr>
            <w:rFonts w:ascii="Times New Roman" w:hAnsi="Times New Roman" w:cs="Times New Roman"/>
            <w:sz w:val="24"/>
            <w:szCs w:val="24"/>
          </w:rPr>
          <w:t xml:space="preserve"> time on the schedule, the later related to the RTI updating frequency</w:t>
        </w:r>
      </w:ins>
      <w:r>
        <w:rPr>
          <w:rFonts w:ascii="Times New Roman" w:hAnsi="Times New Roman" w:cs="Times New Roman"/>
          <w:sz w:val="24"/>
          <w:szCs w:val="24"/>
        </w:rPr>
        <w:t xml:space="preserve">. </w:t>
      </w:r>
      <w:ins w:id="571" w:author="Miller, Harvey J." w:date="2019-12-10T13:10:00Z">
        <w:r w:rsidR="0014352B">
          <w:rPr>
            <w:rFonts w:ascii="Times New Roman" w:hAnsi="Times New Roman" w:cs="Times New Roman"/>
            <w:sz w:val="24"/>
            <w:szCs w:val="24"/>
          </w:rPr>
          <w:t>Both can have impac</w:t>
        </w:r>
      </w:ins>
      <w:ins w:id="572" w:author="Miller, Harvey J." w:date="2019-12-10T13:11:00Z">
        <w:r w:rsidR="0014352B">
          <w:rPr>
            <w:rFonts w:ascii="Times New Roman" w:hAnsi="Times New Roman" w:cs="Times New Roman"/>
            <w:sz w:val="24"/>
            <w:szCs w:val="24"/>
          </w:rPr>
          <w:t xml:space="preserve">ts on RTI users.  </w:t>
        </w:r>
      </w:ins>
      <w:r>
        <w:rPr>
          <w:rFonts w:ascii="Times New Roman" w:hAnsi="Times New Roman" w:cs="Times New Roman"/>
          <w:sz w:val="24"/>
          <w:szCs w:val="24"/>
        </w:rPr>
        <w:t>Based on the synchronization theory, we propose and model several trip planning strategies (TPSs) representing the possible behaviors of users.  We also optimize the RTI apps user’s strategy based on real-time data; this represents an ideal RTI app that provides pro-active advice to users.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C95E6A3" w14:textId="77777777" w:rsidR="006550FB" w:rsidRPr="00C13172" w:rsidRDefault="006550FB" w:rsidP="006550FB">
      <w:pPr>
        <w:spacing w:line="256" w:lineRule="auto"/>
        <w:jc w:val="both"/>
        <w:rPr>
          <w:rFonts w:ascii="Times New Roman" w:hAnsi="Times New Roman" w:cs="Times New Roman"/>
          <w:sz w:val="24"/>
          <w:szCs w:val="24"/>
        </w:rPr>
      </w:pPr>
    </w:p>
    <w:p w14:paraId="6DBDB955"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3480FA7E" w14:textId="4BD1C898" w:rsidR="00816A10" w:rsidRDefault="006550FB" w:rsidP="006550FB">
      <w:pPr>
        <w:jc w:val="both"/>
        <w:rPr>
          <w:ins w:id="573" w:author="Miller, Harvey J." w:date="2019-12-10T13:34:00Z"/>
          <w:rFonts w:ascii="Times New Roman" w:hAnsi="Times New Roman" w:cs="Times New Roman"/>
          <w:sz w:val="24"/>
          <w:szCs w:val="24"/>
        </w:rPr>
      </w:pPr>
      <w:r>
        <w:rPr>
          <w:rFonts w:ascii="Times New Roman" w:hAnsi="Times New Roman" w:cs="Times New Roman"/>
          <w:sz w:val="24"/>
          <w:szCs w:val="24"/>
        </w:rPr>
        <w:t xml:space="preserve">We use two data sources to represent two major actors in a public transit system: </w:t>
      </w:r>
      <w:del w:id="574" w:author="Luyu Liu" w:date="2019-12-17T22:19:00Z">
        <w:r w:rsidDel="00E025DD">
          <w:rPr>
            <w:rFonts w:ascii="Times New Roman" w:hAnsi="Times New Roman" w:cs="Times New Roman"/>
            <w:sz w:val="24"/>
            <w:szCs w:val="24"/>
          </w:rPr>
          <w:delText xml:space="preserve">open </w:delText>
        </w:r>
      </w:del>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corresponding to the information available to users and automated passenger count data to represent the actual on-time performance behavior of the transit system. </w:t>
      </w:r>
    </w:p>
    <w:p w14:paraId="227BD29B" w14:textId="2D1FDC5E" w:rsidR="006550FB" w:rsidDel="0099491F" w:rsidRDefault="0099491F" w:rsidP="006139C8">
      <w:pPr>
        <w:jc w:val="both"/>
        <w:rPr>
          <w:del w:id="575" w:author="Liu, Luyu" w:date="2020-05-26T11:43:00Z"/>
          <w:rFonts w:ascii="Times New Roman" w:hAnsi="Times New Roman" w:cs="Times New Roman"/>
          <w:sz w:val="24"/>
          <w:szCs w:val="24"/>
        </w:rPr>
      </w:pPr>
      <w:ins w:id="576" w:author="Liu, Luyu" w:date="2020-05-26T11:43:00Z">
        <w:r>
          <w:rPr>
            <w:rFonts w:ascii="Times New Roman" w:hAnsi="Times New Roman" w:cs="Times New Roman"/>
            <w:sz w:val="24"/>
            <w:szCs w:val="24"/>
          </w:rPr>
          <w:lastRenderedPageBreak/>
          <w:tab/>
        </w:r>
      </w:ins>
      <w:del w:id="577" w:author="Liu, Luyu" w:date="2020-05-26T11:43:00Z">
        <w:r w:rsidR="006550FB" w:rsidDel="0099491F">
          <w:rPr>
            <w:rFonts w:ascii="Times New Roman" w:hAnsi="Times New Roman" w:cs="Times New Roman"/>
            <w:sz w:val="24"/>
            <w:szCs w:val="24"/>
          </w:rPr>
          <w:delText xml:space="preserve"> </w:delText>
        </w:r>
      </w:del>
    </w:p>
    <w:p w14:paraId="590B5D34" w14:textId="5676F849" w:rsidR="00816A10" w:rsidRPr="007A1286" w:rsidDel="0099491F" w:rsidRDefault="00816A10" w:rsidP="006139C8">
      <w:pPr>
        <w:jc w:val="both"/>
        <w:rPr>
          <w:ins w:id="578" w:author="Miller, Harvey J." w:date="2019-12-10T13:34:00Z"/>
          <w:del w:id="579" w:author="Liu, Luyu" w:date="2020-05-26T11:43:00Z"/>
          <w:rFonts w:ascii="Times New Roman" w:hAnsi="Times New Roman" w:cs="Times New Roman"/>
          <w:sz w:val="24"/>
          <w:szCs w:val="24"/>
          <w:rPrChange w:id="580" w:author="Luyu Liu" w:date="2019-12-17T15:52:00Z">
            <w:rPr>
              <w:ins w:id="581" w:author="Miller, Harvey J." w:date="2019-12-10T13:34:00Z"/>
              <w:del w:id="582" w:author="Liu, Luyu" w:date="2020-05-26T11:43:00Z"/>
            </w:rPr>
          </w:rPrChange>
        </w:rPr>
      </w:pPr>
      <w:ins w:id="583" w:author="Miller, Harvey J." w:date="2019-12-10T13:34:00Z">
        <w:del w:id="584" w:author="Liu, Luyu" w:date="2020-05-26T11:43:00Z">
          <w:r w:rsidRPr="007A1286" w:rsidDel="0099491F">
            <w:rPr>
              <w:rFonts w:ascii="Times New Roman" w:hAnsi="Times New Roman" w:cs="Times New Roman"/>
              <w:sz w:val="24"/>
              <w:szCs w:val="24"/>
              <w:rPrChange w:id="585" w:author="Luyu Liu" w:date="2019-12-17T15:52:00Z">
                <w:rPr/>
              </w:rPrChange>
            </w:rPr>
            <w:delText xml:space="preserve">3.1.1. </w:delText>
          </w:r>
        </w:del>
      </w:ins>
      <w:del w:id="586" w:author="Liu, Luyu" w:date="2020-05-26T11:43:00Z">
        <w:r w:rsidR="006550FB" w:rsidRPr="007A1286" w:rsidDel="0099491F">
          <w:rPr>
            <w:rFonts w:ascii="Times New Roman" w:hAnsi="Times New Roman" w:cs="Times New Roman"/>
            <w:sz w:val="24"/>
            <w:szCs w:val="24"/>
            <w:rPrChange w:id="587" w:author="Luyu Liu" w:date="2019-12-17T15:52:00Z">
              <w:rPr/>
            </w:rPrChange>
          </w:rPr>
          <w:delText>Users’ information - General Transit Feed Specification (GTFS)</w:delText>
        </w:r>
      </w:del>
    </w:p>
    <w:p w14:paraId="034B3BAF" w14:textId="24E7EE8E" w:rsidR="006550FB" w:rsidDel="0099491F" w:rsidRDefault="006550FB" w:rsidP="006139C8">
      <w:pPr>
        <w:jc w:val="both"/>
        <w:rPr>
          <w:del w:id="588" w:author="Liu, Luyu" w:date="2020-05-26T11:43:00Z"/>
          <w:rFonts w:ascii="Times New Roman" w:hAnsi="Times New Roman" w:cs="Times New Roman"/>
          <w:sz w:val="24"/>
          <w:szCs w:val="24"/>
        </w:rPr>
      </w:pPr>
      <w:del w:id="589" w:author="Miller, Harvey J." w:date="2019-12-10T13:34:00Z">
        <w:r w:rsidDel="00816A10">
          <w:rPr>
            <w:rFonts w:ascii="Times New Roman" w:hAnsi="Times New Roman" w:cs="Times New Roman"/>
            <w:sz w:val="24"/>
            <w:szCs w:val="24"/>
          </w:rPr>
          <w:delText xml:space="preserve">. </w:delText>
        </w:r>
      </w:del>
      <w:del w:id="590" w:author="Liu, Luyu" w:date="2020-05-26T11:59:00Z">
        <w:r w:rsidDel="00C93CAD">
          <w:rPr>
            <w:rFonts w:ascii="Times New Roman" w:hAnsi="Times New Roman" w:cs="Times New Roman"/>
            <w:sz w:val="24"/>
            <w:szCs w:val="24"/>
          </w:rPr>
          <w:delText xml:space="preserve">Introduced by Google in 2006, the </w:delText>
        </w:r>
      </w:del>
      <w:r>
        <w:rPr>
          <w:rFonts w:ascii="Times New Roman" w:hAnsi="Times New Roman" w:cs="Times New Roman"/>
          <w:sz w:val="24"/>
          <w:szCs w:val="24"/>
        </w:rPr>
        <w:t xml:space="preserve">General Transit Feed Specification (GTFS) consists of two data standards: GTFS static and GTFS real-time expansion. GTFS static indicates the schedule data of a transit system in several separate tabl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ins w:id="591" w:author="Liu, Luyu" w:date="2020-05-26T11:59:00Z">
        <w:r w:rsidR="00C93CAD">
          <w:rPr>
            <w:rFonts w:ascii="Times New Roman" w:hAnsi="Times New Roman" w:cs="Times New Roman"/>
            <w:sz w:val="24"/>
            <w:szCs w:val="24"/>
          </w:rPr>
          <w:t xml:space="preserve">, </w:t>
        </w:r>
      </w:ins>
      <w:ins w:id="592" w:author="Liu, Luyu" w:date="2020-05-26T12:01:00Z">
        <w:r w:rsidR="00C93CAD">
          <w:rPr>
            <w:rFonts w:ascii="Times New Roman" w:hAnsi="Times New Roman" w:cs="Times New Roman"/>
            <w:sz w:val="24"/>
            <w:szCs w:val="24"/>
          </w:rPr>
          <w:t xml:space="preserve">while </w:t>
        </w:r>
      </w:ins>
      <w:del w:id="593" w:author="Liu, Luyu" w:date="2020-05-26T11:59:00Z">
        <w:r w:rsidDel="00C93CAD">
          <w:rPr>
            <w:rFonts w:ascii="Times New Roman" w:hAnsi="Times New Roman" w:cs="Times New Roman"/>
            <w:sz w:val="24"/>
            <w:szCs w:val="24"/>
          </w:rPr>
          <w:delText xml:space="preserve">. GTFS static is the current </w:delText>
        </w:r>
        <w:r w:rsidDel="00C93CAD">
          <w:rPr>
            <w:rFonts w:ascii="Times New Roman" w:hAnsi="Times New Roman" w:cs="Times New Roman"/>
            <w:i/>
            <w:sz w:val="24"/>
            <w:szCs w:val="24"/>
          </w:rPr>
          <w:delText xml:space="preserve">de facto </w:delText>
        </w:r>
        <w:r w:rsidDel="00C93CAD">
          <w:rPr>
            <w:rFonts w:ascii="Times New Roman" w:hAnsi="Times New Roman" w:cs="Times New Roman"/>
            <w:sz w:val="24"/>
            <w:szCs w:val="24"/>
          </w:rPr>
          <w:delText xml:space="preserve">standard for transit system schedules and transit geographic information </w:delText>
        </w:r>
        <w:r w:rsidDel="00C93CAD">
          <w:rPr>
            <w:rFonts w:ascii="Times New Roman" w:hAnsi="Times New Roman" w:cs="Times New Roman"/>
            <w:sz w:val="24"/>
            <w:szCs w:val="24"/>
          </w:rPr>
          <w:fldChar w:fldCharType="begin" w:fldLock="1"/>
        </w:r>
        <w:r w:rsidR="000545CA" w:rsidDel="00C93CAD">
          <w:rPr>
            <w:rFonts w:ascii="Times New Roman" w:hAnsi="Times New Roman" w:cs="Times New Roman"/>
            <w:sz w:val="24"/>
            <w:szCs w:val="24"/>
          </w:rPr>
          <w:del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delInstrText>
        </w:r>
        <w:r w:rsidDel="00C93CAD">
          <w:rPr>
            <w:rFonts w:ascii="Times New Roman" w:hAnsi="Times New Roman" w:cs="Times New Roman"/>
            <w:sz w:val="24"/>
            <w:szCs w:val="24"/>
          </w:rPr>
          <w:fldChar w:fldCharType="separate"/>
        </w:r>
        <w:r w:rsidR="000545CA" w:rsidRPr="000545CA" w:rsidDel="00C93CAD">
          <w:rPr>
            <w:rFonts w:ascii="Times New Roman" w:hAnsi="Times New Roman" w:cs="Times New Roman"/>
            <w:noProof/>
            <w:sz w:val="24"/>
            <w:szCs w:val="24"/>
          </w:rPr>
          <w:delText>(Google Developers, 2016)</w:delText>
        </w:r>
        <w:r w:rsidDel="00C93CAD">
          <w:rPr>
            <w:rFonts w:ascii="Times New Roman" w:hAnsi="Times New Roman" w:cs="Times New Roman"/>
            <w:sz w:val="24"/>
            <w:szCs w:val="24"/>
          </w:rPr>
          <w:fldChar w:fldCharType="end"/>
        </w:r>
        <w:r w:rsidDel="00C93CAD">
          <w:rPr>
            <w:rFonts w:ascii="Times New Roman" w:hAnsi="Times New Roman" w:cs="Times New Roman"/>
            <w:sz w:val="24"/>
            <w:szCs w:val="24"/>
          </w:rPr>
          <w:delText xml:space="preserve">. </w:delText>
        </w:r>
      </w:del>
      <w:del w:id="594" w:author="Liu, Luyu" w:date="2020-05-26T11:43:00Z">
        <w:r w:rsidDel="0099491F">
          <w:rPr>
            <w:rFonts w:ascii="Times New Roman" w:hAnsi="Times New Roman" w:cs="Times New Roman"/>
            <w:sz w:val="24"/>
            <w:szCs w:val="24"/>
          </w:rPr>
          <w:delText xml:space="preserve">As a standard for open data, it is easy to share and access for the public, transit apps providers, and researchers. </w:delText>
        </w:r>
      </w:del>
    </w:p>
    <w:p w14:paraId="783D64F7" w14:textId="59958580" w:rsidR="006550FB" w:rsidRDefault="006550FB" w:rsidP="00C93CAD">
      <w:pPr>
        <w:jc w:val="both"/>
        <w:rPr>
          <w:rFonts w:ascii="Times New Roman" w:hAnsi="Times New Roman" w:cs="Times New Roman"/>
          <w:sz w:val="24"/>
          <w:szCs w:val="24"/>
        </w:rPr>
        <w:pPrChange w:id="595" w:author="Liu, Luyu" w:date="2020-05-26T11:59:00Z">
          <w:pPr>
            <w:ind w:firstLine="720"/>
            <w:jc w:val="both"/>
          </w:pPr>
        </w:pPrChange>
      </w:pPr>
      <w:del w:id="596" w:author="Liu, Luyu" w:date="2020-05-26T11:43:00Z">
        <w:r w:rsidDel="0099491F">
          <w:rPr>
            <w:rFonts w:ascii="Times New Roman" w:hAnsi="Times New Roman" w:cs="Times New Roman"/>
            <w:sz w:val="24"/>
            <w:szCs w:val="24"/>
          </w:rPr>
          <w:delText xml:space="preserve">Besides schedule data, GTFS provides an expansion of real-time data, which includes vehicles’ geographic data with high temporal resolution. GTFS real-time data includes two parts: buses’ location real-time data and the trip updates, which specifies the fluctuations in the real-time timetable </w:delText>
        </w:r>
        <w:r w:rsidDel="0099491F">
          <w:rPr>
            <w:rFonts w:ascii="Times New Roman" w:hAnsi="Times New Roman" w:cs="Times New Roman"/>
            <w:sz w:val="24"/>
            <w:szCs w:val="24"/>
          </w:rPr>
          <w:fldChar w:fldCharType="begin" w:fldLock="1"/>
        </w:r>
        <w:r w:rsidR="000545CA" w:rsidDel="0099491F">
          <w:rPr>
            <w:rFonts w:ascii="Times New Roman" w:hAnsi="Times New Roman" w:cs="Times New Roman"/>
            <w:sz w:val="24"/>
            <w:szCs w:val="24"/>
          </w:rPr>
          <w:del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delInstrText>
        </w:r>
        <w:r w:rsidDel="0099491F">
          <w:rPr>
            <w:rFonts w:ascii="Times New Roman" w:hAnsi="Times New Roman" w:cs="Times New Roman"/>
            <w:sz w:val="24"/>
            <w:szCs w:val="24"/>
          </w:rPr>
          <w:fldChar w:fldCharType="separate"/>
        </w:r>
        <w:r w:rsidR="000545CA" w:rsidRPr="000545CA" w:rsidDel="0099491F">
          <w:rPr>
            <w:rFonts w:ascii="Times New Roman" w:hAnsi="Times New Roman" w:cs="Times New Roman"/>
            <w:noProof/>
            <w:sz w:val="24"/>
            <w:szCs w:val="24"/>
          </w:rPr>
          <w:delText>(Google Developers, 2018)</w:delText>
        </w:r>
        <w:r w:rsidDel="0099491F">
          <w:rPr>
            <w:rFonts w:ascii="Times New Roman" w:hAnsi="Times New Roman" w:cs="Times New Roman"/>
            <w:sz w:val="24"/>
            <w:szCs w:val="24"/>
          </w:rPr>
          <w:fldChar w:fldCharType="end"/>
        </w:r>
        <w:r w:rsidDel="0099491F">
          <w:rPr>
            <w:rFonts w:ascii="Times New Roman" w:hAnsi="Times New Roman" w:cs="Times New Roman"/>
            <w:sz w:val="24"/>
            <w:szCs w:val="24"/>
          </w:rPr>
          <w:delText xml:space="preserve">. Unlike many traditional transit data, GTFS real-time data have large volume, relatively high resolution, and full system coverage; and also, unlike many big data, </w:delText>
        </w:r>
      </w:del>
      <w:r>
        <w:rPr>
          <w:rFonts w:ascii="Times New Roman" w:hAnsi="Times New Roman" w:cs="Times New Roman"/>
          <w:sz w:val="24"/>
          <w:szCs w:val="24"/>
        </w:rPr>
        <w:t xml:space="preserve">GTFS </w:t>
      </w:r>
      <w:ins w:id="597" w:author="Liu, Luyu" w:date="2020-05-26T12:01:00Z">
        <w:r w:rsidR="00C93CAD">
          <w:rPr>
            <w:rFonts w:ascii="Times New Roman" w:hAnsi="Times New Roman" w:cs="Times New Roman"/>
            <w:sz w:val="24"/>
            <w:szCs w:val="24"/>
          </w:rPr>
          <w:t xml:space="preserve">real-time </w:t>
        </w:r>
      </w:ins>
      <w:r>
        <w:rPr>
          <w:rFonts w:ascii="Times New Roman" w:hAnsi="Times New Roman" w:cs="Times New Roman"/>
          <w:sz w:val="24"/>
          <w:szCs w:val="24"/>
        </w:rPr>
        <w:t>provides a homogeneous protocol to effectively transmit transit real-time information with normalized standard. As a result, most RTI apps</w:t>
      </w:r>
      <w:r w:rsidRPr="000D420D">
        <w:rPr>
          <w:rFonts w:ascii="Times New Roman" w:hAnsi="Times New Roman" w:cs="Times New Roman"/>
          <w:sz w:val="24"/>
          <w:szCs w:val="24"/>
        </w:rPr>
        <w:t xml:space="preserve"> will use the </w:t>
      </w:r>
      <w:r>
        <w:rPr>
          <w:rFonts w:ascii="Times New Roman" w:hAnsi="Times New Roman" w:cs="Times New Roman"/>
          <w:sz w:val="24"/>
          <w:szCs w:val="24"/>
        </w:rPr>
        <w:t>estimated arrival time</w:t>
      </w:r>
      <w:r w:rsidRPr="000D420D">
        <w:rPr>
          <w:rFonts w:ascii="Times New Roman" w:hAnsi="Times New Roman" w:cs="Times New Roman"/>
          <w:sz w:val="24"/>
          <w:szCs w:val="24"/>
        </w:rPr>
        <w:t xml:space="preserve"> provided by GTFS trip update for the buses’ real-time information </w:t>
      </w:r>
      <w:r w:rsidRPr="000D420D">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refore, we can simulate RTI users’ behavior from the GTFS trip update data.</w:t>
      </w:r>
    </w:p>
    <w:p w14:paraId="66574101" w14:textId="2BB95E94" w:rsidR="006550FB" w:rsidDel="00C93CAD" w:rsidRDefault="00C93CAD" w:rsidP="006550FB">
      <w:pPr>
        <w:jc w:val="both"/>
        <w:rPr>
          <w:del w:id="598" w:author="Liu, Luyu" w:date="2020-05-26T12:03:00Z"/>
          <w:rFonts w:ascii="Times New Roman" w:hAnsi="Times New Roman" w:cs="Times New Roman"/>
          <w:sz w:val="24"/>
          <w:szCs w:val="24"/>
        </w:rPr>
      </w:pPr>
      <w:ins w:id="599" w:author="Liu, Luyu" w:date="2020-05-26T12:03:00Z">
        <w:r>
          <w:rPr>
            <w:rFonts w:ascii="Times New Roman" w:hAnsi="Times New Roman" w:cs="Times New Roman"/>
            <w:sz w:val="24"/>
            <w:szCs w:val="24"/>
          </w:rPr>
          <w:tab/>
          <w:t xml:space="preserve">Meanwhile, </w:t>
        </w:r>
      </w:ins>
    </w:p>
    <w:p w14:paraId="6D29191A" w14:textId="52C318E9" w:rsidR="00816A10" w:rsidRPr="007A1286" w:rsidDel="00C93CAD" w:rsidRDefault="00816A10">
      <w:pPr>
        <w:pStyle w:val="ListParagraph"/>
        <w:numPr>
          <w:ilvl w:val="2"/>
          <w:numId w:val="5"/>
        </w:numPr>
        <w:jc w:val="both"/>
        <w:rPr>
          <w:ins w:id="600" w:author="Miller, Harvey J." w:date="2019-12-10T13:35:00Z"/>
          <w:del w:id="601" w:author="Liu, Luyu" w:date="2020-05-26T12:03:00Z"/>
          <w:rFonts w:ascii="Times New Roman" w:hAnsi="Times New Roman" w:cs="Times New Roman"/>
          <w:sz w:val="24"/>
          <w:szCs w:val="24"/>
          <w:rPrChange w:id="602" w:author="Luyu Liu" w:date="2019-12-17T15:52:00Z">
            <w:rPr>
              <w:ins w:id="603" w:author="Miller, Harvey J." w:date="2019-12-10T13:35:00Z"/>
              <w:del w:id="604" w:author="Liu, Luyu" w:date="2020-05-26T12:03:00Z"/>
              <w:rFonts w:ascii="Times New Roman" w:hAnsi="Times New Roman" w:cs="Times New Roman"/>
              <w:b/>
              <w:bCs/>
              <w:sz w:val="24"/>
              <w:szCs w:val="24"/>
            </w:rPr>
          </w:rPrChange>
        </w:rPr>
        <w:pPrChange w:id="605" w:author="Luyu Liu" w:date="2019-12-17T15:52:00Z">
          <w:pPr>
            <w:jc w:val="both"/>
          </w:pPr>
        </w:pPrChange>
      </w:pPr>
      <w:ins w:id="606" w:author="Miller, Harvey J." w:date="2019-12-10T13:35:00Z">
        <w:del w:id="607" w:author="Liu, Luyu" w:date="2020-05-26T12:03:00Z">
          <w:r w:rsidRPr="007A1286" w:rsidDel="00C93CAD">
            <w:rPr>
              <w:rFonts w:ascii="Times New Roman" w:hAnsi="Times New Roman" w:cs="Times New Roman"/>
              <w:sz w:val="24"/>
              <w:szCs w:val="24"/>
              <w:rPrChange w:id="608" w:author="Luyu Liu" w:date="2019-12-17T15:52:00Z">
                <w:rPr>
                  <w:rFonts w:ascii="Times New Roman" w:hAnsi="Times New Roman" w:cs="Times New Roman"/>
                  <w:b/>
                  <w:bCs/>
                  <w:sz w:val="24"/>
                  <w:szCs w:val="24"/>
                </w:rPr>
              </w:rPrChange>
            </w:rPr>
            <w:delText xml:space="preserve">3.1.2. </w:delText>
          </w:r>
        </w:del>
      </w:ins>
      <w:del w:id="609" w:author="Liu, Luyu" w:date="2020-05-26T12:03:00Z">
        <w:r w:rsidR="006550FB" w:rsidRPr="007A1286" w:rsidDel="00C93CAD">
          <w:rPr>
            <w:rFonts w:ascii="Times New Roman" w:hAnsi="Times New Roman" w:cs="Times New Roman"/>
            <w:sz w:val="24"/>
            <w:szCs w:val="24"/>
            <w:rPrChange w:id="610" w:author="Luyu Liu" w:date="2019-12-17T15:52:00Z">
              <w:rPr>
                <w:rFonts w:ascii="Times New Roman" w:hAnsi="Times New Roman" w:cs="Times New Roman"/>
                <w:b/>
                <w:bCs/>
                <w:sz w:val="24"/>
                <w:szCs w:val="24"/>
              </w:rPr>
            </w:rPrChange>
          </w:rPr>
          <w:delText>System performance – Automatic Passenger Counting (APC)</w:delText>
        </w:r>
      </w:del>
    </w:p>
    <w:p w14:paraId="3C65BC13" w14:textId="7A76A960" w:rsidR="006550FB" w:rsidRDefault="006550FB" w:rsidP="006550FB">
      <w:pPr>
        <w:jc w:val="both"/>
        <w:rPr>
          <w:rFonts w:ascii="Times New Roman" w:hAnsi="Times New Roman" w:cs="Times New Roman"/>
          <w:sz w:val="24"/>
          <w:szCs w:val="24"/>
        </w:rPr>
      </w:pPr>
      <w:del w:id="611" w:author="Miller, Harvey J." w:date="2019-12-10T13:35:00Z">
        <w:r w:rsidRPr="00AF7E83" w:rsidDel="00816A10">
          <w:rPr>
            <w:rFonts w:ascii="Times New Roman" w:hAnsi="Times New Roman" w:cs="Times New Roman"/>
            <w:b/>
            <w:bCs/>
            <w:sz w:val="24"/>
            <w:szCs w:val="24"/>
          </w:rPr>
          <w:delText xml:space="preserve">. </w:delText>
        </w:r>
        <w:r w:rsidDel="00816A10">
          <w:rPr>
            <w:rFonts w:ascii="Times New Roman" w:hAnsi="Times New Roman" w:cs="Times New Roman"/>
            <w:b/>
            <w:bCs/>
            <w:sz w:val="24"/>
            <w:szCs w:val="24"/>
          </w:rPr>
          <w:delText xml:space="preserve"> </w:delText>
        </w:r>
      </w:del>
      <w:del w:id="612" w:author="Liu, Luyu" w:date="2020-05-26T12:03:00Z">
        <w:r w:rsidRPr="00AF7E83" w:rsidDel="00C93CAD">
          <w:rPr>
            <w:rFonts w:ascii="Times New Roman" w:hAnsi="Times New Roman" w:cs="Times New Roman"/>
            <w:sz w:val="24"/>
            <w:szCs w:val="24"/>
          </w:rPr>
          <w:delText>A</w:delText>
        </w:r>
      </w:del>
      <w:proofErr w:type="gramStart"/>
      <w:ins w:id="613" w:author="Liu, Luyu" w:date="2020-05-26T12:03:00Z">
        <w:r w:rsidR="00C93CAD">
          <w:rPr>
            <w:rFonts w:ascii="Times New Roman" w:hAnsi="Times New Roman" w:cs="Times New Roman"/>
            <w:sz w:val="24"/>
            <w:szCs w:val="24"/>
          </w:rPr>
          <w:t>a</w:t>
        </w:r>
      </w:ins>
      <w:r w:rsidRPr="00AF7E83">
        <w:rPr>
          <w:rFonts w:ascii="Times New Roman" w:hAnsi="Times New Roman" w:cs="Times New Roman"/>
          <w:sz w:val="24"/>
          <w:szCs w:val="24"/>
        </w:rPr>
        <w:t>lthough</w:t>
      </w:r>
      <w:proofErr w:type="gramEnd"/>
      <w:r w:rsidRPr="00AF7E83">
        <w:rPr>
          <w:rFonts w:ascii="Times New Roman" w:hAnsi="Times New Roman" w:cs="Times New Roman"/>
          <w:sz w:val="24"/>
          <w:szCs w:val="24"/>
        </w:rPr>
        <w:t xml:space="preserve"> </w:t>
      </w:r>
      <w:r>
        <w:rPr>
          <w:rFonts w:ascii="Times New Roman" w:hAnsi="Times New Roman" w:cs="Times New Roman"/>
          <w:sz w:val="24"/>
          <w:szCs w:val="24"/>
        </w:rPr>
        <w:t xml:space="preserve">GTFS data’s resolution is relatively high, its </w:t>
      </w:r>
      <w:r w:rsidRPr="00EA0493">
        <w:rPr>
          <w:rFonts w:ascii="Times New Roman" w:hAnsi="Times New Roman" w:cs="Times New Roman"/>
          <w:i/>
          <w:iCs/>
          <w:sz w:val="24"/>
          <w:szCs w:val="24"/>
        </w:rPr>
        <w:t>temporal accuracy</w:t>
      </w:r>
      <w:r>
        <w:rPr>
          <w:rFonts w:ascii="Times New Roman" w:hAnsi="Times New Roman" w:cs="Times New Roman"/>
          <w:sz w:val="24"/>
          <w:szCs w:val="24"/>
        </w:rPr>
        <w:t xml:space="preserve"> is not satisfying. GTFS data is updated based on a fixed interval; this could range from 15 seconds to 2 minutes depending on the system. Consequently, the reported times of bus arrivals at stops could be different from the actual arrival times.</w:t>
      </w:r>
    </w:p>
    <w:p w14:paraId="25ECF048"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t xml:space="preserve">To solve the temporal accuracy issue, we used an </w:t>
      </w:r>
      <w:r>
        <w:rPr>
          <w:rFonts w:ascii="Times New Roman" w:hAnsi="Times New Roman" w:cs="Times New Roman" w:hint="eastAsia"/>
          <w:sz w:val="24"/>
          <w:szCs w:val="24"/>
        </w:rPr>
        <w:t>ad</w:t>
      </w:r>
      <w:r>
        <w:rPr>
          <w:rFonts w:ascii="Times New Roman" w:hAnsi="Times New Roman" w:cs="Times New Roman"/>
          <w:sz w:val="24"/>
          <w:szCs w:val="24"/>
        </w:rPr>
        <w:t xml:space="preserve">ministrative data source: Automatic Passenger Counting (APC) data. The APC data is collected by the passenger counters installed on each bus, which is primarily intended to summary the ridership. Moreover, the data also contains the accurate arrival/departure time recorded promptly at each stop. Compared with GTFS, it is more appropriate to use APC to calculate the system performance and RTI-based users’ actual performance. However, because the APC devices are not available for every bus, its system coverage is not 100% unlike GTFS. Correspondingly, to make the APC data possible to sustain the calculation, we will merge the APC data and GTFS to achieve both higher temporal accuracy and 100% system coverage: for every GTFS real-time record, query the corresponding trip and stop in the APC database and overwrite if exists. </w:t>
      </w:r>
    </w:p>
    <w:p w14:paraId="0DCAC9A9" w14:textId="329A85BA" w:rsidR="006550FB" w:rsidRDefault="006550FB" w:rsidP="006550FB">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development and implementation of our methods, we selected Columbus, Ohio and Central Ohio Transit Authority (COTA) as the site for the case study. First, COTA bus system’s average headways are considerably large, which makes the waiting time a significant factor when actually using the system; second, 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 xml:space="preserve">city, the case study can be easily expanded to other cities and larger scales with same data support and methodologies. We collected and organized </w:t>
      </w:r>
      <w:r>
        <w:rPr>
          <w:rFonts w:ascii="Times New Roman" w:hAnsi="Times New Roman" w:cs="Times New Roman"/>
          <w:sz w:val="24"/>
          <w:szCs w:val="24"/>
        </w:rPr>
        <w:t xml:space="preserve">the </w:t>
      </w:r>
      <w:r w:rsidRPr="005062FD">
        <w:rPr>
          <w:rFonts w:ascii="Times New Roman" w:hAnsi="Times New Roman" w:cs="Times New Roman"/>
          <w:sz w:val="24"/>
          <w:szCs w:val="24"/>
        </w:rPr>
        <w:t xml:space="preserve">GTFS schedule data in MongoDB and Python environment from Application Programming Interface (API) provided by COTA from May 2018 to May 2019; for GTFS real-time, we archived the streamed data with frequency of 1 minute for the same time period. We also received the APC data from COTA from May 2018 to May 2019. </w:t>
      </w:r>
    </w:p>
    <w:p w14:paraId="65036B10" w14:textId="77777777" w:rsidR="006550FB" w:rsidRDefault="006550FB" w:rsidP="006550FB">
      <w:pPr>
        <w:ind w:firstLine="720"/>
        <w:jc w:val="both"/>
        <w:rPr>
          <w:rFonts w:ascii="Times New Roman" w:hAnsi="Times New Roman" w:cs="Times New Roman"/>
          <w:sz w:val="24"/>
          <w:szCs w:val="24"/>
        </w:rPr>
      </w:pPr>
    </w:p>
    <w:p w14:paraId="4F2F36B4"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615274D3" w14:textId="77777777" w:rsidR="006550FB" w:rsidRDefault="006550FB" w:rsidP="006550FB">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nd in the same direction as the target bus.</w:t>
      </w:r>
    </w:p>
    <w:p w14:paraId="3358AFE6" w14:textId="511CD64E"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w:t>
      </w:r>
      <w:r>
        <w:rPr>
          <w:rFonts w:ascii="Times New Roman" w:hAnsi="Times New Roman" w:cs="Times New Roman"/>
          <w:sz w:val="24"/>
          <w:szCs w:val="24"/>
        </w:rPr>
        <w:lastRenderedPageBreak/>
        <w:t>stop</w:t>
      </w:r>
      <w:r w:rsidR="000545CA">
        <w:rPr>
          <w:rFonts w:ascii="Times New Roman" w:hAnsi="Times New Roman" w:cs="Times New Roman"/>
          <w:sz w:val="24"/>
          <w:szCs w:val="24"/>
        </w:rPr>
        <w:t xml:space="preserve"> </w:t>
      </w:r>
      <w:r w:rsidR="000545CA">
        <w:rPr>
          <w:rFonts w:ascii="Times New Roman" w:hAnsi="Times New Roman" w:cs="Times New Roman"/>
          <w:sz w:val="24"/>
          <w:szCs w:val="24"/>
        </w:rPr>
        <w:fldChar w:fldCharType="begin" w:fldLock="1"/>
      </w:r>
      <w:r w:rsidR="00ED7F3C">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instrText>
      </w:r>
      <w:r w:rsidR="000545CA">
        <w:rPr>
          <w:rFonts w:ascii="Times New Roman" w:hAnsi="Times New Roman" w:cs="Times New Roman"/>
          <w:sz w:val="24"/>
          <w:szCs w:val="24"/>
        </w:rPr>
        <w:fldChar w:fldCharType="separate"/>
      </w:r>
      <w:r w:rsidR="00ED7F3C" w:rsidRPr="00ED7F3C">
        <w:rPr>
          <w:rFonts w:ascii="Times New Roman" w:hAnsi="Times New Roman" w:cs="Times New Roman"/>
          <w:noProof/>
          <w:sz w:val="24"/>
          <w:szCs w:val="24"/>
        </w:rPr>
        <w:t>(L. Liu &amp; Miller, 2019)</w:t>
      </w:r>
      <w:r w:rsidR="000545CA">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6550FB" w14:paraId="146B0E6D" w14:textId="77777777" w:rsidTr="007C5F37">
        <w:trPr>
          <w:trHeight w:val="817"/>
          <w:jc w:val="center"/>
        </w:trPr>
        <w:tc>
          <w:tcPr>
            <w:tcW w:w="258" w:type="pct"/>
          </w:tcPr>
          <w:p w14:paraId="6C60DDF3" w14:textId="77777777" w:rsidR="006550FB" w:rsidRDefault="006550FB" w:rsidP="007C5F37">
            <w:pPr>
              <w:ind w:firstLine="720"/>
              <w:rPr>
                <w:rFonts w:ascii="Times New Roman" w:hAnsi="Times New Roman" w:cs="Times New Roman"/>
                <w:sz w:val="24"/>
                <w:szCs w:val="24"/>
              </w:rPr>
            </w:pPr>
          </w:p>
        </w:tc>
        <w:tc>
          <w:tcPr>
            <w:tcW w:w="4462" w:type="pct"/>
            <w:hideMark/>
          </w:tcPr>
          <w:p w14:paraId="5B2F937C" w14:textId="77777777" w:rsidR="006550FB" w:rsidRPr="00D16BE4" w:rsidRDefault="00B224E9" w:rsidP="007C5F37">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w:proofErr w:type="spellStart"/>
                                <m:r>
                                  <m:rPr>
                                    <m:nor/>
                                  </m:rPr>
                                  <w:rPr>
                                    <w:rFonts w:ascii="Times New Roman" w:hAnsi="Times New Roman" w:cs="Times New Roman"/>
                                    <w:sz w:val="24"/>
                                    <w:szCs w:val="24"/>
                                  </w:rPr>
                                  <m:t>th</m:t>
                                </m:r>
                                <w:proofErr w:type="spellEnd"/>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w:proofErr w:type="spellStart"/>
                                <m:r>
                                  <m:rPr>
                                    <m:nor/>
                                  </m:rPr>
                                  <w:rPr>
                                    <w:rFonts w:ascii="Times New Roman" w:hAnsi="Times New Roman" w:cs="Times New Roman"/>
                                    <w:sz w:val="24"/>
                                    <w:szCs w:val="24"/>
                                  </w:rPr>
                                  <m:t>th</m:t>
                                </m:r>
                                <w:proofErr w:type="spellEnd"/>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4B39DE94" w14:textId="77777777" w:rsidR="006550FB" w:rsidRPr="00FD223B" w:rsidRDefault="006550FB" w:rsidP="007C5F37">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614" w:name="_Ref8213065"/>
            <w:r>
              <w:rPr>
                <w:rFonts w:ascii="Times New Roman" w:hAnsi="Times New Roman" w:cs="Times New Roman"/>
                <w:noProof/>
                <w:sz w:val="24"/>
                <w:szCs w:val="24"/>
              </w:rPr>
              <w:t>1</w:t>
            </w:r>
            <w:bookmarkEnd w:id="614"/>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1CA824" w14:textId="77777777" w:rsidR="006550FB" w:rsidRDefault="006550FB" w:rsidP="007C5F37">
            <w:pPr>
              <w:ind w:firstLine="720"/>
              <w:rPr>
                <w:rFonts w:ascii="Times New Roman" w:hAnsi="Times New Roman" w:cs="Times New Roman"/>
                <w:sz w:val="24"/>
                <w:szCs w:val="24"/>
              </w:rPr>
            </w:pPr>
          </w:p>
        </w:tc>
      </w:tr>
    </w:tbl>
    <w:p w14:paraId="6A15188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465BD8D3" w14:textId="77777777" w:rsidR="006550FB" w:rsidRPr="00163470"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4C99FD4E" w14:textId="131A30D8" w:rsidR="006550FB" w:rsidRPr="00832B43"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sidR="006139C8">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004B2578" w:rsidRPr="004B2578">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6550FB" w14:paraId="25F433AA" w14:textId="77777777" w:rsidTr="007C5F37">
        <w:trPr>
          <w:trHeight w:val="580"/>
          <w:jc w:val="center"/>
        </w:trPr>
        <w:tc>
          <w:tcPr>
            <w:tcW w:w="256" w:type="pct"/>
            <w:vAlign w:val="center"/>
          </w:tcPr>
          <w:p w14:paraId="4A976D55" w14:textId="77777777" w:rsidR="006550FB" w:rsidRDefault="006550FB" w:rsidP="007C5F37">
            <w:pPr>
              <w:pStyle w:val="TimesNewRoman"/>
              <w:rPr>
                <w:lang w:eastAsia="ja-JP"/>
              </w:rPr>
            </w:pPr>
          </w:p>
        </w:tc>
        <w:tc>
          <w:tcPr>
            <w:tcW w:w="4463" w:type="pct"/>
            <w:vAlign w:val="center"/>
            <w:hideMark/>
          </w:tcPr>
          <w:p w14:paraId="2E4A211C" w14:textId="77777777" w:rsidR="006550FB" w:rsidRDefault="006550FB" w:rsidP="007C5F37">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6CE4F0BB" w14:textId="28F1DF90" w:rsidR="006550FB" w:rsidRPr="00E86BF0" w:rsidRDefault="006550FB" w:rsidP="007C5F37">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sidR="00400BA3">
              <w:rPr>
                <w:noProof/>
              </w:rPr>
              <w:t>2</w:t>
            </w:r>
            <w:r>
              <w:rPr>
                <w:noProof/>
              </w:rPr>
              <w:fldChar w:fldCharType="end"/>
            </w:r>
            <w:r>
              <w:rPr>
                <w:lang w:eastAsia="ja-JP"/>
              </w:rPr>
              <w:t>)</w:t>
            </w:r>
          </w:p>
        </w:tc>
      </w:tr>
    </w:tbl>
    <w:p w14:paraId="246ED2CE"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4A99FEB4" w14:textId="570F4C98" w:rsidR="006550FB" w:rsidRDefault="006A3AA4" w:rsidP="006550FB">
      <w:pPr>
        <w:pStyle w:val="IndentTimesNewRoman"/>
        <w:jc w:val="both"/>
        <w:rPr>
          <w:rStyle w:val="TimesNewRomanChar"/>
        </w:rPr>
      </w:pPr>
      <w:ins w:id="615" w:author="Luyu Liu" w:date="2019-12-17T23:17:00Z">
        <w:r>
          <w:fldChar w:fldCharType="begin"/>
        </w:r>
        <w:r>
          <w:instrText xml:space="preserve"> REF _Ref8118481 \h </w:instrText>
        </w:r>
      </w:ins>
      <w:r>
        <w:fldChar w:fldCharType="separate"/>
      </w:r>
      <w:ins w:id="616" w:author="Luyu Liu" w:date="2019-12-17T23:20:00Z">
        <w:r w:rsidR="00400BA3" w:rsidRPr="00333E7A">
          <w:t xml:space="preserve">Figure </w:t>
        </w:r>
        <w:r w:rsidR="00400BA3">
          <w:rPr>
            <w:noProof/>
          </w:rPr>
          <w:t>1</w:t>
        </w:r>
      </w:ins>
      <w:ins w:id="617" w:author="Luyu Liu" w:date="2019-12-17T23:17:00Z">
        <w:r>
          <w:fldChar w:fldCharType="end"/>
        </w:r>
        <w:r>
          <w:t xml:space="preserve"> </w:t>
        </w:r>
      </w:ins>
      <w:del w:id="618" w:author="Luyu Liu" w:date="2019-12-17T23:17:00Z">
        <w:r w:rsidR="006550FB" w:rsidRPr="004404A1" w:rsidDel="006A3AA4">
          <w:fldChar w:fldCharType="begin"/>
        </w:r>
        <w:r w:rsidR="006550FB" w:rsidRPr="006A3AA4" w:rsidDel="006A3AA4">
          <w:delInstrText xml:space="preserve"> REF _Ref8118481 \h  \* MERGEFORMAT </w:delInstrText>
        </w:r>
        <w:r w:rsidR="006550FB" w:rsidRPr="004404A1" w:rsidDel="006A3AA4">
          <w:fldChar w:fldCharType="separate"/>
        </w:r>
        <w:r w:rsidR="006550FB" w:rsidRPr="006A3AA4" w:rsidDel="006A3AA4">
          <w:delText>Figure 2</w:delText>
        </w:r>
        <w:r w:rsidR="006550FB" w:rsidRPr="004404A1" w:rsidDel="006A3AA4">
          <w:fldChar w:fldCharType="end"/>
        </w:r>
        <w:r w:rsidR="006550FB" w:rsidRPr="004404A1" w:rsidDel="006A3AA4">
          <w:delText xml:space="preserve"> </w:delText>
        </w:r>
      </w:del>
      <w:r w:rsidR="006550FB" w:rsidRPr="004404A1">
        <w:t xml:space="preserve">shows </w:t>
      </w:r>
      <w:r w:rsidR="006550FB">
        <w:t>corresponding</w:t>
      </w:r>
      <w:r w:rsidR="006550FB" w:rsidRPr="004404A1">
        <w:t xml:space="preserve"> space-time diagram of the expected synchronization, the actual desynchronization, and delay reclamation process.</w:t>
      </w:r>
      <w:r w:rsidR="006550FB">
        <w:t xml:space="preserve">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w:t>
      </w:r>
      <w:proofErr w:type="gramStart"/>
      <w:r w:rsidR="006550FB">
        <w:t>user’s</w:t>
      </w:r>
      <w:proofErr w:type="gramEnd"/>
      <w:r w:rsidR="006550FB">
        <w:t xml:space="preserve"> expected time and the user will miss the bus. </w:t>
      </w:r>
    </w:p>
    <w:p w14:paraId="10CD1F61" w14:textId="77777777" w:rsidR="006550FB" w:rsidRDefault="006550FB" w:rsidP="006550FB">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mechanism, other RTI-related factors such as inaccurate geographic locations and delays in updates due to internet congestion and failures may also contribute to the desynchronization.</w:t>
      </w:r>
    </w:p>
    <w:p w14:paraId="28397381" w14:textId="0D414A59" w:rsidR="006550FB" w:rsidRDefault="00C900E9" w:rsidP="006550FB">
      <w:pPr>
        <w:keepNext/>
        <w:jc w:val="center"/>
      </w:pPr>
      <w:r>
        <w:rPr>
          <w:noProof/>
        </w:rPr>
        <w:lastRenderedPageBreak/>
        <w:drawing>
          <wp:inline distT="0" distB="0" distL="0" distR="0" wp14:anchorId="1CCDEAE9" wp14:editId="78280343">
            <wp:extent cx="5943600" cy="3571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71875"/>
                    </a:xfrm>
                    <a:prstGeom prst="rect">
                      <a:avLst/>
                    </a:prstGeom>
                  </pic:spPr>
                </pic:pic>
              </a:graphicData>
            </a:graphic>
          </wp:inline>
        </w:drawing>
      </w:r>
    </w:p>
    <w:p w14:paraId="3F10D63C" w14:textId="41A7668C" w:rsidR="006550FB" w:rsidRDefault="006550FB" w:rsidP="006550FB">
      <w:pPr>
        <w:jc w:val="center"/>
        <w:rPr>
          <w:rFonts w:ascii="Times New Roman" w:hAnsi="Times New Roman" w:cs="Times New Roman"/>
          <w:sz w:val="24"/>
          <w:szCs w:val="24"/>
        </w:rPr>
      </w:pPr>
      <w:bookmarkStart w:id="619" w:name="_Ref8118481"/>
      <w:commentRangeStart w:id="620"/>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ins w:id="621" w:author="Luyu Liu" w:date="2019-12-17T23:17:00Z">
        <w:r w:rsidR="006A3AA4">
          <w:rPr>
            <w:rFonts w:ascii="Times New Roman" w:hAnsi="Times New Roman" w:cs="Times New Roman"/>
            <w:noProof/>
            <w:sz w:val="24"/>
            <w:szCs w:val="24"/>
          </w:rPr>
          <w:t>1</w:t>
        </w:r>
      </w:ins>
      <w:del w:id="622" w:author="Luyu Liu" w:date="2019-12-17T23:17:00Z">
        <w:r w:rsidDel="006A3AA4">
          <w:rPr>
            <w:rFonts w:ascii="Times New Roman" w:hAnsi="Times New Roman" w:cs="Times New Roman"/>
            <w:noProof/>
            <w:sz w:val="24"/>
            <w:szCs w:val="24"/>
          </w:rPr>
          <w:delText>2</w:delText>
        </w:r>
      </w:del>
      <w:r w:rsidRPr="00333E7A">
        <w:rPr>
          <w:rFonts w:ascii="Times New Roman" w:hAnsi="Times New Roman" w:cs="Times New Roman"/>
          <w:sz w:val="24"/>
          <w:szCs w:val="24"/>
        </w:rPr>
        <w:fldChar w:fldCharType="end"/>
      </w:r>
      <w:bookmarkEnd w:id="619"/>
      <w:r w:rsidR="007D09E9">
        <w:rPr>
          <w:rFonts w:ascii="Times New Roman" w:hAnsi="Times New Roman" w:cs="Times New Roman"/>
          <w:sz w:val="24"/>
          <w:szCs w:val="24"/>
        </w:rPr>
        <w:t>:</w:t>
      </w:r>
      <w:r w:rsidRPr="00333E7A">
        <w:rPr>
          <w:rFonts w:ascii="Times New Roman" w:hAnsi="Times New Roman" w:cs="Times New Roman"/>
          <w:sz w:val="24"/>
          <w:szCs w:val="24"/>
        </w:rPr>
        <w:t xml:space="preserve"> </w:t>
      </w:r>
      <w:r w:rsidR="00770D45">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620"/>
      <w:r w:rsidR="008C25D1">
        <w:rPr>
          <w:rStyle w:val="CommentReference"/>
        </w:rPr>
        <w:commentReference w:id="620"/>
      </w:r>
      <w:r w:rsidR="007D09E9">
        <w:rPr>
          <w:rFonts w:ascii="Times New Roman" w:hAnsi="Times New Roman" w:cs="Times New Roman"/>
          <w:sz w:val="24"/>
          <w:szCs w:val="24"/>
        </w:rPr>
        <w:t>.</w:t>
      </w:r>
    </w:p>
    <w:p w14:paraId="03F78262" w14:textId="50C44806"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ins w:id="623" w:author="Luyu Liu" w:date="2019-12-17T23:20:00Z">
        <w:r w:rsidR="00400BA3" w:rsidRPr="00EF6015">
          <w:rPr>
            <w:rFonts w:ascii="Times New Roman" w:hAnsi="Times New Roman" w:cs="Times New Roman"/>
            <w:sz w:val="24"/>
            <w:szCs w:val="24"/>
          </w:rPr>
          <w:t xml:space="preserve">Figure </w:t>
        </w:r>
        <w:r w:rsidR="00400BA3">
          <w:rPr>
            <w:rFonts w:ascii="Times New Roman" w:hAnsi="Times New Roman" w:cs="Times New Roman"/>
            <w:noProof/>
            <w:sz w:val="24"/>
            <w:szCs w:val="24"/>
          </w:rPr>
          <w:t>2</w:t>
        </w:r>
      </w:ins>
      <w:del w:id="624" w:author="Luyu Liu" w:date="2019-12-17T23:17:00Z">
        <w:r w:rsidRPr="00EF6015" w:rsidDel="006A3AA4">
          <w:rPr>
            <w:rFonts w:ascii="Times New Roman" w:hAnsi="Times New Roman" w:cs="Times New Roman"/>
            <w:sz w:val="24"/>
            <w:szCs w:val="24"/>
          </w:rPr>
          <w:delText xml:space="preserve">Figure </w:delText>
        </w:r>
        <w:r w:rsidDel="006A3AA4">
          <w:rPr>
            <w:rFonts w:ascii="Times New Roman" w:hAnsi="Times New Roman" w:cs="Times New Roman"/>
            <w:noProof/>
            <w:sz w:val="24"/>
            <w:szCs w:val="24"/>
          </w:rPr>
          <w:delText>3</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4951A120" w14:textId="77777777" w:rsidR="006550FB" w:rsidRDefault="006550FB" w:rsidP="006550FB">
      <w:pPr>
        <w:keepNext/>
        <w:jc w:val="both"/>
      </w:pPr>
      <w:r>
        <w:rPr>
          <w:noProof/>
        </w:rPr>
        <w:lastRenderedPageBreak/>
        <w:drawing>
          <wp:inline distT="0" distB="0" distL="0" distR="0" wp14:anchorId="1F49919E" wp14:editId="04A105B5">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18435"/>
                    </a:xfrm>
                    <a:prstGeom prst="rect">
                      <a:avLst/>
                    </a:prstGeom>
                  </pic:spPr>
                </pic:pic>
              </a:graphicData>
            </a:graphic>
          </wp:inline>
        </w:drawing>
      </w:r>
    </w:p>
    <w:p w14:paraId="5B9F12F4" w14:textId="5CAB8F90" w:rsidR="006550FB" w:rsidRDefault="006550FB" w:rsidP="006550FB">
      <w:pPr>
        <w:jc w:val="center"/>
        <w:rPr>
          <w:rFonts w:ascii="Times New Roman" w:hAnsi="Times New Roman" w:cs="Times New Roman"/>
          <w:sz w:val="24"/>
          <w:szCs w:val="24"/>
        </w:rPr>
      </w:pPr>
      <w:bookmarkStart w:id="625"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ins w:id="626" w:author="Luyu Liu" w:date="2019-12-17T23:17:00Z">
        <w:r w:rsidR="006A3AA4">
          <w:rPr>
            <w:rFonts w:ascii="Times New Roman" w:hAnsi="Times New Roman" w:cs="Times New Roman"/>
            <w:noProof/>
            <w:sz w:val="24"/>
            <w:szCs w:val="24"/>
          </w:rPr>
          <w:t>2</w:t>
        </w:r>
      </w:ins>
      <w:del w:id="627" w:author="Luyu Liu" w:date="2019-12-17T23:17:00Z">
        <w:r w:rsidDel="006A3AA4">
          <w:rPr>
            <w:rFonts w:ascii="Times New Roman" w:hAnsi="Times New Roman" w:cs="Times New Roman"/>
            <w:noProof/>
            <w:sz w:val="24"/>
            <w:szCs w:val="24"/>
          </w:rPr>
          <w:delText>3</w:delText>
        </w:r>
      </w:del>
      <w:r w:rsidRPr="00EF6015">
        <w:rPr>
          <w:rFonts w:ascii="Times New Roman" w:hAnsi="Times New Roman" w:cs="Times New Roman"/>
          <w:sz w:val="24"/>
          <w:szCs w:val="24"/>
        </w:rPr>
        <w:fldChar w:fldCharType="end"/>
      </w:r>
      <w:bookmarkEnd w:id="625"/>
      <w:r w:rsidR="00291929">
        <w:rPr>
          <w:rFonts w:ascii="Times New Roman" w:hAnsi="Times New Roman" w:cs="Times New Roman"/>
          <w:sz w:val="24"/>
          <w:szCs w:val="24"/>
        </w:rPr>
        <w:t>:</w:t>
      </w:r>
      <w:r>
        <w:rPr>
          <w:rFonts w:ascii="Times New Roman" w:hAnsi="Times New Roman" w:cs="Times New Roman"/>
          <w:sz w:val="24"/>
          <w:szCs w:val="24"/>
        </w:rPr>
        <w:t xml:space="preserve"> </w:t>
      </w:r>
      <w:r w:rsidR="00770D45">
        <w:rPr>
          <w:rFonts w:ascii="Times New Roman" w:hAnsi="Times New Roman" w:cs="Times New Roman"/>
          <w:sz w:val="24"/>
          <w:szCs w:val="24"/>
        </w:rPr>
        <w:t>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r w:rsidR="00291929">
        <w:rPr>
          <w:rFonts w:ascii="Times New Roman" w:hAnsi="Times New Roman" w:cs="Times New Roman"/>
          <w:sz w:val="24"/>
          <w:szCs w:val="24"/>
        </w:rPr>
        <w:t>.</w:t>
      </w:r>
    </w:p>
    <w:p w14:paraId="00A6FBAD" w14:textId="77E5ED01" w:rsidR="006550FB" w:rsidRPr="007843C1" w:rsidDel="007A1286" w:rsidRDefault="006550FB">
      <w:pPr>
        <w:rPr>
          <w:del w:id="628" w:author="Luyu Liu" w:date="2019-12-17T15:51:00Z"/>
          <w:rFonts w:ascii="Times New Roman" w:hAnsi="Times New Roman" w:cs="Times New Roman"/>
          <w:sz w:val="24"/>
          <w:szCs w:val="24"/>
          <w:rPrChange w:id="629" w:author="Luyu Liu" w:date="2019-12-17T17:44:00Z">
            <w:rPr>
              <w:del w:id="630" w:author="Luyu Liu" w:date="2019-12-17T15:51:00Z"/>
            </w:rPr>
          </w:rPrChange>
        </w:rPr>
        <w:pPrChange w:id="631" w:author="Luyu Liu" w:date="2019-12-17T17:44:00Z">
          <w:pPr>
            <w:spacing w:line="256" w:lineRule="auto"/>
          </w:pPr>
        </w:pPrChange>
      </w:pPr>
      <w:del w:id="632" w:author="Luyu Liu" w:date="2019-12-17T17:44:00Z">
        <w:r w:rsidRPr="007843C1" w:rsidDel="007843C1">
          <w:rPr>
            <w:rFonts w:ascii="Times New Roman" w:hAnsi="Times New Roman" w:cs="Times New Roman"/>
            <w:sz w:val="24"/>
            <w:szCs w:val="24"/>
            <w:rPrChange w:id="633" w:author="Luyu Liu" w:date="2019-12-17T17:44:00Z">
              <w:rPr/>
            </w:rPrChange>
          </w:rPr>
          <w:tab/>
          <w:delText xml:space="preserve"> </w:delText>
        </w:r>
      </w:del>
    </w:p>
    <w:p w14:paraId="2111D7F1" w14:textId="761A12C1" w:rsidR="006550FB" w:rsidDel="007A1286" w:rsidRDefault="006550FB">
      <w:pPr>
        <w:rPr>
          <w:del w:id="634" w:author="Luyu Liu" w:date="2019-12-17T15:51:00Z"/>
        </w:rPr>
        <w:pPrChange w:id="635" w:author="Luyu Liu" w:date="2019-12-17T17:44:00Z">
          <w:pPr>
            <w:spacing w:line="256" w:lineRule="auto"/>
          </w:pPr>
        </w:pPrChange>
      </w:pPr>
    </w:p>
    <w:p w14:paraId="449605F4" w14:textId="594C05FE" w:rsidR="006550FB" w:rsidRPr="005719F8" w:rsidDel="007A1286" w:rsidRDefault="006550FB">
      <w:pPr>
        <w:rPr>
          <w:del w:id="636" w:author="Luyu Liu" w:date="2019-12-17T15:51:00Z"/>
          <w:moveFrom w:id="637" w:author="Miller, Harvey J." w:date="2019-12-10T13:13:00Z"/>
          <w:b/>
        </w:rPr>
        <w:pPrChange w:id="638" w:author="Luyu Liu" w:date="2019-12-17T17:44:00Z">
          <w:pPr>
            <w:pStyle w:val="ListParagraph"/>
            <w:numPr>
              <w:ilvl w:val="1"/>
              <w:numId w:val="9"/>
            </w:numPr>
            <w:spacing w:line="256" w:lineRule="auto"/>
            <w:ind w:left="360" w:hanging="360"/>
          </w:pPr>
        </w:pPrChange>
      </w:pPr>
      <w:del w:id="639" w:author="Luyu Liu" w:date="2019-12-17T15:51:00Z">
        <w:r w:rsidDel="007A1286">
          <w:delText xml:space="preserve"> </w:delText>
        </w:r>
      </w:del>
      <w:moveFromRangeStart w:id="640" w:author="Miller, Harvey J." w:date="2019-12-10T13:13:00Z" w:name="move26876027"/>
      <w:commentRangeStart w:id="641"/>
      <w:moveFrom w:id="642" w:author="Miller, Harvey J." w:date="2019-12-10T13:13:00Z">
        <w:del w:id="643" w:author="Luyu Liu" w:date="2019-12-17T15:51:00Z">
          <w:r w:rsidRPr="005719F8" w:rsidDel="007A1286">
            <w:rPr>
              <w:b/>
            </w:rPr>
            <w:delText xml:space="preserve">Measures </w:delText>
          </w:r>
          <w:commentRangeEnd w:id="641"/>
          <w:r w:rsidR="007C5F37" w:rsidDel="007A1286">
            <w:rPr>
              <w:rStyle w:val="CommentReference"/>
            </w:rPr>
            <w:commentReference w:id="641"/>
          </w:r>
        </w:del>
      </w:moveFrom>
    </w:p>
    <w:p w14:paraId="4A6F38F8" w14:textId="4EF119C0" w:rsidR="006550FB" w:rsidDel="007A1286" w:rsidRDefault="006550FB">
      <w:pPr>
        <w:rPr>
          <w:del w:id="644" w:author="Luyu Liu" w:date="2019-12-17T15:51:00Z"/>
          <w:moveFrom w:id="645" w:author="Miller, Harvey J." w:date="2019-12-10T13:13:00Z"/>
        </w:rPr>
        <w:pPrChange w:id="646" w:author="Luyu Liu" w:date="2019-12-17T17:44:00Z">
          <w:pPr>
            <w:jc w:val="both"/>
          </w:pPr>
        </w:pPrChange>
      </w:pPr>
      <w:moveFrom w:id="647" w:author="Miller, Harvey J." w:date="2019-12-10T13:13:00Z">
        <w:del w:id="648" w:author="Luyu Liu" w:date="2019-12-17T15:51:00Z">
          <w:r w:rsidDel="007A1286">
            <w:delText>We would like to measure the difference of waiting time and risk of missing a bus/train between the RTI users and non-RTI users. Therefore, we define two measures: the missing risk and average waiting time.</w:delText>
          </w:r>
        </w:del>
      </w:moveFrom>
    </w:p>
    <w:p w14:paraId="27E963A7" w14:textId="1275AA07" w:rsidR="006550FB" w:rsidDel="007A1286" w:rsidRDefault="006550FB">
      <w:pPr>
        <w:rPr>
          <w:del w:id="649" w:author="Luyu Liu" w:date="2019-12-17T15:51:00Z"/>
          <w:moveFrom w:id="650" w:author="Miller, Harvey J." w:date="2019-12-10T13:13:00Z"/>
        </w:rPr>
        <w:pPrChange w:id="651" w:author="Luyu Liu" w:date="2019-12-17T17:44:00Z">
          <w:pPr>
            <w:jc w:val="both"/>
          </w:pPr>
        </w:pPrChange>
      </w:pPr>
    </w:p>
    <w:p w14:paraId="3FA0C42D" w14:textId="78A641C6" w:rsidR="006550FB" w:rsidDel="007A1286" w:rsidRDefault="006550FB">
      <w:pPr>
        <w:rPr>
          <w:del w:id="652" w:author="Luyu Liu" w:date="2019-12-17T15:51:00Z"/>
          <w:moveFrom w:id="653" w:author="Miller, Harvey J." w:date="2019-12-10T13:13:00Z"/>
        </w:rPr>
        <w:pPrChange w:id="654" w:author="Luyu Liu" w:date="2019-12-17T17:44:00Z">
          <w:pPr>
            <w:jc w:val="both"/>
          </w:pPr>
        </w:pPrChange>
      </w:pPr>
      <w:moveFrom w:id="655" w:author="Miller, Harvey J." w:date="2019-12-10T13:13:00Z">
        <w:del w:id="656" w:author="Luyu Liu" w:date="2019-12-17T15:51:00Z">
          <w:r w:rsidDel="007A1286">
            <w:rPr>
              <w:b/>
            </w:rPr>
            <w:delText xml:space="preserve">Missed bus risk.  </w:delText>
          </w:r>
          <w:r w:rsidDel="007A1286">
            <w:delText>The missed bus risk measures the probability of missing a bus based on the TPS relative to the actual performance of the transit system</w:delText>
          </w:r>
          <w:r w:rsidR="000D0C3A" w:rsidDel="007A1286">
            <w:delText xml:space="preserve"> </w:delText>
          </w:r>
          <w:r w:rsidR="004D59F3" w:rsidDel="007A1286">
            <w:fldChar w:fldCharType="begin" w:fldLock="1"/>
          </w:r>
          <w:r w:rsidR="00ED7F3C" w:rsidDel="007A1286">
            <w:del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delInstrText>
          </w:r>
          <w:r w:rsidR="004D59F3" w:rsidDel="007A1286">
            <w:fldChar w:fldCharType="separate"/>
          </w:r>
          <w:r w:rsidR="004D59F3" w:rsidRPr="004D59F3" w:rsidDel="007A1286">
            <w:rPr>
              <w:noProof/>
            </w:rPr>
            <w:delText>(L. Liu &amp; Miller, 2019)</w:delText>
          </w:r>
          <w:r w:rsidR="004D59F3" w:rsidDel="007A1286">
            <w:fldChar w:fldCharType="end"/>
          </w:r>
          <w:r w:rsidDel="007A1286">
            <w:delText xml:space="preserve">: </w:delText>
          </w:r>
        </w:del>
      </w:moveFrom>
    </w:p>
    <w:tbl>
      <w:tblPr>
        <w:tblW w:w="4950" w:type="pct"/>
        <w:jc w:val="center"/>
        <w:tblLook w:val="04A0" w:firstRow="1" w:lastRow="0" w:firstColumn="1" w:lastColumn="0" w:noHBand="0" w:noVBand="1"/>
        <w:tblPrChange w:id="657" w:author="Luyu Liu" w:date="2019-12-17T15:51:00Z">
          <w:tblPr>
            <w:tblW w:w="4950" w:type="pct"/>
            <w:jc w:val="center"/>
            <w:tblLook w:val="04A0" w:firstRow="1" w:lastRow="0" w:firstColumn="1" w:lastColumn="0" w:noHBand="0" w:noVBand="1"/>
          </w:tblPr>
        </w:tblPrChange>
      </w:tblPr>
      <w:tblGrid>
        <w:gridCol w:w="474"/>
        <w:gridCol w:w="8273"/>
        <w:gridCol w:w="519"/>
        <w:tblGridChange w:id="658">
          <w:tblGrid>
            <w:gridCol w:w="323"/>
            <w:gridCol w:w="8122"/>
            <w:gridCol w:w="821"/>
          </w:tblGrid>
        </w:tblGridChange>
      </w:tblGrid>
      <w:tr w:rsidR="006550FB" w:rsidDel="007A1286" w14:paraId="7C8080A0" w14:textId="771C4B70" w:rsidTr="007A1286">
        <w:trPr>
          <w:trHeight w:val="580"/>
          <w:jc w:val="center"/>
          <w:del w:id="659" w:author="Luyu Liu" w:date="2019-12-17T15:51:00Z"/>
          <w:trPrChange w:id="660" w:author="Luyu Liu" w:date="2019-12-17T15:51:00Z">
            <w:trPr>
              <w:trHeight w:val="580"/>
              <w:jc w:val="center"/>
            </w:trPr>
          </w:trPrChange>
        </w:trPr>
        <w:tc>
          <w:tcPr>
            <w:tcW w:w="256" w:type="pct"/>
            <w:vAlign w:val="center"/>
            <w:tcPrChange w:id="661" w:author="Luyu Liu" w:date="2019-12-17T15:51:00Z">
              <w:tcPr>
                <w:tcW w:w="256" w:type="pct"/>
                <w:vAlign w:val="center"/>
              </w:tcPr>
            </w:tcPrChange>
          </w:tcPr>
          <w:p w14:paraId="1592C944" w14:textId="1D364E74" w:rsidR="006550FB" w:rsidDel="007A1286" w:rsidRDefault="006550FB">
            <w:pPr>
              <w:rPr>
                <w:del w:id="662" w:author="Luyu Liu" w:date="2019-12-17T15:51:00Z"/>
                <w:moveFrom w:id="663" w:author="Miller, Harvey J." w:date="2019-12-10T13:13:00Z"/>
                <w:rFonts w:eastAsia="Yu Mincho"/>
                <w:lang w:eastAsia="ja-JP"/>
              </w:rPr>
              <w:pPrChange w:id="664" w:author="Luyu Liu" w:date="2019-12-17T17:44:00Z">
                <w:pPr>
                  <w:jc w:val="center"/>
                </w:pPr>
              </w:pPrChange>
            </w:pPr>
          </w:p>
        </w:tc>
        <w:tc>
          <w:tcPr>
            <w:tcW w:w="4464" w:type="pct"/>
            <w:vAlign w:val="center"/>
            <w:tcPrChange w:id="665" w:author="Luyu Liu" w:date="2019-12-17T15:51:00Z">
              <w:tcPr>
                <w:tcW w:w="4464" w:type="pct"/>
                <w:vAlign w:val="center"/>
              </w:tcPr>
            </w:tcPrChange>
          </w:tcPr>
          <w:p w14:paraId="3B400427" w14:textId="476C85FE" w:rsidR="006550FB" w:rsidDel="007A1286" w:rsidRDefault="006550FB" w:rsidP="0001461D">
            <w:pPr>
              <w:rPr>
                <w:del w:id="666" w:author="Luyu Liu" w:date="2019-12-17T15:51:00Z"/>
                <w:moveFrom w:id="667" w:author="Miller, Harvey J." w:date="2019-12-10T13:13:00Z"/>
              </w:rPr>
            </w:pPr>
            <m:oMathPara>
              <m:oMath>
                <m:r>
                  <w:del w:id="668" w:author="Luyu Liu" w:date="2019-12-17T15:51:00Z">
                    <w:rPr>
                      <w:rFonts w:ascii="Cambria Math" w:eastAsia="Yu Mincho" w:hAnsi="Cambria Math"/>
                      <w:lang w:eastAsia="ja-JP"/>
                    </w:rPr>
                    <m:t>Risk=E</m:t>
                  </w:del>
                </m:r>
                <m:d>
                  <m:dPr>
                    <m:ctrlPr>
                      <w:del w:id="669" w:author="Luyu Liu" w:date="2019-12-17T15:51:00Z">
                        <w:rPr>
                          <w:rFonts w:ascii="Cambria Math" w:eastAsia="Yu Mincho" w:hAnsi="Cambria Math"/>
                          <w:i/>
                          <w:lang w:eastAsia="ja-JP"/>
                        </w:rPr>
                      </w:del>
                    </m:ctrlPr>
                  </m:dPr>
                  <m:e>
                    <m:sSub>
                      <m:sSubPr>
                        <m:ctrlPr>
                          <w:del w:id="670" w:author="Luyu Liu" w:date="2019-12-17T15:51:00Z">
                            <w:rPr>
                              <w:rFonts w:ascii="Cambria Math" w:eastAsia="Yu Mincho" w:hAnsi="Cambria Math"/>
                              <w:i/>
                              <w:lang w:eastAsia="ja-JP"/>
                            </w:rPr>
                          </w:del>
                        </m:ctrlPr>
                      </m:sSubPr>
                      <m:e>
                        <m:r>
                          <w:del w:id="671" w:author="Luyu Liu" w:date="2019-12-17T15:51:00Z">
                            <w:rPr>
                              <w:rFonts w:ascii="Cambria Math" w:eastAsia="Yu Mincho" w:hAnsi="Cambria Math"/>
                              <w:lang w:eastAsia="ja-JP"/>
                            </w:rPr>
                            <m:t>a</m:t>
                          </w:del>
                        </m:r>
                      </m:e>
                      <m:sub>
                        <m:r>
                          <w:del w:id="672" w:author="Luyu Liu" w:date="2019-12-17T15:51:00Z">
                            <w:rPr>
                              <w:rFonts w:ascii="Cambria Math" w:eastAsia="Yu Mincho" w:hAnsi="Cambria Math"/>
                              <w:lang w:eastAsia="ja-JP"/>
                            </w:rPr>
                            <m:t>i</m:t>
                          </w:del>
                        </m:r>
                      </m:sub>
                    </m:sSub>
                  </m:e>
                </m:d>
                <m:r>
                  <w:del w:id="673" w:author="Luyu Liu" w:date="2019-12-17T15:51:00Z">
                    <w:rPr>
                      <w:rFonts w:ascii="Cambria Math" w:eastAsia="Yu Mincho" w:hAnsi="Cambria Math"/>
                      <w:lang w:eastAsia="ja-JP"/>
                    </w:rPr>
                    <m:t>=</m:t>
                  </w:del>
                </m:r>
                <m:f>
                  <m:fPr>
                    <m:ctrlPr>
                      <w:del w:id="674" w:author="Luyu Liu" w:date="2019-12-17T15:51:00Z">
                        <w:rPr>
                          <w:rFonts w:ascii="Cambria Math" w:eastAsia="Yu Mincho" w:hAnsi="Cambria Math"/>
                          <w:i/>
                          <w:lang w:eastAsia="ja-JP"/>
                        </w:rPr>
                      </w:del>
                    </m:ctrlPr>
                  </m:fPr>
                  <m:num>
                    <m:r>
                      <w:del w:id="675" w:author="Luyu Liu" w:date="2019-12-17T15:51:00Z">
                        <w:rPr>
                          <w:rFonts w:ascii="Cambria Math" w:eastAsia="Yu Mincho" w:hAnsi="Cambria Math"/>
                          <w:lang w:eastAsia="ja-JP"/>
                        </w:rPr>
                        <m:t>1</m:t>
                      </w:del>
                    </m:r>
                  </m:num>
                  <m:den>
                    <m:r>
                      <w:del w:id="676" w:author="Luyu Liu" w:date="2019-12-17T15:51:00Z">
                        <w:rPr>
                          <w:rFonts w:ascii="Cambria Math" w:eastAsia="Yu Mincho" w:hAnsi="Cambria Math"/>
                          <w:lang w:eastAsia="ja-JP"/>
                        </w:rPr>
                        <m:t>n</m:t>
                      </w:del>
                    </m:r>
                  </m:den>
                </m:f>
                <m:nary>
                  <m:naryPr>
                    <m:chr m:val="∑"/>
                    <m:limLoc m:val="undOvr"/>
                    <m:ctrlPr>
                      <w:del w:id="677" w:author="Luyu Liu" w:date="2019-12-17T15:51:00Z">
                        <w:rPr>
                          <w:rFonts w:ascii="Cambria Math" w:eastAsia="Yu Mincho" w:hAnsi="Cambria Math"/>
                          <w:i/>
                          <w:lang w:eastAsia="ja-JP"/>
                        </w:rPr>
                      </w:del>
                    </m:ctrlPr>
                  </m:naryPr>
                  <m:sub>
                    <m:r>
                      <w:del w:id="678" w:author="Luyu Liu" w:date="2019-12-17T15:51:00Z">
                        <w:rPr>
                          <w:rFonts w:ascii="Cambria Math" w:eastAsia="Yu Mincho" w:hAnsi="Cambria Math"/>
                          <w:lang w:eastAsia="ja-JP"/>
                        </w:rPr>
                        <m:t>i=1</m:t>
                      </w:del>
                    </m:r>
                  </m:sub>
                  <m:sup>
                    <m:r>
                      <w:del w:id="679" w:author="Luyu Liu" w:date="2019-12-17T15:51:00Z">
                        <w:rPr>
                          <w:rFonts w:ascii="Cambria Math" w:eastAsia="Yu Mincho" w:hAnsi="Cambria Math"/>
                          <w:lang w:eastAsia="ja-JP"/>
                        </w:rPr>
                        <m:t>n</m:t>
                      </w:del>
                    </m:r>
                  </m:sup>
                  <m:e>
                    <m:sSub>
                      <m:sSubPr>
                        <m:ctrlPr>
                          <w:del w:id="680" w:author="Luyu Liu" w:date="2019-12-17T15:51:00Z">
                            <w:rPr>
                              <w:rFonts w:ascii="Cambria Math" w:eastAsia="Yu Mincho" w:hAnsi="Cambria Math"/>
                              <w:i/>
                              <w:lang w:eastAsia="ja-JP"/>
                            </w:rPr>
                          </w:del>
                        </m:ctrlPr>
                      </m:sSubPr>
                      <m:e>
                        <m:r>
                          <w:del w:id="681" w:author="Luyu Liu" w:date="2019-12-17T15:51:00Z">
                            <w:rPr>
                              <w:rFonts w:ascii="Cambria Math" w:eastAsia="Yu Mincho" w:hAnsi="Cambria Math"/>
                              <w:lang w:eastAsia="ja-JP"/>
                            </w:rPr>
                            <m:t>a</m:t>
                          </w:del>
                        </m:r>
                      </m:e>
                      <m:sub>
                        <m:r>
                          <w:del w:id="682" w:author="Luyu Liu" w:date="2019-12-17T15:51:00Z">
                            <w:rPr>
                              <w:rFonts w:ascii="Cambria Math" w:eastAsia="Yu Mincho" w:hAnsi="Cambria Math"/>
                              <w:lang w:eastAsia="ja-JP"/>
                            </w:rPr>
                            <m:t>i</m:t>
                          </w:del>
                        </m:r>
                      </m:sub>
                    </m:sSub>
                  </m:e>
                </m:nary>
              </m:oMath>
            </m:oMathPara>
          </w:p>
        </w:tc>
        <w:tc>
          <w:tcPr>
            <w:tcW w:w="280" w:type="pct"/>
            <w:vAlign w:val="center"/>
            <w:tcPrChange w:id="683" w:author="Luyu Liu" w:date="2019-12-17T15:51:00Z">
              <w:tcPr>
                <w:tcW w:w="280" w:type="pct"/>
                <w:vAlign w:val="center"/>
              </w:tcPr>
            </w:tcPrChange>
          </w:tcPr>
          <w:p w14:paraId="21EC2CD4" w14:textId="295D308D" w:rsidR="006550FB" w:rsidRPr="006D08E3" w:rsidDel="007A1286" w:rsidRDefault="006550FB">
            <w:pPr>
              <w:rPr>
                <w:del w:id="684" w:author="Luyu Liu" w:date="2019-12-17T15:51:00Z"/>
                <w:moveFrom w:id="685" w:author="Miller, Harvey J." w:date="2019-12-10T13:13:00Z"/>
                <w:sz w:val="18"/>
                <w:szCs w:val="18"/>
              </w:rPr>
              <w:pPrChange w:id="686" w:author="Luyu Liu" w:date="2019-12-17T17:44:00Z">
                <w:pPr>
                  <w:pStyle w:val="TimesNewRoman"/>
                </w:pPr>
              </w:pPrChange>
            </w:pPr>
            <w:moveFrom w:id="687" w:author="Miller, Harvey J." w:date="2019-12-10T13:13:00Z">
              <w:del w:id="688" w:author="Luyu Liu" w:date="2019-12-17T15:51: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3</w:delText>
                </w:r>
                <w:r w:rsidDel="007A1286">
                  <w:rPr>
                    <w:noProof/>
                  </w:rPr>
                  <w:fldChar w:fldCharType="end"/>
                </w:r>
                <w:r w:rsidDel="007A1286">
                  <w:rPr>
                    <w:rFonts w:eastAsia="Yu Mincho"/>
                    <w:lang w:eastAsia="ja-JP"/>
                  </w:rPr>
                  <w:delText>)</w:delText>
                </w:r>
              </w:del>
            </w:moveFrom>
          </w:p>
        </w:tc>
      </w:tr>
    </w:tbl>
    <w:p w14:paraId="15420C18" w14:textId="454DF4C7" w:rsidR="006550FB" w:rsidDel="007A1286" w:rsidRDefault="006550FB">
      <w:pPr>
        <w:rPr>
          <w:del w:id="689" w:author="Luyu Liu" w:date="2019-12-17T15:51:00Z"/>
          <w:moveFrom w:id="690" w:author="Miller, Harvey J." w:date="2019-12-10T13:13:00Z"/>
          <w:rFonts w:eastAsia="Yu Mincho"/>
          <w:lang w:eastAsia="ja-JP"/>
        </w:rPr>
        <w:pPrChange w:id="691" w:author="Luyu Liu" w:date="2019-12-17T17:44:00Z">
          <w:pPr>
            <w:spacing w:line="240" w:lineRule="auto"/>
          </w:pPr>
        </w:pPrChange>
      </w:pPr>
      <w:moveFrom w:id="692" w:author="Miller, Harvey J." w:date="2019-12-10T13:13:00Z">
        <w:del w:id="693" w:author="Luyu Liu" w:date="2019-12-17T15:51:00Z">
          <w:r w:rsidDel="007A1286">
            <w:delText xml:space="preserve">Where: n is total number of trips; </w:delText>
          </w:r>
          <m:oMath>
            <m:sSub>
              <m:sSubPr>
                <m:ctrlPr>
                  <w:rPr>
                    <w:rFonts w:ascii="Cambria Math" w:eastAsia="Yu Mincho" w:hAnsi="Cambria Math"/>
                    <w:i/>
                    <w:lang w:eastAsia="ja-JP"/>
                  </w:rPr>
                </m:ctrlPr>
              </m:sSubPr>
              <m:e>
                <m:r>
                  <w:rPr>
                    <w:rFonts w:ascii="Cambria Math" w:eastAsia="Yu Mincho" w:hAnsi="Cambria Math"/>
                    <w:lang w:eastAsia="ja-JP"/>
                  </w:rPr>
                  <m:t>a</m:t>
                </m:r>
              </m:e>
              <m:sub>
                <m:r>
                  <w:rPr>
                    <w:rFonts w:ascii="Cambria Math" w:eastAsia="Yu Mincho" w:hAnsi="Cambria Math"/>
                    <w:lang w:eastAsia="ja-JP"/>
                  </w:rPr>
                  <m:t>i</m:t>
                </m:r>
              </m:sub>
            </m:sSub>
            <m:r>
              <w:rPr>
                <w:rFonts w:ascii="Cambria Math" w:eastAsia="Yu Mincho" w:hAnsi="Cambria Math"/>
                <w:lang w:eastAsia="ja-JP"/>
              </w:rPr>
              <m:t>=</m:t>
            </m:r>
            <m:d>
              <m:dPr>
                <m:begChr m:val="{"/>
                <m:endChr m:val=""/>
                <m:ctrlPr>
                  <w:rPr>
                    <w:rFonts w:ascii="Cambria Math" w:eastAsia="Yu Mincho" w:hAnsi="Cambria Math"/>
                    <w:i/>
                    <w:lang w:eastAsia="ja-JP"/>
                  </w:rPr>
                </m:ctrlPr>
              </m:dPr>
              <m:e>
                <m:eqArr>
                  <m:eqArrPr>
                    <m:ctrlPr>
                      <w:rPr>
                        <w:rFonts w:ascii="Cambria Math" w:eastAsia="Yu Mincho" w:hAnsi="Cambria Math"/>
                        <w:i/>
                        <w:lang w:eastAsia="ja-JP"/>
                      </w:rPr>
                    </m:ctrlPr>
                  </m:eqArrPr>
                  <m:e>
                    <m:r>
                      <w:rPr>
                        <w:rFonts w:ascii="Cambria Math" w:eastAsia="Yu Mincho" w:hAnsi="Cambria Math"/>
                        <w:lang w:eastAsia="ja-JP"/>
                      </w:rPr>
                      <m:t xml:space="preserve">1, </m:t>
                    </m:r>
                    <m:r>
                      <m:rPr>
                        <m:nor/>
                      </m:rPr>
                      <w:rPr>
                        <w:rFonts w:ascii="Cambria Math" w:eastAsia="Yu Mincho" w:hAnsi="Cambria Math"/>
                        <w:lang w:eastAsia="ja-JP"/>
                      </w:rPr>
                      <m:t>if DD&gt;0</m:t>
                    </m:r>
                  </m:e>
                  <m:e>
                    <m:r>
                      <w:rPr>
                        <w:rFonts w:ascii="Cambria Math" w:eastAsia="Yu Mincho" w:hAnsi="Cambria Math"/>
                        <w:lang w:eastAsia="ja-JP"/>
                      </w:rPr>
                      <m:t xml:space="preserve">0, </m:t>
                    </m:r>
                    <m:r>
                      <m:rPr>
                        <m:nor/>
                      </m:rPr>
                      <w:rPr>
                        <w:rFonts w:ascii="Cambria Math" w:eastAsia="Yu Mincho" w:hAnsi="Cambria Math"/>
                        <w:lang w:eastAsia="ja-JP"/>
                      </w:rPr>
                      <m:t>otherwise</m:t>
                    </m:r>
                  </m:e>
                </m:eqArr>
              </m:e>
            </m:d>
          </m:oMath>
        </w:del>
      </w:moveFrom>
    </w:p>
    <w:p w14:paraId="21D6B2E9" w14:textId="0D06B8FB" w:rsidR="006550FB" w:rsidDel="007A1286" w:rsidRDefault="006550FB">
      <w:pPr>
        <w:rPr>
          <w:del w:id="694" w:author="Luyu Liu" w:date="2019-12-17T15:51:00Z"/>
          <w:moveFrom w:id="695" w:author="Miller, Harvey J." w:date="2019-12-10T13:13:00Z"/>
        </w:rPr>
        <w:pPrChange w:id="696" w:author="Luyu Liu" w:date="2019-12-17T17:44:00Z">
          <w:pPr>
            <w:spacing w:line="240" w:lineRule="auto"/>
            <w:ind w:firstLine="720"/>
            <w:jc w:val="both"/>
          </w:pPr>
        </w:pPrChange>
      </w:pPr>
      <w:moveFrom w:id="697" w:author="Miller, Harvey J." w:date="2019-12-10T13:13:00Z">
        <w:del w:id="698" w:author="Luyu Liu" w:date="2019-12-17T15:51:00Z">
          <w:r w:rsidDel="007A1286">
            <w:delText>Here we</w:delText>
          </w:r>
          <w:r w:rsidR="00F4276A" w:rsidDel="007A1286">
            <w:delText xml:space="preserve"> define missing a bus/train as </w:delText>
          </w:r>
          <w:r w:rsidDel="007A1286">
            <w:delText>the actual bus’s desynchronization degree (DD) is larger than 0. This also means the user takes a different bus after the scheduled bus.</w:delText>
          </w:r>
        </w:del>
      </w:moveFrom>
    </w:p>
    <w:p w14:paraId="449A6558" w14:textId="55F3315A" w:rsidR="006550FB" w:rsidDel="007A1286" w:rsidRDefault="006550FB">
      <w:pPr>
        <w:rPr>
          <w:del w:id="699" w:author="Luyu Liu" w:date="2019-12-17T15:51:00Z"/>
          <w:moveFrom w:id="700" w:author="Miller, Harvey J." w:date="2019-12-10T13:13:00Z"/>
        </w:rPr>
        <w:pPrChange w:id="701" w:author="Luyu Liu" w:date="2019-12-17T17:44:00Z">
          <w:pPr>
            <w:spacing w:line="240" w:lineRule="auto"/>
            <w:jc w:val="both"/>
          </w:pPr>
        </w:pPrChange>
      </w:pPr>
    </w:p>
    <w:p w14:paraId="722EAC7E" w14:textId="63B8F66B" w:rsidR="006550FB" w:rsidDel="007A1286" w:rsidRDefault="00613F2A">
      <w:pPr>
        <w:rPr>
          <w:del w:id="702" w:author="Luyu Liu" w:date="2019-12-17T15:51:00Z"/>
          <w:moveFrom w:id="703" w:author="Miller, Harvey J." w:date="2019-12-10T13:13:00Z"/>
        </w:rPr>
        <w:pPrChange w:id="704" w:author="Luyu Liu" w:date="2019-12-17T17:44:00Z">
          <w:pPr>
            <w:spacing w:line="240" w:lineRule="auto"/>
            <w:jc w:val="both"/>
          </w:pPr>
        </w:pPrChange>
      </w:pPr>
      <w:moveFrom w:id="705" w:author="Miller, Harvey J." w:date="2019-12-10T13:13:00Z">
        <w:del w:id="706" w:author="Luyu Liu" w:date="2019-12-17T15:51:00Z">
          <w:r w:rsidDel="007A1286">
            <w:rPr>
              <w:b/>
            </w:rPr>
            <w:delText xml:space="preserve">Average </w:delText>
          </w:r>
          <w:r w:rsidR="006550FB" w:rsidDel="007A1286">
            <w:rPr>
              <w:b/>
            </w:rPr>
            <w:delText>waiting time</w:delText>
          </w:r>
          <w:r w:rsidR="006550FB" w:rsidDel="007A1286">
            <w:delText xml:space="preserve">.  Average waiting time measures the expected wait time across all trips based on the TPS.  We start by defining the actual waiting time: </w:delText>
          </w:r>
        </w:del>
      </w:moveFrom>
    </w:p>
    <w:tbl>
      <w:tblPr>
        <w:tblW w:w="4950" w:type="pct"/>
        <w:jc w:val="center"/>
        <w:tblLook w:val="04A0" w:firstRow="1" w:lastRow="0" w:firstColumn="1" w:lastColumn="0" w:noHBand="0" w:noVBand="1"/>
      </w:tblPr>
      <w:tblGrid>
        <w:gridCol w:w="474"/>
        <w:gridCol w:w="8273"/>
        <w:gridCol w:w="519"/>
      </w:tblGrid>
      <w:tr w:rsidR="006550FB" w:rsidDel="007A1286" w14:paraId="4B49D51B" w14:textId="0F05EA68" w:rsidTr="007C5F37">
        <w:trPr>
          <w:trHeight w:val="580"/>
          <w:jc w:val="center"/>
          <w:del w:id="707" w:author="Luyu Liu" w:date="2019-12-17T15:51:00Z"/>
        </w:trPr>
        <w:tc>
          <w:tcPr>
            <w:tcW w:w="256" w:type="pct"/>
            <w:vAlign w:val="center"/>
          </w:tcPr>
          <w:p w14:paraId="039C6194" w14:textId="49D2505F" w:rsidR="006550FB" w:rsidDel="007A1286" w:rsidRDefault="006550FB">
            <w:pPr>
              <w:rPr>
                <w:del w:id="708" w:author="Luyu Liu" w:date="2019-12-17T15:51:00Z"/>
                <w:moveFrom w:id="709" w:author="Miller, Harvey J." w:date="2019-12-10T13:13:00Z"/>
                <w:rFonts w:eastAsia="Yu Mincho"/>
                <w:lang w:eastAsia="ja-JP"/>
              </w:rPr>
              <w:pPrChange w:id="710" w:author="Luyu Liu" w:date="2019-12-17T17:44:00Z">
                <w:pPr>
                  <w:jc w:val="center"/>
                </w:pPr>
              </w:pPrChange>
            </w:pPr>
          </w:p>
        </w:tc>
        <w:tc>
          <w:tcPr>
            <w:tcW w:w="4463" w:type="pct"/>
            <w:vAlign w:val="center"/>
            <w:hideMark/>
          </w:tcPr>
          <w:p w14:paraId="21580B5D" w14:textId="786553F2" w:rsidR="006550FB" w:rsidDel="007A1286" w:rsidRDefault="006550FB" w:rsidP="0001461D">
            <w:pPr>
              <w:rPr>
                <w:del w:id="711" w:author="Luyu Liu" w:date="2019-12-17T15:51:00Z"/>
                <w:moveFrom w:id="712" w:author="Miller, Harvey J." w:date="2019-12-10T13:13:00Z"/>
              </w:rPr>
            </w:pPr>
            <m:oMathPara>
              <m:oMath>
                <m:r>
                  <w:del w:id="713" w:author="Luyu Liu" w:date="2019-12-17T15:51:00Z">
                    <w:rPr>
                      <w:rFonts w:ascii="Cambria Math" w:hAnsi="Cambria Math"/>
                    </w:rPr>
                    <m:t>δt=</m:t>
                  </w:del>
                </m:r>
                <m:sSub>
                  <m:sSubPr>
                    <m:ctrlPr>
                      <w:del w:id="714" w:author="Luyu Liu" w:date="2019-12-17T15:51:00Z">
                        <w:rPr>
                          <w:rFonts w:ascii="Cambria Math" w:hAnsi="Cambria Math"/>
                          <w:i/>
                        </w:rPr>
                      </w:del>
                    </m:ctrlPr>
                  </m:sSubPr>
                  <m:e>
                    <m:r>
                      <w:del w:id="715" w:author="Luyu Liu" w:date="2019-12-17T15:51:00Z">
                        <w:rPr>
                          <w:rFonts w:ascii="Cambria Math" w:hAnsi="Cambria Math"/>
                        </w:rPr>
                        <m:t>T</m:t>
                      </w:del>
                    </m:r>
                  </m:e>
                  <m:sub>
                    <m:r>
                      <w:del w:id="716" w:author="Luyu Liu" w:date="2019-12-17T15:51:00Z">
                        <w:rPr>
                          <w:rFonts w:ascii="Cambria Math" w:hAnsi="Cambria Math"/>
                        </w:rPr>
                        <m:t>r</m:t>
                      </w:del>
                    </m:r>
                  </m:sub>
                </m:sSub>
                <m:d>
                  <m:dPr>
                    <m:ctrlPr>
                      <w:del w:id="717" w:author="Luyu Liu" w:date="2019-12-17T15:51:00Z">
                        <w:rPr>
                          <w:rFonts w:ascii="Cambria Math" w:hAnsi="Cambria Math"/>
                          <w:i/>
                        </w:rPr>
                      </w:del>
                    </m:ctrlPr>
                  </m:dPr>
                  <m:e>
                    <m:r>
                      <w:del w:id="718" w:author="Luyu Liu" w:date="2019-12-17T15:51:00Z">
                        <w:rPr>
                          <w:rFonts w:ascii="Cambria Math" w:hAnsi="Cambria Math"/>
                        </w:rPr>
                        <m:t>t</m:t>
                      </w:del>
                    </m:r>
                  </m:e>
                </m:d>
                <m:r>
                  <w:del w:id="719" w:author="Luyu Liu" w:date="2019-12-17T15:51:00Z">
                    <w:rPr>
                      <w:rFonts w:ascii="Cambria Math" w:hAnsi="Cambria Math"/>
                    </w:rPr>
                    <m:t>-t=</m:t>
                  </w:del>
                </m:r>
                <m:sSub>
                  <m:sSubPr>
                    <m:ctrlPr>
                      <w:del w:id="720" w:author="Luyu Liu" w:date="2019-12-17T15:51:00Z">
                        <w:rPr>
                          <w:rFonts w:ascii="Cambria Math" w:hAnsi="Cambria Math"/>
                          <w:i/>
                        </w:rPr>
                      </w:del>
                    </m:ctrlPr>
                  </m:sSubPr>
                  <m:e>
                    <m:r>
                      <w:del w:id="721" w:author="Luyu Liu" w:date="2019-12-17T15:51:00Z">
                        <w:rPr>
                          <w:rFonts w:ascii="Cambria Math" w:hAnsi="Cambria Math"/>
                        </w:rPr>
                        <m:t>T</m:t>
                      </w:del>
                    </m:r>
                  </m:e>
                  <m:sub>
                    <m:r>
                      <w:del w:id="722" w:author="Luyu Liu" w:date="2019-12-17T15:51:00Z">
                        <w:rPr>
                          <w:rFonts w:ascii="Cambria Math" w:hAnsi="Cambria Math"/>
                        </w:rPr>
                        <m:t>r</m:t>
                      </w:del>
                    </m:r>
                  </m:sub>
                </m:sSub>
                <m:d>
                  <m:dPr>
                    <m:ctrlPr>
                      <w:del w:id="723" w:author="Luyu Liu" w:date="2019-12-17T15:51:00Z">
                        <w:rPr>
                          <w:rFonts w:ascii="Cambria Math" w:hAnsi="Cambria Math"/>
                          <w:i/>
                        </w:rPr>
                      </w:del>
                    </m:ctrlPr>
                  </m:dPr>
                  <m:e>
                    <m:r>
                      <w:del w:id="724" w:author="Luyu Liu" w:date="2019-12-17T15:51:00Z">
                        <w:rPr>
                          <w:rFonts w:ascii="Cambria Math" w:hAnsi="Cambria Math"/>
                        </w:rPr>
                        <m:t>t</m:t>
                      </w:del>
                    </m:r>
                  </m:e>
                </m:d>
                <m:r>
                  <w:del w:id="725" w:author="Luyu Liu" w:date="2019-12-17T15:51:00Z">
                    <w:rPr>
                      <w:rFonts w:ascii="Cambria Math" w:hAnsi="Cambria Math"/>
                    </w:rPr>
                    <m:t>-</m:t>
                  </w:del>
                </m:r>
                <m:d>
                  <m:dPr>
                    <m:ctrlPr>
                      <w:del w:id="726" w:author="Luyu Liu" w:date="2019-12-17T15:51:00Z">
                        <w:rPr>
                          <w:rFonts w:ascii="Cambria Math" w:hAnsi="Cambria Math"/>
                          <w:i/>
                        </w:rPr>
                      </w:del>
                    </m:ctrlPr>
                  </m:dPr>
                  <m:e>
                    <m:sSub>
                      <m:sSubPr>
                        <m:ctrlPr>
                          <w:del w:id="727" w:author="Luyu Liu" w:date="2019-12-17T15:51:00Z">
                            <w:rPr>
                              <w:rFonts w:ascii="Cambria Math" w:hAnsi="Cambria Math"/>
                              <w:i/>
                            </w:rPr>
                          </w:del>
                        </m:ctrlPr>
                      </m:sSubPr>
                      <m:e>
                        <m:r>
                          <w:del w:id="728" w:author="Luyu Liu" w:date="2019-12-17T15:51:00Z">
                            <w:rPr>
                              <w:rFonts w:ascii="Cambria Math" w:hAnsi="Cambria Math"/>
                            </w:rPr>
                            <m:t>t</m:t>
                          </w:del>
                        </m:r>
                      </m:e>
                      <m:sub>
                        <m:r>
                          <w:del w:id="729" w:author="Luyu Liu" w:date="2019-12-17T15:51:00Z">
                            <w:rPr>
                              <w:rFonts w:ascii="Cambria Math" w:hAnsi="Cambria Math"/>
                            </w:rPr>
                            <m:t>hd</m:t>
                          </w:del>
                        </m:r>
                      </m:sub>
                    </m:sSub>
                    <m:r>
                      <w:del w:id="730" w:author="Luyu Liu" w:date="2019-12-17T15:51:00Z">
                        <w:rPr>
                          <w:rFonts w:ascii="Cambria Math" w:hAnsi="Cambria Math"/>
                        </w:rPr>
                        <m:t>+</m:t>
                      </w:del>
                    </m:r>
                    <m:sSub>
                      <m:sSubPr>
                        <m:ctrlPr>
                          <w:del w:id="731" w:author="Luyu Liu" w:date="2019-12-17T15:51:00Z">
                            <w:rPr>
                              <w:rFonts w:ascii="Cambria Math" w:hAnsi="Cambria Math"/>
                              <w:i/>
                            </w:rPr>
                          </w:del>
                        </m:ctrlPr>
                      </m:sSubPr>
                      <m:e>
                        <m:r>
                          <w:del w:id="732" w:author="Luyu Liu" w:date="2019-12-17T15:51:00Z">
                            <w:rPr>
                              <w:rFonts w:ascii="Cambria Math" w:hAnsi="Cambria Math"/>
                            </w:rPr>
                            <m:t>δt</m:t>
                          </w:del>
                        </m:r>
                      </m:e>
                      <m:sub>
                        <m:r>
                          <w:del w:id="733" w:author="Luyu Liu" w:date="2019-12-17T15:51:00Z">
                            <w:rPr>
                              <w:rFonts w:ascii="Cambria Math" w:hAnsi="Cambria Math"/>
                            </w:rPr>
                            <m:t>w</m:t>
                          </w:del>
                        </m:r>
                      </m:sub>
                    </m:sSub>
                  </m:e>
                </m:d>
              </m:oMath>
            </m:oMathPara>
          </w:p>
        </w:tc>
        <w:tc>
          <w:tcPr>
            <w:tcW w:w="280" w:type="pct"/>
            <w:vAlign w:val="center"/>
            <w:hideMark/>
          </w:tcPr>
          <w:p w14:paraId="49B8A2C9" w14:textId="55BB5703" w:rsidR="006550FB" w:rsidRPr="006D08E3" w:rsidDel="007A1286" w:rsidRDefault="006550FB">
            <w:pPr>
              <w:rPr>
                <w:del w:id="734" w:author="Luyu Liu" w:date="2019-12-17T15:51:00Z"/>
                <w:moveFrom w:id="735" w:author="Miller, Harvey J." w:date="2019-12-10T13:13:00Z"/>
                <w:sz w:val="18"/>
                <w:szCs w:val="18"/>
              </w:rPr>
              <w:pPrChange w:id="736" w:author="Luyu Liu" w:date="2019-12-17T17:44:00Z">
                <w:pPr>
                  <w:pStyle w:val="TimesNewRoman"/>
                </w:pPr>
              </w:pPrChange>
            </w:pPr>
            <w:bookmarkStart w:id="737" w:name="_Ref18658049"/>
            <w:bookmarkStart w:id="738" w:name="_Ref19627149"/>
            <w:moveFrom w:id="739" w:author="Miller, Harvey J." w:date="2019-12-10T13:13:00Z">
              <w:del w:id="740" w:author="Luyu Liu" w:date="2019-12-17T15:51: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4</w:delText>
                </w:r>
                <w:r w:rsidDel="007A1286">
                  <w:rPr>
                    <w:noProof/>
                  </w:rPr>
                  <w:fldChar w:fldCharType="end"/>
                </w:r>
                <w:bookmarkEnd w:id="737"/>
                <w:r w:rsidDel="007A1286">
                  <w:rPr>
                    <w:rFonts w:eastAsia="Yu Mincho"/>
                    <w:lang w:eastAsia="ja-JP"/>
                  </w:rPr>
                  <w:delText>)</w:delText>
                </w:r>
                <w:bookmarkEnd w:id="738"/>
              </w:del>
            </w:moveFrom>
          </w:p>
        </w:tc>
      </w:tr>
    </w:tbl>
    <w:p w14:paraId="6A814FB6" w14:textId="53E1B689" w:rsidR="006550FB" w:rsidDel="007A1286" w:rsidRDefault="006550FB" w:rsidP="0001461D">
      <w:pPr>
        <w:rPr>
          <w:del w:id="741" w:author="Luyu Liu" w:date="2019-12-17T15:51:00Z"/>
          <w:moveFrom w:id="742" w:author="Miller, Harvey J." w:date="2019-12-10T13:13:00Z"/>
        </w:rPr>
      </w:pPr>
      <w:moveFrom w:id="743" w:author="Miller, Harvey J." w:date="2019-12-10T13:13:00Z">
        <w:del w:id="744" w:author="Luyu Liu" w:date="2019-12-17T15:51:00Z">
          <w:r w:rsidDel="007A1286">
            <w:delText xml:space="preserve">Where: </w:delText>
          </w:r>
          <m:oMath>
            <m:r>
              <w:rPr>
                <w:rFonts w:ascii="Cambria Math" w:hAnsi="Cambria Math"/>
              </w:rPr>
              <m:t>δt</m:t>
            </m:r>
          </m:oMath>
          <w:r w:rsidDel="007A1286">
            <w:delText xml:space="preserve"> is the actual waiting time, </w:delText>
          </w:r>
          <m:oMath>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t)</m:t>
            </m:r>
          </m:oMath>
          <w:r w:rsidDel="007A1286">
            <w:delText xml:space="preserve"> is the bus’s</w:delText>
          </w:r>
          <w:r w:rsidRPr="00AD16E1" w:rsidDel="007A1286">
            <w:delText xml:space="preserve"> </w:delText>
          </w:r>
          <w:r w:rsidDel="007A1286">
            <w:delText>actual real-time</w:delText>
          </w:r>
          <w:r w:rsidRPr="00440824" w:rsidDel="007A1286">
            <w:delText xml:space="preserve"> </w:delText>
          </w:r>
          <w:r w:rsidDel="007A1286">
            <w:delText xml:space="preserve">departure time, and </w:delText>
          </w:r>
          <m:oMath>
            <m:r>
              <w:rPr>
                <w:rFonts w:ascii="Cambria Math" w:hAnsi="Cambria Math"/>
              </w:rPr>
              <m:t>t</m:t>
            </m:r>
          </m:oMath>
          <w:r w:rsidDel="007A1286">
            <w:delText xml:space="preserve"> is user’s arrival time at the stop. </w:delText>
          </w:r>
          <m:oMath>
            <m:sSub>
              <m:sSubPr>
                <m:ctrlPr>
                  <w:rPr>
                    <w:rFonts w:ascii="Cambria Math" w:hAnsi="Cambria Math"/>
                    <w:i/>
                  </w:rPr>
                </m:ctrlPr>
              </m:sSubPr>
              <m:e>
                <m:r>
                  <w:rPr>
                    <w:rFonts w:ascii="Cambria Math" w:hAnsi="Cambria Math"/>
                  </w:rPr>
                  <m:t>t</m:t>
                </m:r>
              </m:e>
              <m:sub>
                <m:r>
                  <w:rPr>
                    <w:rFonts w:ascii="Cambria Math" w:hAnsi="Cambria Math"/>
                  </w:rPr>
                  <m:t>hd</m:t>
                </m:r>
              </m:sub>
            </m:sSub>
          </m:oMath>
          <w:r w:rsidDel="007A1286">
            <w:delText xml:space="preserve"> is user’s HDT, and </w:delTex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w</m:t>
                </m:r>
              </m:sub>
            </m:sSub>
          </m:oMath>
          <w:r w:rsidDel="007A1286">
            <w:delText xml:space="preserve"> is user’s walking time from home to the stop. </w:delText>
          </w:r>
        </w:del>
      </w:moveFrom>
    </w:p>
    <w:p w14:paraId="7DDBF053" w14:textId="7B3A6479" w:rsidR="006550FB" w:rsidDel="007A1286" w:rsidRDefault="006550FB">
      <w:pPr>
        <w:rPr>
          <w:del w:id="745" w:author="Luyu Liu" w:date="2019-12-17T15:51:00Z"/>
          <w:moveFrom w:id="746" w:author="Miller, Harvey J." w:date="2019-12-10T13:13:00Z"/>
        </w:rPr>
        <w:pPrChange w:id="747" w:author="Luyu Liu" w:date="2019-12-17T17:44:00Z">
          <w:pPr>
            <w:ind w:firstLine="720"/>
          </w:pPr>
        </w:pPrChange>
      </w:pPr>
      <w:moveFrom w:id="748" w:author="Miller, Harvey J." w:date="2019-12-10T13:13:00Z">
        <w:del w:id="749" w:author="Luyu Liu" w:date="2019-12-17T15:51:00Z">
          <w:r w:rsidDel="007A1286">
            <w:delText>Based on the actual waiting time, we define average waiting time as the mathematical expectation of waiting time’s distribution across all trips.</w:delText>
          </w:r>
        </w:del>
      </w:moveFrom>
    </w:p>
    <w:tbl>
      <w:tblPr>
        <w:tblW w:w="4950" w:type="pct"/>
        <w:jc w:val="center"/>
        <w:tblLook w:val="04A0" w:firstRow="1" w:lastRow="0" w:firstColumn="1" w:lastColumn="0" w:noHBand="0" w:noVBand="1"/>
      </w:tblPr>
      <w:tblGrid>
        <w:gridCol w:w="322"/>
        <w:gridCol w:w="8123"/>
        <w:gridCol w:w="821"/>
      </w:tblGrid>
      <w:tr w:rsidR="006550FB" w:rsidDel="007A1286" w14:paraId="26A59818" w14:textId="3C2C4791" w:rsidTr="007843C1">
        <w:trPr>
          <w:trHeight w:val="580"/>
          <w:jc w:val="center"/>
          <w:del w:id="750" w:author="Luyu Liu" w:date="2019-12-17T15:51:00Z"/>
        </w:trPr>
        <w:tc>
          <w:tcPr>
            <w:tcW w:w="174" w:type="pct"/>
            <w:vAlign w:val="center"/>
          </w:tcPr>
          <w:p w14:paraId="799F9FFA" w14:textId="0A2D7D5B" w:rsidR="006550FB" w:rsidDel="007A1286" w:rsidRDefault="006550FB">
            <w:pPr>
              <w:rPr>
                <w:del w:id="751" w:author="Luyu Liu" w:date="2019-12-17T15:51:00Z"/>
                <w:moveFrom w:id="752" w:author="Miller, Harvey J." w:date="2019-12-10T13:13:00Z"/>
                <w:rFonts w:eastAsia="Yu Mincho"/>
                <w:lang w:eastAsia="ja-JP"/>
              </w:rPr>
              <w:pPrChange w:id="753" w:author="Luyu Liu" w:date="2019-12-17T17:44:00Z">
                <w:pPr>
                  <w:jc w:val="center"/>
                </w:pPr>
              </w:pPrChange>
            </w:pPr>
          </w:p>
        </w:tc>
        <w:tc>
          <w:tcPr>
            <w:tcW w:w="4383" w:type="pct"/>
            <w:vAlign w:val="center"/>
            <w:hideMark/>
          </w:tcPr>
          <w:p w14:paraId="7BC93586" w14:textId="7E13980D" w:rsidR="006550FB" w:rsidDel="007A1286" w:rsidRDefault="00B224E9" w:rsidP="0001461D">
            <w:pPr>
              <w:rPr>
                <w:del w:id="754" w:author="Luyu Liu" w:date="2019-12-17T15:51:00Z"/>
                <w:moveFrom w:id="755" w:author="Miller, Harvey J." w:date="2019-12-10T13:13:00Z"/>
              </w:rPr>
            </w:pPr>
            <m:oMathPara>
              <m:oMath>
                <m:acc>
                  <m:accPr>
                    <m:chr m:val="̅"/>
                    <m:ctrlPr>
                      <w:del w:id="756" w:author="Luyu Liu" w:date="2019-12-17T15:51:00Z">
                        <w:rPr>
                          <w:rFonts w:ascii="Cambria Math" w:hAnsi="Cambria Math"/>
                          <w:i/>
                        </w:rPr>
                      </w:del>
                    </m:ctrlPr>
                  </m:accPr>
                  <m:e>
                    <m:r>
                      <w:del w:id="757" w:author="Luyu Liu" w:date="2019-12-17T15:51:00Z">
                        <w:rPr>
                          <w:rFonts w:ascii="Cambria Math" w:hAnsi="Cambria Math"/>
                        </w:rPr>
                        <m:t>δt</m:t>
                      </w:del>
                    </m:r>
                  </m:e>
                </m:acc>
                <m:r>
                  <w:del w:id="758" w:author="Luyu Liu" w:date="2019-12-17T15:51:00Z">
                    <w:rPr>
                      <w:rFonts w:ascii="Cambria Math" w:hAnsi="Cambria Math"/>
                    </w:rPr>
                    <m:t>=E</m:t>
                  </w:del>
                </m:r>
                <m:d>
                  <m:dPr>
                    <m:ctrlPr>
                      <w:del w:id="759" w:author="Luyu Liu" w:date="2019-12-17T15:51:00Z">
                        <w:rPr>
                          <w:rFonts w:ascii="Cambria Math" w:hAnsi="Cambria Math"/>
                          <w:i/>
                        </w:rPr>
                      </w:del>
                    </m:ctrlPr>
                  </m:dPr>
                  <m:e>
                    <m:r>
                      <w:del w:id="760" w:author="Luyu Liu" w:date="2019-12-17T15:51:00Z">
                        <w:rPr>
                          <w:rFonts w:ascii="Cambria Math" w:hAnsi="Cambria Math"/>
                        </w:rPr>
                        <m:t>δ</m:t>
                      </w:del>
                    </m:r>
                    <m:sSub>
                      <m:sSubPr>
                        <m:ctrlPr>
                          <w:del w:id="761" w:author="Luyu Liu" w:date="2019-12-17T15:51:00Z">
                            <w:rPr>
                              <w:rFonts w:ascii="Cambria Math" w:hAnsi="Cambria Math"/>
                              <w:i/>
                            </w:rPr>
                          </w:del>
                        </m:ctrlPr>
                      </m:sSubPr>
                      <m:e>
                        <m:r>
                          <w:del w:id="762" w:author="Luyu Liu" w:date="2019-12-17T15:51:00Z">
                            <w:rPr>
                              <w:rFonts w:ascii="Cambria Math" w:hAnsi="Cambria Math"/>
                            </w:rPr>
                            <m:t>t</m:t>
                          </w:del>
                        </m:r>
                      </m:e>
                      <m:sub>
                        <m:r>
                          <w:del w:id="763" w:author="Luyu Liu" w:date="2019-12-17T15:51:00Z">
                            <w:rPr>
                              <w:rFonts w:ascii="Cambria Math" w:hAnsi="Cambria Math"/>
                            </w:rPr>
                            <m:t>i</m:t>
                          </w:del>
                        </m:r>
                      </m:sub>
                    </m:sSub>
                  </m:e>
                </m:d>
                <m:r>
                  <w:del w:id="764" w:author="Luyu Liu" w:date="2019-12-17T15:51:00Z">
                    <w:rPr>
                      <w:rFonts w:ascii="Cambria Math" w:hAnsi="Cambria Math"/>
                    </w:rPr>
                    <m:t>=</m:t>
                  </w:del>
                </m:r>
                <m:f>
                  <m:fPr>
                    <m:ctrlPr>
                      <w:del w:id="765" w:author="Luyu Liu" w:date="2019-12-17T15:51:00Z">
                        <w:rPr>
                          <w:rFonts w:ascii="Cambria Math" w:eastAsia="Yu Mincho" w:hAnsi="Cambria Math"/>
                          <w:i/>
                          <w:lang w:eastAsia="ja-JP"/>
                        </w:rPr>
                      </w:del>
                    </m:ctrlPr>
                  </m:fPr>
                  <m:num>
                    <m:r>
                      <w:del w:id="766" w:author="Luyu Liu" w:date="2019-12-17T15:51:00Z">
                        <w:rPr>
                          <w:rFonts w:ascii="Cambria Math" w:eastAsia="Yu Mincho" w:hAnsi="Cambria Math"/>
                          <w:lang w:eastAsia="ja-JP"/>
                        </w:rPr>
                        <m:t>1</m:t>
                      </w:del>
                    </m:r>
                  </m:num>
                  <m:den>
                    <m:r>
                      <w:del w:id="767" w:author="Luyu Liu" w:date="2019-12-17T15:51:00Z">
                        <w:rPr>
                          <w:rFonts w:ascii="Cambria Math" w:eastAsia="Yu Mincho" w:hAnsi="Cambria Math"/>
                          <w:lang w:eastAsia="ja-JP"/>
                        </w:rPr>
                        <m:t>n</m:t>
                      </w:del>
                    </m:r>
                  </m:den>
                </m:f>
                <m:nary>
                  <m:naryPr>
                    <m:chr m:val="∑"/>
                    <m:limLoc m:val="undOvr"/>
                    <m:ctrlPr>
                      <w:del w:id="768" w:author="Luyu Liu" w:date="2019-12-17T15:51:00Z">
                        <w:rPr>
                          <w:rFonts w:ascii="Cambria Math" w:eastAsia="Yu Mincho" w:hAnsi="Cambria Math"/>
                          <w:i/>
                          <w:lang w:eastAsia="ja-JP"/>
                        </w:rPr>
                      </w:del>
                    </m:ctrlPr>
                  </m:naryPr>
                  <m:sub>
                    <m:r>
                      <w:del w:id="769" w:author="Luyu Liu" w:date="2019-12-17T15:51:00Z">
                        <w:rPr>
                          <w:rFonts w:ascii="Cambria Math" w:eastAsia="Yu Mincho" w:hAnsi="Cambria Math"/>
                          <w:lang w:eastAsia="ja-JP"/>
                        </w:rPr>
                        <m:t>i=1</m:t>
                      </w:del>
                    </m:r>
                  </m:sub>
                  <m:sup>
                    <m:r>
                      <w:del w:id="770" w:author="Luyu Liu" w:date="2019-12-17T15:51:00Z">
                        <w:rPr>
                          <w:rFonts w:ascii="Cambria Math" w:eastAsia="Yu Mincho" w:hAnsi="Cambria Math"/>
                          <w:lang w:eastAsia="ja-JP"/>
                        </w:rPr>
                        <m:t>n</m:t>
                      </w:del>
                    </m:r>
                  </m:sup>
                  <m:e>
                    <m:r>
                      <w:del w:id="771" w:author="Luyu Liu" w:date="2019-12-17T15:51:00Z">
                        <w:rPr>
                          <w:rFonts w:ascii="Cambria Math" w:hAnsi="Cambria Math"/>
                        </w:rPr>
                        <m:t>δ</m:t>
                      </w:del>
                    </m:r>
                    <m:sSub>
                      <m:sSubPr>
                        <m:ctrlPr>
                          <w:del w:id="772" w:author="Luyu Liu" w:date="2019-12-17T15:51:00Z">
                            <w:rPr>
                              <w:rFonts w:ascii="Cambria Math" w:hAnsi="Cambria Math"/>
                              <w:i/>
                            </w:rPr>
                          </w:del>
                        </m:ctrlPr>
                      </m:sSubPr>
                      <m:e>
                        <m:r>
                          <w:del w:id="773" w:author="Luyu Liu" w:date="2019-12-17T15:51:00Z">
                            <w:rPr>
                              <w:rFonts w:ascii="Cambria Math" w:hAnsi="Cambria Math"/>
                            </w:rPr>
                            <m:t>t</m:t>
                          </w:del>
                        </m:r>
                      </m:e>
                      <m:sub>
                        <m:r>
                          <w:del w:id="774" w:author="Luyu Liu" w:date="2019-12-17T15:51:00Z">
                            <w:rPr>
                              <w:rFonts w:ascii="Cambria Math" w:hAnsi="Cambria Math"/>
                            </w:rPr>
                            <m:t>i</m:t>
                          </w:del>
                        </m:r>
                      </m:sub>
                    </m:sSub>
                  </m:e>
                </m:nary>
              </m:oMath>
            </m:oMathPara>
          </w:p>
        </w:tc>
        <w:tc>
          <w:tcPr>
            <w:tcW w:w="443" w:type="pct"/>
            <w:vAlign w:val="center"/>
            <w:hideMark/>
          </w:tcPr>
          <w:p w14:paraId="711751AF" w14:textId="06711B2D" w:rsidR="006550FB" w:rsidRPr="006D08E3" w:rsidDel="007A1286" w:rsidRDefault="006550FB">
            <w:pPr>
              <w:rPr>
                <w:del w:id="775" w:author="Luyu Liu" w:date="2019-12-17T15:51:00Z"/>
                <w:moveFrom w:id="776" w:author="Miller, Harvey J." w:date="2019-12-10T13:13:00Z"/>
                <w:sz w:val="18"/>
                <w:szCs w:val="18"/>
              </w:rPr>
              <w:pPrChange w:id="777" w:author="Luyu Liu" w:date="2019-12-17T17:44:00Z">
                <w:pPr>
                  <w:pStyle w:val="TimesNewRoman"/>
                </w:pPr>
              </w:pPrChange>
            </w:pPr>
            <w:moveFrom w:id="778" w:author="Miller, Harvey J." w:date="2019-12-10T13:13:00Z">
              <w:del w:id="779" w:author="Luyu Liu" w:date="2019-12-17T15:51: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5</w:delText>
                </w:r>
                <w:r w:rsidDel="007A1286">
                  <w:rPr>
                    <w:noProof/>
                  </w:rPr>
                  <w:fldChar w:fldCharType="end"/>
                </w:r>
                <w:r w:rsidDel="007A1286">
                  <w:rPr>
                    <w:rFonts w:eastAsia="Yu Mincho"/>
                    <w:lang w:eastAsia="ja-JP"/>
                  </w:rPr>
                  <w:delText>)</w:delText>
                </w:r>
              </w:del>
            </w:moveFrom>
          </w:p>
        </w:tc>
      </w:tr>
    </w:tbl>
    <w:p w14:paraId="19976938" w14:textId="77777777" w:rsidR="007843C1" w:rsidRPr="007843C1" w:rsidRDefault="007843C1">
      <w:pPr>
        <w:jc w:val="both"/>
        <w:rPr>
          <w:ins w:id="780" w:author="Luyu Liu" w:date="2019-12-17T17:44:00Z"/>
          <w:rFonts w:ascii="Times New Roman" w:hAnsi="Times New Roman" w:cs="Times New Roman"/>
          <w:b/>
          <w:sz w:val="24"/>
          <w:szCs w:val="24"/>
          <w:rPrChange w:id="781" w:author="Luyu Liu" w:date="2019-12-17T17:44:00Z">
            <w:rPr>
              <w:ins w:id="782" w:author="Luyu Liu" w:date="2019-12-17T17:44:00Z"/>
              <w:b/>
            </w:rPr>
          </w:rPrChange>
        </w:rPr>
        <w:pPrChange w:id="783" w:author="Luyu Liu" w:date="2019-12-17T17:44:00Z">
          <w:pPr/>
        </w:pPrChange>
      </w:pPr>
    </w:p>
    <w:p w14:paraId="5A0F1D59" w14:textId="4E1B0203" w:rsidR="007843C1" w:rsidRPr="007843C1" w:rsidRDefault="007843C1" w:rsidP="0001461D">
      <w:pPr>
        <w:pStyle w:val="ListParagraph"/>
        <w:numPr>
          <w:ilvl w:val="1"/>
          <w:numId w:val="5"/>
        </w:numPr>
        <w:jc w:val="both"/>
        <w:rPr>
          <w:ins w:id="784" w:author="Luyu Liu" w:date="2019-12-17T17:44:00Z"/>
          <w:rFonts w:ascii="Times New Roman" w:hAnsi="Times New Roman" w:cs="Times New Roman"/>
          <w:b/>
          <w:sz w:val="24"/>
          <w:szCs w:val="24"/>
          <w:rPrChange w:id="785" w:author="Luyu Liu" w:date="2019-12-17T17:45:00Z">
            <w:rPr>
              <w:ins w:id="786" w:author="Luyu Liu" w:date="2019-12-17T17:44:00Z"/>
              <w:b/>
            </w:rPr>
          </w:rPrChange>
        </w:rPr>
      </w:pPr>
      <w:commentRangeStart w:id="787"/>
      <w:commentRangeStart w:id="788"/>
      <w:ins w:id="789" w:author="Luyu Liu" w:date="2019-12-17T17:44:00Z">
        <w:r w:rsidRPr="007843C1">
          <w:rPr>
            <w:rFonts w:ascii="Times New Roman" w:hAnsi="Times New Roman" w:cs="Times New Roman"/>
            <w:b/>
            <w:sz w:val="24"/>
            <w:szCs w:val="24"/>
            <w:rPrChange w:id="790" w:author="Luyu Liu" w:date="2019-12-17T17:45:00Z">
              <w:rPr>
                <w:b/>
              </w:rPr>
            </w:rPrChange>
          </w:rPr>
          <w:t>Measures</w:t>
        </w:r>
        <w:commentRangeEnd w:id="787"/>
        <w:r w:rsidRPr="007843C1">
          <w:rPr>
            <w:rPrChange w:id="791" w:author="Luyu Liu" w:date="2019-12-17T17:44:00Z">
              <w:rPr>
                <w:rStyle w:val="CommentReference"/>
              </w:rPr>
            </w:rPrChange>
          </w:rPr>
          <w:commentReference w:id="787"/>
        </w:r>
        <w:commentRangeEnd w:id="788"/>
        <w:r w:rsidRPr="007843C1">
          <w:rPr>
            <w:rPrChange w:id="792" w:author="Luyu Liu" w:date="2019-12-17T17:44:00Z">
              <w:rPr>
                <w:rStyle w:val="CommentReference"/>
              </w:rPr>
            </w:rPrChange>
          </w:rPr>
          <w:commentReference w:id="788"/>
        </w:r>
      </w:ins>
    </w:p>
    <w:p w14:paraId="57BE6180" w14:textId="326E4E0B" w:rsidR="007843C1" w:rsidRDefault="007843C1" w:rsidP="002A032E">
      <w:pPr>
        <w:spacing w:line="256" w:lineRule="auto"/>
        <w:jc w:val="both"/>
        <w:rPr>
          <w:ins w:id="793" w:author="Luyu Liu" w:date="2019-12-17T18:22:00Z"/>
          <w:rFonts w:ascii="Times New Roman" w:hAnsi="Times New Roman" w:cs="Times New Roman"/>
          <w:sz w:val="24"/>
          <w:szCs w:val="24"/>
        </w:rPr>
      </w:pPr>
      <w:commentRangeStart w:id="794"/>
      <w:commentRangeEnd w:id="794"/>
      <w:ins w:id="795" w:author="Luyu Liu" w:date="2019-12-17T17:44:00Z">
        <w:r>
          <w:rPr>
            <w:rStyle w:val="CommentReference"/>
          </w:rPr>
          <w:commentReference w:id="794"/>
        </w:r>
        <w:r>
          <w:rPr>
            <w:rFonts w:ascii="Times New Roman" w:hAnsi="Times New Roman" w:cs="Times New Roman"/>
            <w:sz w:val="24"/>
            <w:szCs w:val="24"/>
          </w:rPr>
          <w:t>We would like to measure the difference of waiting time and risk of missing a bus/train between the RTI users and non-RTI users based on empirical performance of the transit system.  Therefore, we define two measures: the missing risk and average waiting time.</w:t>
        </w:r>
      </w:ins>
    </w:p>
    <w:p w14:paraId="4CB4DA08" w14:textId="77777777" w:rsidR="002A032E" w:rsidRDefault="002A032E">
      <w:pPr>
        <w:spacing w:line="256" w:lineRule="auto"/>
        <w:jc w:val="both"/>
        <w:rPr>
          <w:ins w:id="796" w:author="Luyu Liu" w:date="2019-12-17T17:44:00Z"/>
          <w:rFonts w:ascii="Times New Roman" w:hAnsi="Times New Roman" w:cs="Times New Roman"/>
          <w:sz w:val="24"/>
          <w:szCs w:val="24"/>
        </w:rPr>
        <w:pPrChange w:id="797" w:author="Luyu Liu" w:date="2019-12-17T18:22:00Z">
          <w:pPr>
            <w:jc w:val="both"/>
          </w:pPr>
        </w:pPrChange>
      </w:pPr>
    </w:p>
    <w:p w14:paraId="5A082A05" w14:textId="63145B1C" w:rsidR="002A032E" w:rsidRPr="002A032E" w:rsidRDefault="007843C1">
      <w:pPr>
        <w:pStyle w:val="ListParagraph"/>
        <w:numPr>
          <w:ilvl w:val="2"/>
          <w:numId w:val="5"/>
        </w:numPr>
        <w:jc w:val="both"/>
        <w:rPr>
          <w:ins w:id="798" w:author="Luyu Liu" w:date="2019-12-17T18:22:00Z"/>
          <w:rFonts w:ascii="Times New Roman" w:hAnsi="Times New Roman" w:cs="Times New Roman"/>
          <w:bCs/>
          <w:sz w:val="24"/>
          <w:szCs w:val="24"/>
          <w:rPrChange w:id="799" w:author="Luyu Liu" w:date="2019-12-17T18:22:00Z">
            <w:rPr>
              <w:ins w:id="800" w:author="Luyu Liu" w:date="2019-12-17T18:22:00Z"/>
            </w:rPr>
          </w:rPrChange>
        </w:rPr>
        <w:pPrChange w:id="801" w:author="Luyu Liu" w:date="2019-12-17T18:22:00Z">
          <w:pPr>
            <w:jc w:val="both"/>
          </w:pPr>
        </w:pPrChange>
      </w:pPr>
      <w:ins w:id="802" w:author="Luyu Liu" w:date="2019-12-17T17:44:00Z">
        <w:r w:rsidRPr="002A032E">
          <w:rPr>
            <w:rFonts w:ascii="Times New Roman" w:hAnsi="Times New Roman" w:cs="Times New Roman"/>
            <w:bCs/>
            <w:sz w:val="24"/>
            <w:szCs w:val="24"/>
            <w:rPrChange w:id="803" w:author="Luyu Liu" w:date="2019-12-17T18:22:00Z">
              <w:rPr/>
            </w:rPrChange>
          </w:rPr>
          <w:t>Missed bus risk</w:t>
        </w:r>
      </w:ins>
    </w:p>
    <w:p w14:paraId="3DAF52D4" w14:textId="2B2C355E" w:rsidR="007843C1" w:rsidRDefault="007843C1" w:rsidP="007843C1">
      <w:pPr>
        <w:jc w:val="both"/>
        <w:rPr>
          <w:ins w:id="804" w:author="Luyu Liu" w:date="2019-12-17T17:44:00Z"/>
          <w:rFonts w:ascii="Times New Roman" w:hAnsi="Times New Roman" w:cs="Times New Roman"/>
          <w:sz w:val="24"/>
          <w:szCs w:val="24"/>
        </w:rPr>
      </w:pPr>
      <w:ins w:id="805" w:author="Luyu Liu" w:date="2019-12-17T17:44:00Z">
        <w:r>
          <w:rPr>
            <w:rFonts w:ascii="Times New Roman" w:hAnsi="Times New Roman" w:cs="Times New Roman"/>
            <w:sz w:val="24"/>
            <w:szCs w:val="24"/>
          </w:rPr>
          <w:t xml:space="preserve">The missed bus risk measures the probability of missing a bus relative to the actual performance of the transit system </w:t>
        </w:r>
      </w:ins>
      <w:ins w:id="806" w:author="Luyu Liu" w:date="2019-12-17T17:57:00Z">
        <w:r w:rsidR="00B02472">
          <w:rPr>
            <w:rFonts w:ascii="Times New Roman" w:hAnsi="Times New Roman" w:cs="Times New Roman"/>
            <w:sz w:val="24"/>
            <w:szCs w:val="24"/>
          </w:rPr>
          <w:t>fo</w:t>
        </w:r>
      </w:ins>
      <w:ins w:id="807" w:author="Luyu Liu" w:date="2019-12-17T17:58:00Z">
        <w:r w:rsidR="00B02472">
          <w:rPr>
            <w:rFonts w:ascii="Times New Roman" w:hAnsi="Times New Roman" w:cs="Times New Roman"/>
            <w:sz w:val="24"/>
            <w:szCs w:val="24"/>
          </w:rPr>
          <w:t>r a collection of trips</w:t>
        </w:r>
      </w:ins>
      <w:ins w:id="808" w:author="Luyu Liu" w:date="2019-12-17T18:11:00Z">
        <w:r w:rsidR="002142A3">
          <w:rPr>
            <w:rFonts w:ascii="Times New Roman" w:hAnsi="Times New Roman" w:cs="Times New Roman"/>
            <w:sz w:val="24"/>
            <w:szCs w:val="24"/>
          </w:rPr>
          <w:t xml:space="preserve"> </w:t>
        </w:r>
      </w:ins>
      <w:ins w:id="809" w:author="Luyu Liu" w:date="2019-12-17T17:44:00Z">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instrText>
        </w:r>
        <w:r>
          <w:rPr>
            <w:rFonts w:ascii="Times New Roman" w:hAnsi="Times New Roman" w:cs="Times New Roman"/>
            <w:sz w:val="24"/>
            <w:szCs w:val="24"/>
          </w:rPr>
          <w:fldChar w:fldCharType="separate"/>
        </w:r>
        <w:r w:rsidRPr="004D59F3">
          <w:rPr>
            <w:rFonts w:ascii="Times New Roman" w:hAnsi="Times New Roman" w:cs="Times New Roman"/>
            <w:noProof/>
            <w:sz w:val="24"/>
            <w:szCs w:val="24"/>
          </w:rPr>
          <w:t>(L. Liu &amp; Miller,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p>
    <w:tbl>
      <w:tblPr>
        <w:tblW w:w="4950" w:type="pct"/>
        <w:jc w:val="center"/>
        <w:tblLook w:val="04A0" w:firstRow="1" w:lastRow="0" w:firstColumn="1" w:lastColumn="0" w:noHBand="0" w:noVBand="1"/>
      </w:tblPr>
      <w:tblGrid>
        <w:gridCol w:w="474"/>
        <w:gridCol w:w="8273"/>
        <w:gridCol w:w="519"/>
      </w:tblGrid>
      <w:tr w:rsidR="007843C1" w14:paraId="28C95A25" w14:textId="77777777" w:rsidTr="00FC10D1">
        <w:trPr>
          <w:trHeight w:val="580"/>
          <w:jc w:val="center"/>
          <w:ins w:id="810" w:author="Luyu Liu" w:date="2019-12-17T17:44:00Z"/>
        </w:trPr>
        <w:tc>
          <w:tcPr>
            <w:tcW w:w="256" w:type="pct"/>
            <w:vAlign w:val="center"/>
          </w:tcPr>
          <w:p w14:paraId="0A095501" w14:textId="77777777" w:rsidR="007843C1" w:rsidRDefault="007843C1" w:rsidP="00FC10D1">
            <w:pPr>
              <w:jc w:val="center"/>
              <w:rPr>
                <w:ins w:id="811" w:author="Luyu Liu" w:date="2019-12-17T17:44:00Z"/>
                <w:rFonts w:ascii="Times New Roman" w:eastAsia="Yu Mincho" w:hAnsi="Times New Roman" w:cs="Times New Roman"/>
                <w:sz w:val="24"/>
                <w:szCs w:val="24"/>
                <w:lang w:eastAsia="ja-JP"/>
              </w:rPr>
            </w:pPr>
          </w:p>
        </w:tc>
        <w:tc>
          <w:tcPr>
            <w:tcW w:w="4464" w:type="pct"/>
            <w:vAlign w:val="center"/>
            <w:hideMark/>
          </w:tcPr>
          <w:p w14:paraId="230EAD81" w14:textId="77777777" w:rsidR="007843C1" w:rsidRDefault="007843C1" w:rsidP="00FC10D1">
            <w:pPr>
              <w:rPr>
                <w:ins w:id="812" w:author="Luyu Liu" w:date="2019-12-17T17:44:00Z"/>
                <w:rFonts w:ascii="Times New Roman" w:hAnsi="Times New Roman" w:cs="Times New Roman"/>
                <w:sz w:val="24"/>
                <w:szCs w:val="24"/>
              </w:rPr>
            </w:pPr>
            <m:oMathPara>
              <m:oMath>
                <m:r>
                  <w:ins w:id="813" w:author="Luyu Liu" w:date="2019-12-17T17:44:00Z">
                    <w:rPr>
                      <w:rFonts w:ascii="Cambria Math" w:eastAsia="Yu Mincho" w:hAnsi="Cambria Math" w:cs="Times New Roman"/>
                      <w:sz w:val="24"/>
                      <w:szCs w:val="24"/>
                      <w:lang w:eastAsia="ja-JP"/>
                    </w:rPr>
                    <m:t>Risk=E</m:t>
                  </w:ins>
                </m:r>
                <m:d>
                  <m:dPr>
                    <m:ctrlPr>
                      <w:ins w:id="814" w:author="Luyu Liu" w:date="2019-12-17T17:44:00Z">
                        <w:rPr>
                          <w:rFonts w:ascii="Cambria Math" w:eastAsia="Yu Mincho" w:hAnsi="Cambria Math" w:cs="Times New Roman"/>
                          <w:i/>
                          <w:sz w:val="24"/>
                          <w:szCs w:val="24"/>
                          <w:lang w:eastAsia="ja-JP"/>
                        </w:rPr>
                      </w:ins>
                    </m:ctrlPr>
                  </m:dPr>
                  <m:e>
                    <m:sSub>
                      <m:sSubPr>
                        <m:ctrlPr>
                          <w:ins w:id="815" w:author="Luyu Liu" w:date="2019-12-17T17:44:00Z">
                            <w:rPr>
                              <w:rFonts w:ascii="Cambria Math" w:eastAsia="Yu Mincho" w:hAnsi="Cambria Math" w:cs="Times New Roman"/>
                              <w:i/>
                              <w:sz w:val="24"/>
                              <w:szCs w:val="24"/>
                              <w:lang w:eastAsia="ja-JP"/>
                            </w:rPr>
                          </w:ins>
                        </m:ctrlPr>
                      </m:sSubPr>
                      <m:e>
                        <m:r>
                          <w:ins w:id="816" w:author="Luyu Liu" w:date="2019-12-17T17:44:00Z">
                            <w:rPr>
                              <w:rFonts w:ascii="Cambria Math" w:eastAsia="Yu Mincho" w:hAnsi="Cambria Math" w:cs="Times New Roman"/>
                              <w:sz w:val="24"/>
                              <w:szCs w:val="24"/>
                              <w:lang w:eastAsia="ja-JP"/>
                            </w:rPr>
                            <m:t>a</m:t>
                          </w:ins>
                        </m:r>
                      </m:e>
                      <m:sub>
                        <m:r>
                          <w:ins w:id="817" w:author="Luyu Liu" w:date="2019-12-17T17:44:00Z">
                            <w:rPr>
                              <w:rFonts w:ascii="Cambria Math" w:eastAsia="Yu Mincho" w:hAnsi="Cambria Math" w:cs="Times New Roman"/>
                              <w:sz w:val="24"/>
                              <w:szCs w:val="24"/>
                              <w:lang w:eastAsia="ja-JP"/>
                            </w:rPr>
                            <m:t>i</m:t>
                          </w:ins>
                        </m:r>
                      </m:sub>
                    </m:sSub>
                  </m:e>
                </m:d>
                <m:r>
                  <w:ins w:id="818" w:author="Luyu Liu" w:date="2019-12-17T17:44:00Z">
                    <w:rPr>
                      <w:rFonts w:ascii="Cambria Math" w:eastAsia="Yu Mincho" w:hAnsi="Cambria Math" w:cs="Times New Roman"/>
                      <w:sz w:val="24"/>
                      <w:szCs w:val="24"/>
                      <w:lang w:eastAsia="ja-JP"/>
                    </w:rPr>
                    <m:t>=</m:t>
                  </w:ins>
                </m:r>
                <m:f>
                  <m:fPr>
                    <m:ctrlPr>
                      <w:ins w:id="819" w:author="Luyu Liu" w:date="2019-12-17T17:44:00Z">
                        <w:rPr>
                          <w:rFonts w:ascii="Cambria Math" w:eastAsia="Yu Mincho" w:hAnsi="Cambria Math" w:cs="Times New Roman"/>
                          <w:i/>
                          <w:sz w:val="24"/>
                          <w:szCs w:val="24"/>
                          <w:lang w:eastAsia="ja-JP"/>
                        </w:rPr>
                      </w:ins>
                    </m:ctrlPr>
                  </m:fPr>
                  <m:num>
                    <m:r>
                      <w:ins w:id="820" w:author="Luyu Liu" w:date="2019-12-17T17:44:00Z">
                        <w:rPr>
                          <w:rFonts w:ascii="Cambria Math" w:eastAsia="Yu Mincho" w:hAnsi="Cambria Math" w:cs="Times New Roman"/>
                          <w:sz w:val="24"/>
                          <w:szCs w:val="24"/>
                          <w:lang w:eastAsia="ja-JP"/>
                        </w:rPr>
                        <m:t>1</m:t>
                      </w:ins>
                    </m:r>
                  </m:num>
                  <m:den>
                    <m:r>
                      <w:ins w:id="821" w:author="Luyu Liu" w:date="2019-12-17T17:44:00Z">
                        <w:rPr>
                          <w:rFonts w:ascii="Cambria Math" w:eastAsia="Yu Mincho" w:hAnsi="Cambria Math" w:cs="Times New Roman"/>
                          <w:sz w:val="24"/>
                          <w:szCs w:val="24"/>
                          <w:lang w:eastAsia="ja-JP"/>
                        </w:rPr>
                        <m:t>n</m:t>
                      </w:ins>
                    </m:r>
                  </m:den>
                </m:f>
                <m:nary>
                  <m:naryPr>
                    <m:chr m:val="∑"/>
                    <m:limLoc m:val="undOvr"/>
                    <m:ctrlPr>
                      <w:ins w:id="822" w:author="Luyu Liu" w:date="2019-12-17T17:44:00Z">
                        <w:rPr>
                          <w:rFonts w:ascii="Cambria Math" w:eastAsia="Yu Mincho" w:hAnsi="Cambria Math" w:cs="Times New Roman"/>
                          <w:i/>
                          <w:sz w:val="24"/>
                          <w:szCs w:val="24"/>
                          <w:lang w:eastAsia="ja-JP"/>
                        </w:rPr>
                      </w:ins>
                    </m:ctrlPr>
                  </m:naryPr>
                  <m:sub>
                    <m:r>
                      <w:ins w:id="823" w:author="Luyu Liu" w:date="2019-12-17T17:44:00Z">
                        <w:rPr>
                          <w:rFonts w:ascii="Cambria Math" w:eastAsia="Yu Mincho" w:hAnsi="Cambria Math" w:cs="Times New Roman"/>
                          <w:sz w:val="24"/>
                          <w:szCs w:val="24"/>
                          <w:lang w:eastAsia="ja-JP"/>
                        </w:rPr>
                        <m:t>i=1</m:t>
                      </w:ins>
                    </m:r>
                  </m:sub>
                  <m:sup>
                    <m:r>
                      <w:ins w:id="824" w:author="Luyu Liu" w:date="2019-12-17T17:44:00Z">
                        <w:rPr>
                          <w:rFonts w:ascii="Cambria Math" w:eastAsia="Yu Mincho" w:hAnsi="Cambria Math" w:cs="Times New Roman"/>
                          <w:sz w:val="24"/>
                          <w:szCs w:val="24"/>
                          <w:lang w:eastAsia="ja-JP"/>
                        </w:rPr>
                        <m:t>n</m:t>
                      </w:ins>
                    </m:r>
                  </m:sup>
                  <m:e>
                    <m:sSub>
                      <m:sSubPr>
                        <m:ctrlPr>
                          <w:ins w:id="825" w:author="Luyu Liu" w:date="2019-12-17T17:44:00Z">
                            <w:rPr>
                              <w:rFonts w:ascii="Cambria Math" w:eastAsia="Yu Mincho" w:hAnsi="Cambria Math" w:cs="Times New Roman"/>
                              <w:i/>
                              <w:sz w:val="24"/>
                              <w:szCs w:val="24"/>
                              <w:lang w:eastAsia="ja-JP"/>
                            </w:rPr>
                          </w:ins>
                        </m:ctrlPr>
                      </m:sSubPr>
                      <m:e>
                        <m:r>
                          <w:ins w:id="826" w:author="Luyu Liu" w:date="2019-12-17T17:44:00Z">
                            <w:rPr>
                              <w:rFonts w:ascii="Cambria Math" w:eastAsia="Yu Mincho" w:hAnsi="Cambria Math" w:cs="Times New Roman"/>
                              <w:sz w:val="24"/>
                              <w:szCs w:val="24"/>
                              <w:lang w:eastAsia="ja-JP"/>
                            </w:rPr>
                            <m:t>a</m:t>
                          </w:ins>
                        </m:r>
                      </m:e>
                      <m:sub>
                        <m:r>
                          <w:ins w:id="827" w:author="Luyu Liu" w:date="2019-12-17T17:44:00Z">
                            <w:rPr>
                              <w:rFonts w:ascii="Cambria Math" w:eastAsia="Yu Mincho" w:hAnsi="Cambria Math" w:cs="Times New Roman"/>
                              <w:sz w:val="24"/>
                              <w:szCs w:val="24"/>
                              <w:lang w:eastAsia="ja-JP"/>
                            </w:rPr>
                            <m:t>i</m:t>
                          </w:ins>
                        </m:r>
                      </m:sub>
                    </m:sSub>
                  </m:e>
                </m:nary>
              </m:oMath>
            </m:oMathPara>
          </w:p>
        </w:tc>
        <w:tc>
          <w:tcPr>
            <w:tcW w:w="280" w:type="pct"/>
            <w:vAlign w:val="center"/>
            <w:hideMark/>
          </w:tcPr>
          <w:p w14:paraId="0522F2CD" w14:textId="7C0A4DD6" w:rsidR="007843C1" w:rsidRPr="006D08E3" w:rsidRDefault="007843C1" w:rsidP="00FC10D1">
            <w:pPr>
              <w:pStyle w:val="TimesNewRoman"/>
              <w:rPr>
                <w:ins w:id="828" w:author="Luyu Liu" w:date="2019-12-17T17:44:00Z"/>
                <w:rFonts w:asciiTheme="minorHAnsi" w:hAnsiTheme="minorHAnsi" w:cstheme="minorBidi"/>
                <w:sz w:val="18"/>
                <w:szCs w:val="18"/>
              </w:rPr>
            </w:pPr>
            <w:bookmarkStart w:id="829" w:name="_Ref27497674"/>
            <w:ins w:id="830" w:author="Luyu Liu" w:date="2019-12-17T17:44:00Z">
              <w:r>
                <w:rPr>
                  <w:rFonts w:eastAsia="Yu Mincho"/>
                  <w:lang w:eastAsia="ja-JP"/>
                </w:rPr>
                <w:t>(</w:t>
              </w:r>
              <w:r>
                <w:rPr>
                  <w:noProof/>
                </w:rPr>
                <w:fldChar w:fldCharType="begin"/>
              </w:r>
              <w:r>
                <w:rPr>
                  <w:noProof/>
                </w:rPr>
                <w:instrText xml:space="preserve"> SEQ Equation \* ARABIC </w:instrText>
              </w:r>
              <w:r>
                <w:rPr>
                  <w:noProof/>
                </w:rPr>
                <w:fldChar w:fldCharType="separate"/>
              </w:r>
            </w:ins>
            <w:ins w:id="831" w:author="Luyu Liu" w:date="2019-12-17T17:53:00Z">
              <w:r w:rsidR="00641699">
                <w:rPr>
                  <w:noProof/>
                </w:rPr>
                <w:t>3</w:t>
              </w:r>
            </w:ins>
            <w:ins w:id="832" w:author="Luyu Liu" w:date="2019-12-17T17:44:00Z">
              <w:r>
                <w:rPr>
                  <w:noProof/>
                </w:rPr>
                <w:fldChar w:fldCharType="end"/>
              </w:r>
              <w:r>
                <w:rPr>
                  <w:rFonts w:eastAsia="Yu Mincho"/>
                  <w:lang w:eastAsia="ja-JP"/>
                </w:rPr>
                <w:t>)</w:t>
              </w:r>
              <w:bookmarkEnd w:id="829"/>
            </w:ins>
          </w:p>
        </w:tc>
      </w:tr>
    </w:tbl>
    <w:p w14:paraId="4F9415B5" w14:textId="77777777" w:rsidR="007843C1" w:rsidRDefault="007843C1" w:rsidP="007843C1">
      <w:pPr>
        <w:spacing w:line="240" w:lineRule="auto"/>
        <w:rPr>
          <w:ins w:id="833" w:author="Luyu Liu" w:date="2019-12-17T17:44:00Z"/>
          <w:rFonts w:ascii="Times New Roman" w:eastAsia="Yu Mincho" w:hAnsi="Times New Roman" w:cs="Times New Roman"/>
          <w:sz w:val="24"/>
          <w:szCs w:val="24"/>
          <w:lang w:eastAsia="ja-JP"/>
        </w:rPr>
      </w:pPr>
      <w:ins w:id="834" w:author="Luyu Liu" w:date="2019-12-17T17:44:00Z">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ins>
    </w:p>
    <w:p w14:paraId="7F11998A" w14:textId="77777777" w:rsidR="007843C1" w:rsidRDefault="007843C1" w:rsidP="007843C1">
      <w:pPr>
        <w:spacing w:line="240" w:lineRule="auto"/>
        <w:ind w:firstLine="720"/>
        <w:jc w:val="both"/>
        <w:rPr>
          <w:ins w:id="835" w:author="Luyu Liu" w:date="2019-12-17T17:44:00Z"/>
          <w:rFonts w:ascii="Times New Roman" w:hAnsi="Times New Roman" w:cs="Times New Roman"/>
          <w:sz w:val="24"/>
          <w:szCs w:val="24"/>
        </w:rPr>
      </w:pPr>
      <w:ins w:id="836" w:author="Luyu Liu" w:date="2019-12-17T17:44:00Z">
        <w:r>
          <w:rPr>
            <w:rFonts w:ascii="Times New Roman" w:hAnsi="Times New Roman" w:cs="Times New Roman"/>
            <w:sz w:val="24"/>
            <w:szCs w:val="24"/>
          </w:rPr>
          <w:t>Here we define missing a bus/train as the actual bus’s desynchronization degree (DD) is larger than 0. This also means the user takes a different bus after the scheduled bus.</w:t>
        </w:r>
      </w:ins>
    </w:p>
    <w:p w14:paraId="613C4CB3" w14:textId="77777777" w:rsidR="007843C1" w:rsidRDefault="007843C1" w:rsidP="007843C1">
      <w:pPr>
        <w:spacing w:line="240" w:lineRule="auto"/>
        <w:jc w:val="both"/>
        <w:rPr>
          <w:ins w:id="837" w:author="Luyu Liu" w:date="2019-12-17T17:44:00Z"/>
          <w:rFonts w:ascii="Times New Roman" w:hAnsi="Times New Roman" w:cs="Times New Roman"/>
          <w:sz w:val="24"/>
          <w:szCs w:val="24"/>
        </w:rPr>
      </w:pPr>
    </w:p>
    <w:p w14:paraId="7056B5CB" w14:textId="36A0ECA4" w:rsidR="002A032E" w:rsidRPr="002A032E" w:rsidRDefault="007843C1">
      <w:pPr>
        <w:pStyle w:val="ListParagraph"/>
        <w:numPr>
          <w:ilvl w:val="2"/>
          <w:numId w:val="5"/>
        </w:numPr>
        <w:spacing w:line="240" w:lineRule="auto"/>
        <w:jc w:val="both"/>
        <w:rPr>
          <w:ins w:id="838" w:author="Luyu Liu" w:date="2019-12-17T18:22:00Z"/>
          <w:rFonts w:ascii="Times New Roman" w:hAnsi="Times New Roman" w:cs="Times New Roman"/>
          <w:bCs/>
          <w:sz w:val="24"/>
          <w:szCs w:val="24"/>
          <w:rPrChange w:id="839" w:author="Luyu Liu" w:date="2019-12-17T18:22:00Z">
            <w:rPr>
              <w:ins w:id="840" w:author="Luyu Liu" w:date="2019-12-17T18:22:00Z"/>
            </w:rPr>
          </w:rPrChange>
        </w:rPr>
        <w:pPrChange w:id="841" w:author="Luyu Liu" w:date="2019-12-17T18:22:00Z">
          <w:pPr>
            <w:spacing w:line="240" w:lineRule="auto"/>
            <w:jc w:val="both"/>
          </w:pPr>
        </w:pPrChange>
      </w:pPr>
      <w:ins w:id="842" w:author="Luyu Liu" w:date="2019-12-17T17:44:00Z">
        <w:r w:rsidRPr="002A032E">
          <w:rPr>
            <w:rFonts w:ascii="Times New Roman" w:hAnsi="Times New Roman" w:cs="Times New Roman"/>
            <w:bCs/>
            <w:sz w:val="24"/>
            <w:szCs w:val="24"/>
            <w:rPrChange w:id="843" w:author="Luyu Liu" w:date="2019-12-17T18:22:00Z">
              <w:rPr/>
            </w:rPrChange>
          </w:rPr>
          <w:t>Average waiting time</w:t>
        </w:r>
      </w:ins>
    </w:p>
    <w:p w14:paraId="337F3FE9" w14:textId="6FD598E0" w:rsidR="00D3641E" w:rsidRDefault="007843C1">
      <w:pPr>
        <w:spacing w:line="240" w:lineRule="auto"/>
        <w:jc w:val="both"/>
        <w:rPr>
          <w:ins w:id="844" w:author="Luyu Liu" w:date="2019-12-17T17:45:00Z"/>
          <w:rFonts w:ascii="Times New Roman" w:hAnsi="Times New Roman" w:cs="Times New Roman"/>
          <w:sz w:val="24"/>
          <w:szCs w:val="24"/>
        </w:rPr>
        <w:pPrChange w:id="845" w:author="Luyu Liu" w:date="2019-12-17T17:45:00Z">
          <w:pPr>
            <w:spacing w:line="240" w:lineRule="auto"/>
            <w:ind w:firstLine="720"/>
            <w:jc w:val="both"/>
          </w:pPr>
        </w:pPrChange>
      </w:pPr>
      <w:ins w:id="846" w:author="Luyu Liu" w:date="2019-12-17T17:44:00Z">
        <w:r>
          <w:rPr>
            <w:rFonts w:ascii="Times New Roman" w:hAnsi="Times New Roman" w:cs="Times New Roman"/>
            <w:sz w:val="24"/>
            <w:szCs w:val="24"/>
          </w:rPr>
          <w:t xml:space="preserve">Average waiting time measures the </w:t>
        </w:r>
      </w:ins>
      <w:ins w:id="847" w:author="Luyu Liu" w:date="2019-12-17T17:59:00Z">
        <w:r w:rsidR="00314EAF">
          <w:rPr>
            <w:rFonts w:ascii="Times New Roman" w:hAnsi="Times New Roman" w:cs="Times New Roman"/>
            <w:sz w:val="24"/>
            <w:szCs w:val="24"/>
          </w:rPr>
          <w:t xml:space="preserve">mean of actual </w:t>
        </w:r>
      </w:ins>
      <w:ins w:id="848" w:author="Luyu Liu" w:date="2019-12-17T17:44:00Z">
        <w:r>
          <w:rPr>
            <w:rFonts w:ascii="Times New Roman" w:hAnsi="Times New Roman" w:cs="Times New Roman"/>
            <w:sz w:val="24"/>
            <w:szCs w:val="24"/>
          </w:rPr>
          <w:t>wait</w:t>
        </w:r>
      </w:ins>
      <w:ins w:id="849" w:author="Luyu Liu" w:date="2019-12-17T17:59:00Z">
        <w:r w:rsidR="00314EAF">
          <w:rPr>
            <w:rFonts w:ascii="Times New Roman" w:hAnsi="Times New Roman" w:cs="Times New Roman"/>
            <w:sz w:val="24"/>
            <w:szCs w:val="24"/>
          </w:rPr>
          <w:t>ing</w:t>
        </w:r>
      </w:ins>
      <w:ins w:id="850" w:author="Luyu Liu" w:date="2019-12-17T17:44:00Z">
        <w:r>
          <w:rPr>
            <w:rFonts w:ascii="Times New Roman" w:hAnsi="Times New Roman" w:cs="Times New Roman"/>
            <w:sz w:val="24"/>
            <w:szCs w:val="24"/>
          </w:rPr>
          <w:t xml:space="preserve"> time across all trips. </w:t>
        </w:r>
      </w:ins>
      <w:ins w:id="851" w:author="Luyu Liu" w:date="2019-12-17T17:47:00Z">
        <w:r w:rsidR="00D3641E">
          <w:rPr>
            <w:rFonts w:ascii="Times New Roman" w:hAnsi="Times New Roman" w:cs="Times New Roman"/>
            <w:sz w:val="24"/>
            <w:szCs w:val="24"/>
          </w:rPr>
          <w:t>We start by defining the actual waiting time:</w:t>
        </w:r>
      </w:ins>
    </w:p>
    <w:tbl>
      <w:tblPr>
        <w:tblW w:w="4950" w:type="pct"/>
        <w:jc w:val="center"/>
        <w:tblLook w:val="04A0" w:firstRow="1" w:lastRow="0" w:firstColumn="1" w:lastColumn="0" w:noHBand="0" w:noVBand="1"/>
      </w:tblPr>
      <w:tblGrid>
        <w:gridCol w:w="474"/>
        <w:gridCol w:w="8273"/>
        <w:gridCol w:w="519"/>
      </w:tblGrid>
      <w:tr w:rsidR="00D3641E" w14:paraId="380BCC03" w14:textId="77777777" w:rsidTr="00FC10D1">
        <w:trPr>
          <w:trHeight w:val="580"/>
          <w:jc w:val="center"/>
          <w:ins w:id="852" w:author="Luyu Liu" w:date="2019-12-17T17:45:00Z"/>
        </w:trPr>
        <w:tc>
          <w:tcPr>
            <w:tcW w:w="256" w:type="pct"/>
            <w:vAlign w:val="center"/>
          </w:tcPr>
          <w:p w14:paraId="33C39FB1" w14:textId="77777777" w:rsidR="00D3641E" w:rsidRDefault="00D3641E" w:rsidP="00FC10D1">
            <w:pPr>
              <w:jc w:val="center"/>
              <w:rPr>
                <w:ins w:id="853" w:author="Luyu Liu" w:date="2019-12-17T17:45:00Z"/>
                <w:rFonts w:ascii="Times New Roman" w:eastAsia="Yu Mincho" w:hAnsi="Times New Roman" w:cs="Times New Roman"/>
                <w:sz w:val="24"/>
                <w:szCs w:val="24"/>
                <w:lang w:eastAsia="ja-JP"/>
              </w:rPr>
            </w:pPr>
          </w:p>
        </w:tc>
        <w:tc>
          <w:tcPr>
            <w:tcW w:w="4463" w:type="pct"/>
            <w:vAlign w:val="center"/>
            <w:hideMark/>
          </w:tcPr>
          <w:p w14:paraId="72D21F2A" w14:textId="77777777" w:rsidR="00D3641E" w:rsidRDefault="00D3641E" w:rsidP="00FC10D1">
            <w:pPr>
              <w:rPr>
                <w:ins w:id="854" w:author="Luyu Liu" w:date="2019-12-17T17:45:00Z"/>
                <w:rFonts w:ascii="Times New Roman" w:hAnsi="Times New Roman" w:cs="Times New Roman"/>
                <w:sz w:val="24"/>
                <w:szCs w:val="24"/>
              </w:rPr>
            </w:pPr>
            <m:oMathPara>
              <m:oMath>
                <m:r>
                  <w:ins w:id="855" w:author="Luyu Liu" w:date="2019-12-17T17:45:00Z">
                    <w:rPr>
                      <w:rFonts w:ascii="Cambria Math" w:hAnsi="Cambria Math" w:cs="Times New Roman"/>
                      <w:sz w:val="24"/>
                      <w:szCs w:val="24"/>
                    </w:rPr>
                    <m:t>δt=</m:t>
                  </w:ins>
                </m:r>
                <m:sSub>
                  <m:sSubPr>
                    <m:ctrlPr>
                      <w:ins w:id="856" w:author="Luyu Liu" w:date="2019-12-17T17:45:00Z">
                        <w:rPr>
                          <w:rFonts w:ascii="Cambria Math" w:hAnsi="Cambria Math" w:cs="Times New Roman"/>
                          <w:i/>
                          <w:sz w:val="24"/>
                          <w:szCs w:val="24"/>
                        </w:rPr>
                      </w:ins>
                    </m:ctrlPr>
                  </m:sSubPr>
                  <m:e>
                    <m:r>
                      <w:ins w:id="857" w:author="Luyu Liu" w:date="2019-12-17T17:45:00Z">
                        <w:rPr>
                          <w:rFonts w:ascii="Cambria Math" w:hAnsi="Cambria Math" w:cs="Times New Roman"/>
                          <w:sz w:val="24"/>
                          <w:szCs w:val="24"/>
                        </w:rPr>
                        <m:t>T</m:t>
                      </w:ins>
                    </m:r>
                  </m:e>
                  <m:sub>
                    <m:r>
                      <w:ins w:id="858" w:author="Luyu Liu" w:date="2019-12-17T17:45:00Z">
                        <w:rPr>
                          <w:rFonts w:ascii="Cambria Math" w:hAnsi="Cambria Math" w:cs="Times New Roman"/>
                          <w:sz w:val="24"/>
                          <w:szCs w:val="24"/>
                        </w:rPr>
                        <m:t>r</m:t>
                      </w:ins>
                    </m:r>
                  </m:sub>
                </m:sSub>
                <m:d>
                  <m:dPr>
                    <m:ctrlPr>
                      <w:ins w:id="859" w:author="Luyu Liu" w:date="2019-12-17T17:45:00Z">
                        <w:rPr>
                          <w:rFonts w:ascii="Cambria Math" w:hAnsi="Cambria Math" w:cs="Times New Roman"/>
                          <w:i/>
                          <w:sz w:val="24"/>
                          <w:szCs w:val="24"/>
                        </w:rPr>
                      </w:ins>
                    </m:ctrlPr>
                  </m:dPr>
                  <m:e>
                    <m:r>
                      <w:ins w:id="860" w:author="Luyu Liu" w:date="2019-12-17T17:45:00Z">
                        <w:rPr>
                          <w:rFonts w:ascii="Cambria Math" w:hAnsi="Cambria Math" w:cs="Times New Roman"/>
                          <w:sz w:val="24"/>
                          <w:szCs w:val="24"/>
                        </w:rPr>
                        <m:t>t</m:t>
                      </w:ins>
                    </m:r>
                  </m:e>
                </m:d>
                <m:r>
                  <w:ins w:id="861" w:author="Luyu Liu" w:date="2019-12-17T17:45:00Z">
                    <w:rPr>
                      <w:rFonts w:ascii="Cambria Math" w:hAnsi="Cambria Math" w:cs="Times New Roman"/>
                      <w:sz w:val="24"/>
                      <w:szCs w:val="24"/>
                    </w:rPr>
                    <m:t>-t=</m:t>
                  </w:ins>
                </m:r>
                <m:sSub>
                  <m:sSubPr>
                    <m:ctrlPr>
                      <w:ins w:id="862" w:author="Luyu Liu" w:date="2019-12-17T17:45:00Z">
                        <w:rPr>
                          <w:rFonts w:ascii="Cambria Math" w:hAnsi="Cambria Math" w:cs="Times New Roman"/>
                          <w:i/>
                          <w:sz w:val="24"/>
                          <w:szCs w:val="24"/>
                        </w:rPr>
                      </w:ins>
                    </m:ctrlPr>
                  </m:sSubPr>
                  <m:e>
                    <m:r>
                      <w:ins w:id="863" w:author="Luyu Liu" w:date="2019-12-17T17:45:00Z">
                        <w:rPr>
                          <w:rFonts w:ascii="Cambria Math" w:hAnsi="Cambria Math" w:cs="Times New Roman"/>
                          <w:sz w:val="24"/>
                          <w:szCs w:val="24"/>
                        </w:rPr>
                        <m:t>T</m:t>
                      </w:ins>
                    </m:r>
                  </m:e>
                  <m:sub>
                    <m:r>
                      <w:ins w:id="864" w:author="Luyu Liu" w:date="2019-12-17T17:45:00Z">
                        <w:rPr>
                          <w:rFonts w:ascii="Cambria Math" w:hAnsi="Cambria Math" w:cs="Times New Roman"/>
                          <w:sz w:val="24"/>
                          <w:szCs w:val="24"/>
                        </w:rPr>
                        <m:t>r</m:t>
                      </w:ins>
                    </m:r>
                  </m:sub>
                </m:sSub>
                <m:d>
                  <m:dPr>
                    <m:ctrlPr>
                      <w:ins w:id="865" w:author="Luyu Liu" w:date="2019-12-17T17:45:00Z">
                        <w:rPr>
                          <w:rFonts w:ascii="Cambria Math" w:hAnsi="Cambria Math" w:cs="Times New Roman"/>
                          <w:i/>
                          <w:sz w:val="24"/>
                          <w:szCs w:val="24"/>
                        </w:rPr>
                      </w:ins>
                    </m:ctrlPr>
                  </m:dPr>
                  <m:e>
                    <m:r>
                      <w:ins w:id="866" w:author="Luyu Liu" w:date="2019-12-17T17:45:00Z">
                        <w:rPr>
                          <w:rFonts w:ascii="Cambria Math" w:hAnsi="Cambria Math" w:cs="Times New Roman"/>
                          <w:sz w:val="24"/>
                          <w:szCs w:val="24"/>
                        </w:rPr>
                        <m:t>t</m:t>
                      </w:ins>
                    </m:r>
                  </m:e>
                </m:d>
                <m:r>
                  <w:ins w:id="867" w:author="Luyu Liu" w:date="2019-12-17T17:45:00Z">
                    <w:rPr>
                      <w:rFonts w:ascii="Cambria Math" w:hAnsi="Cambria Math" w:cs="Times New Roman"/>
                      <w:sz w:val="24"/>
                      <w:szCs w:val="24"/>
                    </w:rPr>
                    <m:t>-</m:t>
                  </w:ins>
                </m:r>
                <m:d>
                  <m:dPr>
                    <m:ctrlPr>
                      <w:ins w:id="868" w:author="Luyu Liu" w:date="2019-12-17T17:45:00Z">
                        <w:rPr>
                          <w:rFonts w:ascii="Cambria Math" w:hAnsi="Cambria Math" w:cs="Times New Roman"/>
                          <w:i/>
                          <w:sz w:val="24"/>
                          <w:szCs w:val="24"/>
                        </w:rPr>
                      </w:ins>
                    </m:ctrlPr>
                  </m:dPr>
                  <m:e>
                    <m:sSub>
                      <m:sSubPr>
                        <m:ctrlPr>
                          <w:ins w:id="869" w:author="Luyu Liu" w:date="2019-12-17T17:45:00Z">
                            <w:rPr>
                              <w:rFonts w:ascii="Cambria Math" w:hAnsi="Cambria Math" w:cs="Times New Roman"/>
                              <w:i/>
                              <w:sz w:val="24"/>
                              <w:szCs w:val="24"/>
                            </w:rPr>
                          </w:ins>
                        </m:ctrlPr>
                      </m:sSubPr>
                      <m:e>
                        <m:r>
                          <w:ins w:id="870" w:author="Luyu Liu" w:date="2019-12-17T17:45:00Z">
                            <w:rPr>
                              <w:rFonts w:ascii="Cambria Math" w:hAnsi="Cambria Math" w:cs="Times New Roman"/>
                              <w:sz w:val="24"/>
                              <w:szCs w:val="24"/>
                            </w:rPr>
                            <m:t>t</m:t>
                          </w:ins>
                        </m:r>
                      </m:e>
                      <m:sub>
                        <m:r>
                          <w:ins w:id="871" w:author="Luyu Liu" w:date="2019-12-17T17:45:00Z">
                            <w:rPr>
                              <w:rFonts w:ascii="Cambria Math" w:hAnsi="Cambria Math" w:cs="Times New Roman"/>
                              <w:sz w:val="24"/>
                              <w:szCs w:val="24"/>
                            </w:rPr>
                            <m:t>hd</m:t>
                          </w:ins>
                        </m:r>
                      </m:sub>
                    </m:sSub>
                    <m:r>
                      <w:ins w:id="872" w:author="Luyu Liu" w:date="2019-12-17T17:45:00Z">
                        <w:rPr>
                          <w:rFonts w:ascii="Cambria Math" w:hAnsi="Cambria Math" w:cs="Times New Roman"/>
                          <w:sz w:val="24"/>
                          <w:szCs w:val="24"/>
                        </w:rPr>
                        <m:t>+</m:t>
                      </w:ins>
                    </m:r>
                    <m:sSub>
                      <m:sSubPr>
                        <m:ctrlPr>
                          <w:ins w:id="873" w:author="Luyu Liu" w:date="2019-12-17T17:45:00Z">
                            <w:rPr>
                              <w:rFonts w:ascii="Cambria Math" w:hAnsi="Cambria Math" w:cs="Times New Roman"/>
                              <w:i/>
                              <w:sz w:val="24"/>
                              <w:szCs w:val="24"/>
                            </w:rPr>
                          </w:ins>
                        </m:ctrlPr>
                      </m:sSubPr>
                      <m:e>
                        <m:r>
                          <w:ins w:id="874" w:author="Luyu Liu" w:date="2019-12-17T17:45:00Z">
                            <w:rPr>
                              <w:rFonts w:ascii="Cambria Math" w:hAnsi="Cambria Math" w:cs="Times New Roman"/>
                              <w:sz w:val="24"/>
                              <w:szCs w:val="24"/>
                            </w:rPr>
                            <m:t>δt</m:t>
                          </w:ins>
                        </m:r>
                      </m:e>
                      <m:sub>
                        <m:r>
                          <w:ins w:id="875" w:author="Luyu Liu" w:date="2019-12-17T17:45:00Z">
                            <w:rPr>
                              <w:rFonts w:ascii="Cambria Math" w:hAnsi="Cambria Math" w:cs="Times New Roman"/>
                              <w:sz w:val="24"/>
                              <w:szCs w:val="24"/>
                            </w:rPr>
                            <m:t>w</m:t>
                          </w:ins>
                        </m:r>
                      </m:sub>
                    </m:sSub>
                  </m:e>
                </m:d>
              </m:oMath>
            </m:oMathPara>
          </w:p>
        </w:tc>
        <w:tc>
          <w:tcPr>
            <w:tcW w:w="280" w:type="pct"/>
            <w:vAlign w:val="center"/>
            <w:hideMark/>
          </w:tcPr>
          <w:p w14:paraId="0202949C" w14:textId="6297FC75" w:rsidR="00D3641E" w:rsidRPr="006D08E3" w:rsidRDefault="00D3641E" w:rsidP="00FC10D1">
            <w:pPr>
              <w:pStyle w:val="TimesNewRoman"/>
              <w:rPr>
                <w:ins w:id="876" w:author="Luyu Liu" w:date="2019-12-17T17:45:00Z"/>
                <w:rFonts w:asciiTheme="minorHAnsi" w:hAnsiTheme="minorHAnsi" w:cstheme="minorBidi"/>
                <w:sz w:val="18"/>
                <w:szCs w:val="18"/>
              </w:rPr>
            </w:pPr>
            <w:bookmarkStart w:id="877" w:name="_Ref27492193"/>
            <w:bookmarkStart w:id="878" w:name="_Ref27497705"/>
            <w:ins w:id="879" w:author="Luyu Liu" w:date="2019-12-17T17:45:00Z">
              <w:r>
                <w:rPr>
                  <w:rFonts w:eastAsia="Yu Mincho"/>
                  <w:lang w:eastAsia="ja-JP"/>
                </w:rPr>
                <w:t>(</w:t>
              </w:r>
              <w:r>
                <w:rPr>
                  <w:noProof/>
                </w:rPr>
                <w:fldChar w:fldCharType="begin"/>
              </w:r>
              <w:r>
                <w:rPr>
                  <w:noProof/>
                </w:rPr>
                <w:instrText xml:space="preserve"> SEQ Equation \* ARABIC </w:instrText>
              </w:r>
              <w:r>
                <w:rPr>
                  <w:noProof/>
                </w:rPr>
                <w:fldChar w:fldCharType="separate"/>
              </w:r>
            </w:ins>
            <w:ins w:id="880" w:author="Luyu Liu" w:date="2019-12-17T17:47:00Z">
              <w:r>
                <w:rPr>
                  <w:noProof/>
                </w:rPr>
                <w:t>4</w:t>
              </w:r>
            </w:ins>
            <w:ins w:id="881" w:author="Luyu Liu" w:date="2019-12-17T17:45:00Z">
              <w:r>
                <w:rPr>
                  <w:noProof/>
                </w:rPr>
                <w:fldChar w:fldCharType="end"/>
              </w:r>
              <w:bookmarkEnd w:id="877"/>
              <w:r>
                <w:rPr>
                  <w:rFonts w:eastAsia="Yu Mincho"/>
                  <w:lang w:eastAsia="ja-JP"/>
                </w:rPr>
                <w:t>)</w:t>
              </w:r>
              <w:bookmarkEnd w:id="878"/>
            </w:ins>
          </w:p>
        </w:tc>
      </w:tr>
    </w:tbl>
    <w:p w14:paraId="633CEDE4" w14:textId="379E506E" w:rsidR="00D3641E" w:rsidRDefault="00D3641E" w:rsidP="007843C1">
      <w:pPr>
        <w:spacing w:line="240" w:lineRule="auto"/>
        <w:jc w:val="both"/>
        <w:rPr>
          <w:ins w:id="882" w:author="Luyu Liu" w:date="2019-12-17T17:45:00Z"/>
          <w:rFonts w:ascii="Times New Roman" w:hAnsi="Times New Roman" w:cs="Times New Roman"/>
          <w:sz w:val="24"/>
          <w:szCs w:val="24"/>
        </w:rPr>
      </w:pPr>
      <w:proofErr w:type="gramStart"/>
      <w:ins w:id="883" w:author="Luyu Liu" w:date="2019-12-17T17:45:00Z">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which is dependent on </w:t>
        </w:r>
        <m:oMath>
          <m:r>
            <w:rPr>
              <w:rFonts w:ascii="Cambria Math" w:hAnsi="Cambria Math" w:cs="Times New Roman"/>
              <w:sz w:val="24"/>
              <w:szCs w:val="24"/>
            </w:rPr>
            <m:t>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r w:rsidRPr="00716225">
          <w:rPr>
            <w:rFonts w:ascii="Times New Roman" w:hAnsi="Times New Roman" w:cs="Times New Roman"/>
            <w:sz w:val="24"/>
            <w:szCs w:val="24"/>
          </w:rPr>
          <w:t>.</w:t>
        </w:r>
      </w:ins>
    </w:p>
    <w:p w14:paraId="61575BBF" w14:textId="35CDE624" w:rsidR="007843C1" w:rsidRDefault="007843C1" w:rsidP="007843C1">
      <w:pPr>
        <w:spacing w:line="240" w:lineRule="auto"/>
        <w:jc w:val="both"/>
        <w:rPr>
          <w:ins w:id="884" w:author="Luyu Liu" w:date="2019-12-17T17:44:00Z"/>
          <w:rFonts w:ascii="Times New Roman" w:hAnsi="Times New Roman" w:cs="Times New Roman"/>
          <w:sz w:val="24"/>
          <w:szCs w:val="24"/>
        </w:rPr>
      </w:pPr>
      <w:ins w:id="885" w:author="Luyu Liu" w:date="2019-12-17T17:44:00Z">
        <w:r>
          <w:rPr>
            <w:rFonts w:ascii="Times New Roman" w:hAnsi="Times New Roman" w:cs="Times New Roman"/>
            <w:sz w:val="24"/>
            <w:szCs w:val="24"/>
          </w:rPr>
          <w:t xml:space="preserve">Based on the actual waiting time introduced in </w:t>
        </w:r>
        <w:proofErr w:type="gramStart"/>
        <w:r>
          <w:rPr>
            <w:rFonts w:ascii="Times New Roman" w:hAnsi="Times New Roman" w:cs="Times New Roman"/>
            <w:sz w:val="24"/>
            <w:szCs w:val="24"/>
          </w:rPr>
          <w:t xml:space="preserve">Formula </w:t>
        </w:r>
      </w:ins>
      <w:proofErr w:type="gramEnd"/>
      <w:ins w:id="886" w:author="Luyu Liu" w:date="2019-12-17T18:04:00Z">
        <w:r w:rsidR="00314EAF">
          <w:rPr>
            <w:rFonts w:ascii="Times New Roman" w:hAnsi="Times New Roman" w:cs="Times New Roman"/>
            <w:sz w:val="24"/>
            <w:szCs w:val="24"/>
          </w:rPr>
          <w:fldChar w:fldCharType="begin"/>
        </w:r>
        <w:r w:rsidR="00314EAF" w:rsidRPr="00314EAF">
          <w:rPr>
            <w:rFonts w:ascii="Times New Roman" w:hAnsi="Times New Roman" w:cs="Times New Roman"/>
            <w:sz w:val="24"/>
            <w:szCs w:val="24"/>
          </w:rPr>
          <w:instrText xml:space="preserve"> REF _Ref27497705 \h </w:instrText>
        </w:r>
      </w:ins>
      <w:r w:rsidR="00314EAF">
        <w:rPr>
          <w:rFonts w:ascii="Times New Roman" w:hAnsi="Times New Roman" w:cs="Times New Roman"/>
          <w:sz w:val="24"/>
          <w:szCs w:val="24"/>
        </w:rPr>
        <w:instrText xml:space="preserve"> \* MERGEFORMAT </w:instrText>
      </w:r>
      <w:r w:rsidR="00314EAF">
        <w:rPr>
          <w:rFonts w:ascii="Times New Roman" w:hAnsi="Times New Roman" w:cs="Times New Roman"/>
          <w:sz w:val="24"/>
          <w:szCs w:val="24"/>
        </w:rPr>
      </w:r>
      <w:r w:rsidR="00314EAF">
        <w:rPr>
          <w:rFonts w:ascii="Times New Roman" w:hAnsi="Times New Roman" w:cs="Times New Roman"/>
          <w:sz w:val="24"/>
          <w:szCs w:val="24"/>
        </w:rPr>
        <w:fldChar w:fldCharType="separate"/>
      </w:r>
      <w:ins w:id="887" w:author="Luyu Liu" w:date="2019-12-17T18:04:00Z">
        <w:r w:rsidR="00314EAF" w:rsidRPr="00314EAF">
          <w:rPr>
            <w:rFonts w:ascii="Times New Roman" w:hAnsi="Times New Roman" w:cs="Times New Roman"/>
            <w:sz w:val="24"/>
            <w:szCs w:val="24"/>
            <w:rPrChange w:id="888" w:author="Luyu Liu" w:date="2019-12-17T18:04:00Z">
              <w:rPr>
                <w:rFonts w:eastAsia="Yu Mincho"/>
                <w:lang w:eastAsia="ja-JP"/>
              </w:rPr>
            </w:rPrChange>
          </w:rPr>
          <w:t>(</w:t>
        </w:r>
        <w:r w:rsidR="00314EAF" w:rsidRPr="00314EAF">
          <w:rPr>
            <w:rFonts w:ascii="Times New Roman" w:hAnsi="Times New Roman" w:cs="Times New Roman"/>
            <w:sz w:val="24"/>
            <w:szCs w:val="24"/>
            <w:rPrChange w:id="889" w:author="Luyu Liu" w:date="2019-12-17T18:04:00Z">
              <w:rPr>
                <w:noProof/>
              </w:rPr>
            </w:rPrChange>
          </w:rPr>
          <w:t>4</w:t>
        </w:r>
        <w:r w:rsidR="00314EAF" w:rsidRPr="00314EAF">
          <w:rPr>
            <w:rFonts w:ascii="Times New Roman" w:hAnsi="Times New Roman" w:cs="Times New Roman"/>
            <w:sz w:val="24"/>
            <w:szCs w:val="24"/>
            <w:rPrChange w:id="890" w:author="Luyu Liu" w:date="2019-12-17T18:04:00Z">
              <w:rPr>
                <w:rFonts w:eastAsia="Yu Mincho"/>
                <w:lang w:eastAsia="ja-JP"/>
              </w:rPr>
            </w:rPrChange>
          </w:rPr>
          <w:t>)</w:t>
        </w:r>
        <w:r w:rsidR="00314EAF">
          <w:rPr>
            <w:rFonts w:ascii="Times New Roman" w:hAnsi="Times New Roman" w:cs="Times New Roman"/>
            <w:sz w:val="24"/>
            <w:szCs w:val="24"/>
          </w:rPr>
          <w:fldChar w:fldCharType="end"/>
        </w:r>
      </w:ins>
      <w:ins w:id="891" w:author="Luyu Liu" w:date="2019-12-17T17:44:00Z">
        <w:r>
          <w:rPr>
            <w:rFonts w:ascii="Times New Roman" w:hAnsi="Times New Roman" w:cs="Times New Roman"/>
            <w:sz w:val="24"/>
            <w:szCs w:val="24"/>
          </w:rPr>
          <w:t>, we define average waiting time as the mathematical expectation of waiting time’s distribution across all trips.</w:t>
        </w:r>
      </w:ins>
    </w:p>
    <w:tbl>
      <w:tblPr>
        <w:tblW w:w="4950" w:type="pct"/>
        <w:jc w:val="center"/>
        <w:tblLook w:val="04A0" w:firstRow="1" w:lastRow="0" w:firstColumn="1" w:lastColumn="0" w:noHBand="0" w:noVBand="1"/>
      </w:tblPr>
      <w:tblGrid>
        <w:gridCol w:w="474"/>
        <w:gridCol w:w="8273"/>
        <w:gridCol w:w="519"/>
      </w:tblGrid>
      <w:tr w:rsidR="007843C1" w14:paraId="17FEFEE0" w14:textId="77777777" w:rsidTr="00FC10D1">
        <w:trPr>
          <w:trHeight w:val="580"/>
          <w:jc w:val="center"/>
          <w:ins w:id="892" w:author="Luyu Liu" w:date="2019-12-17T17:44:00Z"/>
        </w:trPr>
        <w:tc>
          <w:tcPr>
            <w:tcW w:w="256" w:type="pct"/>
            <w:vAlign w:val="center"/>
          </w:tcPr>
          <w:p w14:paraId="6F679DBA" w14:textId="77777777" w:rsidR="007843C1" w:rsidRDefault="007843C1" w:rsidP="00FC10D1">
            <w:pPr>
              <w:jc w:val="center"/>
              <w:rPr>
                <w:ins w:id="893" w:author="Luyu Liu" w:date="2019-12-17T17:44:00Z"/>
                <w:rFonts w:ascii="Times New Roman" w:eastAsia="Yu Mincho" w:hAnsi="Times New Roman" w:cs="Times New Roman"/>
                <w:sz w:val="24"/>
                <w:szCs w:val="24"/>
                <w:lang w:eastAsia="ja-JP"/>
              </w:rPr>
            </w:pPr>
          </w:p>
        </w:tc>
        <w:tc>
          <w:tcPr>
            <w:tcW w:w="4463" w:type="pct"/>
            <w:vAlign w:val="center"/>
            <w:hideMark/>
          </w:tcPr>
          <w:p w14:paraId="751AE59F" w14:textId="77777777" w:rsidR="007843C1" w:rsidRDefault="00B224E9" w:rsidP="00FC10D1">
            <w:pPr>
              <w:rPr>
                <w:ins w:id="894" w:author="Luyu Liu" w:date="2019-12-17T17:44:00Z"/>
                <w:rFonts w:ascii="Times New Roman" w:hAnsi="Times New Roman" w:cs="Times New Roman"/>
                <w:sz w:val="24"/>
                <w:szCs w:val="24"/>
              </w:rPr>
            </w:pPr>
            <m:oMathPara>
              <m:oMath>
                <m:acc>
                  <m:accPr>
                    <m:chr m:val="̅"/>
                    <m:ctrlPr>
                      <w:ins w:id="895" w:author="Luyu Liu" w:date="2019-12-17T17:44:00Z">
                        <w:rPr>
                          <w:rFonts w:ascii="Cambria Math" w:hAnsi="Cambria Math" w:cs="Times New Roman"/>
                          <w:i/>
                          <w:sz w:val="24"/>
                          <w:szCs w:val="24"/>
                        </w:rPr>
                      </w:ins>
                    </m:ctrlPr>
                  </m:accPr>
                  <m:e>
                    <m:r>
                      <w:ins w:id="896" w:author="Luyu Liu" w:date="2019-12-17T17:44:00Z">
                        <w:rPr>
                          <w:rFonts w:ascii="Cambria Math" w:hAnsi="Cambria Math" w:cs="Times New Roman"/>
                          <w:sz w:val="24"/>
                          <w:szCs w:val="24"/>
                        </w:rPr>
                        <m:t>δt</m:t>
                      </w:ins>
                    </m:r>
                  </m:e>
                </m:acc>
                <m:r>
                  <w:ins w:id="897" w:author="Luyu Liu" w:date="2019-12-17T17:44:00Z">
                    <w:rPr>
                      <w:rFonts w:ascii="Cambria Math" w:hAnsi="Cambria Math" w:cs="Times New Roman"/>
                      <w:sz w:val="24"/>
                      <w:szCs w:val="24"/>
                    </w:rPr>
                    <m:t>=E</m:t>
                  </w:ins>
                </m:r>
                <m:d>
                  <m:dPr>
                    <m:ctrlPr>
                      <w:ins w:id="898" w:author="Luyu Liu" w:date="2019-12-17T17:44:00Z">
                        <w:rPr>
                          <w:rFonts w:ascii="Cambria Math" w:hAnsi="Cambria Math" w:cs="Times New Roman"/>
                          <w:i/>
                          <w:sz w:val="24"/>
                          <w:szCs w:val="24"/>
                        </w:rPr>
                      </w:ins>
                    </m:ctrlPr>
                  </m:dPr>
                  <m:e>
                    <m:r>
                      <w:ins w:id="899" w:author="Luyu Liu" w:date="2019-12-17T17:44:00Z">
                        <w:rPr>
                          <w:rFonts w:ascii="Cambria Math" w:hAnsi="Cambria Math" w:cs="Times New Roman"/>
                          <w:sz w:val="24"/>
                          <w:szCs w:val="24"/>
                        </w:rPr>
                        <m:t>δ</m:t>
                      </w:ins>
                    </m:r>
                    <m:sSub>
                      <m:sSubPr>
                        <m:ctrlPr>
                          <w:ins w:id="900" w:author="Luyu Liu" w:date="2019-12-17T17:44:00Z">
                            <w:rPr>
                              <w:rFonts w:ascii="Cambria Math" w:hAnsi="Cambria Math" w:cs="Times New Roman"/>
                              <w:i/>
                              <w:sz w:val="24"/>
                              <w:szCs w:val="24"/>
                            </w:rPr>
                          </w:ins>
                        </m:ctrlPr>
                      </m:sSubPr>
                      <m:e>
                        <m:r>
                          <w:ins w:id="901" w:author="Luyu Liu" w:date="2019-12-17T17:44:00Z">
                            <w:rPr>
                              <w:rFonts w:ascii="Cambria Math" w:hAnsi="Cambria Math" w:cs="Times New Roman"/>
                              <w:sz w:val="24"/>
                              <w:szCs w:val="24"/>
                            </w:rPr>
                            <m:t>t</m:t>
                          </w:ins>
                        </m:r>
                      </m:e>
                      <m:sub>
                        <m:r>
                          <w:ins w:id="902" w:author="Luyu Liu" w:date="2019-12-17T17:44:00Z">
                            <w:rPr>
                              <w:rFonts w:ascii="Cambria Math" w:hAnsi="Cambria Math" w:cs="Times New Roman"/>
                              <w:sz w:val="24"/>
                              <w:szCs w:val="24"/>
                            </w:rPr>
                            <m:t>i</m:t>
                          </w:ins>
                        </m:r>
                      </m:sub>
                    </m:sSub>
                  </m:e>
                </m:d>
                <m:r>
                  <w:ins w:id="903" w:author="Luyu Liu" w:date="2019-12-17T17:44:00Z">
                    <w:rPr>
                      <w:rFonts w:ascii="Cambria Math" w:hAnsi="Cambria Math" w:cs="Times New Roman"/>
                      <w:sz w:val="24"/>
                      <w:szCs w:val="24"/>
                    </w:rPr>
                    <m:t>=</m:t>
                  </w:ins>
                </m:r>
                <m:f>
                  <m:fPr>
                    <m:ctrlPr>
                      <w:ins w:id="904" w:author="Luyu Liu" w:date="2019-12-17T17:44:00Z">
                        <w:rPr>
                          <w:rFonts w:ascii="Cambria Math" w:eastAsia="Yu Mincho" w:hAnsi="Cambria Math" w:cs="Times New Roman"/>
                          <w:i/>
                          <w:sz w:val="24"/>
                          <w:szCs w:val="24"/>
                          <w:lang w:eastAsia="ja-JP"/>
                        </w:rPr>
                      </w:ins>
                    </m:ctrlPr>
                  </m:fPr>
                  <m:num>
                    <m:r>
                      <w:ins w:id="905" w:author="Luyu Liu" w:date="2019-12-17T17:44:00Z">
                        <w:rPr>
                          <w:rFonts w:ascii="Cambria Math" w:eastAsia="Yu Mincho" w:hAnsi="Cambria Math" w:cs="Times New Roman"/>
                          <w:sz w:val="24"/>
                          <w:szCs w:val="24"/>
                          <w:lang w:eastAsia="ja-JP"/>
                        </w:rPr>
                        <m:t>1</m:t>
                      </w:ins>
                    </m:r>
                  </m:num>
                  <m:den>
                    <m:r>
                      <w:ins w:id="906" w:author="Luyu Liu" w:date="2019-12-17T17:44:00Z">
                        <w:rPr>
                          <w:rFonts w:ascii="Cambria Math" w:eastAsia="Yu Mincho" w:hAnsi="Cambria Math" w:cs="Times New Roman"/>
                          <w:sz w:val="24"/>
                          <w:szCs w:val="24"/>
                          <w:lang w:eastAsia="ja-JP"/>
                        </w:rPr>
                        <m:t>n</m:t>
                      </w:ins>
                    </m:r>
                  </m:den>
                </m:f>
                <m:nary>
                  <m:naryPr>
                    <m:chr m:val="∑"/>
                    <m:limLoc m:val="undOvr"/>
                    <m:ctrlPr>
                      <w:ins w:id="907" w:author="Luyu Liu" w:date="2019-12-17T17:44:00Z">
                        <w:rPr>
                          <w:rFonts w:ascii="Cambria Math" w:eastAsia="Yu Mincho" w:hAnsi="Cambria Math" w:cs="Times New Roman"/>
                          <w:i/>
                          <w:sz w:val="24"/>
                          <w:szCs w:val="24"/>
                          <w:lang w:eastAsia="ja-JP"/>
                        </w:rPr>
                      </w:ins>
                    </m:ctrlPr>
                  </m:naryPr>
                  <m:sub>
                    <m:r>
                      <w:ins w:id="908" w:author="Luyu Liu" w:date="2019-12-17T17:44:00Z">
                        <w:rPr>
                          <w:rFonts w:ascii="Cambria Math" w:eastAsia="Yu Mincho" w:hAnsi="Cambria Math" w:cs="Times New Roman"/>
                          <w:sz w:val="24"/>
                          <w:szCs w:val="24"/>
                          <w:lang w:eastAsia="ja-JP"/>
                        </w:rPr>
                        <m:t>i=1</m:t>
                      </w:ins>
                    </m:r>
                  </m:sub>
                  <m:sup>
                    <m:r>
                      <w:ins w:id="909" w:author="Luyu Liu" w:date="2019-12-17T17:44:00Z">
                        <w:rPr>
                          <w:rFonts w:ascii="Cambria Math" w:eastAsia="Yu Mincho" w:hAnsi="Cambria Math" w:cs="Times New Roman"/>
                          <w:sz w:val="24"/>
                          <w:szCs w:val="24"/>
                          <w:lang w:eastAsia="ja-JP"/>
                        </w:rPr>
                        <m:t>n</m:t>
                      </w:ins>
                    </m:r>
                  </m:sup>
                  <m:e>
                    <m:r>
                      <w:ins w:id="910" w:author="Luyu Liu" w:date="2019-12-17T17:44:00Z">
                        <w:rPr>
                          <w:rFonts w:ascii="Cambria Math" w:hAnsi="Cambria Math" w:cs="Times New Roman"/>
                          <w:sz w:val="24"/>
                          <w:szCs w:val="24"/>
                        </w:rPr>
                        <m:t>δ</m:t>
                      </w:ins>
                    </m:r>
                    <m:sSub>
                      <m:sSubPr>
                        <m:ctrlPr>
                          <w:ins w:id="911" w:author="Luyu Liu" w:date="2019-12-17T17:44:00Z">
                            <w:rPr>
                              <w:rFonts w:ascii="Cambria Math" w:hAnsi="Cambria Math" w:cs="Times New Roman"/>
                              <w:i/>
                              <w:sz w:val="24"/>
                              <w:szCs w:val="24"/>
                            </w:rPr>
                          </w:ins>
                        </m:ctrlPr>
                      </m:sSubPr>
                      <m:e>
                        <m:r>
                          <w:ins w:id="912" w:author="Luyu Liu" w:date="2019-12-17T17:44:00Z">
                            <w:rPr>
                              <w:rFonts w:ascii="Cambria Math" w:hAnsi="Cambria Math" w:cs="Times New Roman"/>
                              <w:sz w:val="24"/>
                              <w:szCs w:val="24"/>
                            </w:rPr>
                            <m:t>t</m:t>
                          </w:ins>
                        </m:r>
                      </m:e>
                      <m:sub>
                        <m:r>
                          <w:ins w:id="913" w:author="Luyu Liu" w:date="2019-12-17T17:44:00Z">
                            <w:rPr>
                              <w:rFonts w:ascii="Cambria Math" w:hAnsi="Cambria Math" w:cs="Times New Roman"/>
                              <w:sz w:val="24"/>
                              <w:szCs w:val="24"/>
                            </w:rPr>
                            <m:t>i</m:t>
                          </w:ins>
                        </m:r>
                      </m:sub>
                    </m:sSub>
                  </m:e>
                </m:nary>
              </m:oMath>
            </m:oMathPara>
          </w:p>
        </w:tc>
        <w:tc>
          <w:tcPr>
            <w:tcW w:w="280" w:type="pct"/>
            <w:vAlign w:val="center"/>
            <w:hideMark/>
          </w:tcPr>
          <w:p w14:paraId="23E80B1C" w14:textId="2EFCA907" w:rsidR="007843C1" w:rsidRPr="006D08E3" w:rsidRDefault="007843C1" w:rsidP="00FC10D1">
            <w:pPr>
              <w:pStyle w:val="TimesNewRoman"/>
              <w:rPr>
                <w:ins w:id="914" w:author="Luyu Liu" w:date="2019-12-17T17:44:00Z"/>
                <w:rFonts w:asciiTheme="minorHAnsi" w:hAnsiTheme="minorHAnsi" w:cstheme="minorBidi"/>
                <w:sz w:val="18"/>
                <w:szCs w:val="18"/>
              </w:rPr>
            </w:pPr>
            <w:ins w:id="915" w:author="Luyu Liu" w:date="2019-12-17T17:44:00Z">
              <w:r>
                <w:rPr>
                  <w:rFonts w:eastAsia="Yu Mincho"/>
                  <w:lang w:eastAsia="ja-JP"/>
                </w:rPr>
                <w:t>(</w:t>
              </w:r>
              <w:r>
                <w:rPr>
                  <w:noProof/>
                </w:rPr>
                <w:fldChar w:fldCharType="begin"/>
              </w:r>
              <w:r>
                <w:rPr>
                  <w:noProof/>
                </w:rPr>
                <w:instrText xml:space="preserve"> SEQ Equation \* ARABIC </w:instrText>
              </w:r>
              <w:r>
                <w:rPr>
                  <w:noProof/>
                </w:rPr>
                <w:fldChar w:fldCharType="separate"/>
              </w:r>
            </w:ins>
            <w:ins w:id="916" w:author="Luyu Liu" w:date="2019-12-17T17:47:00Z">
              <w:r w:rsidR="00D3641E">
                <w:rPr>
                  <w:noProof/>
                </w:rPr>
                <w:t>5</w:t>
              </w:r>
            </w:ins>
            <w:ins w:id="917" w:author="Luyu Liu" w:date="2019-12-17T17:44:00Z">
              <w:r>
                <w:rPr>
                  <w:noProof/>
                </w:rPr>
                <w:fldChar w:fldCharType="end"/>
              </w:r>
              <w:r>
                <w:rPr>
                  <w:rFonts w:eastAsia="Yu Mincho"/>
                  <w:lang w:eastAsia="ja-JP"/>
                </w:rPr>
                <w:t>)</w:t>
              </w:r>
            </w:ins>
          </w:p>
        </w:tc>
      </w:tr>
    </w:tbl>
    <w:p w14:paraId="2C8498B7" w14:textId="77777777" w:rsidR="007843C1" w:rsidRDefault="007843C1" w:rsidP="007843C1">
      <w:pPr>
        <w:rPr>
          <w:ins w:id="918" w:author="Luyu Liu" w:date="2019-12-17T17:44:00Z"/>
          <w:rFonts w:ascii="Times New Roman" w:hAnsi="Times New Roman" w:cs="Times New Roman"/>
          <w:sz w:val="24"/>
          <w:szCs w:val="24"/>
        </w:rPr>
      </w:pPr>
      <w:proofErr w:type="gramStart"/>
      <w:ins w:id="919" w:author="Luyu Liu" w:date="2019-12-17T17:44:00Z">
        <w:r>
          <w:rPr>
            <w:rFonts w:ascii="Times New Roman" w:hAnsi="Times New Roman" w:cs="Times New Roman"/>
            <w:sz w:val="24"/>
            <w:szCs w:val="24"/>
          </w:rPr>
          <w:t>where</w:t>
        </w:r>
        <w:proofErr w:type="gramEnd"/>
        <w:r>
          <w:rPr>
            <w:rFonts w:ascii="Times New Roman" w:hAnsi="Times New Roman" w:cs="Times New Roman"/>
            <w:sz w:val="24"/>
            <w:szCs w:val="24"/>
          </w:rPr>
          <w:t xml:space="preserv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waiting time of each trip </w:t>
        </w:r>
        <m:oMath>
          <m:r>
            <w:rPr>
              <w:rFonts w:ascii="Cambria Math" w:hAnsi="Cambria Math" w:cs="Times New Roman"/>
              <w:sz w:val="24"/>
              <w:szCs w:val="24"/>
            </w:rPr>
            <m:t>i</m:t>
          </m:r>
        </m:oMath>
        <w:r>
          <w:rPr>
            <w:rFonts w:ascii="Times New Roman" w:hAnsi="Times New Roman" w:cs="Times New Roman"/>
            <w:sz w:val="24"/>
            <w:szCs w:val="24"/>
          </w:rPr>
          <w:t>.</w:t>
        </w:r>
      </w:ins>
    </w:p>
    <w:p w14:paraId="7E20EB1D" w14:textId="6633817F" w:rsidR="007843C1" w:rsidDel="0014352B" w:rsidRDefault="006550FB">
      <w:pPr>
        <w:pStyle w:val="ListParagraph"/>
        <w:numPr>
          <w:ilvl w:val="1"/>
          <w:numId w:val="9"/>
        </w:numPr>
        <w:spacing w:line="256" w:lineRule="auto"/>
        <w:rPr>
          <w:moveFrom w:id="920" w:author="Miller, Harvey J." w:date="2019-12-10T13:13:00Z"/>
          <w:rFonts w:ascii="Times New Roman" w:hAnsi="Times New Roman" w:cs="Times New Roman"/>
          <w:sz w:val="24"/>
          <w:szCs w:val="24"/>
        </w:rPr>
        <w:pPrChange w:id="921" w:author="Miller, Harvey J." w:date="2019-12-10T13:12:00Z">
          <w:pPr/>
        </w:pPrChange>
      </w:pPr>
      <w:moveFrom w:id="922" w:author="Miller, Harvey J." w:date="2019-12-10T13:13:00Z">
        <w:del w:id="923" w:author="Luyu Liu" w:date="2019-12-17T15:51:00Z">
          <w:r w:rsidDel="007A1286">
            <w:rPr>
              <w:rFonts w:ascii="Times New Roman" w:hAnsi="Times New Roman" w:cs="Times New Roman"/>
              <w:sz w:val="24"/>
              <w:szCs w:val="24"/>
            </w:rPr>
            <w:delText xml:space="preserve">where: n is total number of trips and </w:delTex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Del="007A1286">
            <w:rPr>
              <w:rFonts w:ascii="Times New Roman" w:hAnsi="Times New Roman" w:cs="Times New Roman"/>
              <w:sz w:val="24"/>
              <w:szCs w:val="24"/>
            </w:rPr>
            <w:delText xml:space="preserve"> is the waiting time of each trip </w:delText>
          </w:r>
          <m:oMath>
            <m:r>
              <w:rPr>
                <w:rFonts w:ascii="Cambria Math" w:hAnsi="Cambria Math" w:cs="Times New Roman"/>
                <w:sz w:val="24"/>
                <w:szCs w:val="24"/>
              </w:rPr>
              <m:t>i</m:t>
            </m:r>
          </m:oMath>
          <w:r w:rsidDel="007A1286">
            <w:rPr>
              <w:rFonts w:ascii="Times New Roman" w:hAnsi="Times New Roman" w:cs="Times New Roman"/>
              <w:sz w:val="24"/>
              <w:szCs w:val="24"/>
            </w:rPr>
            <w:delText>.</w:delText>
          </w:r>
        </w:del>
      </w:moveFrom>
    </w:p>
    <w:moveFromRangeEnd w:id="640"/>
    <w:p w14:paraId="5D98376B" w14:textId="77777777" w:rsidR="006550FB" w:rsidRPr="0014352B" w:rsidRDefault="006550FB">
      <w:pPr>
        <w:spacing w:line="256" w:lineRule="auto"/>
        <w:rPr>
          <w:rFonts w:ascii="Times New Roman" w:hAnsi="Times New Roman" w:cs="Times New Roman"/>
          <w:sz w:val="24"/>
          <w:szCs w:val="24"/>
          <w:rPrChange w:id="924" w:author="Miller, Harvey J." w:date="2019-12-10T13:12:00Z">
            <w:rPr/>
          </w:rPrChange>
        </w:rPr>
      </w:pPr>
    </w:p>
    <w:p w14:paraId="3392F7A3" w14:textId="77777777" w:rsidR="006550FB" w:rsidRPr="0041102B" w:rsidRDefault="006550FB" w:rsidP="006550FB">
      <w:pPr>
        <w:pStyle w:val="ListParagraph"/>
        <w:numPr>
          <w:ilvl w:val="1"/>
          <w:numId w:val="5"/>
        </w:numPr>
        <w:spacing w:line="256" w:lineRule="auto"/>
        <w:rPr>
          <w:rFonts w:ascii="Times New Roman" w:hAnsi="Times New Roman" w:cs="Times New Roman"/>
          <w:b/>
          <w:sz w:val="24"/>
          <w:szCs w:val="24"/>
        </w:rPr>
      </w:pPr>
      <w:commentRangeStart w:id="925"/>
      <w:commentRangeStart w:id="926"/>
      <w:r w:rsidRPr="0041102B">
        <w:rPr>
          <w:rFonts w:ascii="Times New Roman" w:hAnsi="Times New Roman" w:cs="Times New Roman"/>
          <w:b/>
          <w:sz w:val="24"/>
          <w:szCs w:val="24"/>
        </w:rPr>
        <w:t>Trip planning strategies</w:t>
      </w:r>
      <w:commentRangeEnd w:id="925"/>
      <w:r w:rsidR="007C66AE">
        <w:rPr>
          <w:rStyle w:val="CommentReference"/>
        </w:rPr>
        <w:commentReference w:id="925"/>
      </w:r>
      <w:commentRangeEnd w:id="926"/>
      <w:r w:rsidR="007A1286">
        <w:rPr>
          <w:rStyle w:val="CommentReference"/>
        </w:rPr>
        <w:commentReference w:id="926"/>
      </w:r>
    </w:p>
    <w:p w14:paraId="2832F40B" w14:textId="02D5AE76" w:rsidR="006550FB" w:rsidRDefault="006550FB" w:rsidP="00531192">
      <w:pPr>
        <w:pStyle w:val="Caption"/>
        <w:keepNext/>
        <w:jc w:val="both"/>
      </w:pPr>
      <w:r w:rsidRPr="00924D51">
        <w:rPr>
          <w:rFonts w:ascii="Times New Roman" w:hAnsi="Times New Roman" w:cs="Times New Roman"/>
          <w:i w:val="0"/>
          <w:iCs w:val="0"/>
          <w:color w:val="auto"/>
          <w:sz w:val="24"/>
          <w:szCs w:val="24"/>
        </w:rPr>
        <w:t xml:space="preserve">A trip planning strategy (TPS) can be interpreted as a tactic for a user to plan and execute a transit trip. There are different trip planning strategies for both RTI apps and non-RTI users to determine their HDT.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24055515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ins w:id="927" w:author="Luyu Liu" w:date="2019-12-17T23:20:00Z">
        <w:r w:rsidR="00400BA3" w:rsidRPr="00400BA3">
          <w:rPr>
            <w:rFonts w:ascii="Times New Roman" w:hAnsi="Times New Roman" w:cs="Times New Roman"/>
            <w:i w:val="0"/>
            <w:iCs w:val="0"/>
            <w:color w:val="auto"/>
            <w:sz w:val="24"/>
            <w:szCs w:val="24"/>
            <w:rPrChange w:id="928" w:author="Luyu Liu" w:date="2019-12-17T23:20:00Z">
              <w:rPr>
                <w:rFonts w:ascii="Times New Roman" w:hAnsi="Times New Roman" w:cs="Times New Roman"/>
                <w:sz w:val="24"/>
                <w:szCs w:val="24"/>
              </w:rPr>
            </w:rPrChange>
          </w:rPr>
          <w:t xml:space="preserve">Table </w:t>
        </w:r>
        <w:r w:rsidR="00400BA3" w:rsidRPr="00400BA3">
          <w:rPr>
            <w:rFonts w:ascii="Times New Roman" w:hAnsi="Times New Roman" w:cs="Times New Roman"/>
            <w:i w:val="0"/>
            <w:iCs w:val="0"/>
            <w:color w:val="auto"/>
            <w:sz w:val="24"/>
            <w:szCs w:val="24"/>
            <w:rPrChange w:id="929" w:author="Luyu Liu" w:date="2019-12-17T23:20:00Z">
              <w:rPr>
                <w:rFonts w:ascii="Times New Roman" w:hAnsi="Times New Roman" w:cs="Times New Roman"/>
                <w:noProof/>
                <w:sz w:val="24"/>
                <w:szCs w:val="24"/>
              </w:rPr>
            </w:rPrChange>
          </w:rPr>
          <w:t>1</w:t>
        </w:r>
      </w:ins>
      <w:del w:id="930" w:author="Luyu Liu" w:date="2019-12-17T16:21:00Z">
        <w:r w:rsidRPr="00924D51" w:rsidDel="00FB0CF6">
          <w:rPr>
            <w:rFonts w:ascii="Times New Roman" w:hAnsi="Times New Roman" w:cs="Times New Roman"/>
            <w:i w:val="0"/>
            <w:iCs w:val="0"/>
            <w:color w:val="auto"/>
            <w:sz w:val="24"/>
            <w:szCs w:val="24"/>
          </w:rPr>
          <w:delText>Table 1</w:delText>
        </w:r>
      </w:del>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summarizes the strategies we explore in this study; we elaborate these below. </w:t>
      </w:r>
    </w:p>
    <w:tbl>
      <w:tblPr>
        <w:tblStyle w:val="TableGrid"/>
        <w:tblW w:w="0" w:type="auto"/>
        <w:jc w:val="center"/>
        <w:tblLook w:val="04A0" w:firstRow="1" w:lastRow="0" w:firstColumn="1" w:lastColumn="0" w:noHBand="0" w:noVBand="1"/>
      </w:tblPr>
      <w:tblGrid>
        <w:gridCol w:w="4315"/>
        <w:gridCol w:w="4638"/>
      </w:tblGrid>
      <w:tr w:rsidR="006550FB" w14:paraId="69929FF4" w14:textId="77777777" w:rsidTr="00494C8F">
        <w:trPr>
          <w:trHeight w:val="353"/>
          <w:jc w:val="center"/>
        </w:trPr>
        <w:tc>
          <w:tcPr>
            <w:tcW w:w="4315" w:type="dxa"/>
            <w:tcBorders>
              <w:bottom w:val="single" w:sz="4" w:space="0" w:color="auto"/>
            </w:tcBorders>
          </w:tcPr>
          <w:p w14:paraId="45C91CF1"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Non-RTI trip planning strategy</w:t>
            </w:r>
          </w:p>
        </w:tc>
        <w:tc>
          <w:tcPr>
            <w:tcW w:w="4638" w:type="dxa"/>
            <w:tcBorders>
              <w:bottom w:val="single" w:sz="4" w:space="0" w:color="auto"/>
            </w:tcBorders>
          </w:tcPr>
          <w:p w14:paraId="4F682650"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RTI-based trip planning strategy</w:t>
            </w:r>
          </w:p>
        </w:tc>
      </w:tr>
      <w:tr w:rsidR="006550FB" w14:paraId="5B973EBA" w14:textId="77777777" w:rsidTr="00494C8F">
        <w:trPr>
          <w:trHeight w:val="353"/>
          <w:jc w:val="center"/>
        </w:trPr>
        <w:tc>
          <w:tcPr>
            <w:tcW w:w="4315" w:type="dxa"/>
            <w:tcBorders>
              <w:top w:val="single" w:sz="4" w:space="0" w:color="auto"/>
              <w:left w:val="single" w:sz="4" w:space="0" w:color="auto"/>
              <w:bottom w:val="nil"/>
              <w:right w:val="single" w:sz="4" w:space="0" w:color="auto"/>
            </w:tcBorders>
          </w:tcPr>
          <w:p w14:paraId="390F4C20" w14:textId="698BB126"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Arbitrary tactic</w:t>
            </w:r>
            <w:r w:rsidR="00531192">
              <w:rPr>
                <w:rFonts w:ascii="Times New Roman" w:hAnsi="Times New Roman" w:cs="Times New Roman"/>
                <w:sz w:val="24"/>
                <w:szCs w:val="24"/>
              </w:rPr>
              <w:t xml:space="preserve"> (AT)</w:t>
            </w:r>
          </w:p>
        </w:tc>
        <w:tc>
          <w:tcPr>
            <w:tcW w:w="4638" w:type="dxa"/>
            <w:tcBorders>
              <w:top w:val="single" w:sz="4" w:space="0" w:color="auto"/>
              <w:left w:val="single" w:sz="4" w:space="0" w:color="auto"/>
              <w:bottom w:val="nil"/>
              <w:right w:val="single" w:sz="4" w:space="0" w:color="auto"/>
            </w:tcBorders>
          </w:tcPr>
          <w:p w14:paraId="1AE84477" w14:textId="2B0B8A52"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Greedy tactic</w:t>
            </w:r>
            <w:r w:rsidR="00531192">
              <w:rPr>
                <w:rFonts w:ascii="Times New Roman" w:hAnsi="Times New Roman" w:cs="Times New Roman"/>
                <w:sz w:val="24"/>
                <w:szCs w:val="24"/>
              </w:rPr>
              <w:t xml:space="preserve"> (GT)</w:t>
            </w:r>
          </w:p>
        </w:tc>
      </w:tr>
      <w:tr w:rsidR="006550FB" w14:paraId="25CA489D" w14:textId="77777777" w:rsidTr="00494C8F">
        <w:trPr>
          <w:trHeight w:val="353"/>
          <w:jc w:val="center"/>
        </w:trPr>
        <w:tc>
          <w:tcPr>
            <w:tcW w:w="4315" w:type="dxa"/>
            <w:tcBorders>
              <w:top w:val="nil"/>
              <w:left w:val="single" w:sz="4" w:space="0" w:color="auto"/>
              <w:bottom w:val="nil"/>
              <w:right w:val="single" w:sz="4" w:space="0" w:color="auto"/>
            </w:tcBorders>
          </w:tcPr>
          <w:p w14:paraId="544E59EF" w14:textId="71098A27"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Scheduled tactic</w:t>
            </w:r>
            <w:r w:rsidR="00531192">
              <w:rPr>
                <w:rFonts w:ascii="Times New Roman" w:hAnsi="Times New Roman" w:cs="Times New Roman"/>
                <w:sz w:val="24"/>
                <w:szCs w:val="24"/>
              </w:rPr>
              <w:t xml:space="preserve"> (ST)</w:t>
            </w:r>
          </w:p>
        </w:tc>
        <w:tc>
          <w:tcPr>
            <w:tcW w:w="4638" w:type="dxa"/>
            <w:tcBorders>
              <w:top w:val="nil"/>
              <w:left w:val="single" w:sz="4" w:space="0" w:color="auto"/>
              <w:bottom w:val="nil"/>
              <w:right w:val="single" w:sz="4" w:space="0" w:color="auto"/>
            </w:tcBorders>
          </w:tcPr>
          <w:p w14:paraId="5CDD0309" w14:textId="4F2F2115"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Prudent tactic (PT)</w:t>
            </w:r>
          </w:p>
        </w:tc>
      </w:tr>
      <w:tr w:rsidR="006550FB" w14:paraId="40244A18" w14:textId="77777777" w:rsidTr="00494C8F">
        <w:trPr>
          <w:trHeight w:val="337"/>
          <w:jc w:val="center"/>
        </w:trPr>
        <w:tc>
          <w:tcPr>
            <w:tcW w:w="4315" w:type="dxa"/>
            <w:tcBorders>
              <w:top w:val="nil"/>
              <w:left w:val="single" w:sz="4" w:space="0" w:color="auto"/>
              <w:bottom w:val="single" w:sz="4" w:space="0" w:color="auto"/>
              <w:right w:val="single" w:sz="4" w:space="0" w:color="auto"/>
            </w:tcBorders>
          </w:tcPr>
          <w:p w14:paraId="5C50686E" w14:textId="3B84B5F0"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Empirical tactic (ET)</w:t>
            </w:r>
          </w:p>
        </w:tc>
        <w:tc>
          <w:tcPr>
            <w:tcW w:w="4638" w:type="dxa"/>
            <w:tcBorders>
              <w:top w:val="nil"/>
              <w:left w:val="single" w:sz="4" w:space="0" w:color="auto"/>
              <w:bottom w:val="single" w:sz="4" w:space="0" w:color="auto"/>
              <w:right w:val="single" w:sz="4" w:space="0" w:color="auto"/>
            </w:tcBorders>
          </w:tcPr>
          <w:p w14:paraId="13C3230C" w14:textId="5A21FD7C" w:rsidR="006550FB" w:rsidRDefault="006550FB" w:rsidP="00D50DD6">
            <w:pPr>
              <w:jc w:val="center"/>
              <w:rPr>
                <w:rFonts w:ascii="Times New Roman" w:hAnsi="Times New Roman" w:cs="Times New Roman"/>
                <w:sz w:val="24"/>
                <w:szCs w:val="24"/>
              </w:rPr>
            </w:pPr>
          </w:p>
        </w:tc>
      </w:tr>
    </w:tbl>
    <w:p w14:paraId="4B3B402D" w14:textId="2CFFA60A" w:rsidR="006550FB" w:rsidRDefault="006550FB" w:rsidP="006550FB">
      <w:pPr>
        <w:jc w:val="center"/>
        <w:rPr>
          <w:ins w:id="931" w:author="Luyu Liu" w:date="2019-12-17T16:14:00Z"/>
          <w:rFonts w:ascii="Times New Roman" w:hAnsi="Times New Roman" w:cs="Times New Roman"/>
          <w:sz w:val="24"/>
          <w:szCs w:val="24"/>
        </w:rPr>
      </w:pPr>
      <w:bookmarkStart w:id="932" w:name="_Ref24055515"/>
      <w:r w:rsidRPr="00924D51">
        <w:rPr>
          <w:rFonts w:ascii="Times New Roman" w:hAnsi="Times New Roman" w:cs="Times New Roman"/>
          <w:sz w:val="24"/>
          <w:szCs w:val="24"/>
        </w:rPr>
        <w:t xml:space="preserve">Table </w:t>
      </w:r>
      <w:r w:rsidRPr="00924D51">
        <w:rPr>
          <w:rFonts w:ascii="Times New Roman" w:hAnsi="Times New Roman" w:cs="Times New Roman"/>
          <w:sz w:val="24"/>
          <w:szCs w:val="24"/>
        </w:rPr>
        <w:fldChar w:fldCharType="begin"/>
      </w:r>
      <w:r w:rsidRPr="00924D51">
        <w:rPr>
          <w:rFonts w:ascii="Times New Roman" w:hAnsi="Times New Roman" w:cs="Times New Roman"/>
          <w:sz w:val="24"/>
          <w:szCs w:val="24"/>
        </w:rPr>
        <w:instrText xml:space="preserve"> SEQ Table \* ARABIC </w:instrText>
      </w:r>
      <w:r w:rsidRPr="00924D51">
        <w:rPr>
          <w:rFonts w:ascii="Times New Roman" w:hAnsi="Times New Roman" w:cs="Times New Roman"/>
          <w:sz w:val="24"/>
          <w:szCs w:val="24"/>
        </w:rPr>
        <w:fldChar w:fldCharType="separate"/>
      </w:r>
      <w:r w:rsidR="00400BA3">
        <w:rPr>
          <w:rFonts w:ascii="Times New Roman" w:hAnsi="Times New Roman" w:cs="Times New Roman"/>
          <w:noProof/>
          <w:sz w:val="24"/>
          <w:szCs w:val="24"/>
        </w:rPr>
        <w:t>1</w:t>
      </w:r>
      <w:r w:rsidRPr="00924D51">
        <w:rPr>
          <w:rFonts w:ascii="Times New Roman" w:hAnsi="Times New Roman" w:cs="Times New Roman"/>
          <w:sz w:val="24"/>
          <w:szCs w:val="24"/>
        </w:rPr>
        <w:fldChar w:fldCharType="end"/>
      </w:r>
      <w:bookmarkEnd w:id="932"/>
      <w:r w:rsidR="00291929">
        <w:rPr>
          <w:rFonts w:ascii="Times New Roman" w:hAnsi="Times New Roman" w:cs="Times New Roman"/>
          <w:sz w:val="24"/>
          <w:szCs w:val="24"/>
        </w:rPr>
        <w:t>:</w:t>
      </w:r>
      <w:r w:rsidRPr="00924D51">
        <w:rPr>
          <w:rFonts w:ascii="Times New Roman" w:hAnsi="Times New Roman" w:cs="Times New Roman"/>
          <w:sz w:val="24"/>
          <w:szCs w:val="24"/>
        </w:rPr>
        <w:t xml:space="preserve"> Non-RTI and RTI-based trip planning strategies</w:t>
      </w:r>
      <w:r w:rsidR="00291929">
        <w:rPr>
          <w:rFonts w:ascii="Times New Roman" w:hAnsi="Times New Roman" w:cs="Times New Roman"/>
          <w:sz w:val="24"/>
          <w:szCs w:val="24"/>
        </w:rPr>
        <w:t>.</w:t>
      </w:r>
    </w:p>
    <w:p w14:paraId="3855AF08" w14:textId="542BB98C" w:rsidR="005650D1" w:rsidRPr="0001461D" w:rsidDel="00FB0CF6" w:rsidRDefault="005650D1">
      <w:pPr>
        <w:rPr>
          <w:del w:id="933" w:author="Luyu Liu" w:date="2019-12-17T16:22:00Z"/>
          <w:rFonts w:ascii="Times New Roman" w:hAnsi="Times New Roman" w:cs="Times New Roman"/>
          <w:sz w:val="24"/>
          <w:szCs w:val="24"/>
        </w:rPr>
        <w:pPrChange w:id="934" w:author="Luyu Liu" w:date="2019-12-17T16:14:00Z">
          <w:pPr>
            <w:jc w:val="center"/>
          </w:pPr>
        </w:pPrChange>
      </w:pPr>
    </w:p>
    <w:p w14:paraId="3B19E6CC" w14:textId="6AB5DD04" w:rsidR="006550FB" w:rsidRPr="00FB0CF6" w:rsidRDefault="006550FB">
      <w:pPr>
        <w:rPr>
          <w:ins w:id="935" w:author="Miller, Harvey J." w:date="2019-12-10T13:35:00Z"/>
          <w:rFonts w:ascii="Times New Roman" w:hAnsi="Times New Roman" w:cs="Times New Roman"/>
          <w:sz w:val="24"/>
          <w:szCs w:val="24"/>
        </w:rPr>
        <w:pPrChange w:id="936" w:author="Luyu Liu" w:date="2019-12-17T16:22:00Z">
          <w:pPr>
            <w:pStyle w:val="Caption"/>
            <w:keepNext/>
            <w:jc w:val="both"/>
          </w:pPr>
        </w:pPrChange>
      </w:pPr>
      <w:r w:rsidRPr="004B1A87">
        <w:rPr>
          <w:rFonts w:ascii="Times New Roman" w:hAnsi="Times New Roman" w:cs="Times New Roman"/>
          <w:sz w:val="24"/>
          <w:szCs w:val="24"/>
        </w:rPr>
        <w:t>Assuming no disturbance on user’s walking and boarding process, different TPSs have only one controllable factor to determine the actual waiting time, namely, the home departure time (HDT)</w:t>
      </w:r>
      <w:ins w:id="937" w:author="Luyu Liu" w:date="2019-12-17T17:53:00Z">
        <w:r w:rsidR="00641699">
          <w:rPr>
            <w:rFonts w:ascii="Times New Roman" w:hAnsi="Times New Roman" w:cs="Times New Roman"/>
            <w:sz w:val="24"/>
            <w:szCs w:val="24"/>
          </w:rPr>
          <w:t xml:space="preserve">. Equation </w:t>
        </w:r>
      </w:ins>
      <w:ins w:id="938" w:author="Luyu Liu" w:date="2019-12-17T17:54:00Z">
        <w:r w:rsidR="00641699">
          <w:rPr>
            <w:rFonts w:ascii="Times New Roman" w:hAnsi="Times New Roman" w:cs="Times New Roman"/>
            <w:sz w:val="24"/>
            <w:szCs w:val="24"/>
          </w:rPr>
          <w:fldChar w:fldCharType="begin"/>
        </w:r>
        <w:r w:rsidR="00641699">
          <w:rPr>
            <w:rFonts w:ascii="Times New Roman" w:hAnsi="Times New Roman" w:cs="Times New Roman"/>
            <w:sz w:val="24"/>
            <w:szCs w:val="24"/>
          </w:rPr>
          <w:instrText xml:space="preserve"> REF _Ref27497705 \h </w:instrText>
        </w:r>
      </w:ins>
      <w:r w:rsidR="00641699">
        <w:rPr>
          <w:rFonts w:ascii="Times New Roman" w:hAnsi="Times New Roman" w:cs="Times New Roman"/>
          <w:sz w:val="24"/>
          <w:szCs w:val="24"/>
        </w:rPr>
        <w:instrText xml:space="preserve"> \* MERGEFORMAT </w:instrText>
      </w:r>
      <w:r w:rsidR="00641699">
        <w:rPr>
          <w:rFonts w:ascii="Times New Roman" w:hAnsi="Times New Roman" w:cs="Times New Roman"/>
          <w:sz w:val="24"/>
          <w:szCs w:val="24"/>
        </w:rPr>
      </w:r>
      <w:r w:rsidR="00641699">
        <w:rPr>
          <w:rFonts w:ascii="Times New Roman" w:hAnsi="Times New Roman" w:cs="Times New Roman"/>
          <w:sz w:val="24"/>
          <w:szCs w:val="24"/>
        </w:rPr>
        <w:fldChar w:fldCharType="separate"/>
      </w:r>
      <w:ins w:id="939" w:author="Luyu Liu" w:date="2019-12-17T23:20:00Z">
        <w:r w:rsidR="00400BA3" w:rsidRPr="00400BA3">
          <w:rPr>
            <w:rFonts w:ascii="Times New Roman" w:hAnsi="Times New Roman" w:cs="Times New Roman"/>
            <w:sz w:val="24"/>
            <w:szCs w:val="24"/>
            <w:rPrChange w:id="940" w:author="Luyu Liu" w:date="2019-12-17T23:20:00Z">
              <w:rPr>
                <w:rFonts w:eastAsia="Yu Mincho"/>
                <w:i w:val="0"/>
                <w:iCs w:val="0"/>
                <w:lang w:eastAsia="ja-JP"/>
              </w:rPr>
            </w:rPrChange>
          </w:rPr>
          <w:t>(</w:t>
        </w:r>
        <w:r w:rsidR="00400BA3" w:rsidRPr="00400BA3">
          <w:rPr>
            <w:rFonts w:ascii="Times New Roman" w:hAnsi="Times New Roman" w:cs="Times New Roman"/>
            <w:sz w:val="24"/>
            <w:szCs w:val="24"/>
            <w:rPrChange w:id="941" w:author="Luyu Liu" w:date="2019-12-17T23:20:00Z">
              <w:rPr>
                <w:i w:val="0"/>
                <w:iCs w:val="0"/>
                <w:noProof/>
              </w:rPr>
            </w:rPrChange>
          </w:rPr>
          <w:t>4</w:t>
        </w:r>
        <w:r w:rsidR="00400BA3" w:rsidRPr="00400BA3">
          <w:rPr>
            <w:rFonts w:ascii="Times New Roman" w:hAnsi="Times New Roman" w:cs="Times New Roman"/>
            <w:sz w:val="24"/>
            <w:szCs w:val="24"/>
            <w:rPrChange w:id="942" w:author="Luyu Liu" w:date="2019-12-17T23:20:00Z">
              <w:rPr>
                <w:rFonts w:eastAsia="Yu Mincho"/>
                <w:i w:val="0"/>
                <w:iCs w:val="0"/>
                <w:lang w:eastAsia="ja-JP"/>
              </w:rPr>
            </w:rPrChange>
          </w:rPr>
          <w:t>)</w:t>
        </w:r>
      </w:ins>
      <w:ins w:id="943" w:author="Luyu Liu" w:date="2019-12-17T17:54:00Z">
        <w:r w:rsidR="00641699">
          <w:rPr>
            <w:rFonts w:ascii="Times New Roman" w:hAnsi="Times New Roman" w:cs="Times New Roman"/>
            <w:sz w:val="24"/>
            <w:szCs w:val="24"/>
          </w:rPr>
          <w:fldChar w:fldCharType="end"/>
        </w:r>
      </w:ins>
      <w:ins w:id="944" w:author="Luyu Liu" w:date="2019-12-17T17:53:00Z">
        <w:r w:rsidR="00641699" w:rsidRPr="00641699">
          <w:rPr>
            <w:rFonts w:ascii="Times New Roman" w:hAnsi="Times New Roman" w:cs="Times New Roman"/>
            <w:sz w:val="24"/>
            <w:szCs w:val="24"/>
          </w:rPr>
          <w:fldChar w:fldCharType="begin"/>
        </w:r>
        <w:r w:rsidR="00641699">
          <w:rPr>
            <w:rFonts w:ascii="Times New Roman" w:hAnsi="Times New Roman" w:cs="Times New Roman"/>
            <w:sz w:val="24"/>
            <w:szCs w:val="24"/>
          </w:rPr>
          <w:instrText xml:space="preserve"> REF _Ref19627149 \h  \* MERGEFORMAT </w:instrText>
        </w:r>
      </w:ins>
      <w:r w:rsidR="00641699" w:rsidRPr="00641699">
        <w:rPr>
          <w:rFonts w:ascii="Times New Roman" w:hAnsi="Times New Roman" w:cs="Times New Roman"/>
          <w:sz w:val="24"/>
          <w:szCs w:val="24"/>
        </w:rPr>
      </w:r>
      <w:ins w:id="945" w:author="Luyu Liu" w:date="2019-12-17T17:53:00Z">
        <w:r w:rsidR="00641699" w:rsidRPr="00641699">
          <w:rPr>
            <w:rFonts w:ascii="Times New Roman" w:hAnsi="Times New Roman" w:cs="Times New Roman"/>
            <w:sz w:val="24"/>
            <w:szCs w:val="24"/>
            <w:rPrChange w:id="946" w:author="Luyu Liu" w:date="2019-12-17T17:54:00Z">
              <w:rPr>
                <w:rFonts w:ascii="Times New Roman" w:hAnsi="Times New Roman" w:cs="Times New Roman"/>
                <w:i w:val="0"/>
                <w:iCs w:val="0"/>
                <w:sz w:val="24"/>
                <w:szCs w:val="24"/>
              </w:rPr>
            </w:rPrChange>
          </w:rPr>
          <w:fldChar w:fldCharType="end"/>
        </w:r>
        <w:r w:rsidR="00641699">
          <w:rPr>
            <w:rFonts w:ascii="Times New Roman" w:hAnsi="Times New Roman" w:cs="Times New Roman"/>
            <w:sz w:val="24"/>
            <w:szCs w:val="24"/>
          </w:rPr>
          <w:t xml:space="preserve"> also demonstrates that the only factor that user can control and can affect waiting time </w:t>
        </w:r>
        <w:proofErr w:type="gramStart"/>
        <w:r w:rsidR="00641699">
          <w:rPr>
            <w:rFonts w:ascii="Times New Roman" w:hAnsi="Times New Roman" w:cs="Times New Roman"/>
            <w:sz w:val="24"/>
            <w:szCs w:val="24"/>
          </w:rPr>
          <w:t xml:space="preserve">is </w:t>
        </w:r>
        <w:proofErr w:type="gramEnd"/>
        <m:oMath>
          <m:sSub>
            <m:sSubPr>
              <m:ctrlPr>
                <w:rPr>
                  <w:rFonts w:ascii="Cambria Math" w:hAnsi="Cambria Math" w:cs="Times New Roman"/>
                  <w:sz w:val="24"/>
                  <w:szCs w:val="24"/>
                </w:rPr>
              </m:ctrlPr>
            </m:sSubPr>
            <m:e>
              <m:r>
                <w:rPr>
                  <w:rFonts w:ascii="Cambria Math" w:hAnsi="Cambria Math" w:cs="Times New Roman"/>
                  <w:sz w:val="24"/>
                  <w:szCs w:val="24"/>
                  <w:rPrChange w:id="947" w:author="Luyu Liu" w:date="2019-12-17T17:54:00Z">
                    <w:rPr>
                      <w:rFonts w:ascii="Cambria Math" w:hAnsi="Cambria Math" w:cs="Times New Roman"/>
                      <w:sz w:val="24"/>
                      <w:szCs w:val="24"/>
                    </w:rPr>
                  </w:rPrChange>
                </w:rPr>
                <m:t>t</m:t>
              </m:r>
            </m:e>
            <m:sub>
              <m:r>
                <w:rPr>
                  <w:rFonts w:ascii="Cambria Math" w:hAnsi="Cambria Math" w:cs="Times New Roman"/>
                  <w:sz w:val="24"/>
                  <w:szCs w:val="24"/>
                  <w:rPrChange w:id="948" w:author="Luyu Liu" w:date="2019-12-17T17:54:00Z">
                    <w:rPr>
                      <w:rFonts w:ascii="Cambria Math" w:hAnsi="Cambria Math" w:cs="Times New Roman"/>
                      <w:sz w:val="24"/>
                      <w:szCs w:val="24"/>
                    </w:rPr>
                  </w:rPrChange>
                </w:rPr>
                <m:t>hd</m:t>
              </m:r>
            </m:sub>
          </m:sSub>
        </m:oMath>
        <w:r w:rsidR="00641699">
          <w:rPr>
            <w:rFonts w:ascii="Times New Roman" w:hAnsi="Times New Roman" w:cs="Times New Roman"/>
            <w:sz w:val="24"/>
            <w:szCs w:val="24"/>
          </w:rPr>
          <w:t>, given a static walking time.</w:t>
        </w:r>
      </w:ins>
      <w:ins w:id="949" w:author="Luyu Liu" w:date="2019-12-17T17:54:00Z">
        <w:r w:rsidR="00641699">
          <w:rPr>
            <w:rFonts w:ascii="Times New Roman" w:hAnsi="Times New Roman" w:cs="Times New Roman"/>
            <w:sz w:val="24"/>
            <w:szCs w:val="24"/>
          </w:rPr>
          <w:t xml:space="preserve"> </w:t>
        </w:r>
      </w:ins>
      <w:del w:id="950" w:author="Luyu Liu" w:date="2019-12-17T17:13:00Z">
        <w:r w:rsidRPr="0001461D" w:rsidDel="007873CE">
          <w:rPr>
            <w:rFonts w:ascii="Times New Roman" w:hAnsi="Times New Roman" w:cs="Times New Roman"/>
            <w:sz w:val="24"/>
            <w:szCs w:val="24"/>
          </w:rPr>
          <w:delText>.</w:delText>
        </w:r>
      </w:del>
      <w:del w:id="951" w:author="Luyu Liu" w:date="2019-12-17T17:53:00Z">
        <w:r w:rsidRPr="004B1A87" w:rsidDel="00641699">
          <w:rPr>
            <w:rFonts w:ascii="Times New Roman" w:hAnsi="Times New Roman" w:cs="Times New Roman"/>
            <w:sz w:val="24"/>
            <w:szCs w:val="24"/>
          </w:rPr>
          <w:delText xml:space="preserve"> Equation </w:delText>
        </w:r>
      </w:del>
      <w:ins w:id="952" w:author="Luyu Liu" w:date="2019-12-17T17:13:00Z">
        <w:r w:rsidR="007873CE">
          <w:rPr>
            <w:rFonts w:ascii="Times New Roman" w:hAnsi="Times New Roman" w:cs="Times New Roman"/>
            <w:sz w:val="24"/>
            <w:szCs w:val="24"/>
          </w:rPr>
          <w:t>Therefore, in the following sections, we will</w:t>
        </w:r>
      </w:ins>
      <w:ins w:id="953" w:author="Luyu Liu" w:date="2019-12-17T17:14:00Z">
        <w:r w:rsidR="007873CE">
          <w:rPr>
            <w:rFonts w:ascii="Times New Roman" w:hAnsi="Times New Roman" w:cs="Times New Roman"/>
            <w:sz w:val="24"/>
            <w:szCs w:val="24"/>
          </w:rPr>
          <w:t xml:space="preserve"> define each TPS by giving the formula of </w:t>
        </w:r>
      </w:ins>
      <w:ins w:id="954" w:author="Luyu Liu" w:date="2019-12-17T17:43:00Z">
        <w:r w:rsidR="00923318">
          <w:rPr>
            <w:rFonts w:ascii="Times New Roman" w:hAnsi="Times New Roman" w:cs="Times New Roman"/>
            <w:sz w:val="24"/>
            <w:szCs w:val="24"/>
          </w:rPr>
          <w:t xml:space="preserve">either its actual waiting time or </w:t>
        </w:r>
      </w:ins>
      <w:ins w:id="955" w:author="Luyu Liu" w:date="2019-12-17T17:14:00Z">
        <w:r w:rsidR="0090269B">
          <w:rPr>
            <w:rFonts w:ascii="Times New Roman" w:hAnsi="Times New Roman" w:cs="Times New Roman"/>
            <w:sz w:val="24"/>
            <w:szCs w:val="24"/>
          </w:rPr>
          <w:t>its</w:t>
        </w:r>
        <w:r w:rsidR="007873CE">
          <w:rPr>
            <w:rFonts w:ascii="Times New Roman" w:hAnsi="Times New Roman" w:cs="Times New Roman"/>
            <w:sz w:val="24"/>
            <w:szCs w:val="24"/>
          </w:rPr>
          <w:t xml:space="preserve"> HDT.</w:t>
        </w:r>
        <w:r w:rsidR="007873CE" w:rsidRPr="0001461D">
          <w:rPr>
            <w:rFonts w:ascii="Times New Roman" w:hAnsi="Times New Roman" w:cs="Times New Roman"/>
            <w:sz w:val="24"/>
            <w:szCs w:val="24"/>
          </w:rPr>
          <w:t xml:space="preserve"> </w:t>
        </w:r>
      </w:ins>
      <w:r w:rsidRPr="00FB0CF6">
        <w:rPr>
          <w:rFonts w:ascii="Times New Roman" w:hAnsi="Times New Roman" w:cs="Times New Roman"/>
          <w:sz w:val="24"/>
          <w:szCs w:val="24"/>
        </w:rPr>
        <w:fldChar w:fldCharType="begin"/>
      </w:r>
      <w:r w:rsidRPr="00FB0CF6">
        <w:rPr>
          <w:rFonts w:ascii="Times New Roman" w:hAnsi="Times New Roman" w:cs="Times New Roman"/>
          <w:sz w:val="24"/>
          <w:szCs w:val="24"/>
        </w:rPr>
        <w:instrText xml:space="preserve"> REF _Ref19627149 \h  \* MERGEFORMAT </w:instrText>
      </w:r>
      <w:r w:rsidRPr="00FB0CF6">
        <w:rPr>
          <w:rFonts w:ascii="Times New Roman" w:hAnsi="Times New Roman" w:cs="Times New Roman"/>
          <w:sz w:val="24"/>
          <w:szCs w:val="24"/>
        </w:rPr>
      </w:r>
      <w:del w:id="956" w:author="Luyu Liu" w:date="2019-12-17T16:22:00Z">
        <w:r w:rsidRPr="00FB0CF6">
          <w:rPr>
            <w:rFonts w:ascii="Times New Roman" w:hAnsi="Times New Roman" w:cs="Times New Roman"/>
            <w:sz w:val="24"/>
            <w:szCs w:val="24"/>
            <w:rPrChange w:id="957" w:author="Luyu Liu" w:date="2019-12-17T16:22:00Z">
              <w:rPr>
                <w:rFonts w:ascii="Times New Roman" w:hAnsi="Times New Roman" w:cs="Times New Roman"/>
                <w:i w:val="0"/>
                <w:iCs w:val="0"/>
                <w:sz w:val="24"/>
                <w:szCs w:val="24"/>
              </w:rPr>
            </w:rPrChange>
          </w:rPr>
          <w:fldChar w:fldCharType="separate"/>
        </w:r>
        <w:r w:rsidRPr="00FB0CF6" w:rsidDel="00FB0CF6">
          <w:rPr>
            <w:rFonts w:ascii="Times New Roman" w:hAnsi="Times New Roman" w:cs="Times New Roman"/>
            <w:sz w:val="24"/>
            <w:szCs w:val="24"/>
          </w:rPr>
          <w:delText>(4)</w:delText>
        </w:r>
      </w:del>
      <w:r w:rsidRPr="006139C8">
        <w:rPr>
          <w:rFonts w:ascii="Times New Roman" w:hAnsi="Times New Roman" w:cs="Times New Roman"/>
          <w:sz w:val="24"/>
          <w:szCs w:val="24"/>
        </w:rPr>
        <w:fldChar w:fldCharType="end"/>
      </w:r>
      <w:del w:id="958" w:author="Luyu Liu" w:date="2019-12-17T17:13:00Z">
        <w:r w:rsidRPr="00FB0CF6" w:rsidDel="007873CE">
          <w:rPr>
            <w:rFonts w:ascii="Times New Roman" w:hAnsi="Times New Roman" w:cs="Times New Roman"/>
            <w:sz w:val="24"/>
            <w:szCs w:val="24"/>
          </w:rPr>
          <w:delText xml:space="preserve"> also </w:delText>
        </w:r>
        <w:r w:rsidR="00C812A5" w:rsidRPr="00FB0CF6" w:rsidDel="007873CE">
          <w:rPr>
            <w:rFonts w:ascii="Times New Roman" w:hAnsi="Times New Roman" w:cs="Times New Roman"/>
            <w:sz w:val="24"/>
            <w:szCs w:val="24"/>
          </w:rPr>
          <w:delText>demonstrates</w:delText>
        </w:r>
        <w:r w:rsidRPr="00FB0CF6" w:rsidDel="007873CE">
          <w:rPr>
            <w:rFonts w:ascii="Times New Roman" w:hAnsi="Times New Roman" w:cs="Times New Roman"/>
            <w:sz w:val="24"/>
            <w:szCs w:val="24"/>
          </w:rPr>
          <w:delText xml:space="preserve"> that the only factor that user can control and can affect waiting time is </w:delText>
        </w:r>
        <m:oMath>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hd</m:t>
              </m:r>
            </m:sub>
          </m:sSub>
        </m:oMath>
      </w:del>
      <w:del w:id="959" w:author="Luyu Liu" w:date="2019-12-17T17:12:00Z">
        <w:r w:rsidRPr="00FB0CF6" w:rsidDel="007873CE">
          <w:rPr>
            <w:rFonts w:ascii="Times New Roman" w:hAnsi="Times New Roman" w:cs="Times New Roman"/>
            <w:sz w:val="24"/>
            <w:szCs w:val="24"/>
          </w:rPr>
          <w:delText xml:space="preserve">, </w:delText>
        </w:r>
        <w:r w:rsidR="00451033" w:rsidRPr="00FB0CF6" w:rsidDel="007873CE">
          <w:rPr>
            <w:rFonts w:ascii="Times New Roman" w:hAnsi="Times New Roman" w:cs="Times New Roman"/>
            <w:sz w:val="24"/>
            <w:szCs w:val="24"/>
          </w:rPr>
          <w:delText>given</w:delText>
        </w:r>
        <w:r w:rsidRPr="00FB0CF6" w:rsidDel="007873CE">
          <w:rPr>
            <w:rFonts w:ascii="Times New Roman" w:hAnsi="Times New Roman" w:cs="Times New Roman"/>
            <w:sz w:val="24"/>
            <w:szCs w:val="24"/>
          </w:rPr>
          <w:delText xml:space="preserve"> a static walking time. </w:delText>
        </w:r>
      </w:del>
    </w:p>
    <w:p w14:paraId="5B4B203E" w14:textId="77777777" w:rsidR="00816A10" w:rsidRPr="00816A10" w:rsidRDefault="00816A10">
      <w:pPr>
        <w:rPr>
          <w:i/>
          <w:iCs/>
          <w:rPrChange w:id="960" w:author="Miller, Harvey J." w:date="2019-12-10T13:35:00Z">
            <w:rPr>
              <w:rFonts w:ascii="Times New Roman" w:hAnsi="Times New Roman" w:cs="Times New Roman"/>
              <w:i w:val="0"/>
              <w:iCs w:val="0"/>
              <w:color w:val="auto"/>
              <w:sz w:val="24"/>
              <w:szCs w:val="24"/>
            </w:rPr>
          </w:rPrChange>
        </w:rPr>
        <w:pPrChange w:id="961" w:author="Miller, Harvey J." w:date="2019-12-10T13:35:00Z">
          <w:pPr>
            <w:pStyle w:val="Caption"/>
            <w:keepNext/>
            <w:jc w:val="both"/>
          </w:pPr>
        </w:pPrChange>
      </w:pPr>
    </w:p>
    <w:p w14:paraId="2C5583EE" w14:textId="1BAF984C" w:rsidR="00816A10" w:rsidRPr="00DA7744" w:rsidRDefault="00816A10">
      <w:pPr>
        <w:pStyle w:val="ListParagraph"/>
        <w:numPr>
          <w:ilvl w:val="2"/>
          <w:numId w:val="5"/>
        </w:numPr>
        <w:jc w:val="both"/>
        <w:rPr>
          <w:ins w:id="962" w:author="Miller, Harvey J." w:date="2019-12-10T13:35:00Z"/>
          <w:rFonts w:ascii="Times New Roman" w:hAnsi="Times New Roman" w:cs="Times New Roman"/>
          <w:bCs/>
          <w:sz w:val="24"/>
          <w:szCs w:val="24"/>
          <w:rPrChange w:id="963" w:author="Luyu Liu" w:date="2019-12-17T15:53:00Z">
            <w:rPr>
              <w:ins w:id="964" w:author="Miller, Harvey J." w:date="2019-12-10T13:35:00Z"/>
            </w:rPr>
          </w:rPrChange>
        </w:rPr>
        <w:pPrChange w:id="965" w:author="Luyu Liu" w:date="2019-12-17T15:53:00Z">
          <w:pPr>
            <w:jc w:val="both"/>
          </w:pPr>
        </w:pPrChange>
      </w:pPr>
      <w:ins w:id="966" w:author="Miller, Harvey J." w:date="2019-12-10T13:35:00Z">
        <w:del w:id="967" w:author="Luyu Liu" w:date="2019-12-17T15:53:00Z">
          <w:r w:rsidRPr="00DA7744" w:rsidDel="007A1286">
            <w:rPr>
              <w:rFonts w:ascii="Times New Roman" w:hAnsi="Times New Roman" w:cs="Times New Roman"/>
              <w:bCs/>
              <w:sz w:val="24"/>
              <w:szCs w:val="24"/>
              <w:rPrChange w:id="968" w:author="Luyu Liu" w:date="2019-12-17T15:53:00Z">
                <w:rPr/>
              </w:rPrChange>
            </w:rPr>
            <w:delText xml:space="preserve">3.3.1. </w:delText>
          </w:r>
        </w:del>
      </w:ins>
      <w:r w:rsidR="006550FB" w:rsidRPr="00DA7744">
        <w:rPr>
          <w:rFonts w:ascii="Times New Roman" w:hAnsi="Times New Roman" w:cs="Times New Roman"/>
          <w:bCs/>
          <w:sz w:val="24"/>
          <w:szCs w:val="24"/>
          <w:rPrChange w:id="969" w:author="Luyu Liu" w:date="2019-12-17T15:53:00Z">
            <w:rPr/>
          </w:rPrChange>
        </w:rPr>
        <w:t>Arbitrary tactic (AT)</w:t>
      </w:r>
    </w:p>
    <w:p w14:paraId="70ED2AD6" w14:textId="41170CDE" w:rsidR="006550FB" w:rsidRDefault="006550FB" w:rsidP="00F4276A">
      <w:pPr>
        <w:jc w:val="both"/>
        <w:rPr>
          <w:rFonts w:ascii="Times New Roman" w:hAnsi="Times New Roman" w:cs="Times New Roman"/>
          <w:sz w:val="24"/>
          <w:szCs w:val="24"/>
        </w:rPr>
      </w:pPr>
      <w:del w:id="970" w:author="Miller, Harvey J." w:date="2019-12-10T13:35:00Z">
        <w:r w:rsidDel="00816A10">
          <w:rPr>
            <w:rFonts w:ascii="Times New Roman" w:hAnsi="Times New Roman" w:cs="Times New Roman"/>
            <w:sz w:val="24"/>
            <w:szCs w:val="24"/>
          </w:rPr>
          <w:delText xml:space="preserve">.  </w:delText>
        </w:r>
      </w:del>
      <w:r w:rsidR="00F4276A">
        <w:rPr>
          <w:rFonts w:ascii="Times New Roman" w:hAnsi="Times New Roman" w:cs="Times New Roman"/>
          <w:sz w:val="24"/>
          <w:szCs w:val="24"/>
        </w:rPr>
        <w:t>The simplest</w:t>
      </w:r>
      <w:r>
        <w:rPr>
          <w:rFonts w:ascii="Times New Roman" w:hAnsi="Times New Roman" w:cs="Times New Roman"/>
          <w:sz w:val="24"/>
          <w:szCs w:val="24"/>
        </w:rPr>
        <w:t xml:space="preserve">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41/2274-05","ISSN":"03611981","abstract":"Passenger incidence (station arrival) behavior has been studied primarily to understand how changes to a transit service will affect passenger waiting times. The impact of one intervention (e.g., increasing frequency) could be overestimated when compared with another (e.g., improving reliability), depending on the assumption of incidence behavior. Understanding passenger incidence allows management decisions to be based on realistic behavioral assumptions. Earlier studies on passenger incidence chose their data samples from stations with a single service pattern such that the linking of passengers to services was straightforward. This choice of data samples simplifies the analysis but heavily limits the stations that can be studied. In any moderately complex network, many stations may have more than one service pattern. This limitation prevents the method from being systematically applied to the whole network and constrains its use in practice. This paper considers incidence behavior in stations with heterogeneous services and proposes a method for estimating incidence headway and waiting time by integrating disaggregate smartcard data with published timetables using schedule-based assignment. This method is applied to stations in the entire London Overground to demonstrate its practicality; incidence behavior varies across the network and across times of day and reflects headways and reliability. Incidence is much less timetable-dependent on the North London Line than on the other lines because of shorter headways and poorer reliability. Where incidence is timetable-dependent, passengers reduce their mean scheduled waiting time by more than 3 min compared with random incidence.","author":[{"dropping-particle":"","family":"Frumin","given":"Michael","non-dropping-particle":"","parse-names":false,"suffix":""},{"dropping-particle":"","family":"Zhao","given":"Jinhua","non-dropping-particle":"","parse-names":false,"suffix":""}],"container-title":"Transportation Research Record","id":"ITEM-1","issue":"2274","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6550FB" w14:paraId="5D6DAF14" w14:textId="77777777" w:rsidTr="007C5F37">
        <w:trPr>
          <w:trHeight w:val="812"/>
          <w:jc w:val="center"/>
        </w:trPr>
        <w:tc>
          <w:tcPr>
            <w:tcW w:w="255" w:type="pct"/>
            <w:vAlign w:val="center"/>
          </w:tcPr>
          <w:p w14:paraId="55915032"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2BE8321" w14:textId="77777777" w:rsidR="006550FB" w:rsidRPr="008E26AA" w:rsidRDefault="00B224E9" w:rsidP="007C5F37">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21B95139" w14:textId="68DB1C10" w:rsidR="006550FB" w:rsidRPr="00E86BF0" w:rsidRDefault="006550FB" w:rsidP="007C5F37">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sidR="002142A3">
              <w:rPr>
                <w:noProof/>
              </w:rPr>
              <w:t>6</w:t>
            </w:r>
            <w:r>
              <w:rPr>
                <w:noProof/>
              </w:rPr>
              <w:fldChar w:fldCharType="end"/>
            </w:r>
            <w:r>
              <w:t>)</w:t>
            </w:r>
          </w:p>
        </w:tc>
      </w:tr>
    </w:tbl>
    <w:p w14:paraId="53E27505" w14:textId="77777777" w:rsidR="006550FB" w:rsidRDefault="006550FB" w:rsidP="006550FB">
      <w:pPr>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31B02A1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However, since we have access to the real-time vehicle departure time data, we can directly calculate the waiting time as the median of the departure time of target bus and its subsequent bus without calculating the HDT:</w:t>
      </w:r>
    </w:p>
    <w:tbl>
      <w:tblPr>
        <w:tblW w:w="5160" w:type="pct"/>
        <w:jc w:val="center"/>
        <w:tblLook w:val="04A0" w:firstRow="1" w:lastRow="0" w:firstColumn="1" w:lastColumn="0" w:noHBand="0" w:noVBand="1"/>
      </w:tblPr>
      <w:tblGrid>
        <w:gridCol w:w="493"/>
        <w:gridCol w:w="8626"/>
        <w:gridCol w:w="541"/>
      </w:tblGrid>
      <w:tr w:rsidR="006550FB" w14:paraId="4A40F7DE" w14:textId="77777777" w:rsidTr="007C5F37">
        <w:trPr>
          <w:trHeight w:val="812"/>
          <w:jc w:val="center"/>
        </w:trPr>
        <w:tc>
          <w:tcPr>
            <w:tcW w:w="255" w:type="pct"/>
            <w:vAlign w:val="center"/>
          </w:tcPr>
          <w:p w14:paraId="4E4B9610"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4C8B842" w14:textId="77777777" w:rsidR="006550FB" w:rsidRPr="00B47B00" w:rsidRDefault="006550FB" w:rsidP="007C5F37">
            <w:pPr>
              <w:rPr>
                <w:rFonts w:ascii="Times New Roman" w:eastAsia="Yu Mincho" w:hAnsi="Times New Roman" w:cs="Times New Roman"/>
                <w:sz w:val="24"/>
                <w:szCs w:val="24"/>
              </w:rPr>
            </w:pPr>
            <m:oMathPara>
              <m:oMath>
                <m:r>
                  <w:rPr>
                    <w:rFonts w:ascii="Cambria Math" w:hAnsi="Cambria Math" w:cs="Times New Roman"/>
                    <w:sz w:val="24"/>
                    <w:szCs w:val="24"/>
                  </w:rPr>
                  <m:t>δ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oMath>
            </m:oMathPara>
          </w:p>
        </w:tc>
        <w:tc>
          <w:tcPr>
            <w:tcW w:w="280" w:type="pct"/>
            <w:vAlign w:val="center"/>
            <w:hideMark/>
          </w:tcPr>
          <w:p w14:paraId="63518AA6" w14:textId="0801B74E" w:rsidR="006550FB" w:rsidRPr="00E86BF0" w:rsidRDefault="006550FB" w:rsidP="007C5F37">
            <w:pPr>
              <w:pStyle w:val="TimesNewRoman"/>
              <w:rPr>
                <w:rFonts w:asciiTheme="minorHAnsi" w:hAnsiTheme="minorHAnsi" w:cstheme="minorBidi"/>
                <w:sz w:val="18"/>
                <w:szCs w:val="18"/>
              </w:rPr>
            </w:pPr>
            <w:bookmarkStart w:id="971" w:name="_Ref21883957"/>
            <w:bookmarkStart w:id="972"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r w:rsidR="002142A3">
              <w:rPr>
                <w:noProof/>
              </w:rPr>
              <w:t>7</w:t>
            </w:r>
            <w:r>
              <w:rPr>
                <w:noProof/>
              </w:rPr>
              <w:fldChar w:fldCharType="end"/>
            </w:r>
            <w:bookmarkEnd w:id="971"/>
            <w:r>
              <w:rPr>
                <w:rFonts w:eastAsia="Yu Mincho"/>
                <w:lang w:eastAsia="ja-JP"/>
              </w:rPr>
              <w:t>)</w:t>
            </w:r>
            <w:bookmarkEnd w:id="972"/>
          </w:p>
        </w:tc>
      </w:tr>
    </w:tbl>
    <w:p w14:paraId="3971D943"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time and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D</m:t>
            </m:r>
            <m:r>
              <m:rPr>
                <m:sty m:val="p"/>
              </m:rPr>
              <w:rPr>
                <w:rFonts w:ascii="Cambria Math" w:hAnsi="Cambria Math" w:cs="Times New Roman"/>
                <w:sz w:val="24"/>
                <w:szCs w:val="24"/>
              </w:rPr>
              <m:t>=-1</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previous bus’s actual real-time departure time.</w:t>
      </w:r>
    </w:p>
    <w:p w14:paraId="5FA8C27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Theoretically, this strategy is not very efficient since it is always the half of the buses’ actual headway. Therefore, it is a good benchmark for other TPS: if another TPS performance is even worse than AT, we can say that it is not effective.</w:t>
      </w:r>
    </w:p>
    <w:p w14:paraId="68395B58" w14:textId="77777777" w:rsidR="006550FB" w:rsidRDefault="006550FB" w:rsidP="006550FB">
      <w:pPr>
        <w:jc w:val="both"/>
        <w:rPr>
          <w:rFonts w:ascii="Times New Roman" w:hAnsi="Times New Roman" w:cs="Times New Roman"/>
          <w:sz w:val="24"/>
          <w:szCs w:val="24"/>
        </w:rPr>
      </w:pPr>
    </w:p>
    <w:p w14:paraId="60F62BB8" w14:textId="3C555E9B" w:rsidR="00DA7744" w:rsidRPr="00DA7744" w:rsidRDefault="00816A10">
      <w:pPr>
        <w:pStyle w:val="ListParagraph"/>
        <w:numPr>
          <w:ilvl w:val="2"/>
          <w:numId w:val="5"/>
        </w:numPr>
        <w:jc w:val="both"/>
        <w:rPr>
          <w:ins w:id="973" w:author="Miller, Harvey J." w:date="2019-12-10T13:35:00Z"/>
          <w:rFonts w:ascii="Times New Roman" w:hAnsi="Times New Roman" w:cs="Times New Roman"/>
          <w:bCs/>
          <w:sz w:val="24"/>
          <w:szCs w:val="24"/>
          <w:rPrChange w:id="974" w:author="Luyu Liu" w:date="2019-12-17T15:54:00Z">
            <w:rPr>
              <w:ins w:id="975" w:author="Miller, Harvey J." w:date="2019-12-10T13:35:00Z"/>
            </w:rPr>
          </w:rPrChange>
        </w:rPr>
        <w:pPrChange w:id="976" w:author="Luyu Liu" w:date="2019-12-17T15:54:00Z">
          <w:pPr>
            <w:jc w:val="both"/>
          </w:pPr>
        </w:pPrChange>
      </w:pPr>
      <w:ins w:id="977" w:author="Miller, Harvey J." w:date="2019-12-10T13:35:00Z">
        <w:del w:id="978" w:author="Luyu Liu" w:date="2019-12-17T15:54:00Z">
          <w:r w:rsidRPr="00DA7744" w:rsidDel="00DA7744">
            <w:rPr>
              <w:rFonts w:ascii="Times New Roman" w:hAnsi="Times New Roman" w:cs="Times New Roman"/>
              <w:bCs/>
              <w:sz w:val="24"/>
              <w:szCs w:val="24"/>
              <w:rPrChange w:id="979" w:author="Luyu Liu" w:date="2019-12-17T15:54:00Z">
                <w:rPr/>
              </w:rPrChange>
            </w:rPr>
            <w:delText xml:space="preserve">3.3.2. </w:delText>
          </w:r>
        </w:del>
      </w:ins>
      <w:r w:rsidR="006550FB" w:rsidRPr="00DA7744">
        <w:rPr>
          <w:rFonts w:ascii="Times New Roman" w:hAnsi="Times New Roman" w:cs="Times New Roman"/>
          <w:bCs/>
          <w:sz w:val="24"/>
          <w:szCs w:val="24"/>
          <w:rPrChange w:id="980" w:author="Luyu Liu" w:date="2019-12-17T15:54:00Z">
            <w:rPr/>
          </w:rPrChange>
        </w:rPr>
        <w:t>Scheduled tactic (ST)</w:t>
      </w:r>
      <w:ins w:id="981" w:author="Luyu Liu" w:date="2019-12-17T15:55:00Z">
        <w:r w:rsidR="00DA7744" w:rsidRPr="0001461D">
          <w:rPr>
            <w:rFonts w:ascii="Times New Roman" w:hAnsi="Times New Roman" w:cs="Times New Roman"/>
            <w:bCs/>
            <w:sz w:val="24"/>
            <w:szCs w:val="24"/>
          </w:rPr>
          <w:t xml:space="preserve"> </w:t>
        </w:r>
      </w:ins>
    </w:p>
    <w:p w14:paraId="7B72326E" w14:textId="57DB4C49" w:rsidR="006550FB" w:rsidRDefault="006550FB" w:rsidP="006550FB">
      <w:pPr>
        <w:jc w:val="both"/>
        <w:rPr>
          <w:rFonts w:ascii="Times New Roman" w:hAnsi="Times New Roman" w:cs="Times New Roman"/>
          <w:sz w:val="24"/>
          <w:szCs w:val="24"/>
        </w:rPr>
      </w:pPr>
      <w:del w:id="982" w:author="Miller, Harvey J." w:date="2019-12-10T13:35:00Z">
        <w:r w:rsidDel="00816A10">
          <w:rPr>
            <w:rFonts w:ascii="Times New Roman" w:hAnsi="Times New Roman" w:cs="Times New Roman"/>
            <w:sz w:val="24"/>
            <w:szCs w:val="24"/>
          </w:rPr>
          <w:delText xml:space="preserve">.  </w:delText>
        </w:r>
      </w:del>
      <w:r>
        <w:rPr>
          <w:rFonts w:ascii="Times New Roman" w:hAnsi="Times New Roman" w:cs="Times New Roman"/>
          <w:sz w:val="24"/>
          <w:szCs w:val="24"/>
        </w:rPr>
        <w:t>These timetable-dependent users make their HDT decisions based on the sche</w:t>
      </w:r>
      <w:r w:rsidR="00ED7D1E">
        <w:rPr>
          <w:rFonts w:ascii="Times New Roman" w:hAnsi="Times New Roman" w:cs="Times New Roman"/>
          <w:sz w:val="24"/>
          <w:szCs w:val="24"/>
        </w:rPr>
        <w:t>dule published to the public</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14B590E5" w14:textId="77777777" w:rsidTr="007C5F37">
        <w:trPr>
          <w:trHeight w:val="580"/>
          <w:jc w:val="center"/>
        </w:trPr>
        <w:tc>
          <w:tcPr>
            <w:tcW w:w="256" w:type="pct"/>
            <w:vAlign w:val="center"/>
          </w:tcPr>
          <w:p w14:paraId="6705A2A4" w14:textId="77777777" w:rsidR="006550FB" w:rsidRDefault="006550FB" w:rsidP="007C5F37">
            <w:pPr>
              <w:jc w:val="center"/>
              <w:rPr>
                <w:rFonts w:ascii="Times New Roman" w:eastAsia="Yu Mincho" w:hAnsi="Times New Roman" w:cs="Times New Roman"/>
                <w:sz w:val="24"/>
                <w:szCs w:val="24"/>
                <w:lang w:eastAsia="ja-JP"/>
              </w:rPr>
            </w:pPr>
          </w:p>
        </w:tc>
        <w:tc>
          <w:tcPr>
            <w:tcW w:w="4464" w:type="pct"/>
            <w:vAlign w:val="center"/>
            <w:hideMark/>
          </w:tcPr>
          <w:p w14:paraId="5E3D5102" w14:textId="77777777" w:rsidR="006550FB" w:rsidRDefault="00B224E9"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5994FD"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p>
        </w:tc>
      </w:tr>
    </w:tbl>
    <w:p w14:paraId="148452B9"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3663928" w14:textId="1352EDF0" w:rsidR="006550FB" w:rsidDel="00DA7744" w:rsidRDefault="006550FB" w:rsidP="00DA7744">
      <w:pPr>
        <w:jc w:val="both"/>
        <w:rPr>
          <w:del w:id="983" w:author="Luyu Liu" w:date="2019-12-17T15:54:00Z"/>
          <w:rFonts w:ascii="Times New Roman" w:hAnsi="Times New Roman" w:cs="Times New Roman"/>
          <w:sz w:val="24"/>
          <w:szCs w:val="24"/>
        </w:rPr>
      </w:pPr>
      <w:r>
        <w:rPr>
          <w:rFonts w:ascii="Times New Roman" w:hAnsi="Times New Roman" w:cs="Times New Roman"/>
          <w:sz w:val="24"/>
          <w:szCs w:val="24"/>
        </w:rPr>
        <w:t>ST users do not benefit from waiting time reduction based o</w:t>
      </w:r>
      <w:r w:rsidR="00F4276A">
        <w:rPr>
          <w:rFonts w:ascii="Times New Roman" w:hAnsi="Times New Roman" w:cs="Times New Roman"/>
          <w:sz w:val="24"/>
          <w:szCs w:val="24"/>
        </w:rPr>
        <w:t xml:space="preserve">n RTI. However, since bus </w:t>
      </w:r>
      <w:r>
        <w:rPr>
          <w:rFonts w:ascii="Times New Roman" w:hAnsi="Times New Roman" w:cs="Times New Roman"/>
          <w:sz w:val="24"/>
          <w:szCs w:val="24"/>
        </w:rPr>
        <w:t xml:space="preserve">will </w:t>
      </w:r>
      <w:r w:rsidR="00F4276A">
        <w:rPr>
          <w:rFonts w:ascii="Times New Roman" w:hAnsi="Times New Roman" w:cs="Times New Roman"/>
          <w:sz w:val="24"/>
          <w:szCs w:val="24"/>
        </w:rPr>
        <w:t xml:space="preserve">rarely if ever </w:t>
      </w:r>
      <w:r>
        <w:rPr>
          <w:rFonts w:ascii="Times New Roman" w:hAnsi="Times New Roman" w:cs="Times New Roman"/>
          <w:sz w:val="24"/>
          <w:szCs w:val="24"/>
        </w:rPr>
        <w:t>leave a stop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risk of missing a bus.</w:t>
      </w:r>
      <w:ins w:id="984" w:author="Luyu Liu" w:date="2019-12-17T15:54:00Z">
        <w:r w:rsidR="00DA7744" w:rsidDel="00DA7744">
          <w:rPr>
            <w:rFonts w:ascii="Times New Roman" w:hAnsi="Times New Roman" w:cs="Times New Roman"/>
            <w:sz w:val="24"/>
            <w:szCs w:val="24"/>
          </w:rPr>
          <w:t xml:space="preserve"> </w:t>
        </w:r>
      </w:ins>
    </w:p>
    <w:p w14:paraId="6F7EC8FB" w14:textId="77777777" w:rsidR="00DA7744" w:rsidRDefault="00DA7744" w:rsidP="006550FB">
      <w:pPr>
        <w:ind w:firstLine="720"/>
        <w:jc w:val="both"/>
        <w:rPr>
          <w:ins w:id="985" w:author="Luyu Liu" w:date="2019-12-17T15:54:00Z"/>
          <w:rFonts w:ascii="Times New Roman" w:hAnsi="Times New Roman" w:cs="Times New Roman"/>
          <w:sz w:val="24"/>
          <w:szCs w:val="24"/>
        </w:rPr>
      </w:pPr>
    </w:p>
    <w:p w14:paraId="73AB84FA" w14:textId="2F65FE32" w:rsidR="006550FB" w:rsidDel="00DA7744" w:rsidRDefault="006550FB" w:rsidP="00ED7D1E">
      <w:pPr>
        <w:jc w:val="both"/>
        <w:rPr>
          <w:del w:id="986" w:author="Luyu Liu" w:date="2019-12-17T15:54:00Z"/>
          <w:rFonts w:ascii="Times New Roman" w:hAnsi="Times New Roman" w:cs="Times New Roman"/>
          <w:sz w:val="24"/>
          <w:szCs w:val="24"/>
        </w:rPr>
      </w:pPr>
    </w:p>
    <w:p w14:paraId="640859B2" w14:textId="77777777" w:rsidR="00DA7744" w:rsidRDefault="00DA7744" w:rsidP="0001461D">
      <w:pPr>
        <w:jc w:val="both"/>
        <w:rPr>
          <w:ins w:id="987" w:author="Luyu Liu" w:date="2019-12-17T15:54:00Z"/>
          <w:rFonts w:ascii="Times New Roman" w:hAnsi="Times New Roman" w:cs="Times New Roman"/>
          <w:sz w:val="24"/>
          <w:szCs w:val="24"/>
        </w:rPr>
      </w:pPr>
    </w:p>
    <w:p w14:paraId="784A4A9D" w14:textId="7D07A335" w:rsidR="00816A10" w:rsidRPr="00DA7744" w:rsidRDefault="00816A10">
      <w:pPr>
        <w:pStyle w:val="ListParagraph"/>
        <w:numPr>
          <w:ilvl w:val="2"/>
          <w:numId w:val="5"/>
        </w:numPr>
        <w:jc w:val="both"/>
        <w:rPr>
          <w:ins w:id="988" w:author="Miller, Harvey J." w:date="2019-12-10T13:36:00Z"/>
          <w:rFonts w:ascii="Times New Roman" w:hAnsi="Times New Roman" w:cs="Times New Roman"/>
          <w:bCs/>
          <w:sz w:val="24"/>
          <w:szCs w:val="24"/>
          <w:rPrChange w:id="989" w:author="Luyu Liu" w:date="2019-12-17T15:55:00Z">
            <w:rPr>
              <w:ins w:id="990" w:author="Miller, Harvey J." w:date="2019-12-10T13:36:00Z"/>
            </w:rPr>
          </w:rPrChange>
        </w:rPr>
        <w:pPrChange w:id="991" w:author="Luyu Liu" w:date="2019-12-17T15:55:00Z">
          <w:pPr>
            <w:jc w:val="both"/>
          </w:pPr>
        </w:pPrChange>
      </w:pPr>
      <w:ins w:id="992" w:author="Miller, Harvey J." w:date="2019-12-10T13:36:00Z">
        <w:del w:id="993" w:author="Luyu Liu" w:date="2019-12-17T15:54:00Z">
          <w:r w:rsidRPr="00DA7744" w:rsidDel="00DA7744">
            <w:rPr>
              <w:rFonts w:ascii="Times New Roman" w:hAnsi="Times New Roman" w:cs="Times New Roman"/>
              <w:bCs/>
              <w:sz w:val="24"/>
              <w:szCs w:val="24"/>
              <w:rPrChange w:id="994" w:author="Luyu Liu" w:date="2019-12-17T15:55:00Z">
                <w:rPr/>
              </w:rPrChange>
            </w:rPr>
            <w:delText xml:space="preserve">3.3.3. </w:delText>
          </w:r>
        </w:del>
      </w:ins>
      <w:r w:rsidR="006550FB" w:rsidRPr="00DA7744">
        <w:rPr>
          <w:rFonts w:ascii="Times New Roman" w:hAnsi="Times New Roman" w:cs="Times New Roman"/>
          <w:bCs/>
          <w:sz w:val="24"/>
          <w:szCs w:val="24"/>
          <w:rPrChange w:id="995" w:author="Luyu Liu" w:date="2019-12-17T15:55:00Z">
            <w:rPr/>
          </w:rPrChange>
        </w:rPr>
        <w:t>Empirical tactic (ET)</w:t>
      </w:r>
    </w:p>
    <w:p w14:paraId="64F85BDB" w14:textId="4F4DD752" w:rsidR="006550FB" w:rsidRDefault="006550FB" w:rsidP="00ED7D1E">
      <w:pPr>
        <w:jc w:val="both"/>
        <w:rPr>
          <w:rFonts w:ascii="Times New Roman" w:hAnsi="Times New Roman" w:cs="Times New Roman"/>
          <w:sz w:val="24"/>
          <w:szCs w:val="24"/>
        </w:rPr>
      </w:pPr>
      <w:del w:id="996" w:author="Miller, Harvey J." w:date="2019-12-10T13:36:00Z">
        <w:r w:rsidDel="00816A10">
          <w:rPr>
            <w:rFonts w:ascii="Times New Roman" w:hAnsi="Times New Roman" w:cs="Times New Roman"/>
            <w:sz w:val="24"/>
            <w:szCs w:val="24"/>
          </w:rPr>
          <w:delText xml:space="preserve">.  </w:delText>
        </w:r>
      </w:del>
      <w:r w:rsidR="00ED7D1E">
        <w:rPr>
          <w:rFonts w:ascii="Times New Roman" w:hAnsi="Times New Roman" w:cs="Times New Roman"/>
          <w:sz w:val="24"/>
          <w:szCs w:val="24"/>
        </w:rPr>
        <w:t xml:space="preserve">This TPS is based on a </w:t>
      </w:r>
      <w:r>
        <w:rPr>
          <w:rFonts w:ascii="Times New Roman" w:hAnsi="Times New Roman" w:cs="Times New Roman"/>
          <w:sz w:val="24"/>
          <w:szCs w:val="24"/>
        </w:rPr>
        <w:t>user</w:t>
      </w:r>
      <w:r w:rsidR="00ED7D1E">
        <w:rPr>
          <w:rFonts w:ascii="Times New Roman" w:hAnsi="Times New Roman" w:cs="Times New Roman"/>
          <w:sz w:val="24"/>
          <w:szCs w:val="24"/>
        </w:rPr>
        <w:t xml:space="preserve">'s personal experience with the transit system.  </w:t>
      </w:r>
      <w:r w:rsidR="004D6113">
        <w:rPr>
          <w:rFonts w:ascii="Times New Roman" w:hAnsi="Times New Roman" w:cs="Times New Roman"/>
          <w:sz w:val="24"/>
          <w:szCs w:val="24"/>
        </w:rPr>
        <w:t xml:space="preserve">The ET is based on a learning function </w:t>
      </w:r>
      <w:r>
        <w:rPr>
          <w:rFonts w:ascii="Times New Roman" w:hAnsi="Times New Roman" w:cs="Times New Roman"/>
          <w:sz w:val="24"/>
          <w:szCs w:val="24"/>
        </w:rPr>
        <w:t xml:space="preserve">and </w:t>
      </w:r>
      <w:r w:rsidR="004D6113">
        <w:rPr>
          <w:rFonts w:ascii="Times New Roman" w:hAnsi="Times New Roman" w:cs="Times New Roman"/>
          <w:sz w:val="24"/>
          <w:szCs w:val="24"/>
        </w:rPr>
        <w:t xml:space="preserve">memory. The learning function </w:t>
      </w:r>
      <w:r w:rsidR="00ED7D1E">
        <w:rPr>
          <w:rFonts w:ascii="Times New Roman" w:hAnsi="Times New Roman" w:cs="Times New Roman"/>
          <w:sz w:val="24"/>
          <w:szCs w:val="24"/>
        </w:rPr>
        <w:t xml:space="preserve">refers </w:t>
      </w:r>
      <w:r w:rsidR="00125961">
        <w:rPr>
          <w:rFonts w:ascii="Times New Roman" w:hAnsi="Times New Roman" w:cs="Times New Roman"/>
          <w:sz w:val="24"/>
          <w:szCs w:val="24"/>
        </w:rPr>
        <w:t>to the property derived from an</w:t>
      </w:r>
      <w:r w:rsidR="00ED7D1E">
        <w:rPr>
          <w:rFonts w:ascii="Times New Roman" w:hAnsi="Times New Roman" w:cs="Times New Roman"/>
          <w:sz w:val="24"/>
          <w:szCs w:val="24"/>
        </w:rPr>
        <w:t xml:space="preserve"> empirical experi</w:t>
      </w:r>
      <w:r w:rsidR="008D02D7">
        <w:rPr>
          <w:rFonts w:ascii="Times New Roman" w:hAnsi="Times New Roman" w:cs="Times New Roman"/>
          <w:sz w:val="24"/>
          <w:szCs w:val="24"/>
        </w:rPr>
        <w:t>ence, such as average or minimum</w:t>
      </w:r>
      <w:r w:rsidR="00ED7D1E">
        <w:rPr>
          <w:rFonts w:ascii="Times New Roman" w:hAnsi="Times New Roman" w:cs="Times New Roman"/>
          <w:sz w:val="24"/>
          <w:szCs w:val="24"/>
        </w:rPr>
        <w:t xml:space="preserve"> wait times</w:t>
      </w:r>
      <w:r w:rsidR="004D6113">
        <w:rPr>
          <w:rFonts w:ascii="Times New Roman" w:hAnsi="Times New Roman" w:cs="Times New Roman"/>
          <w:sz w:val="24"/>
          <w:szCs w:val="24"/>
        </w:rPr>
        <w:t>; memory is the number of observations comprising the user experience or, equivalently, the number of recent observations recalled by the user</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34F9A3F6" w14:textId="77777777" w:rsidTr="007C5F37">
        <w:trPr>
          <w:trHeight w:val="580"/>
          <w:jc w:val="center"/>
        </w:trPr>
        <w:tc>
          <w:tcPr>
            <w:tcW w:w="256" w:type="pct"/>
            <w:vAlign w:val="center"/>
          </w:tcPr>
          <w:p w14:paraId="26E8DF7D" w14:textId="77777777" w:rsidR="006550FB" w:rsidRDefault="006550FB" w:rsidP="007C5F37">
            <w:pPr>
              <w:jc w:val="both"/>
              <w:rPr>
                <w:rFonts w:ascii="Times New Roman" w:eastAsia="Yu Mincho" w:hAnsi="Times New Roman" w:cs="Times New Roman"/>
                <w:sz w:val="24"/>
                <w:szCs w:val="24"/>
                <w:lang w:eastAsia="ja-JP"/>
              </w:rPr>
            </w:pPr>
          </w:p>
        </w:tc>
        <w:tc>
          <w:tcPr>
            <w:tcW w:w="4463" w:type="pct"/>
            <w:vAlign w:val="center"/>
            <w:hideMark/>
          </w:tcPr>
          <w:p w14:paraId="4ED28CB6" w14:textId="77777777" w:rsidR="006550FB" w:rsidRDefault="00B224E9" w:rsidP="007C5F37">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E6CF4D6" w14:textId="77777777" w:rsidR="006550FB" w:rsidRPr="00E86BF0" w:rsidRDefault="006550FB" w:rsidP="007C5F37">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5A3767C8" w14:textId="77777777" w:rsidR="00D322A9" w:rsidRDefault="006550FB" w:rsidP="00D322A9">
      <w:pPr>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937311">
        <w:rPr>
          <w:rFonts w:ascii="Times New Roman" w:hAnsi="Times New Roman" w:cs="Times New Roman"/>
          <w:sz w:val="24"/>
          <w:szCs w:val="24"/>
        </w:rPr>
        <w:t xml:space="preserve"> is the user’s </w:t>
      </w:r>
      <w:r>
        <w:rPr>
          <w:rFonts w:ascii="Times New Roman" w:hAnsi="Times New Roman" w:cs="Times New Roman"/>
          <w:sz w:val="24"/>
          <w:szCs w:val="24"/>
        </w:rPr>
        <w:t xml:space="preserve">arrival time </w:t>
      </w:r>
      <w:r w:rsidR="00DE4E96">
        <w:rPr>
          <w:rFonts w:ascii="Times New Roman" w:hAnsi="Times New Roman" w:cs="Times New Roman"/>
          <w:sz w:val="24"/>
          <w:szCs w:val="24"/>
        </w:rPr>
        <w:t>at</w:t>
      </w:r>
      <w:r>
        <w:rPr>
          <w:rFonts w:ascii="Times New Roman" w:hAnsi="Times New Roman" w:cs="Times New Roman"/>
          <w:sz w:val="24"/>
          <w:szCs w:val="24"/>
        </w:rPr>
        <w:t xml:space="preserve">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sidR="004D6113">
        <w:rPr>
          <w:rFonts w:ascii="Times New Roman" w:hAnsi="Times New Roman" w:cs="Times New Roman"/>
          <w:sz w:val="24"/>
          <w:szCs w:val="24"/>
        </w:rPr>
        <w:t xml:space="preserve"> is the learning memory</w:t>
      </w:r>
      <w:r>
        <w:rPr>
          <w:rFonts w:ascii="Times New Roman" w:hAnsi="Times New Roman" w:cs="Times New Roman"/>
          <w:sz w:val="24"/>
          <w:szCs w:val="24"/>
        </w:rPr>
        <w:t>.</w:t>
      </w:r>
      <w:r w:rsidR="004D6113">
        <w:rPr>
          <w:rFonts w:ascii="Times New Roman" w:hAnsi="Times New Roman" w:cs="Times New Roman"/>
          <w:sz w:val="24"/>
          <w:szCs w:val="24"/>
        </w:rPr>
        <w:t xml:space="preserve">  This is an idealistic, upper limit: the learning function can also have parameters reflecting learn</w:t>
      </w:r>
      <w:r w:rsidR="00D322A9">
        <w:rPr>
          <w:rFonts w:ascii="Times New Roman" w:hAnsi="Times New Roman" w:cs="Times New Roman"/>
          <w:sz w:val="24"/>
          <w:szCs w:val="24"/>
        </w:rPr>
        <w:t xml:space="preserve">ing rates and recall veracity. </w:t>
      </w:r>
    </w:p>
    <w:p w14:paraId="286A94F6" w14:textId="1CDD7BF4" w:rsidR="009263B1" w:rsidRDefault="007B318F" w:rsidP="00D322A9">
      <w:pPr>
        <w:ind w:firstLine="720"/>
        <w:jc w:val="both"/>
        <w:rPr>
          <w:rFonts w:ascii="Times New Roman" w:hAnsi="Times New Roman" w:cs="Times New Roman"/>
          <w:sz w:val="24"/>
          <w:szCs w:val="24"/>
        </w:rPr>
      </w:pPr>
      <w:r w:rsidRPr="007B318F">
        <w:rPr>
          <w:rFonts w:ascii="Times New Roman" w:hAnsi="Times New Roman" w:cs="Times New Roman"/>
          <w:sz w:val="24"/>
          <w:szCs w:val="24"/>
        </w:rPr>
        <w:fldChar w:fldCharType="begin"/>
      </w:r>
      <w:r w:rsidRPr="007B318F">
        <w:rPr>
          <w:rFonts w:ascii="Times New Roman" w:hAnsi="Times New Roman" w:cs="Times New Roman"/>
          <w:sz w:val="24"/>
          <w:szCs w:val="24"/>
        </w:rPr>
        <w:instrText xml:space="preserve"> REF _Ref16256479 \h  \* MERGEFORMAT </w:instrText>
      </w:r>
      <w:r w:rsidRPr="007B318F">
        <w:rPr>
          <w:rFonts w:ascii="Times New Roman" w:hAnsi="Times New Roman" w:cs="Times New Roman"/>
          <w:sz w:val="24"/>
          <w:szCs w:val="24"/>
        </w:rPr>
      </w:r>
      <w:r w:rsidRPr="007B318F">
        <w:rPr>
          <w:rFonts w:ascii="Times New Roman" w:hAnsi="Times New Roman" w:cs="Times New Roman"/>
          <w:sz w:val="24"/>
          <w:szCs w:val="24"/>
        </w:rPr>
        <w:fldChar w:fldCharType="separate"/>
      </w:r>
      <w:ins w:id="997" w:author="Luyu Liu" w:date="2019-12-17T23:20:00Z">
        <w:r w:rsidR="00400BA3" w:rsidRPr="00400BA3">
          <w:rPr>
            <w:rFonts w:ascii="Times New Roman" w:hAnsi="Times New Roman" w:cs="Times New Roman"/>
            <w:sz w:val="24"/>
            <w:szCs w:val="24"/>
            <w:rPrChange w:id="998" w:author="Luyu Liu" w:date="2019-12-17T23:20:00Z">
              <w:rPr/>
            </w:rPrChange>
          </w:rPr>
          <w:t xml:space="preserve">Figure </w:t>
        </w:r>
        <w:r w:rsidR="00400BA3" w:rsidRPr="00400BA3">
          <w:rPr>
            <w:rFonts w:ascii="Times New Roman" w:hAnsi="Times New Roman" w:cs="Times New Roman"/>
            <w:noProof/>
            <w:sz w:val="24"/>
            <w:szCs w:val="24"/>
            <w:rPrChange w:id="999" w:author="Luyu Liu" w:date="2019-12-17T23:20:00Z">
              <w:rPr>
                <w:noProof/>
              </w:rPr>
            </w:rPrChange>
          </w:rPr>
          <w:t>3</w:t>
        </w:r>
      </w:ins>
      <w:del w:id="1000" w:author="Luyu Liu" w:date="2019-12-17T23:20:00Z">
        <w:r w:rsidRPr="007B318F" w:rsidDel="00400BA3">
          <w:rPr>
            <w:rFonts w:ascii="Times New Roman" w:hAnsi="Times New Roman" w:cs="Times New Roman"/>
            <w:sz w:val="24"/>
            <w:szCs w:val="24"/>
          </w:rPr>
          <w:delText xml:space="preserve">Figure </w:delText>
        </w:r>
        <w:r w:rsidRPr="007B318F" w:rsidDel="00400BA3">
          <w:rPr>
            <w:rFonts w:ascii="Times New Roman" w:hAnsi="Times New Roman" w:cs="Times New Roman"/>
            <w:noProof/>
            <w:sz w:val="24"/>
            <w:szCs w:val="24"/>
          </w:rPr>
          <w:delText>4</w:delText>
        </w:r>
      </w:del>
      <w:r w:rsidRPr="007B318F">
        <w:rPr>
          <w:rFonts w:ascii="Times New Roman" w:hAnsi="Times New Roman" w:cs="Times New Roman"/>
          <w:sz w:val="24"/>
          <w:szCs w:val="24"/>
        </w:rPr>
        <w:fldChar w:fldCharType="end"/>
      </w:r>
      <w:r w:rsidRPr="007B318F">
        <w:rPr>
          <w:rFonts w:ascii="Times New Roman" w:hAnsi="Times New Roman" w:cs="Times New Roman"/>
          <w:sz w:val="24"/>
          <w:szCs w:val="24"/>
        </w:rPr>
        <w:t xml:space="preserve"> v</w:t>
      </w:r>
      <w:r>
        <w:rPr>
          <w:rFonts w:ascii="Times New Roman" w:hAnsi="Times New Roman" w:cs="Times New Roman"/>
          <w:sz w:val="24"/>
          <w:szCs w:val="24"/>
        </w:rPr>
        <w:t>isualizes</w:t>
      </w:r>
      <w:r w:rsidR="004D6113">
        <w:rPr>
          <w:rFonts w:ascii="Times New Roman" w:hAnsi="Times New Roman" w:cs="Times New Roman"/>
          <w:sz w:val="24"/>
          <w:szCs w:val="24"/>
        </w:rPr>
        <w:t xml:space="preserve"> results </w:t>
      </w:r>
      <w:r w:rsidR="00D322A9">
        <w:rPr>
          <w:rFonts w:ascii="Times New Roman" w:hAnsi="Times New Roman" w:cs="Times New Roman"/>
          <w:sz w:val="24"/>
          <w:szCs w:val="24"/>
        </w:rPr>
        <w:t xml:space="preserve">from our data </w:t>
      </w:r>
      <w:r w:rsidR="004D6113">
        <w:rPr>
          <w:rFonts w:ascii="Times New Roman" w:hAnsi="Times New Roman" w:cs="Times New Roman"/>
          <w:sz w:val="24"/>
          <w:szCs w:val="24"/>
        </w:rPr>
        <w:t xml:space="preserve">based on two learning </w:t>
      </w:r>
      <w:r w:rsidR="00D322A9">
        <w:rPr>
          <w:rFonts w:ascii="Times New Roman" w:hAnsi="Times New Roman" w:cs="Times New Roman"/>
          <w:sz w:val="24"/>
          <w:szCs w:val="24"/>
        </w:rPr>
        <w:t>functions (averaging</w:t>
      </w:r>
      <w:r w:rsidR="004D6113">
        <w:rPr>
          <w:rFonts w:ascii="Times New Roman" w:hAnsi="Times New Roman" w:cs="Times New Roman"/>
          <w:sz w:val="24"/>
          <w:szCs w:val="24"/>
        </w:rPr>
        <w:t xml:space="preserve"> and minimum wait times) with memory ranging 1 - 9.  </w:t>
      </w:r>
      <w:r w:rsidR="00D322A9">
        <w:rPr>
          <w:rFonts w:ascii="Times New Roman" w:hAnsi="Times New Roman" w:cs="Times New Roman"/>
          <w:sz w:val="24"/>
          <w:szCs w:val="24"/>
        </w:rPr>
        <w:t>Note that average waiting</w:t>
      </w:r>
      <w:r w:rsidR="00FB33A9">
        <w:rPr>
          <w:rFonts w:ascii="Times New Roman" w:hAnsi="Times New Roman" w:cs="Times New Roman"/>
          <w:sz w:val="24"/>
          <w:szCs w:val="24"/>
        </w:rPr>
        <w:t xml:space="preserve"> time increases with longer </w:t>
      </w:r>
      <w:r w:rsidR="00D322A9">
        <w:rPr>
          <w:rFonts w:ascii="Times New Roman" w:hAnsi="Times New Roman" w:cs="Times New Roman"/>
          <w:sz w:val="24"/>
          <w:szCs w:val="24"/>
        </w:rPr>
        <w:t xml:space="preserve">memory </w:t>
      </w:r>
      <w:r w:rsidR="00FB33A9">
        <w:rPr>
          <w:rFonts w:ascii="Times New Roman" w:hAnsi="Times New Roman" w:cs="Times New Roman"/>
          <w:sz w:val="24"/>
          <w:szCs w:val="24"/>
        </w:rPr>
        <w:t xml:space="preserve">with </w:t>
      </w:r>
      <w:r w:rsidR="00D322A9">
        <w:rPr>
          <w:rFonts w:ascii="Times New Roman" w:hAnsi="Times New Roman" w:cs="Times New Roman"/>
          <w:sz w:val="24"/>
          <w:szCs w:val="24"/>
        </w:rPr>
        <w:t>averaging learning function</w:t>
      </w:r>
      <w:r w:rsidRPr="007B318F">
        <w:rPr>
          <w:rFonts w:ascii="Times New Roman" w:hAnsi="Times New Roman" w:cs="Times New Roman"/>
          <w:sz w:val="24"/>
          <w:szCs w:val="24"/>
        </w:rPr>
        <w:t>.</w:t>
      </w:r>
      <w:r w:rsidR="00FB33A9">
        <w:rPr>
          <w:rFonts w:ascii="Times New Roman" w:hAnsi="Times New Roman" w:cs="Times New Roman"/>
          <w:sz w:val="24"/>
          <w:szCs w:val="24"/>
        </w:rPr>
        <w:t xml:space="preserve">  Learning the average wait time is a poor strategy </w:t>
      </w:r>
      <w:r w:rsidR="00FB33A9">
        <w:rPr>
          <w:rFonts w:ascii="Times New Roman" w:hAnsi="Times New Roman" w:cs="Times New Roman"/>
          <w:sz w:val="24"/>
          <w:szCs w:val="24"/>
        </w:rPr>
        <w:lastRenderedPageBreak/>
        <w:t xml:space="preserve">due to the sudden jump in time penalty associated with missing a bus.  In contrast, learning the minimum wait time is a more effective strategy that tends to improve with longer memory, although this improvement is volatile due to the volatility of that </w:t>
      </w:r>
      <w:r w:rsidR="009263B1">
        <w:rPr>
          <w:rFonts w:ascii="Times New Roman" w:hAnsi="Times New Roman" w:cs="Times New Roman"/>
          <w:sz w:val="24"/>
          <w:szCs w:val="24"/>
        </w:rPr>
        <w:t xml:space="preserve">empirical </w:t>
      </w:r>
      <w:r w:rsidR="00FB33A9">
        <w:rPr>
          <w:rFonts w:ascii="Times New Roman" w:hAnsi="Times New Roman" w:cs="Times New Roman"/>
          <w:sz w:val="24"/>
          <w:szCs w:val="24"/>
        </w:rPr>
        <w:t>parameter.</w:t>
      </w:r>
      <w:r w:rsidR="009263B1">
        <w:rPr>
          <w:rFonts w:ascii="Times New Roman" w:hAnsi="Times New Roman" w:cs="Times New Roman"/>
          <w:sz w:val="24"/>
          <w:szCs w:val="24"/>
        </w:rPr>
        <w:t xml:space="preserve">  In the analysis presented later in this paper, we use an ET based in minimal wait times with memory = 6.</w:t>
      </w:r>
    </w:p>
    <w:p w14:paraId="6B67453D" w14:textId="51E3BA30" w:rsidR="007B318F" w:rsidRPr="00125961" w:rsidRDefault="009263B1" w:rsidP="00D322A9">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FB33A9">
        <w:rPr>
          <w:rFonts w:ascii="Times New Roman" w:hAnsi="Times New Roman" w:cs="Times New Roman"/>
          <w:sz w:val="24"/>
          <w:szCs w:val="24"/>
        </w:rPr>
        <w:t xml:space="preserve">  </w:t>
      </w:r>
    </w:p>
    <w:p w14:paraId="73D8295F" w14:textId="3A1C5E57" w:rsidR="007B318F" w:rsidRDefault="00FE6324" w:rsidP="007B318F">
      <w:pPr>
        <w:pStyle w:val="TimesNewRoman"/>
        <w:keepNext/>
        <w:jc w:val="center"/>
      </w:pPr>
      <w:del w:id="1001" w:author="Luyu Liu" w:date="2019-12-17T22:37:00Z">
        <w:r w:rsidDel="008A75F8">
          <w:rPr>
            <w:noProof/>
          </w:rPr>
          <w:drawing>
            <wp:inline distT="0" distB="0" distL="0" distR="0" wp14:anchorId="17261724" wp14:editId="79A8F9DE">
              <wp:extent cx="5614989" cy="2905125"/>
              <wp:effectExtent l="0" t="0" r="508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del>
      <w:ins w:id="1002" w:author="Luyu Liu" w:date="2019-12-17T22:38:00Z">
        <w:r w:rsidR="008A75F8">
          <w:rPr>
            <w:noProof/>
          </w:rPr>
          <w:drawing>
            <wp:inline distT="0" distB="0" distL="0" distR="0" wp14:anchorId="2D4A138B" wp14:editId="2E66D594">
              <wp:extent cx="5931535" cy="30803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1535" cy="3080385"/>
                      </a:xfrm>
                      <a:prstGeom prst="rect">
                        <a:avLst/>
                      </a:prstGeom>
                      <a:noFill/>
                      <a:ln>
                        <a:noFill/>
                      </a:ln>
                    </pic:spPr>
                  </pic:pic>
                </a:graphicData>
              </a:graphic>
            </wp:inline>
          </w:drawing>
        </w:r>
      </w:ins>
    </w:p>
    <w:p w14:paraId="46B81739" w14:textId="36E42C3D" w:rsidR="007B318F" w:rsidRDefault="007B318F" w:rsidP="007B318F">
      <w:pPr>
        <w:pStyle w:val="IndentTimesNewRoman"/>
        <w:ind w:firstLine="0"/>
        <w:jc w:val="center"/>
      </w:pPr>
      <w:bookmarkStart w:id="1003" w:name="_Ref16256479"/>
      <w:r>
        <w:t xml:space="preserve">Figure </w:t>
      </w:r>
      <w:r w:rsidR="00235361">
        <w:fldChar w:fldCharType="begin"/>
      </w:r>
      <w:r w:rsidR="00235361">
        <w:instrText xml:space="preserve"> SEQ Figure \* ARABIC </w:instrText>
      </w:r>
      <w:r w:rsidR="00235361">
        <w:fldChar w:fldCharType="separate"/>
      </w:r>
      <w:ins w:id="1004" w:author="Luyu Liu" w:date="2019-12-17T23:18:00Z">
        <w:r w:rsidR="006A3AA4">
          <w:rPr>
            <w:noProof/>
          </w:rPr>
          <w:t>3</w:t>
        </w:r>
      </w:ins>
      <w:del w:id="1005" w:author="Luyu Liu" w:date="2019-12-17T23:18:00Z">
        <w:r w:rsidDel="006A3AA4">
          <w:rPr>
            <w:noProof/>
          </w:rPr>
          <w:delText>4</w:delText>
        </w:r>
      </w:del>
      <w:r w:rsidR="00235361">
        <w:rPr>
          <w:noProof/>
        </w:rPr>
        <w:fldChar w:fldCharType="end"/>
      </w:r>
      <w:bookmarkEnd w:id="1003"/>
      <w:r w:rsidR="00291929">
        <w:rPr>
          <w:noProof/>
        </w:rPr>
        <w:t>:</w:t>
      </w:r>
      <w:r>
        <w:t xml:space="preserve"> the waiting time of ET family with </w:t>
      </w:r>
      <w:r w:rsidR="006E6507">
        <w:rPr>
          <w:rFonts w:hint="eastAsia"/>
        </w:rPr>
        <w:t>minimum</w:t>
      </w:r>
      <w:r w:rsidR="006E6507">
        <w:t xml:space="preserve"> </w:t>
      </w:r>
      <w:r>
        <w:t>and averaging learning function and 1 – 9 learning memories</w:t>
      </w:r>
      <w:r w:rsidR="00291929">
        <w:t>.</w:t>
      </w:r>
    </w:p>
    <w:p w14:paraId="7407D445" w14:textId="77777777" w:rsidR="007B318F" w:rsidDel="002142A3" w:rsidRDefault="007B318F" w:rsidP="00937311">
      <w:pPr>
        <w:ind w:firstLine="720"/>
        <w:jc w:val="both"/>
        <w:rPr>
          <w:del w:id="1006" w:author="Luyu Liu" w:date="2019-12-17T18:13:00Z"/>
          <w:rFonts w:ascii="Times New Roman" w:hAnsi="Times New Roman" w:cs="Times New Roman"/>
          <w:sz w:val="24"/>
          <w:szCs w:val="24"/>
        </w:rPr>
      </w:pPr>
    </w:p>
    <w:p w14:paraId="585CF803" w14:textId="77777777" w:rsidR="007B318F" w:rsidRDefault="007B318F">
      <w:pPr>
        <w:jc w:val="both"/>
        <w:rPr>
          <w:rFonts w:ascii="Times New Roman" w:hAnsi="Times New Roman" w:cs="Times New Roman"/>
          <w:sz w:val="24"/>
          <w:szCs w:val="24"/>
        </w:rPr>
        <w:pPrChange w:id="1007" w:author="Luyu Liu" w:date="2019-12-17T18:13:00Z">
          <w:pPr>
            <w:ind w:firstLine="720"/>
            <w:jc w:val="both"/>
          </w:pPr>
        </w:pPrChange>
      </w:pPr>
    </w:p>
    <w:p w14:paraId="0DB32C8E" w14:textId="3340C606" w:rsidR="00816A10" w:rsidRPr="00DA7744" w:rsidRDefault="00816A10">
      <w:pPr>
        <w:pStyle w:val="ListParagraph"/>
        <w:numPr>
          <w:ilvl w:val="2"/>
          <w:numId w:val="5"/>
        </w:numPr>
        <w:jc w:val="both"/>
        <w:rPr>
          <w:ins w:id="1008" w:author="Miller, Harvey J." w:date="2019-12-10T13:36:00Z"/>
          <w:rFonts w:ascii="Times New Roman" w:hAnsi="Times New Roman" w:cs="Times New Roman"/>
          <w:bCs/>
          <w:sz w:val="24"/>
          <w:szCs w:val="24"/>
          <w:rPrChange w:id="1009" w:author="Luyu Liu" w:date="2019-12-17T15:55:00Z">
            <w:rPr>
              <w:ins w:id="1010" w:author="Miller, Harvey J." w:date="2019-12-10T13:36:00Z"/>
            </w:rPr>
          </w:rPrChange>
        </w:rPr>
        <w:pPrChange w:id="1011" w:author="Luyu Liu" w:date="2019-12-17T15:55:00Z">
          <w:pPr>
            <w:jc w:val="both"/>
          </w:pPr>
        </w:pPrChange>
      </w:pPr>
      <w:ins w:id="1012" w:author="Miller, Harvey J." w:date="2019-12-10T13:36:00Z">
        <w:del w:id="1013" w:author="Luyu Liu" w:date="2019-12-17T15:55:00Z">
          <w:r w:rsidRPr="00DA7744" w:rsidDel="00DA7744">
            <w:rPr>
              <w:rFonts w:ascii="Times New Roman" w:hAnsi="Times New Roman" w:cs="Times New Roman"/>
              <w:b/>
              <w:sz w:val="24"/>
              <w:szCs w:val="24"/>
              <w:rPrChange w:id="1014" w:author="Luyu Liu" w:date="2019-12-17T15:55:00Z">
                <w:rPr/>
              </w:rPrChange>
            </w:rPr>
            <w:delText xml:space="preserve">3.3.4. </w:delText>
          </w:r>
        </w:del>
      </w:ins>
      <w:r w:rsidR="006550FB" w:rsidRPr="00DA7744">
        <w:rPr>
          <w:rFonts w:ascii="Times New Roman" w:hAnsi="Times New Roman" w:cs="Times New Roman"/>
          <w:bCs/>
          <w:sz w:val="24"/>
          <w:szCs w:val="24"/>
          <w:rPrChange w:id="1015" w:author="Luyu Liu" w:date="2019-12-17T15:55:00Z">
            <w:rPr/>
          </w:rPrChange>
        </w:rPr>
        <w:t>Greedy tactic (GT)</w:t>
      </w:r>
    </w:p>
    <w:p w14:paraId="18F46ADF" w14:textId="50D79538" w:rsidR="006550FB" w:rsidRDefault="008D02D7" w:rsidP="006550FB">
      <w:pPr>
        <w:jc w:val="both"/>
        <w:rPr>
          <w:rFonts w:ascii="Times New Roman" w:hAnsi="Times New Roman" w:cs="Times New Roman"/>
          <w:sz w:val="24"/>
          <w:szCs w:val="24"/>
        </w:rPr>
      </w:pPr>
      <w:del w:id="1016" w:author="Miller, Harvey J." w:date="2019-12-10T13:36:00Z">
        <w:r w:rsidDel="00816A10">
          <w:rPr>
            <w:rFonts w:ascii="Times New Roman" w:hAnsi="Times New Roman" w:cs="Times New Roman"/>
            <w:sz w:val="24"/>
            <w:szCs w:val="24"/>
          </w:rPr>
          <w:delText xml:space="preserve">.  </w:delText>
        </w:r>
      </w:del>
      <w:r>
        <w:rPr>
          <w:rFonts w:ascii="Times New Roman" w:hAnsi="Times New Roman" w:cs="Times New Roman"/>
          <w:sz w:val="24"/>
          <w:szCs w:val="24"/>
        </w:rPr>
        <w:t xml:space="preserve">The greedy tactic (GT) and prudent tactic (PT) (discussed below) both exploit RTI.  </w:t>
      </w:r>
      <w:r w:rsidR="00937311">
        <w:rPr>
          <w:rFonts w:ascii="Times New Roman" w:hAnsi="Times New Roman" w:cs="Times New Roman"/>
          <w:sz w:val="24"/>
          <w:szCs w:val="24"/>
        </w:rPr>
        <w:t xml:space="preserve">A </w:t>
      </w:r>
      <w:r>
        <w:rPr>
          <w:rFonts w:ascii="Times New Roman" w:hAnsi="Times New Roman" w:cs="Times New Roman"/>
          <w:sz w:val="24"/>
          <w:szCs w:val="24"/>
        </w:rPr>
        <w:t xml:space="preserve">GT </w:t>
      </w:r>
      <w:r w:rsidR="006550FB">
        <w:rPr>
          <w:rFonts w:ascii="Times New Roman" w:hAnsi="Times New Roman" w:cs="Times New Roman"/>
          <w:sz w:val="24"/>
          <w:szCs w:val="24"/>
        </w:rPr>
        <w:t xml:space="preserve">user will </w:t>
      </w:r>
      <w:r>
        <w:rPr>
          <w:rFonts w:ascii="Times New Roman" w:hAnsi="Times New Roman" w:cs="Times New Roman"/>
          <w:sz w:val="24"/>
          <w:szCs w:val="24"/>
        </w:rPr>
        <w:t xml:space="preserve">use an RTI app to </w:t>
      </w:r>
      <w:r w:rsidR="006550FB">
        <w:rPr>
          <w:rFonts w:ascii="Times New Roman" w:hAnsi="Times New Roman" w:cs="Times New Roman"/>
          <w:sz w:val="24"/>
          <w:szCs w:val="24"/>
        </w:rPr>
        <w:t xml:space="preserve">check the relationship between suggested </w:t>
      </w:r>
      <w:r w:rsidR="00CC4C41">
        <w:rPr>
          <w:rFonts w:ascii="Times New Roman" w:hAnsi="Times New Roman" w:cs="Times New Roman"/>
          <w:sz w:val="24"/>
          <w:szCs w:val="24"/>
        </w:rPr>
        <w:t>ETD</w:t>
      </w:r>
      <w:r w:rsidR="006550FB">
        <w:rPr>
          <w:rFonts w:ascii="Times New Roman" w:hAnsi="Times New Roman" w:cs="Times New Roman"/>
          <w:sz w:val="24"/>
          <w:szCs w:val="24"/>
        </w:rPr>
        <w:t xml:space="preserve"> and </w:t>
      </w:r>
      <w:r>
        <w:rPr>
          <w:rFonts w:ascii="Times New Roman" w:hAnsi="Times New Roman" w:cs="Times New Roman"/>
          <w:sz w:val="24"/>
          <w:szCs w:val="24"/>
        </w:rPr>
        <w:t>current time, only leaving</w:t>
      </w:r>
      <w:r w:rsidR="006550FB">
        <w:rPr>
          <w:rFonts w:ascii="Times New Roman" w:hAnsi="Times New Roman" w:cs="Times New Roman"/>
          <w:sz w:val="24"/>
          <w:szCs w:val="24"/>
        </w:rPr>
        <w:t xml:space="preserve"> home when the bus’s ETD at the stop is equal to or greater than walking time plus current time:</w:t>
      </w:r>
    </w:p>
    <w:tbl>
      <w:tblPr>
        <w:tblW w:w="4950" w:type="pct"/>
        <w:jc w:val="center"/>
        <w:tblLook w:val="04A0" w:firstRow="1" w:lastRow="0" w:firstColumn="1" w:lastColumn="0" w:noHBand="0" w:noVBand="1"/>
      </w:tblPr>
      <w:tblGrid>
        <w:gridCol w:w="425"/>
        <w:gridCol w:w="8225"/>
        <w:gridCol w:w="616"/>
      </w:tblGrid>
      <w:tr w:rsidR="006550FB" w14:paraId="1DBF6278" w14:textId="77777777" w:rsidTr="007C5F37">
        <w:trPr>
          <w:trHeight w:val="580"/>
          <w:jc w:val="center"/>
        </w:trPr>
        <w:tc>
          <w:tcPr>
            <w:tcW w:w="256" w:type="pct"/>
            <w:vAlign w:val="center"/>
          </w:tcPr>
          <w:p w14:paraId="73B49F23"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9EF68" w14:textId="77777777" w:rsidR="006550FB" w:rsidRDefault="00B224E9"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767265FC" w14:textId="7DDF932F"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400BA3">
              <w:rPr>
                <w:noProof/>
              </w:rPr>
              <w:t>10</w:t>
            </w:r>
            <w:r>
              <w:rPr>
                <w:noProof/>
              </w:rPr>
              <w:fldChar w:fldCharType="end"/>
            </w:r>
            <w:r>
              <w:rPr>
                <w:rFonts w:eastAsia="Yu Mincho"/>
                <w:lang w:eastAsia="ja-JP"/>
              </w:rPr>
              <w:t>)</w:t>
            </w:r>
          </w:p>
        </w:tc>
      </w:tr>
    </w:tbl>
    <w:p w14:paraId="52315B0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t>
      </w:r>
      <w:proofErr w:type="gramStart"/>
      <w:r>
        <w:rPr>
          <w:rFonts w:ascii="Times New Roman" w:hAnsi="Times New Roman" w:cs="Times New Roman"/>
          <w:sz w:val="24"/>
          <w:szCs w:val="24"/>
        </w:rPr>
        <w:t xml:space="preserve">when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4A7EEA2C" w14:textId="3C27525F"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w:t>
      </w:r>
      <w:r w:rsidR="00937311">
        <w:rPr>
          <w:rFonts w:ascii="Times New Roman" w:hAnsi="Times New Roman" w:cs="Times New Roman"/>
          <w:sz w:val="24"/>
          <w:szCs w:val="24"/>
        </w:rPr>
        <w:t xml:space="preserve">a minimal wait time </w:t>
      </w:r>
      <w:r>
        <w:rPr>
          <w:rFonts w:ascii="Times New Roman" w:hAnsi="Times New Roman" w:cs="Times New Roman"/>
          <w:sz w:val="24"/>
          <w:szCs w:val="24"/>
        </w:rPr>
        <w:t xml:space="preserve">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ins w:id="1017" w:author="Luyu Liu" w:date="2019-12-17T23:20:00Z">
        <w:r w:rsidR="00400BA3" w:rsidRPr="00333E7A">
          <w:rPr>
            <w:rFonts w:ascii="Times New Roman" w:hAnsi="Times New Roman" w:cs="Times New Roman"/>
            <w:sz w:val="24"/>
            <w:szCs w:val="24"/>
          </w:rPr>
          <w:t xml:space="preserve">Figure </w:t>
        </w:r>
        <w:r w:rsidR="00400BA3">
          <w:rPr>
            <w:rFonts w:ascii="Times New Roman" w:hAnsi="Times New Roman" w:cs="Times New Roman"/>
            <w:noProof/>
            <w:sz w:val="24"/>
            <w:szCs w:val="24"/>
          </w:rPr>
          <w:t>1</w:t>
        </w:r>
      </w:ins>
      <w:del w:id="1018" w:author="Luyu Liu" w:date="2019-12-17T23:20:00Z">
        <w:r w:rsidRPr="00333E7A" w:rsidDel="00400BA3">
          <w:rPr>
            <w:rFonts w:ascii="Times New Roman" w:hAnsi="Times New Roman" w:cs="Times New Roman"/>
            <w:sz w:val="24"/>
            <w:szCs w:val="24"/>
          </w:rPr>
          <w:delText xml:space="preserve">Figure </w:delText>
        </w:r>
        <w:r w:rsidDel="00400BA3">
          <w:rPr>
            <w:rFonts w:ascii="Times New Roman" w:hAnsi="Times New Roman" w:cs="Times New Roman"/>
            <w:noProof/>
            <w:sz w:val="24"/>
            <w:szCs w:val="24"/>
          </w:rPr>
          <w:delText>2</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37311">
        <w:rPr>
          <w:rFonts w:ascii="Times New Roman" w:hAnsi="Times New Roman" w:cs="Times New Roman"/>
          <w:sz w:val="24"/>
          <w:szCs w:val="24"/>
        </w:rPr>
        <w:t>(g</w:t>
      </w:r>
      <w:r>
        <w:rPr>
          <w:rFonts w:ascii="Times New Roman" w:hAnsi="Times New Roman" w:cs="Times New Roman"/>
          <w:sz w:val="24"/>
          <w:szCs w:val="24"/>
        </w:rPr>
        <w:t>reen line</w:t>
      </w:r>
      <w:r w:rsidR="00937311">
        <w:rPr>
          <w:rFonts w:ascii="Times New Roman" w:hAnsi="Times New Roman" w:cs="Times New Roman"/>
          <w:sz w:val="24"/>
          <w:szCs w:val="24"/>
        </w:rPr>
        <w:t>)</w:t>
      </w:r>
      <w:r>
        <w:rPr>
          <w:rFonts w:ascii="Times New Roman" w:hAnsi="Times New Roman" w:cs="Times New Roman"/>
          <w:sz w:val="24"/>
          <w:szCs w:val="24"/>
        </w:rPr>
        <w:t>. However, due to the ins</w:t>
      </w:r>
      <w:r w:rsidR="00937311">
        <w:rPr>
          <w:rFonts w:ascii="Times New Roman" w:hAnsi="Times New Roman" w:cs="Times New Roman"/>
          <w:sz w:val="24"/>
          <w:szCs w:val="24"/>
        </w:rPr>
        <w:t xml:space="preserve">tability of transit system, a GT’s risk of missing a bus is </w:t>
      </w:r>
      <w:r>
        <w:rPr>
          <w:rFonts w:ascii="Times New Roman" w:hAnsi="Times New Roman" w:cs="Times New Roman"/>
          <w:sz w:val="24"/>
          <w:szCs w:val="24"/>
        </w:rPr>
        <w:t xml:space="preserve">also the highest. Due to the possible reclaimed delay and discontinuity delay, the bus </w:t>
      </w:r>
      <w:r w:rsidR="00937311">
        <w:rPr>
          <w:rFonts w:ascii="Times New Roman" w:hAnsi="Times New Roman" w:cs="Times New Roman"/>
          <w:sz w:val="24"/>
          <w:szCs w:val="24"/>
        </w:rPr>
        <w:t xml:space="preserve">may leave the stop </w:t>
      </w:r>
      <w:r>
        <w:rPr>
          <w:rFonts w:ascii="Times New Roman" w:hAnsi="Times New Roman" w:cs="Times New Roman"/>
          <w:sz w:val="24"/>
          <w:szCs w:val="24"/>
        </w:rPr>
        <w:t xml:space="preserve">earlier than </w:t>
      </w:r>
      <w:r w:rsidR="00937311">
        <w:rPr>
          <w:rFonts w:ascii="Times New Roman" w:hAnsi="Times New Roman" w:cs="Times New Roman"/>
          <w:sz w:val="24"/>
          <w:szCs w:val="24"/>
        </w:rPr>
        <w:t xml:space="preserve">the </w:t>
      </w:r>
      <w:r>
        <w:rPr>
          <w:rFonts w:ascii="Times New Roman" w:hAnsi="Times New Roman" w:cs="Times New Roman"/>
          <w:sz w:val="24"/>
          <w:szCs w:val="24"/>
        </w:rPr>
        <w:t>ETD. Consequently, the user may suffer from a long waiting time penalty, which is almost equal to a headway, the largest possible waiting time.</w:t>
      </w:r>
    </w:p>
    <w:p w14:paraId="01EA7BC5" w14:textId="77777777" w:rsidR="006550FB" w:rsidRDefault="006550FB" w:rsidP="006550FB">
      <w:pPr>
        <w:ind w:firstLine="720"/>
        <w:jc w:val="both"/>
        <w:rPr>
          <w:rFonts w:ascii="Times New Roman" w:hAnsi="Times New Roman" w:cs="Times New Roman"/>
          <w:sz w:val="24"/>
          <w:szCs w:val="24"/>
        </w:rPr>
      </w:pPr>
    </w:p>
    <w:p w14:paraId="5B5164B7" w14:textId="33C7573C" w:rsidR="00816A10" w:rsidRPr="00DA7744" w:rsidRDefault="00816A10">
      <w:pPr>
        <w:pStyle w:val="ListParagraph"/>
        <w:numPr>
          <w:ilvl w:val="2"/>
          <w:numId w:val="5"/>
        </w:numPr>
        <w:jc w:val="both"/>
        <w:rPr>
          <w:ins w:id="1019" w:author="Miller, Harvey J." w:date="2019-12-10T13:36:00Z"/>
          <w:rFonts w:ascii="Times New Roman" w:hAnsi="Times New Roman" w:cs="Times New Roman"/>
          <w:bCs/>
          <w:sz w:val="24"/>
          <w:szCs w:val="24"/>
          <w:rPrChange w:id="1020" w:author="Luyu Liu" w:date="2019-12-17T15:56:00Z">
            <w:rPr>
              <w:ins w:id="1021" w:author="Miller, Harvey J." w:date="2019-12-10T13:36:00Z"/>
            </w:rPr>
          </w:rPrChange>
        </w:rPr>
        <w:pPrChange w:id="1022" w:author="Luyu Liu" w:date="2019-12-17T15:56:00Z">
          <w:pPr>
            <w:jc w:val="both"/>
          </w:pPr>
        </w:pPrChange>
      </w:pPr>
      <w:ins w:id="1023" w:author="Miller, Harvey J." w:date="2019-12-10T13:36:00Z">
        <w:del w:id="1024" w:author="Luyu Liu" w:date="2019-12-17T15:55:00Z">
          <w:r w:rsidRPr="00DA7744" w:rsidDel="00DA7744">
            <w:rPr>
              <w:rFonts w:ascii="Times New Roman" w:hAnsi="Times New Roman" w:cs="Times New Roman"/>
              <w:b/>
              <w:sz w:val="24"/>
              <w:szCs w:val="24"/>
              <w:rPrChange w:id="1025" w:author="Luyu Liu" w:date="2019-12-17T15:56:00Z">
                <w:rPr/>
              </w:rPrChange>
            </w:rPr>
            <w:delText>3.3.5.</w:delText>
          </w:r>
        </w:del>
        <w:del w:id="1026" w:author="Luyu Liu" w:date="2019-12-17T15:56:00Z">
          <w:r w:rsidRPr="00DA7744" w:rsidDel="00DA7744">
            <w:rPr>
              <w:rFonts w:ascii="Times New Roman" w:hAnsi="Times New Roman" w:cs="Times New Roman"/>
              <w:b/>
              <w:sz w:val="24"/>
              <w:szCs w:val="24"/>
              <w:rPrChange w:id="1027" w:author="Luyu Liu" w:date="2019-12-17T15:56:00Z">
                <w:rPr/>
              </w:rPrChange>
            </w:rPr>
            <w:delText xml:space="preserve"> </w:delText>
          </w:r>
        </w:del>
      </w:ins>
      <w:r w:rsidR="006550FB" w:rsidRPr="00DA7744">
        <w:rPr>
          <w:rFonts w:ascii="Times New Roman" w:hAnsi="Times New Roman" w:cs="Times New Roman"/>
          <w:bCs/>
          <w:sz w:val="24"/>
          <w:szCs w:val="24"/>
          <w:rPrChange w:id="1028" w:author="Luyu Liu" w:date="2019-12-17T15:56:00Z">
            <w:rPr/>
          </w:rPrChange>
        </w:rPr>
        <w:t>Prudent tactic (PT)</w:t>
      </w:r>
    </w:p>
    <w:p w14:paraId="21011CF5" w14:textId="759474CA" w:rsidR="006550FB" w:rsidRDefault="006550FB" w:rsidP="008D02D7">
      <w:pPr>
        <w:jc w:val="both"/>
        <w:rPr>
          <w:rFonts w:ascii="Times New Roman" w:hAnsi="Times New Roman" w:cs="Times New Roman"/>
          <w:sz w:val="24"/>
          <w:szCs w:val="24"/>
        </w:rPr>
      </w:pPr>
      <w:del w:id="1029" w:author="Miller, Harvey J." w:date="2019-12-10T13:36:00Z">
        <w:r w:rsidDel="00816A10">
          <w:rPr>
            <w:rFonts w:ascii="Times New Roman" w:hAnsi="Times New Roman" w:cs="Times New Roman"/>
            <w:sz w:val="24"/>
            <w:szCs w:val="24"/>
          </w:rPr>
          <w:delText xml:space="preserve">.  </w:delText>
        </w:r>
      </w:del>
      <w:r w:rsidR="00610D75">
        <w:rPr>
          <w:rFonts w:ascii="Times New Roman" w:hAnsi="Times New Roman" w:cs="Times New Roman"/>
          <w:sz w:val="24"/>
          <w:szCs w:val="24"/>
        </w:rPr>
        <w:t xml:space="preserve">To </w:t>
      </w:r>
      <w:r w:rsidR="00937311">
        <w:rPr>
          <w:rFonts w:ascii="Times New Roman" w:hAnsi="Times New Roman" w:cs="Times New Roman"/>
          <w:sz w:val="24"/>
          <w:szCs w:val="24"/>
        </w:rPr>
        <w:t xml:space="preserve">manage the </w:t>
      </w:r>
      <w:r>
        <w:rPr>
          <w:rFonts w:ascii="Times New Roman" w:hAnsi="Times New Roman" w:cs="Times New Roman"/>
          <w:sz w:val="24"/>
          <w:szCs w:val="24"/>
        </w:rPr>
        <w:t xml:space="preserve">risk </w:t>
      </w:r>
      <w:r w:rsidR="00610D75">
        <w:rPr>
          <w:rFonts w:ascii="Times New Roman" w:hAnsi="Times New Roman" w:cs="Times New Roman"/>
          <w:sz w:val="24"/>
          <w:szCs w:val="24"/>
        </w:rPr>
        <w:t>of missing a bus</w:t>
      </w:r>
      <w:r w:rsidR="008D02D7">
        <w:rPr>
          <w:rFonts w:ascii="Times New Roman" w:hAnsi="Times New Roman" w:cs="Times New Roman"/>
          <w:sz w:val="24"/>
          <w:szCs w:val="24"/>
        </w:rPr>
        <w:t xml:space="preserve">, a RTI user </w:t>
      </w:r>
      <w:r>
        <w:rPr>
          <w:rFonts w:ascii="Times New Roman" w:hAnsi="Times New Roman" w:cs="Times New Roman"/>
          <w:sz w:val="24"/>
          <w:szCs w:val="24"/>
        </w:rPr>
        <w:t xml:space="preserve">may </w:t>
      </w:r>
      <w:r w:rsidR="008D02D7">
        <w:rPr>
          <w:rFonts w:ascii="Times New Roman" w:hAnsi="Times New Roman" w:cs="Times New Roman"/>
          <w:sz w:val="24"/>
          <w:szCs w:val="24"/>
        </w:rPr>
        <w:t xml:space="preserve">want </w:t>
      </w:r>
      <w:r>
        <w:rPr>
          <w:rFonts w:ascii="Times New Roman" w:hAnsi="Times New Roman" w:cs="Times New Roman"/>
          <w:sz w:val="24"/>
          <w:szCs w:val="24"/>
        </w:rPr>
        <w:t xml:space="preserve">leave </w:t>
      </w:r>
      <w:r w:rsidR="00937311">
        <w:rPr>
          <w:rFonts w:ascii="Times New Roman" w:hAnsi="Times New Roman" w:cs="Times New Roman"/>
          <w:sz w:val="24"/>
          <w:szCs w:val="24"/>
        </w:rPr>
        <w:t xml:space="preserve">home </w:t>
      </w:r>
      <w:r>
        <w:rPr>
          <w:rFonts w:ascii="Times New Roman" w:hAnsi="Times New Roman" w:cs="Times New Roman"/>
          <w:sz w:val="24"/>
          <w:szCs w:val="24"/>
        </w:rPr>
        <w:t xml:space="preserve">earlier than </w:t>
      </w:r>
      <w:r w:rsidR="00610D75">
        <w:rPr>
          <w:rFonts w:ascii="Times New Roman" w:hAnsi="Times New Roman" w:cs="Times New Roman"/>
          <w:sz w:val="24"/>
          <w:szCs w:val="24"/>
        </w:rPr>
        <w:t xml:space="preserve">the </w:t>
      </w:r>
      <w:r>
        <w:rPr>
          <w:rFonts w:ascii="Times New Roman" w:hAnsi="Times New Roman" w:cs="Times New Roman"/>
          <w:sz w:val="24"/>
          <w:szCs w:val="24"/>
        </w:rPr>
        <w:t>GT</w:t>
      </w:r>
      <w:ins w:id="1030" w:author="Liu, Luyu" w:date="2019-12-08T22:55:00Z">
        <w:r w:rsidR="00233B4A">
          <w:rPr>
            <w:rFonts w:ascii="Times New Roman" w:hAnsi="Times New Roman" w:cs="Times New Roman"/>
            <w:sz w:val="24"/>
            <w:szCs w:val="24"/>
          </w:rPr>
          <w:t>. This is a common strategy to avoid risk of missing a bus</w:t>
        </w:r>
      </w:ins>
      <w:r w:rsidR="00610D7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manualFormatting":"(Fonzone, Schmöcker, &amp; Liu, 2015; Frumin &amp; Zhao, 2012)","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sidR="00FE2291">
        <w:rPr>
          <w:rFonts w:ascii="Times New Roman" w:hAnsi="Times New Roman" w:cs="Times New Roman"/>
          <w:noProof/>
          <w:sz w:val="24"/>
          <w:szCs w:val="24"/>
        </w:rPr>
        <w:t>;</w:t>
      </w:r>
      <w:r w:rsidR="00FE2291" w:rsidRPr="00FE2291">
        <w:rPr>
          <w:rFonts w:ascii="Times New Roman" w:hAnsi="Times New Roman" w:cs="Times New Roman"/>
          <w:noProof/>
          <w:sz w:val="24"/>
          <w:szCs w:val="24"/>
        </w:rPr>
        <w:t xml:space="preserve"> Frumin &amp; Zhao, 2012</w:t>
      </w:r>
      <w:r w:rsidRPr="00990F3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8D02D7">
        <w:rPr>
          <w:rFonts w:ascii="Times New Roman" w:hAnsi="Times New Roman" w:cs="Times New Roman"/>
          <w:sz w:val="24"/>
          <w:szCs w:val="24"/>
        </w:rPr>
        <w:t xml:space="preserve">  An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risk</w:t>
      </w:r>
      <w:r w:rsidR="008D02D7">
        <w:rPr>
          <w:rFonts w:ascii="Times New Roman" w:hAnsi="Times New Roman" w:cs="Times New Roman"/>
          <w:sz w:val="24"/>
          <w:szCs w:val="24"/>
        </w:rPr>
        <w:t xml:space="preserve"> of missing a bus.  Given a user-designated IB, the HDT is: </w:t>
      </w:r>
      <w:r>
        <w:rPr>
          <w:rFonts w:ascii="Times New Roman" w:hAnsi="Times New Roman" w:cs="Times New Roman"/>
          <w:sz w:val="24"/>
          <w:szCs w:val="24"/>
        </w:rPr>
        <w:t xml:space="preserve"> </w:t>
      </w:r>
    </w:p>
    <w:tbl>
      <w:tblPr>
        <w:tblW w:w="4950" w:type="pct"/>
        <w:jc w:val="center"/>
        <w:tblLook w:val="04A0" w:firstRow="1" w:lastRow="0" w:firstColumn="1" w:lastColumn="0" w:noHBand="0" w:noVBand="1"/>
      </w:tblPr>
      <w:tblGrid>
        <w:gridCol w:w="425"/>
        <w:gridCol w:w="8225"/>
        <w:gridCol w:w="616"/>
      </w:tblGrid>
      <w:tr w:rsidR="006550FB" w14:paraId="158E868D" w14:textId="77777777" w:rsidTr="007C5F37">
        <w:trPr>
          <w:trHeight w:val="580"/>
          <w:jc w:val="center"/>
        </w:trPr>
        <w:tc>
          <w:tcPr>
            <w:tcW w:w="256" w:type="pct"/>
            <w:vAlign w:val="center"/>
          </w:tcPr>
          <w:p w14:paraId="42C0A338"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2685E" w14:textId="77777777" w:rsidR="006550FB" w:rsidRDefault="00B224E9"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55AAD3DC" w14:textId="77777777" w:rsidR="006550FB" w:rsidRPr="00E86BF0" w:rsidRDefault="006550FB" w:rsidP="007C5F37">
            <w:pPr>
              <w:pStyle w:val="TimesNewRoman"/>
              <w:rPr>
                <w:rFonts w:asciiTheme="minorHAnsi" w:hAnsiTheme="minorHAnsi" w:cstheme="minorBidi"/>
                <w:sz w:val="18"/>
                <w:szCs w:val="18"/>
              </w:rPr>
            </w:pPr>
            <w:bookmarkStart w:id="1031"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bookmarkEnd w:id="1031"/>
          </w:p>
        </w:tc>
      </w:tr>
    </w:tbl>
    <w:p w14:paraId="13FB0C52" w14:textId="1ED9CD41" w:rsidR="006550FB" w:rsidRDefault="00FE2291" w:rsidP="00FE2291">
      <w:pPr>
        <w:ind w:firstLine="720"/>
        <w:jc w:val="both"/>
        <w:rPr>
          <w:rFonts w:ascii="Times New Roman" w:hAnsi="Times New Roman" w:cs="Times New Roman"/>
          <w:sz w:val="24"/>
          <w:szCs w:val="24"/>
        </w:rPr>
      </w:pPr>
      <w:r>
        <w:rPr>
          <w:rFonts w:ascii="Times New Roman" w:hAnsi="Times New Roman" w:cs="Times New Roman"/>
          <w:sz w:val="24"/>
          <w:szCs w:val="24"/>
        </w:rPr>
        <w:t xml:space="preserve">An IB value is an </w:t>
      </w:r>
      <w:r w:rsidR="006550FB">
        <w:rPr>
          <w:rFonts w:ascii="Times New Roman" w:hAnsi="Times New Roman" w:cs="Times New Roman"/>
          <w:sz w:val="24"/>
          <w:szCs w:val="24"/>
        </w:rPr>
        <w:t>indicator of the</w:t>
      </w:r>
      <w:r w:rsidR="00610D75">
        <w:rPr>
          <w:rFonts w:ascii="Times New Roman" w:hAnsi="Times New Roman" w:cs="Times New Roman"/>
          <w:sz w:val="24"/>
          <w:szCs w:val="24"/>
        </w:rPr>
        <w:t xml:space="preserve"> transit users’ risk attitude: i</w:t>
      </w:r>
      <w:r w:rsidR="006550FB">
        <w:rPr>
          <w:rFonts w:ascii="Times New Roman" w:hAnsi="Times New Roman" w:cs="Times New Roman"/>
          <w:sz w:val="24"/>
          <w:szCs w:val="24"/>
        </w:rPr>
        <w:t xml:space="preserve">t represents how much time the user is willing to gamble to gain the waiting time reduction. We define two extreme values of risk attitude: </w:t>
      </w:r>
      <w:r w:rsidR="006550FB" w:rsidRPr="009F31D4">
        <w:rPr>
          <w:rFonts w:ascii="Times New Roman" w:hAnsi="Times New Roman" w:cs="Times New Roman"/>
          <w:i/>
          <w:sz w:val="24"/>
          <w:szCs w:val="24"/>
        </w:rPr>
        <w:t>risk-seeking</w:t>
      </w:r>
      <w:r w:rsidR="006550FB">
        <w:rPr>
          <w:rFonts w:ascii="Times New Roman" w:hAnsi="Times New Roman" w:cs="Times New Roman"/>
          <w:sz w:val="24"/>
          <w:szCs w:val="24"/>
        </w:rPr>
        <w:t xml:space="preserve"> and </w:t>
      </w:r>
      <w:r w:rsidR="006550FB" w:rsidRPr="009F31D4">
        <w:rPr>
          <w:rFonts w:ascii="Times New Roman" w:hAnsi="Times New Roman" w:cs="Times New Roman"/>
          <w:i/>
          <w:sz w:val="24"/>
          <w:szCs w:val="24"/>
        </w:rPr>
        <w:t>risk-averse</w:t>
      </w:r>
      <w:r w:rsidR="006550FB">
        <w:rPr>
          <w:rFonts w:ascii="Times New Roman" w:hAnsi="Times New Roman" w:cs="Times New Roman"/>
          <w:sz w:val="24"/>
          <w:szCs w:val="24"/>
        </w:rPr>
        <w:t xml:space="preserve">. </w:t>
      </w:r>
      <w:r w:rsidR="006550FB" w:rsidRPr="000F2E5E">
        <w:rPr>
          <w:rFonts w:ascii="Times New Roman" w:hAnsi="Times New Roman" w:cs="Times New Roman"/>
          <w:i/>
          <w:sz w:val="24"/>
          <w:szCs w:val="24"/>
        </w:rPr>
        <w:t>Risk-seeking</w:t>
      </w:r>
      <w:r w:rsidR="006550FB">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006550FB" w:rsidRPr="00F62E6A">
        <w:rPr>
          <w:rFonts w:ascii="Times New Roman" w:hAnsi="Times New Roman" w:cs="Times New Roman"/>
          <w:sz w:val="24"/>
          <w:szCs w:val="24"/>
        </w:rPr>
        <w:t xml:space="preserve"> </w:t>
      </w:r>
      <w:r w:rsidR="006550FB">
        <w:rPr>
          <w:rFonts w:ascii="Times New Roman" w:hAnsi="Times New Roman" w:cs="Times New Roman"/>
          <w:sz w:val="24"/>
          <w:szCs w:val="24"/>
        </w:rPr>
        <w:t xml:space="preserve">waiting time caused by desynchronization; </w:t>
      </w:r>
      <w:r w:rsidR="006550FB" w:rsidRPr="000F2E5E">
        <w:rPr>
          <w:rFonts w:ascii="Times New Roman" w:hAnsi="Times New Roman" w:cs="Times New Roman"/>
          <w:i/>
          <w:sz w:val="24"/>
          <w:szCs w:val="24"/>
        </w:rPr>
        <w:t>risk-averse</w:t>
      </w:r>
      <w:r w:rsidR="006550FB">
        <w:rPr>
          <w:rFonts w:ascii="Times New Roman" w:hAnsi="Times New Roman" w:cs="Times New Roman"/>
          <w:sz w:val="24"/>
          <w:szCs w:val="24"/>
        </w:rPr>
        <w:t xml:space="preserve"> means the user would rather wait more time to avoid desynchronization. The less IB’s value is, the more </w:t>
      </w:r>
      <w:r w:rsidR="006550FB" w:rsidRPr="00E00385">
        <w:rPr>
          <w:rFonts w:ascii="Times New Roman" w:hAnsi="Times New Roman" w:cs="Times New Roman"/>
          <w:sz w:val="24"/>
          <w:szCs w:val="24"/>
        </w:rPr>
        <w:t>risk-seeking</w:t>
      </w:r>
      <w:r w:rsidR="006550FB">
        <w:rPr>
          <w:rFonts w:ascii="Times New Roman" w:hAnsi="Times New Roman" w:cs="Times New Roman"/>
          <w:sz w:val="24"/>
          <w:szCs w:val="24"/>
        </w:rPr>
        <w:t xml:space="preserve"> and less </w:t>
      </w:r>
      <w:r w:rsidR="006550FB" w:rsidRPr="00E00385">
        <w:rPr>
          <w:rFonts w:ascii="Times New Roman" w:hAnsi="Times New Roman" w:cs="Times New Roman"/>
          <w:sz w:val="24"/>
          <w:szCs w:val="24"/>
        </w:rPr>
        <w:t>risk-averse</w:t>
      </w:r>
      <w:r w:rsidR="00610D75">
        <w:rPr>
          <w:rFonts w:ascii="Times New Roman" w:hAnsi="Times New Roman" w:cs="Times New Roman"/>
          <w:sz w:val="24"/>
          <w:szCs w:val="24"/>
        </w:rPr>
        <w:t xml:space="preserve"> the user</w:t>
      </w:r>
      <w:r w:rsidR="006550FB">
        <w:rPr>
          <w:rFonts w:ascii="Times New Roman" w:hAnsi="Times New Roman" w:cs="Times New Roman"/>
          <w:sz w:val="24"/>
          <w:szCs w:val="24"/>
        </w:rPr>
        <w:t xml:space="preserve">. </w:t>
      </w:r>
    </w:p>
    <w:p w14:paraId="21145FB6" w14:textId="67CB01AE" w:rsidR="000925B2" w:rsidRDefault="00610D75" w:rsidP="000925B2">
      <w:pPr>
        <w:pStyle w:val="IndentTimesNewRoman"/>
        <w:jc w:val="both"/>
      </w:pPr>
      <w:r>
        <w:t xml:space="preserve">We can consider PT and GT as part of </w:t>
      </w:r>
      <w:r w:rsidR="006550FB">
        <w:t xml:space="preserve">a </w:t>
      </w:r>
      <w:r w:rsidR="006550FB" w:rsidRPr="007813A4">
        <w:rPr>
          <w:i/>
        </w:rPr>
        <w:t>prudent tactic family</w:t>
      </w:r>
      <w:r w:rsidR="006550FB">
        <w:t>, for GT is a special case of PT with IB = 0. With different IBs, each prudent tactic ca</w:t>
      </w:r>
      <w:r w:rsidR="00494C8F">
        <w:t>n vary in actual waiting time. However, w</w:t>
      </w:r>
      <w:r w:rsidR="006550FB">
        <w:t xml:space="preserve">e </w:t>
      </w:r>
      <w:r w:rsidR="00494C8F">
        <w:t xml:space="preserve">can </w:t>
      </w:r>
      <w:r w:rsidR="006550FB">
        <w:t xml:space="preserve">optimize IBs and find the best prudent tactic with </w:t>
      </w:r>
      <w:r w:rsidR="00543ABC">
        <w:t>minimal wait time based on system performance</w:t>
      </w:r>
      <w:r w:rsidR="006550FB">
        <w:t>.</w:t>
      </w:r>
    </w:p>
    <w:commentRangeStart w:id="1032"/>
    <w:p w14:paraId="315302EA" w14:textId="74D1C806" w:rsidR="006550FB" w:rsidRDefault="006550FB" w:rsidP="000925B2">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1033" w:author="Luyu Liu" w:date="2019-12-17T23:21:00Z">
        <w:r w:rsidR="00400BA3" w:rsidRPr="00400BA3">
          <w:rPr>
            <w:rFonts w:ascii="Times New Roman" w:hAnsi="Times New Roman" w:cs="Times New Roman"/>
            <w:sz w:val="24"/>
            <w:szCs w:val="24"/>
            <w:rPrChange w:id="1034" w:author="Luyu Liu" w:date="2019-12-17T23:21:00Z">
              <w:rPr/>
            </w:rPrChange>
          </w:rPr>
          <w:t xml:space="preserve">Figure </w:t>
        </w:r>
        <w:r w:rsidR="00400BA3" w:rsidRPr="00400BA3">
          <w:rPr>
            <w:rFonts w:ascii="Times New Roman" w:hAnsi="Times New Roman" w:cs="Times New Roman"/>
            <w:sz w:val="24"/>
            <w:szCs w:val="24"/>
            <w:rPrChange w:id="1035" w:author="Luyu Liu" w:date="2019-12-17T23:21:00Z">
              <w:rPr>
                <w:noProof/>
              </w:rPr>
            </w:rPrChange>
          </w:rPr>
          <w:t>4</w:t>
        </w:r>
      </w:ins>
      <w:del w:id="1036" w:author="Luyu Liu" w:date="2019-12-17T23:21:00Z">
        <w:r w:rsidRPr="009B060A" w:rsidDel="00400BA3">
          <w:rPr>
            <w:rFonts w:ascii="Times New Roman" w:hAnsi="Times New Roman" w:cs="Times New Roman"/>
            <w:sz w:val="24"/>
            <w:szCs w:val="24"/>
          </w:rPr>
          <w:delText>Figure 4</w:delText>
        </w:r>
      </w:del>
      <w:r>
        <w:rPr>
          <w:rFonts w:ascii="Times New Roman" w:hAnsi="Times New Roman" w:cs="Times New Roman"/>
          <w:sz w:val="24"/>
          <w:szCs w:val="24"/>
        </w:rPr>
        <w:fldChar w:fldCharType="end"/>
      </w:r>
      <w:r w:rsidR="00543ABC">
        <w:rPr>
          <w:rFonts w:ascii="Times New Roman" w:hAnsi="Times New Roman" w:cs="Times New Roman"/>
          <w:sz w:val="24"/>
          <w:szCs w:val="24"/>
        </w:rPr>
        <w:t xml:space="preserve"> shows how a </w:t>
      </w:r>
      <w:r>
        <w:rPr>
          <w:rFonts w:ascii="Times New Roman" w:hAnsi="Times New Roman" w:cs="Times New Roman"/>
          <w:sz w:val="24"/>
          <w:szCs w:val="24"/>
        </w:rPr>
        <w:t xml:space="preserve">PT </w:t>
      </w:r>
      <w:r w:rsidR="00543ABC">
        <w:rPr>
          <w:rFonts w:ascii="Times New Roman" w:hAnsi="Times New Roman" w:cs="Times New Roman"/>
          <w:sz w:val="24"/>
          <w:szCs w:val="24"/>
        </w:rPr>
        <w:t xml:space="preserve">strategy with </w:t>
      </w:r>
      <w:r>
        <w:rPr>
          <w:rFonts w:ascii="Times New Roman" w:hAnsi="Times New Roman" w:cs="Times New Roman"/>
          <w:sz w:val="24"/>
          <w:szCs w:val="24"/>
        </w:rPr>
        <w:t xml:space="preserve">optimal </w:t>
      </w:r>
      <w:r w:rsidR="00543ABC">
        <w:rPr>
          <w:rFonts w:ascii="Times New Roman" w:hAnsi="Times New Roman" w:cs="Times New Roman"/>
          <w:sz w:val="24"/>
          <w:szCs w:val="24"/>
        </w:rPr>
        <w:t>IB can resynchronize</w:t>
      </w:r>
      <w:r>
        <w:rPr>
          <w:rFonts w:ascii="Times New Roman" w:hAnsi="Times New Roman" w:cs="Times New Roman"/>
          <w:sz w:val="24"/>
          <w:szCs w:val="24"/>
        </w:rPr>
        <w:t xml:space="preserve">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offset and the user will successfully take the expected bus.</w:t>
      </w:r>
      <w:commentRangeEnd w:id="1032"/>
      <w:r w:rsidR="00543ABC">
        <w:rPr>
          <w:rStyle w:val="CommentReference"/>
        </w:rPr>
        <w:commentReference w:id="1032"/>
      </w:r>
    </w:p>
    <w:p w14:paraId="58A38D2B" w14:textId="77777777" w:rsidR="006550FB" w:rsidRDefault="006550FB" w:rsidP="006550FB">
      <w:pPr>
        <w:keepNext/>
        <w:jc w:val="both"/>
      </w:pPr>
      <w:r>
        <w:rPr>
          <w:noProof/>
        </w:rPr>
        <w:lastRenderedPageBreak/>
        <w:drawing>
          <wp:inline distT="0" distB="0" distL="0" distR="0" wp14:anchorId="6CFC617A" wp14:editId="29347258">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952875"/>
                    </a:xfrm>
                    <a:prstGeom prst="rect">
                      <a:avLst/>
                    </a:prstGeom>
                  </pic:spPr>
                </pic:pic>
              </a:graphicData>
            </a:graphic>
          </wp:inline>
        </w:drawing>
      </w:r>
    </w:p>
    <w:p w14:paraId="156B9360" w14:textId="34DF98BC" w:rsidR="006550FB" w:rsidRDefault="006550FB" w:rsidP="006550FB">
      <w:pPr>
        <w:pStyle w:val="IndentTimesNewRoman"/>
        <w:ind w:firstLine="0"/>
        <w:jc w:val="center"/>
      </w:pPr>
      <w:bookmarkStart w:id="1037" w:name="_Ref16063523"/>
      <w:r>
        <w:t xml:space="preserve">Figure </w:t>
      </w:r>
      <w:r w:rsidR="00235361">
        <w:fldChar w:fldCharType="begin"/>
      </w:r>
      <w:r w:rsidR="00235361">
        <w:instrText xml:space="preserve"> SEQ Figure \* ARABIC </w:instrText>
      </w:r>
      <w:r w:rsidR="00235361">
        <w:fldChar w:fldCharType="separate"/>
      </w:r>
      <w:r w:rsidR="006A3AA4">
        <w:rPr>
          <w:noProof/>
        </w:rPr>
        <w:t>4</w:t>
      </w:r>
      <w:r w:rsidR="00235361">
        <w:rPr>
          <w:noProof/>
        </w:rPr>
        <w:fldChar w:fldCharType="end"/>
      </w:r>
      <w:bookmarkEnd w:id="1037"/>
      <w:r w:rsidR="00291929">
        <w:rPr>
          <w:noProof/>
        </w:rPr>
        <w:t>:</w:t>
      </w:r>
      <w:r>
        <w:t xml:space="preserve"> Space-t</w:t>
      </w:r>
      <w:r w:rsidR="00613F2A">
        <w:t xml:space="preserve">ime diagram of a PT </w:t>
      </w:r>
      <w:r>
        <w:t>trip</w:t>
      </w:r>
      <w:r w:rsidR="00291929">
        <w:t>.</w:t>
      </w:r>
    </w:p>
    <w:p w14:paraId="5B017ACD"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31"/>
        <w:gridCol w:w="8313"/>
        <w:gridCol w:w="616"/>
      </w:tblGrid>
      <w:tr w:rsidR="006550FB" w14:paraId="6CDE40A0" w14:textId="77777777" w:rsidTr="007C5F37">
        <w:trPr>
          <w:trHeight w:val="747"/>
          <w:jc w:val="center"/>
        </w:trPr>
        <w:tc>
          <w:tcPr>
            <w:tcW w:w="255" w:type="pct"/>
            <w:vAlign w:val="center"/>
          </w:tcPr>
          <w:p w14:paraId="62D0FBC3" w14:textId="77777777" w:rsidR="006550FB" w:rsidRDefault="006550FB" w:rsidP="007C5F37">
            <w:pPr>
              <w:jc w:val="both"/>
              <w:rPr>
                <w:rFonts w:ascii="Times New Roman" w:eastAsia="Yu Mincho" w:hAnsi="Times New Roman" w:cs="Times New Roman"/>
                <w:sz w:val="24"/>
                <w:szCs w:val="24"/>
                <w:lang w:eastAsia="ja-JP"/>
              </w:rPr>
            </w:pPr>
          </w:p>
        </w:tc>
        <w:tc>
          <w:tcPr>
            <w:tcW w:w="4465" w:type="pct"/>
            <w:vAlign w:val="center"/>
            <w:hideMark/>
          </w:tcPr>
          <w:p w14:paraId="06575A42" w14:textId="77777777" w:rsidR="006550FB" w:rsidRDefault="006550FB" w:rsidP="007C5F37">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02E5776" w14:textId="35DEA2A4" w:rsidR="006550FB" w:rsidRPr="006D08E3" w:rsidRDefault="006550FB" w:rsidP="007C5F37">
            <w:pPr>
              <w:pStyle w:val="TimesNewRoman"/>
              <w:jc w:val="both"/>
              <w:rPr>
                <w:rFonts w:asciiTheme="minorHAnsi" w:hAnsiTheme="minorHAnsi" w:cstheme="minorBidi"/>
                <w:sz w:val="18"/>
                <w:szCs w:val="18"/>
              </w:rPr>
            </w:pPr>
            <w:bookmarkStart w:id="1038"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sidR="00400BA3">
              <w:rPr>
                <w:noProof/>
              </w:rPr>
              <w:t>12</w:t>
            </w:r>
            <w:r>
              <w:rPr>
                <w:noProof/>
              </w:rPr>
              <w:fldChar w:fldCharType="end"/>
            </w:r>
            <w:bookmarkEnd w:id="1038"/>
            <w:r>
              <w:rPr>
                <w:rFonts w:eastAsia="Yu Mincho"/>
                <w:lang w:eastAsia="ja-JP"/>
              </w:rPr>
              <w:t>)</w:t>
            </w:r>
          </w:p>
        </w:tc>
      </w:tr>
    </w:tbl>
    <w:p w14:paraId="25623682" w14:textId="294289DE" w:rsidR="006550FB" w:rsidRPr="00DE6716" w:rsidRDefault="006550FB" w:rsidP="006550FB">
      <w:pPr>
        <w:jc w:val="both"/>
        <w:rPr>
          <w:rFonts w:ascii="Times New Roman" w:hAnsi="Times New Roman" w:cs="Times New Roman"/>
          <w:sz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ins w:id="1039" w:author="Luyu Liu" w:date="2019-12-17T23:21:00Z">
        <w:r w:rsidR="00400BA3" w:rsidRPr="00400BA3">
          <w:rPr>
            <w:rFonts w:ascii="Times New Roman" w:hAnsi="Times New Roman" w:cs="Times New Roman"/>
            <w:sz w:val="24"/>
            <w:rPrChange w:id="1040" w:author="Luyu Liu" w:date="2019-12-17T23:21:00Z">
              <w:rPr>
                <w:rFonts w:eastAsia="Yu Mincho"/>
                <w:lang w:eastAsia="ja-JP"/>
              </w:rPr>
            </w:rPrChange>
          </w:rPr>
          <w:t>(</w:t>
        </w:r>
        <w:r w:rsidR="00400BA3" w:rsidRPr="00400BA3">
          <w:rPr>
            <w:rFonts w:ascii="Times New Roman" w:hAnsi="Times New Roman" w:cs="Times New Roman"/>
            <w:sz w:val="24"/>
            <w:rPrChange w:id="1041" w:author="Luyu Liu" w:date="2019-12-17T23:21:00Z">
              <w:rPr>
                <w:noProof/>
              </w:rPr>
            </w:rPrChange>
          </w:rPr>
          <w:t>11</w:t>
        </w:r>
        <w:r w:rsidR="00400BA3" w:rsidRPr="00400BA3">
          <w:rPr>
            <w:rFonts w:ascii="Times New Roman" w:hAnsi="Times New Roman" w:cs="Times New Roman"/>
            <w:sz w:val="24"/>
            <w:rPrChange w:id="1042" w:author="Luyu Liu" w:date="2019-12-17T23:21:00Z">
              <w:rPr>
                <w:rFonts w:eastAsia="Yu Mincho"/>
                <w:lang w:eastAsia="ja-JP"/>
              </w:rPr>
            </w:rPrChange>
          </w:rPr>
          <w:t>)</w:t>
        </w:r>
      </w:ins>
      <w:del w:id="1043" w:author="Luyu Liu" w:date="2019-12-17T23:21:00Z">
        <w:r w:rsidRPr="00924D51" w:rsidDel="00400BA3">
          <w:rPr>
            <w:rFonts w:ascii="Times New Roman" w:hAnsi="Times New Roman" w:cs="Times New Roman"/>
            <w:sz w:val="24"/>
          </w:rPr>
          <w:delText>(11)</w:delText>
        </w:r>
      </w:del>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ins w:id="1044" w:author="Luyu Liu" w:date="2019-12-17T23:21:00Z">
        <w:r w:rsidR="00400BA3" w:rsidRPr="00400BA3">
          <w:rPr>
            <w:rFonts w:ascii="Times New Roman" w:hAnsi="Times New Roman" w:cs="Times New Roman"/>
            <w:sz w:val="24"/>
            <w:rPrChange w:id="1045" w:author="Luyu Liu" w:date="2019-12-17T23:21:00Z">
              <w:rPr>
                <w:rFonts w:eastAsia="Yu Mincho"/>
                <w:lang w:eastAsia="ja-JP"/>
              </w:rPr>
            </w:rPrChange>
          </w:rPr>
          <w:t>(</w:t>
        </w:r>
        <w:r w:rsidR="00400BA3" w:rsidRPr="00400BA3">
          <w:rPr>
            <w:rFonts w:ascii="Times New Roman" w:hAnsi="Times New Roman" w:cs="Times New Roman"/>
            <w:sz w:val="24"/>
            <w:rPrChange w:id="1046" w:author="Luyu Liu" w:date="2019-12-17T23:21:00Z">
              <w:rPr>
                <w:noProof/>
              </w:rPr>
            </w:rPrChange>
          </w:rPr>
          <w:t>12</w:t>
        </w:r>
      </w:ins>
      <w:del w:id="1047" w:author="Luyu Liu" w:date="2019-12-17T23:21:00Z">
        <w:r w:rsidRPr="00924D51" w:rsidDel="00400BA3">
          <w:rPr>
            <w:rFonts w:ascii="Times New Roman" w:hAnsi="Times New Roman" w:cs="Times New Roman"/>
            <w:sz w:val="24"/>
          </w:rPr>
          <w:delText>(12</w:delText>
        </w:r>
      </w:del>
      <w:r w:rsidRPr="00DE6716">
        <w:rPr>
          <w:rFonts w:ascii="Times New Roman" w:hAnsi="Times New Roman" w:cs="Times New Roman"/>
          <w:sz w:val="24"/>
        </w:rPr>
        <w:fldChar w:fldCharType="end"/>
      </w:r>
      <w:r w:rsidRPr="00DE6716">
        <w:rPr>
          <w:rFonts w:ascii="Times New Roman" w:hAnsi="Times New Roman" w:cs="Times New Roman"/>
          <w:sz w:val="24"/>
        </w:rPr>
        <w:t>), we have</w:t>
      </w:r>
      <w:proofErr w:type="gramStart"/>
      <w:r w:rsidRPr="00DE6716">
        <w:rPr>
          <w:rFonts w:ascii="Times New Roman" w:hAnsi="Times New Roman" w:cs="Times New Roman"/>
          <w:sz w:val="24"/>
        </w:rPr>
        <w:t>:</w:t>
      </w:r>
      <w:r>
        <w:rPr>
          <w:rFonts w:ascii="Times New Roman" w:hAnsi="Times New Roman" w:cs="Times New Roman"/>
          <w:sz w:val="24"/>
        </w:rPr>
        <w:t xml:space="preserve"> </w:t>
      </w:r>
      <w:proofErr w:type="gramEnd"/>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43D1E0C8" w14:textId="585E5A9F" w:rsidR="006550FB" w:rsidRPr="00196D81" w:rsidRDefault="006550FB" w:rsidP="006550FB">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w:r w:rsidR="000925B2">
        <w:rPr>
          <w:rFonts w:ascii="Times New Roman" w:hAnsi="Times New Roman" w:cs="Times New Roman"/>
          <w:sz w:val="24"/>
        </w:rPr>
        <w:t xml:space="preserve">optimal </w:t>
      </w:r>
      <w:r w:rsidR="0087115B">
        <w:rPr>
          <w:rFonts w:ascii="Times New Roman" w:hAnsi="Times New Roman" w:cs="Times New Roman"/>
          <w:sz w:val="24"/>
        </w:rPr>
        <w:t>PT</w:t>
      </w:r>
      <w:r w:rsidR="000925B2">
        <w:rPr>
          <w:rFonts w:ascii="Times New Roman" w:hAnsi="Times New Roman" w:cs="Times New Roman"/>
          <w:sz w:val="24"/>
        </w:rPr>
        <w:t xml:space="preserve"> </w:t>
      </w:r>
      <w:r w:rsidR="0087115B">
        <w:rPr>
          <w:rFonts w:ascii="Times New Roman" w:hAnsi="Times New Roman" w:cs="Times New Roman"/>
          <w:sz w:val="24"/>
        </w:rPr>
        <w:t>empirically, we simulate</w:t>
      </w:r>
      <w:r>
        <w:rPr>
          <w:rFonts w:ascii="Times New Roman" w:hAnsi="Times New Roman" w:cs="Times New Roman"/>
          <w:sz w:val="24"/>
        </w:rPr>
        <w:t xml:space="preserve"> the users’ real-time waiting time </w:t>
      </w:r>
      <w:r w:rsidR="00543ABC">
        <w:rPr>
          <w:rFonts w:ascii="Times New Roman" w:hAnsi="Times New Roman" w:cs="Times New Roman"/>
          <w:sz w:val="24"/>
        </w:rPr>
        <w:t xml:space="preserve">based on the transit systems empirical performance </w:t>
      </w:r>
      <w:r>
        <w:rPr>
          <w:rFonts w:ascii="Times New Roman" w:hAnsi="Times New Roman" w:cs="Times New Roman"/>
          <w:sz w:val="24"/>
        </w:rPr>
        <w:t xml:space="preserve">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ins w:id="1048" w:author="Luyu Liu" w:date="2019-12-17T23:21:00Z">
        <w:r w:rsidR="00400BA3" w:rsidRPr="00400BA3">
          <w:rPr>
            <w:rFonts w:ascii="Times New Roman" w:hAnsi="Times New Roman" w:cs="Times New Roman"/>
            <w:sz w:val="24"/>
            <w:rPrChange w:id="1049" w:author="Luyu Liu" w:date="2019-12-17T23:21:00Z">
              <w:rPr/>
            </w:rPrChange>
          </w:rPr>
          <w:t xml:space="preserve">Figure </w:t>
        </w:r>
        <w:r w:rsidR="00400BA3" w:rsidRPr="00400BA3">
          <w:rPr>
            <w:rFonts w:ascii="Times New Roman" w:hAnsi="Times New Roman" w:cs="Times New Roman"/>
            <w:sz w:val="24"/>
            <w:rPrChange w:id="1050" w:author="Luyu Liu" w:date="2019-12-17T23:21:00Z">
              <w:rPr>
                <w:noProof/>
              </w:rPr>
            </w:rPrChange>
          </w:rPr>
          <w:t>5</w:t>
        </w:r>
      </w:ins>
      <w:del w:id="1051" w:author="Luyu Liu" w:date="2019-12-17T23:21:00Z">
        <w:r w:rsidRPr="002A4DED" w:rsidDel="00400BA3">
          <w:rPr>
            <w:rFonts w:ascii="Times New Roman" w:hAnsi="Times New Roman" w:cs="Times New Roman"/>
            <w:sz w:val="24"/>
          </w:rPr>
          <w:delText>Figure 5</w:delText>
        </w:r>
      </w:del>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process:</w:t>
      </w:r>
    </w:p>
    <w:p w14:paraId="65A94467" w14:textId="0757B156" w:rsidR="006550FB" w:rsidRDefault="006550FB" w:rsidP="0087115B">
      <w:pPr>
        <w:pStyle w:val="IndentTimesNewRoman"/>
        <w:numPr>
          <w:ilvl w:val="0"/>
          <w:numId w:val="15"/>
        </w:numPr>
        <w:jc w:val="both"/>
      </w:pPr>
      <w:r>
        <w:t xml:space="preserve">Calculation: </w:t>
      </w:r>
      <w:r w:rsidR="0087115B">
        <w:t xml:space="preserve">Designate a set of IBs </w:t>
      </w:r>
      <w:r w:rsidR="0087115B" w:rsidRPr="0087115B">
        <w:t>(e.g., 0 – 300 seconds)</w:t>
      </w:r>
      <w:r w:rsidR="0087115B">
        <w:t xml:space="preserve"> and walking time ranges (e.g., 0 – 9 minutes)</w:t>
      </w:r>
      <w:r w:rsidR="0087115B" w:rsidRPr="0087115B">
        <w:t xml:space="preserve">. </w:t>
      </w:r>
      <w:r>
        <w:t>Calculate the performance for all designated buffers</w:t>
      </w:r>
      <w:r w:rsidR="0087115B">
        <w:t>.</w:t>
      </w:r>
      <w:r>
        <w:t xml:space="preserve"> The results contain user’s arrival time at the stop and the actual taken bus’s departure time for users with different walking time </w:t>
      </w:r>
    </w:p>
    <w:p w14:paraId="29B204E7" w14:textId="77777777" w:rsidR="006550FB" w:rsidRDefault="006550FB" w:rsidP="006550FB">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2D72D175" w14:textId="44E1DAEA" w:rsidR="006550FB" w:rsidRDefault="006550FB" w:rsidP="006550FB">
      <w:pPr>
        <w:pStyle w:val="IndentTimesNewRoman"/>
        <w:numPr>
          <w:ilvl w:val="0"/>
          <w:numId w:val="15"/>
        </w:numPr>
        <w:jc w:val="both"/>
      </w:pPr>
      <w:r>
        <w:lastRenderedPageBreak/>
        <w:t xml:space="preserve">Finalization: For each day, reduce all past days’ buffers into one by finding the maximum of the optimal buffers. </w:t>
      </w:r>
      <w:r w:rsidR="00543ABC">
        <w:t xml:space="preserve">To </w:t>
      </w:r>
      <w:r>
        <w:t xml:space="preserve">accommodate changes in the schedule, we will </w:t>
      </w:r>
      <w:del w:id="1052" w:author="Luyu Liu" w:date="2019-12-17T18:13:00Z">
        <w:r w:rsidR="00543ABC" w:rsidDel="002142A3">
          <w:delText xml:space="preserve">can </w:delText>
        </w:r>
      </w:del>
      <w:r w:rsidR="00543ABC">
        <w:t xml:space="preserve">restart the </w:t>
      </w:r>
      <w:r w:rsidR="0087115B">
        <w:t xml:space="preserve">process whenever a </w:t>
      </w:r>
      <w:r w:rsidR="00543ABC">
        <w:t xml:space="preserve">change </w:t>
      </w:r>
      <w:r w:rsidR="0087115B">
        <w:t>is implemented</w:t>
      </w:r>
      <w:r>
        <w:t>.</w:t>
      </w:r>
    </w:p>
    <w:p w14:paraId="28DA508B" w14:textId="77777777" w:rsidR="006550FB" w:rsidRDefault="006550FB" w:rsidP="006550FB">
      <w:pPr>
        <w:pStyle w:val="IndentTimesNewRoman"/>
        <w:numPr>
          <w:ilvl w:val="0"/>
          <w:numId w:val="15"/>
        </w:numPr>
        <w:jc w:val="both"/>
      </w:pPr>
      <w:r>
        <w:t>Revalidat</w:t>
      </w:r>
      <w:r>
        <w:rPr>
          <w:rFonts w:hint="eastAsia"/>
        </w:rPr>
        <w:t>ion</w:t>
      </w:r>
      <w:r>
        <w:t>: Based on the finalized buffers, calculate the performance of each day.</w:t>
      </w:r>
    </w:p>
    <w:p w14:paraId="5A50B292" w14:textId="7AEC1356" w:rsidR="006550FB" w:rsidRDefault="0087115B" w:rsidP="006550FB">
      <w:pPr>
        <w:pStyle w:val="IndentTimesNewRoman"/>
        <w:jc w:val="both"/>
      </w:pPr>
      <w:r>
        <w:t xml:space="preserve">The </w:t>
      </w:r>
      <w:r w:rsidR="006550FB" w:rsidRPr="006B729C">
        <w:rPr>
          <w:i/>
        </w:rPr>
        <w:t>calculation step</w:t>
      </w:r>
      <w:r w:rsidR="006550FB">
        <w:t xml:space="preserve"> and </w:t>
      </w:r>
      <w:r w:rsidR="006550FB" w:rsidRPr="006B729C">
        <w:rPr>
          <w:i/>
        </w:rPr>
        <w:t>optimization step</w:t>
      </w:r>
      <w:r w:rsidR="006550FB">
        <w:t xml:space="preserve"> </w:t>
      </w:r>
      <w:r w:rsidR="004C032B">
        <w:t>guarantee</w:t>
      </w:r>
      <w:r w:rsidR="006550FB">
        <w:t xml:space="preserve"> that obtained buffers in each day have </w:t>
      </w:r>
      <w:r>
        <w:t xml:space="preserve">the least waiting time.  The </w:t>
      </w:r>
      <w:r w:rsidR="006550FB" w:rsidRPr="006B729C">
        <w:rPr>
          <w:i/>
        </w:rPr>
        <w:t>optimization step</w:t>
      </w:r>
      <w:r w:rsidR="006550FB">
        <w:t xml:space="preserve"> guarantees that obtained buffers are the smallest one among the buffers wit</w:t>
      </w:r>
      <w:r>
        <w:t>h the least waiting time.  The</w:t>
      </w:r>
      <w:r w:rsidR="006550FB">
        <w:t xml:space="preserve"> </w:t>
      </w:r>
      <w:r w:rsidR="006550FB" w:rsidRPr="00AF7DB7">
        <w:rPr>
          <w:i/>
        </w:rPr>
        <w:t>finalization step</w:t>
      </w:r>
      <w:r w:rsidR="006550FB">
        <w:t xml:space="preserve"> guarantees that trips with finalized buffers are most synchronized for each day when revalidating the performance. In the sense of risk attitude, </w:t>
      </w:r>
      <w:r>
        <w:t xml:space="preserve">this is </w:t>
      </w:r>
      <w:r w:rsidR="006550FB">
        <w:t xml:space="preserve">a </w:t>
      </w:r>
      <w:r w:rsidR="006550FB" w:rsidRPr="0012396E">
        <w:rPr>
          <w:i/>
        </w:rPr>
        <w:t>risk-neutral</w:t>
      </w:r>
      <w:r w:rsidR="006550FB">
        <w:t xml:space="preserve"> strategy: we want to find the smallest buffers while trying to keep synchronized for most trips.</w:t>
      </w:r>
    </w:p>
    <w:p w14:paraId="64DF6F37" w14:textId="77777777" w:rsidR="006550FB" w:rsidRDefault="006550FB" w:rsidP="006550FB">
      <w:pPr>
        <w:pStyle w:val="IndentTimesNewRoman"/>
        <w:jc w:val="both"/>
      </w:pPr>
    </w:p>
    <w:p w14:paraId="6ABA8B90" w14:textId="77777777" w:rsidR="006550FB" w:rsidRDefault="006550FB" w:rsidP="006550FB">
      <w:pPr>
        <w:keepNext/>
        <w:jc w:val="center"/>
      </w:pPr>
      <w:r>
        <w:rPr>
          <w:rFonts w:ascii="Times New Roman" w:hAnsi="Times New Roman" w:cs="Times New Roman"/>
          <w:noProof/>
          <w:sz w:val="24"/>
          <w:szCs w:val="24"/>
        </w:rPr>
        <w:drawing>
          <wp:inline distT="0" distB="0" distL="0" distR="0" wp14:anchorId="5C135888" wp14:editId="6D384CF1">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1188F373" w14:textId="02DC08F2" w:rsidR="006550FB" w:rsidRPr="00A23D83" w:rsidRDefault="006550FB" w:rsidP="006550FB">
      <w:pPr>
        <w:pStyle w:val="IndentTimesNewRoman"/>
        <w:ind w:firstLine="0"/>
        <w:jc w:val="center"/>
      </w:pPr>
      <w:bookmarkStart w:id="1053" w:name="_Ref16062162"/>
      <w:r>
        <w:t xml:space="preserve">Figure </w:t>
      </w:r>
      <w:r>
        <w:rPr>
          <w:noProof/>
        </w:rPr>
        <w:fldChar w:fldCharType="begin"/>
      </w:r>
      <w:r>
        <w:rPr>
          <w:noProof/>
        </w:rPr>
        <w:instrText xml:space="preserve"> SEQ Figure \* ARABIC </w:instrText>
      </w:r>
      <w:r>
        <w:rPr>
          <w:noProof/>
        </w:rPr>
        <w:fldChar w:fldCharType="separate"/>
      </w:r>
      <w:r w:rsidR="006A3AA4">
        <w:rPr>
          <w:noProof/>
        </w:rPr>
        <w:t>5</w:t>
      </w:r>
      <w:r>
        <w:rPr>
          <w:noProof/>
        </w:rPr>
        <w:fldChar w:fldCharType="end"/>
      </w:r>
      <w:bookmarkEnd w:id="1053"/>
      <w:r w:rsidR="00291929">
        <w:rPr>
          <w:noProof/>
        </w:rPr>
        <w:t>:</w:t>
      </w:r>
      <w:r>
        <w:t xml:space="preserve"> Flow chart of PT optimization algorithm</w:t>
      </w:r>
      <w:r w:rsidR="00291929">
        <w:t>.</w:t>
      </w:r>
    </w:p>
    <w:p w14:paraId="0001D089" w14:textId="015B616E" w:rsidR="004A4D57" w:rsidRDefault="004C032B" w:rsidP="004A4D57">
      <w:pPr>
        <w:ind w:firstLine="720"/>
        <w:jc w:val="both"/>
        <w:rPr>
          <w:ins w:id="1054" w:author="Luyu Liu" w:date="2019-12-17T17:44:00Z"/>
          <w:rFonts w:ascii="Times New Roman" w:hAnsi="Times New Roman" w:cs="Times New Roman"/>
          <w:sz w:val="24"/>
          <w:szCs w:val="24"/>
        </w:rPr>
      </w:pPr>
      <w:r>
        <w:rPr>
          <w:rFonts w:ascii="Times New Roman" w:hAnsi="Times New Roman" w:cs="Times New Roman"/>
          <w:sz w:val="24"/>
          <w:szCs w:val="24"/>
        </w:rPr>
        <w:t>However, t</w:t>
      </w:r>
      <w:commentRangeStart w:id="1055"/>
      <w:commentRangeStart w:id="1056"/>
      <w:r w:rsidR="005915AE" w:rsidRPr="005915AE">
        <w:rPr>
          <w:rFonts w:ascii="Times New Roman" w:hAnsi="Times New Roman" w:cs="Times New Roman"/>
          <w:sz w:val="24"/>
          <w:szCs w:val="24"/>
        </w:rPr>
        <w:t xml:space="preserve">he </w:t>
      </w:r>
      <w:r w:rsidR="00B15470">
        <w:rPr>
          <w:rFonts w:ascii="Times New Roman" w:hAnsi="Times New Roman" w:cs="Times New Roman" w:hint="eastAsia"/>
          <w:sz w:val="24"/>
          <w:szCs w:val="24"/>
        </w:rPr>
        <w:t>number</w:t>
      </w:r>
      <w:r w:rsidR="00B15470">
        <w:rPr>
          <w:rFonts w:ascii="Times New Roman" w:hAnsi="Times New Roman" w:cs="Times New Roman"/>
          <w:sz w:val="24"/>
          <w:szCs w:val="24"/>
        </w:rPr>
        <w:t xml:space="preserve"> </w:t>
      </w:r>
      <w:r w:rsidR="005915AE" w:rsidRPr="005915AE">
        <w:rPr>
          <w:rFonts w:ascii="Times New Roman" w:hAnsi="Times New Roman" w:cs="Times New Roman"/>
          <w:sz w:val="24"/>
          <w:szCs w:val="24"/>
        </w:rPr>
        <w:t xml:space="preserve">of </w:t>
      </w:r>
      <w:r w:rsidR="00415B5C">
        <w:rPr>
          <w:rFonts w:ascii="Times New Roman" w:hAnsi="Times New Roman" w:cs="Times New Roman"/>
          <w:sz w:val="24"/>
          <w:szCs w:val="24"/>
        </w:rPr>
        <w:t>insurance buffers</w:t>
      </w:r>
      <w:r w:rsidR="005915AE" w:rsidRPr="005915AE">
        <w:rPr>
          <w:rFonts w:ascii="Times New Roman" w:hAnsi="Times New Roman" w:cs="Times New Roman"/>
          <w:sz w:val="24"/>
          <w:szCs w:val="24"/>
        </w:rPr>
        <w:t xml:space="preserve"> </w:t>
      </w:r>
      <w:r w:rsidR="00B15470">
        <w:rPr>
          <w:rFonts w:ascii="Times New Roman" w:hAnsi="Times New Roman" w:cs="Times New Roman"/>
          <w:sz w:val="24"/>
          <w:szCs w:val="24"/>
        </w:rPr>
        <w:t>is large:</w:t>
      </w:r>
      <w:r w:rsidR="00C27406">
        <w:rPr>
          <w:rFonts w:ascii="Times New Roman" w:hAnsi="Times New Roman" w:cs="Times New Roman"/>
          <w:sz w:val="24"/>
          <w:szCs w:val="24"/>
        </w:rPr>
        <w:t xml:space="preserve"> </w:t>
      </w:r>
      <w:r w:rsidR="00B15470">
        <w:rPr>
          <w:rFonts w:ascii="Times New Roman" w:hAnsi="Times New Roman" w:cs="Times New Roman"/>
          <w:sz w:val="24"/>
          <w:szCs w:val="24"/>
        </w:rPr>
        <w:t>w</w:t>
      </w:r>
      <w:r w:rsidR="00B15470" w:rsidRPr="00FD4B46">
        <w:rPr>
          <w:rFonts w:ascii="Times New Roman" w:hAnsi="Times New Roman" w:cs="Times New Roman"/>
          <w:sz w:val="24"/>
          <w:szCs w:val="24"/>
        </w:rPr>
        <w:t>e minimize waiting time over</w:t>
      </w:r>
      <w:r w:rsidR="00D456E3">
        <w:rPr>
          <w:rFonts w:ascii="Times New Roman" w:hAnsi="Times New Roman" w:cs="Times New Roman"/>
          <w:sz w:val="24"/>
          <w:szCs w:val="24"/>
        </w:rPr>
        <w:t xml:space="preserve"> </w:t>
      </w:r>
      <w:proofErr w:type="gramStart"/>
      <w:r w:rsidR="00D456E3">
        <w:rPr>
          <w:rFonts w:ascii="Times New Roman" w:hAnsi="Times New Roman" w:cs="Times New Roman"/>
          <w:sz w:val="24"/>
          <w:szCs w:val="24"/>
        </w:rPr>
        <w:t>each</w:t>
      </w:r>
      <w:r w:rsidR="00B15470" w:rsidRPr="00FD4B46">
        <w:rPr>
          <w:rFonts w:ascii="Times New Roman" w:hAnsi="Times New Roman" w:cs="Times New Roman"/>
          <w:sz w:val="24"/>
          <w:szCs w:val="24"/>
        </w:rPr>
        <w:t xml:space="preserve"> </w:t>
      </w:r>
      <w:proofErr w:type="gramEnd"/>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B15470" w:rsidRPr="00FD4B46">
        <w:rPr>
          <w:rFonts w:ascii="Times New Roman" w:hAnsi="Times New Roman" w:cs="Times New Roman"/>
          <w:sz w:val="24"/>
          <w:szCs w:val="24"/>
        </w:rPr>
        <w:t xml:space="preserve">, </w:t>
      </w:r>
      <w:r w:rsidR="00A67400">
        <w:rPr>
          <w:rFonts w:ascii="Times New Roman" w:hAnsi="Times New Roman" w:cs="Times New Roman"/>
          <w:sz w:val="24"/>
          <w:szCs w:val="24"/>
        </w:rPr>
        <w:t xml:space="preserve">which </w:t>
      </w:r>
      <w:r w:rsidR="004F114F">
        <w:rPr>
          <w:rFonts w:ascii="Times New Roman" w:hAnsi="Times New Roman" w:cs="Times New Roman"/>
          <w:sz w:val="24"/>
          <w:szCs w:val="24"/>
        </w:rPr>
        <w:t>represents</w:t>
      </w:r>
      <w:r w:rsidR="00B15470">
        <w:rPr>
          <w:rFonts w:ascii="Times New Roman" w:hAnsi="Times New Roman" w:cs="Times New Roman"/>
          <w:sz w:val="24"/>
          <w:szCs w:val="24"/>
        </w:rPr>
        <w:t xml:space="preserve"> </w:t>
      </w:r>
      <w:r w:rsidR="00B15470" w:rsidRPr="00FD4B46">
        <w:rPr>
          <w:rFonts w:ascii="Times New Roman" w:hAnsi="Times New Roman" w:cs="Times New Roman"/>
          <w:sz w:val="24"/>
          <w:szCs w:val="24"/>
        </w:rPr>
        <w:t xml:space="preserve">a different IB </w:t>
      </w:r>
      <w:r w:rsidR="0029322E">
        <w:rPr>
          <w:rFonts w:ascii="Times New Roman" w:hAnsi="Times New Roman" w:cs="Times New Roman"/>
          <w:sz w:val="24"/>
          <w:szCs w:val="24"/>
        </w:rPr>
        <w:t xml:space="preserve">for </w:t>
      </w:r>
      <w:r w:rsidR="00B15470" w:rsidRPr="00FD4B46">
        <w:rPr>
          <w:rFonts w:ascii="Times New Roman" w:hAnsi="Times New Roman" w:cs="Times New Roman"/>
          <w:sz w:val="24"/>
          <w:szCs w:val="24"/>
        </w:rPr>
        <w:t>each trip</w:t>
      </w:r>
      <w:r w:rsidR="00B15470">
        <w:rPr>
          <w:rFonts w:ascii="Times New Roman" w:hAnsi="Times New Roman" w:cs="Times New Roman"/>
          <w:sz w:val="24"/>
          <w:szCs w:val="24"/>
        </w:rPr>
        <w:t xml:space="preserve"> </w:t>
      </w:r>
      <m:oMath>
        <m:r>
          <w:rPr>
            <w:rFonts w:ascii="Cambria Math" w:hAnsi="Cambria Math" w:cs="Times New Roman"/>
            <w:sz w:val="24"/>
            <w:szCs w:val="24"/>
          </w:rPr>
          <m:t>i</m:t>
        </m:r>
      </m:oMath>
      <w:r w:rsidR="00B15470" w:rsidRPr="00FD4B46">
        <w:rPr>
          <w:rFonts w:ascii="Times New Roman" w:hAnsi="Times New Roman" w:cs="Times New Roman"/>
          <w:sz w:val="24"/>
          <w:szCs w:val="24"/>
        </w:rPr>
        <w:t>, each stop</w:t>
      </w:r>
      <w:r w:rsidR="00B15470">
        <w:rPr>
          <w:rFonts w:ascii="Times New Roman" w:hAnsi="Times New Roman" w:cs="Times New Roman"/>
          <w:sz w:val="24"/>
          <w:szCs w:val="24"/>
        </w:rPr>
        <w:t xml:space="preserve"> </w:t>
      </w:r>
      <m:oMath>
        <m:r>
          <w:rPr>
            <w:rFonts w:ascii="Cambria Math" w:hAnsi="Cambria Math" w:cs="Times New Roman"/>
            <w:sz w:val="24"/>
            <w:szCs w:val="24"/>
          </w:rPr>
          <m:t>j</m:t>
        </m:r>
      </m:oMath>
      <w:r w:rsidR="00B15470" w:rsidRPr="00FD4B46">
        <w:rPr>
          <w:rFonts w:ascii="Times New Roman" w:hAnsi="Times New Roman" w:cs="Times New Roman"/>
          <w:sz w:val="24"/>
          <w:szCs w:val="24"/>
        </w:rPr>
        <w:t xml:space="preserve">, and each </w:t>
      </w:r>
      <w:r w:rsidR="00B15470">
        <w:rPr>
          <w:rFonts w:ascii="Times New Roman" w:hAnsi="Times New Roman" w:cs="Times New Roman"/>
          <w:sz w:val="24"/>
          <w:szCs w:val="24"/>
        </w:rPr>
        <w:t xml:space="preserve">walking time </w:t>
      </w:r>
      <m:oMath>
        <m:r>
          <w:rPr>
            <w:rFonts w:ascii="Cambria Math" w:hAnsi="Cambria Math" w:cs="Times New Roman"/>
            <w:sz w:val="24"/>
            <w:szCs w:val="24"/>
          </w:rPr>
          <m:t>k</m:t>
        </m:r>
      </m:oMath>
      <w:r w:rsidR="00B15470">
        <w:rPr>
          <w:rFonts w:ascii="Times New Roman" w:hAnsi="Times New Roman" w:cs="Times New Roman"/>
          <w:sz w:val="24"/>
          <w:szCs w:val="24"/>
        </w:rPr>
        <w:t xml:space="preserve"> from the stop (0 – 10 min)</w:t>
      </w:r>
      <w:r w:rsidR="005915AE" w:rsidRPr="005915AE">
        <w:rPr>
          <w:rFonts w:ascii="Times New Roman" w:hAnsi="Times New Roman" w:cs="Times New Roman"/>
          <w:sz w:val="24"/>
          <w:szCs w:val="24"/>
        </w:rPr>
        <w:t xml:space="preserve">. </w:t>
      </w:r>
      <w:r w:rsidR="005915AE">
        <w:rPr>
          <w:rFonts w:ascii="Times New Roman" w:hAnsi="Times New Roman" w:cs="Times New Roman"/>
          <w:sz w:val="24"/>
          <w:szCs w:val="24"/>
        </w:rPr>
        <w:t xml:space="preserve">The computational </w:t>
      </w:r>
      <w:r w:rsidR="00153B3F">
        <w:rPr>
          <w:rFonts w:ascii="Times New Roman" w:hAnsi="Times New Roman" w:cs="Times New Roman"/>
          <w:sz w:val="24"/>
          <w:szCs w:val="24"/>
        </w:rPr>
        <w:t xml:space="preserve">burden </w:t>
      </w:r>
      <w:r w:rsidR="00B15470">
        <w:rPr>
          <w:rFonts w:ascii="Times New Roman" w:hAnsi="Times New Roman" w:cs="Times New Roman"/>
          <w:sz w:val="24"/>
          <w:szCs w:val="24"/>
        </w:rPr>
        <w:t>is consequently large</w:t>
      </w:r>
      <w:r w:rsidR="00153B3F">
        <w:rPr>
          <w:rFonts w:ascii="Times New Roman" w:hAnsi="Times New Roman" w:cs="Times New Roman"/>
          <w:sz w:val="24"/>
          <w:szCs w:val="24"/>
        </w:rPr>
        <w:t xml:space="preserve">: the </w:t>
      </w:r>
      <w:commentRangeStart w:id="1057"/>
      <w:commentRangeStart w:id="1058"/>
      <w:r w:rsidR="005915AE">
        <w:rPr>
          <w:rFonts w:ascii="Times New Roman" w:hAnsi="Times New Roman" w:cs="Times New Roman"/>
          <w:sz w:val="24"/>
          <w:szCs w:val="24"/>
        </w:rPr>
        <w:t>wors</w:t>
      </w:r>
      <w:r>
        <w:rPr>
          <w:rFonts w:ascii="Times New Roman" w:hAnsi="Times New Roman" w:cs="Times New Roman"/>
          <w:sz w:val="24"/>
          <w:szCs w:val="24"/>
        </w:rPr>
        <w:t>t</w:t>
      </w:r>
      <w:r w:rsidR="00F97C93">
        <w:rPr>
          <w:rFonts w:ascii="Times New Roman" w:hAnsi="Times New Roman" w:cs="Times New Roman"/>
          <w:sz w:val="24"/>
          <w:szCs w:val="24"/>
        </w:rPr>
        <w:t xml:space="preserve"> </w:t>
      </w:r>
      <w:r w:rsidR="005915AE">
        <w:rPr>
          <w:rFonts w:ascii="Times New Roman" w:hAnsi="Times New Roman" w:cs="Times New Roman"/>
          <w:sz w:val="24"/>
          <w:szCs w:val="24"/>
        </w:rPr>
        <w:t>case</w:t>
      </w:r>
      <w:r w:rsidR="00F832FE">
        <w:rPr>
          <w:rFonts w:ascii="Times New Roman" w:hAnsi="Times New Roman" w:cs="Times New Roman"/>
          <w:sz w:val="24"/>
          <w:szCs w:val="24"/>
        </w:rPr>
        <w:t xml:space="preserve"> </w:t>
      </w:r>
      <w:r w:rsidR="005915AE">
        <w:rPr>
          <w:rFonts w:ascii="Times New Roman" w:hAnsi="Times New Roman" w:cs="Times New Roman"/>
          <w:sz w:val="24"/>
          <w:szCs w:val="24"/>
        </w:rPr>
        <w:t xml:space="preserve">is </w:t>
      </w:r>
      <w:r w:rsidR="006550FB" w:rsidRPr="00FD4B46">
        <w:rPr>
          <w:rFonts w:ascii="Times New Roman" w:hAnsi="Times New Roman" w:cs="Times New Roman"/>
          <w:sz w:val="24"/>
          <w:szCs w:val="24"/>
        </w:rPr>
        <w:t xml:space="preserve">polynomial </w:t>
      </w:r>
      <w:r w:rsidR="00153B3F">
        <w:rPr>
          <w:rFonts w:ascii="Times New Roman" w:hAnsi="Times New Roman" w:cs="Times New Roman"/>
          <w:sz w:val="24"/>
          <w:szCs w:val="24"/>
        </w:rPr>
        <w:t xml:space="preserve">but </w:t>
      </w:r>
      <w:r w:rsidR="006550FB" w:rsidRPr="00FD4B46">
        <w:rPr>
          <w:rFonts w:ascii="Times New Roman" w:hAnsi="Times New Roman" w:cs="Times New Roman"/>
          <w:sz w:val="24"/>
          <w:szCs w:val="24"/>
        </w:rPr>
        <w:t>high power</w:t>
      </w:r>
      <w:commentRangeEnd w:id="1057"/>
      <w:r w:rsidR="005915AE">
        <w:rPr>
          <w:rStyle w:val="CommentReference"/>
        </w:rPr>
        <w:commentReference w:id="1057"/>
      </w:r>
      <w:commentRangeEnd w:id="1058"/>
      <w:r w:rsidR="00642308">
        <w:rPr>
          <w:rStyle w:val="CommentReference"/>
        </w:rPr>
        <w:commentReference w:id="1058"/>
      </w:r>
      <w:r w:rsidR="006550FB" w:rsidRPr="00FD4B46">
        <w:rPr>
          <w:rFonts w:ascii="Times New Roman" w:hAnsi="Times New Roman" w:cs="Times New Roman"/>
          <w:sz w:val="24"/>
          <w:szCs w:val="24"/>
        </w:rPr>
        <w:t xml:space="preserve">. </w:t>
      </w:r>
      <w:r w:rsidR="00153B3F" w:rsidRPr="00153B3F">
        <w:rPr>
          <w:rFonts w:ascii="Times New Roman" w:hAnsi="Times New Roman" w:cs="Times New Roman"/>
          <w:sz w:val="24"/>
          <w:szCs w:val="24"/>
        </w:rPr>
        <w:t>To improve the com</w:t>
      </w:r>
      <w:r w:rsidR="00153B3F">
        <w:rPr>
          <w:rFonts w:ascii="Times New Roman" w:hAnsi="Times New Roman" w:cs="Times New Roman"/>
          <w:sz w:val="24"/>
          <w:szCs w:val="24"/>
        </w:rPr>
        <w:t xml:space="preserve">putational performance, we </w:t>
      </w:r>
      <w:r w:rsidR="00153B3F" w:rsidRPr="00153B3F">
        <w:rPr>
          <w:rFonts w:ascii="Times New Roman" w:hAnsi="Times New Roman" w:cs="Times New Roman"/>
          <w:sz w:val="24"/>
          <w:szCs w:val="24"/>
        </w:rPr>
        <w:t xml:space="preserve">parallelized the outmost loops (buffers × dates) on a workstation with 40 virtual CPU cores. </w:t>
      </w:r>
      <w:r w:rsidR="00153B3F">
        <w:rPr>
          <w:rFonts w:ascii="Times New Roman" w:hAnsi="Times New Roman" w:cs="Times New Roman"/>
          <w:sz w:val="24"/>
          <w:szCs w:val="24"/>
        </w:rPr>
        <w:t>Nevertheless, i</w:t>
      </w:r>
      <w:r w:rsidR="006D5AFB">
        <w:rPr>
          <w:rFonts w:ascii="Times New Roman" w:hAnsi="Times New Roman" w:cs="Times New Roman"/>
          <w:sz w:val="24"/>
          <w:szCs w:val="24"/>
        </w:rPr>
        <w:t xml:space="preserve">n our study, the </w:t>
      </w:r>
      <w:r w:rsidR="00211006">
        <w:rPr>
          <w:rFonts w:ascii="Times New Roman" w:hAnsi="Times New Roman" w:cs="Times New Roman"/>
          <w:sz w:val="24"/>
          <w:szCs w:val="24"/>
        </w:rPr>
        <w:t xml:space="preserve">collected </w:t>
      </w:r>
      <w:r w:rsidR="006D5AFB">
        <w:rPr>
          <w:rFonts w:ascii="Times New Roman" w:hAnsi="Times New Roman" w:cs="Times New Roman"/>
          <w:sz w:val="24"/>
          <w:szCs w:val="24"/>
        </w:rPr>
        <w:t xml:space="preserve">transit system data volume for the period </w:t>
      </w:r>
      <w:r w:rsidR="006D5AFB" w:rsidRPr="006D5AFB">
        <w:rPr>
          <w:rFonts w:ascii="Times New Roman" w:hAnsi="Times New Roman" w:cs="Times New Roman"/>
          <w:sz w:val="24"/>
          <w:szCs w:val="24"/>
        </w:rPr>
        <w:t>May 2018 to May 2019</w:t>
      </w:r>
      <w:r w:rsidR="006D5AFB">
        <w:rPr>
          <w:rFonts w:ascii="Times New Roman" w:hAnsi="Times New Roman" w:cs="Times New Roman"/>
          <w:sz w:val="24"/>
          <w:szCs w:val="24"/>
        </w:rPr>
        <w:t xml:space="preserve"> is terabyte-scale</w:t>
      </w:r>
      <w:r w:rsidR="006D5AFB" w:rsidRPr="006D5AFB">
        <w:rPr>
          <w:rFonts w:ascii="Times New Roman" w:hAnsi="Times New Roman" w:cs="Times New Roman"/>
          <w:sz w:val="24"/>
          <w:szCs w:val="24"/>
        </w:rPr>
        <w:t xml:space="preserve">; correspondingly, </w:t>
      </w:r>
      <w:r w:rsidR="00981152" w:rsidRPr="006D5AFB">
        <w:rPr>
          <w:rFonts w:ascii="Times New Roman" w:hAnsi="Times New Roman" w:cs="Times New Roman"/>
          <w:sz w:val="24"/>
          <w:szCs w:val="24"/>
        </w:rPr>
        <w:t xml:space="preserve">the computational burden </w:t>
      </w:r>
      <w:r w:rsidR="00981152">
        <w:rPr>
          <w:rFonts w:ascii="Times New Roman" w:hAnsi="Times New Roman" w:cs="Times New Roman"/>
          <w:sz w:val="24"/>
          <w:szCs w:val="24"/>
        </w:rPr>
        <w:t xml:space="preserve">to calculate all of the bus routes </w:t>
      </w:r>
      <w:r w:rsidR="00981152" w:rsidRPr="006D5AFB">
        <w:rPr>
          <w:rFonts w:ascii="Times New Roman" w:hAnsi="Times New Roman" w:cs="Times New Roman"/>
          <w:sz w:val="24"/>
          <w:szCs w:val="24"/>
        </w:rPr>
        <w:t xml:space="preserve">is considerably large. </w:t>
      </w:r>
      <w:r w:rsidR="006D5AFB" w:rsidRPr="006D5AFB">
        <w:rPr>
          <w:rFonts w:ascii="Times New Roman" w:hAnsi="Times New Roman" w:cs="Times New Roman"/>
          <w:sz w:val="24"/>
          <w:szCs w:val="24"/>
        </w:rPr>
        <w:t xml:space="preserve">Therefore, </w:t>
      </w:r>
      <w:r w:rsidR="00153B3F">
        <w:rPr>
          <w:rFonts w:ascii="Times New Roman" w:hAnsi="Times New Roman" w:cs="Times New Roman"/>
          <w:sz w:val="24"/>
          <w:szCs w:val="24"/>
        </w:rPr>
        <w:t xml:space="preserve">we selected a representative </w:t>
      </w:r>
      <w:r w:rsidR="006D5AFB" w:rsidRPr="006D5AFB">
        <w:rPr>
          <w:rFonts w:ascii="Times New Roman" w:hAnsi="Times New Roman" w:cs="Times New Roman"/>
          <w:sz w:val="24"/>
          <w:szCs w:val="24"/>
        </w:rPr>
        <w:t>bus route to study</w:t>
      </w:r>
      <w:commentRangeEnd w:id="1055"/>
      <w:r w:rsidR="004A4D57">
        <w:rPr>
          <w:rStyle w:val="CommentReference"/>
        </w:rPr>
        <w:commentReference w:id="1055"/>
      </w:r>
      <w:commentRangeEnd w:id="1056"/>
      <w:r w:rsidR="00642308">
        <w:rPr>
          <w:rStyle w:val="CommentReference"/>
        </w:rPr>
        <w:commentReference w:id="1056"/>
      </w:r>
      <w:r w:rsidR="00981152">
        <w:rPr>
          <w:rFonts w:ascii="Times New Roman" w:hAnsi="Times New Roman" w:cs="Times New Roman"/>
          <w:sz w:val="24"/>
          <w:szCs w:val="24"/>
        </w:rPr>
        <w:t xml:space="preserve">. </w:t>
      </w:r>
    </w:p>
    <w:p w14:paraId="29B576DA" w14:textId="77777777" w:rsidR="007843C1" w:rsidRDefault="007843C1" w:rsidP="004A4D57">
      <w:pPr>
        <w:ind w:firstLine="720"/>
        <w:jc w:val="both"/>
        <w:rPr>
          <w:ins w:id="1059" w:author="Miller, Harvey J." w:date="2019-12-10T13:13:00Z"/>
          <w:rFonts w:ascii="Times New Roman" w:hAnsi="Times New Roman" w:cs="Times New Roman"/>
          <w:sz w:val="24"/>
          <w:szCs w:val="24"/>
        </w:rPr>
      </w:pPr>
    </w:p>
    <w:p w14:paraId="7F7C3E60" w14:textId="2F666453" w:rsidR="0014352B" w:rsidDel="005650D1" w:rsidRDefault="0014352B" w:rsidP="004A4D57">
      <w:pPr>
        <w:ind w:firstLine="720"/>
        <w:jc w:val="both"/>
        <w:rPr>
          <w:ins w:id="1060" w:author="Miller, Harvey J." w:date="2019-12-10T13:29:00Z"/>
          <w:del w:id="1061" w:author="Luyu Liu" w:date="2019-12-17T16:16:00Z"/>
          <w:rFonts w:ascii="Times New Roman" w:hAnsi="Times New Roman" w:cs="Times New Roman"/>
          <w:sz w:val="24"/>
          <w:szCs w:val="24"/>
        </w:rPr>
      </w:pPr>
    </w:p>
    <w:p w14:paraId="1FC87D49" w14:textId="7EED13DC" w:rsidR="00177AEA" w:rsidRPr="00816A10" w:rsidDel="007A1286" w:rsidRDefault="00816A10" w:rsidP="00177AEA">
      <w:pPr>
        <w:jc w:val="both"/>
        <w:rPr>
          <w:del w:id="1062" w:author="Luyu Liu" w:date="2019-12-17T15:50:00Z"/>
          <w:rFonts w:ascii="Times New Roman" w:hAnsi="Times New Roman" w:cs="Times New Roman"/>
          <w:b/>
          <w:sz w:val="24"/>
          <w:szCs w:val="24"/>
          <w:rPrChange w:id="1063" w:author="Miller, Harvey J." w:date="2019-12-10T13:31:00Z">
            <w:rPr>
              <w:del w:id="1064" w:author="Luyu Liu" w:date="2019-12-17T15:50:00Z"/>
              <w:rFonts w:ascii="Times New Roman" w:hAnsi="Times New Roman" w:cs="Times New Roman"/>
              <w:sz w:val="24"/>
              <w:szCs w:val="24"/>
            </w:rPr>
          </w:rPrChange>
        </w:rPr>
      </w:pPr>
      <w:commentRangeStart w:id="1065"/>
      <w:ins w:id="1066" w:author="Miller, Harvey J." w:date="2019-12-10T13:31:00Z">
        <w:del w:id="1067" w:author="Luyu Liu" w:date="2019-12-17T15:50:00Z">
          <w:r w:rsidDel="007A1286">
            <w:rPr>
              <w:rFonts w:ascii="Times New Roman" w:hAnsi="Times New Roman" w:cs="Times New Roman"/>
              <w:b/>
              <w:sz w:val="24"/>
              <w:szCs w:val="24"/>
            </w:rPr>
            <w:delText>3.4. Measures</w:delText>
          </w:r>
        </w:del>
      </w:ins>
      <w:commentRangeEnd w:id="1065"/>
      <w:ins w:id="1068" w:author="Miller, Harvey J." w:date="2019-12-10T13:32:00Z">
        <w:del w:id="1069" w:author="Luyu Liu" w:date="2019-12-17T15:50:00Z">
          <w:r w:rsidDel="007A1286">
            <w:rPr>
              <w:rStyle w:val="CommentReference"/>
            </w:rPr>
            <w:commentReference w:id="1065"/>
          </w:r>
        </w:del>
      </w:ins>
    </w:p>
    <w:p w14:paraId="36A826FC" w14:textId="2F9E7267" w:rsidR="0014352B" w:rsidRPr="00177AEA" w:rsidDel="007A1286" w:rsidRDefault="0014352B">
      <w:pPr>
        <w:spacing w:line="256" w:lineRule="auto"/>
        <w:jc w:val="both"/>
        <w:rPr>
          <w:del w:id="1070" w:author="Luyu Liu" w:date="2019-12-17T15:50:00Z"/>
          <w:moveTo w:id="1071" w:author="Miller, Harvey J." w:date="2019-12-10T13:13:00Z"/>
          <w:rFonts w:ascii="Times New Roman" w:hAnsi="Times New Roman" w:cs="Times New Roman"/>
          <w:b/>
          <w:sz w:val="24"/>
          <w:szCs w:val="24"/>
          <w:rPrChange w:id="1072" w:author="Miller, Harvey J." w:date="2019-12-10T13:22:00Z">
            <w:rPr>
              <w:del w:id="1073" w:author="Luyu Liu" w:date="2019-12-17T15:50:00Z"/>
              <w:moveTo w:id="1074" w:author="Miller, Harvey J." w:date="2019-12-10T13:13:00Z"/>
            </w:rPr>
          </w:rPrChange>
        </w:rPr>
        <w:pPrChange w:id="1075" w:author="Miller, Harvey J." w:date="2019-12-10T13:30:00Z">
          <w:pPr>
            <w:pStyle w:val="ListParagraph"/>
            <w:numPr>
              <w:ilvl w:val="1"/>
              <w:numId w:val="9"/>
            </w:numPr>
            <w:spacing w:line="256" w:lineRule="auto"/>
            <w:ind w:left="360" w:hanging="360"/>
          </w:pPr>
        </w:pPrChange>
      </w:pPr>
      <w:moveToRangeStart w:id="1076" w:author="Miller, Harvey J." w:date="2019-12-10T13:13:00Z" w:name="move26876027"/>
      <w:commentRangeStart w:id="1077"/>
      <w:moveTo w:id="1078" w:author="Miller, Harvey J." w:date="2019-12-10T13:13:00Z">
        <w:del w:id="1079" w:author="Luyu Liu" w:date="2019-12-17T15:50:00Z">
          <w:r w:rsidRPr="00177AEA" w:rsidDel="007A1286">
            <w:rPr>
              <w:rFonts w:ascii="Times New Roman" w:hAnsi="Times New Roman" w:cs="Times New Roman"/>
              <w:b/>
              <w:sz w:val="24"/>
              <w:szCs w:val="24"/>
              <w:rPrChange w:id="1080" w:author="Miller, Harvey J." w:date="2019-12-10T13:22:00Z">
                <w:rPr/>
              </w:rPrChange>
            </w:rPr>
            <w:delText xml:space="preserve">Measures </w:delText>
          </w:r>
          <w:commentRangeEnd w:id="1077"/>
          <w:r w:rsidDel="007A1286">
            <w:rPr>
              <w:rStyle w:val="CommentReference"/>
            </w:rPr>
            <w:commentReference w:id="1077"/>
          </w:r>
        </w:del>
      </w:moveTo>
    </w:p>
    <w:p w14:paraId="6BEC5AAD" w14:textId="3022AD2F" w:rsidR="0014352B" w:rsidDel="007A1286" w:rsidRDefault="0014352B">
      <w:pPr>
        <w:spacing w:line="256" w:lineRule="auto"/>
        <w:jc w:val="both"/>
        <w:rPr>
          <w:del w:id="1081" w:author="Luyu Liu" w:date="2019-12-17T15:50:00Z"/>
          <w:moveTo w:id="1082" w:author="Miller, Harvey J." w:date="2019-12-10T13:13:00Z"/>
          <w:rFonts w:ascii="Times New Roman" w:hAnsi="Times New Roman" w:cs="Times New Roman"/>
          <w:sz w:val="24"/>
          <w:szCs w:val="24"/>
        </w:rPr>
        <w:pPrChange w:id="1083" w:author="Miller, Harvey J." w:date="2019-12-10T13:30:00Z">
          <w:pPr>
            <w:jc w:val="both"/>
          </w:pPr>
        </w:pPrChange>
      </w:pPr>
      <w:moveTo w:id="1084" w:author="Miller, Harvey J." w:date="2019-12-10T13:13:00Z">
        <w:del w:id="1085" w:author="Luyu Liu" w:date="2019-12-17T15:50:00Z">
          <w:r w:rsidDel="007A1286">
            <w:rPr>
              <w:rFonts w:ascii="Times New Roman" w:hAnsi="Times New Roman" w:cs="Times New Roman"/>
              <w:sz w:val="24"/>
              <w:szCs w:val="24"/>
            </w:rPr>
            <w:delText>We would like to measure the difference of waiting time and risk of missing a bus/train between the RTI users and non-RTI users</w:delText>
          </w:r>
        </w:del>
      </w:moveTo>
      <w:ins w:id="1086" w:author="Miller, Harvey J." w:date="2019-12-10T13:13:00Z">
        <w:del w:id="1087" w:author="Luyu Liu" w:date="2019-12-17T15:50:00Z">
          <w:r w:rsidDel="007A1286">
            <w:rPr>
              <w:rFonts w:ascii="Times New Roman" w:hAnsi="Times New Roman" w:cs="Times New Roman"/>
              <w:sz w:val="24"/>
              <w:szCs w:val="24"/>
            </w:rPr>
            <w:delText xml:space="preserve"> based on empirical performance of the transit system</w:delText>
          </w:r>
        </w:del>
      </w:ins>
      <w:moveTo w:id="1088" w:author="Miller, Harvey J." w:date="2019-12-10T13:13:00Z">
        <w:del w:id="1089" w:author="Luyu Liu" w:date="2019-12-17T15:50:00Z">
          <w:r w:rsidDel="007A1286">
            <w:rPr>
              <w:rFonts w:ascii="Times New Roman" w:hAnsi="Times New Roman" w:cs="Times New Roman"/>
              <w:sz w:val="24"/>
              <w:szCs w:val="24"/>
            </w:rPr>
            <w:delText xml:space="preserve">. </w:delText>
          </w:r>
        </w:del>
      </w:moveTo>
      <w:ins w:id="1090" w:author="Miller, Harvey J." w:date="2019-12-10T13:14:00Z">
        <w:del w:id="1091" w:author="Luyu Liu" w:date="2019-12-17T15:50:00Z">
          <w:r w:rsidDel="007A1286">
            <w:rPr>
              <w:rFonts w:ascii="Times New Roman" w:hAnsi="Times New Roman" w:cs="Times New Roman"/>
              <w:sz w:val="24"/>
              <w:szCs w:val="24"/>
            </w:rPr>
            <w:delText xml:space="preserve"> </w:delText>
          </w:r>
        </w:del>
      </w:ins>
      <w:moveTo w:id="1092" w:author="Miller, Harvey J." w:date="2019-12-10T13:13:00Z">
        <w:del w:id="1093" w:author="Luyu Liu" w:date="2019-12-17T15:50:00Z">
          <w:r w:rsidDel="007A1286">
            <w:rPr>
              <w:rFonts w:ascii="Times New Roman" w:hAnsi="Times New Roman" w:cs="Times New Roman"/>
              <w:sz w:val="24"/>
              <w:szCs w:val="24"/>
            </w:rPr>
            <w:delText>Therefore, we define two measures: the missing risk and average waiting time.</w:delText>
          </w:r>
        </w:del>
      </w:moveTo>
    </w:p>
    <w:p w14:paraId="655F8379" w14:textId="3D5AA32A" w:rsidR="0014352B" w:rsidDel="007A1286" w:rsidRDefault="0014352B">
      <w:pPr>
        <w:jc w:val="both"/>
        <w:rPr>
          <w:del w:id="1094" w:author="Luyu Liu" w:date="2019-12-17T15:50:00Z"/>
          <w:moveTo w:id="1095" w:author="Miller, Harvey J." w:date="2019-12-10T13:13:00Z"/>
          <w:rFonts w:ascii="Times New Roman" w:hAnsi="Times New Roman" w:cs="Times New Roman"/>
          <w:sz w:val="24"/>
          <w:szCs w:val="24"/>
        </w:rPr>
      </w:pPr>
    </w:p>
    <w:p w14:paraId="1C43B710" w14:textId="102B44F5" w:rsidR="0014352B" w:rsidDel="007A1286" w:rsidRDefault="0014352B">
      <w:pPr>
        <w:jc w:val="both"/>
        <w:rPr>
          <w:del w:id="1096" w:author="Luyu Liu" w:date="2019-12-17T15:50:00Z"/>
          <w:moveTo w:id="1097" w:author="Miller, Harvey J." w:date="2019-12-10T13:13:00Z"/>
          <w:rFonts w:ascii="Times New Roman" w:hAnsi="Times New Roman" w:cs="Times New Roman"/>
          <w:sz w:val="24"/>
          <w:szCs w:val="24"/>
        </w:rPr>
      </w:pPr>
      <w:moveTo w:id="1098" w:author="Miller, Harvey J." w:date="2019-12-10T13:13:00Z">
        <w:del w:id="1099" w:author="Luyu Liu" w:date="2019-12-17T15:50:00Z">
          <w:r w:rsidDel="007A1286">
            <w:rPr>
              <w:rFonts w:ascii="Times New Roman" w:hAnsi="Times New Roman" w:cs="Times New Roman"/>
              <w:b/>
              <w:sz w:val="24"/>
              <w:szCs w:val="24"/>
            </w:rPr>
            <w:delText xml:space="preserve">Missed bus risk.  </w:delText>
          </w:r>
          <w:r w:rsidDel="007A1286">
            <w:rPr>
              <w:rFonts w:ascii="Times New Roman" w:hAnsi="Times New Roman" w:cs="Times New Roman"/>
              <w:sz w:val="24"/>
              <w:szCs w:val="24"/>
            </w:rPr>
            <w:delText xml:space="preserve">The missed bus risk measures the probability of missing a bus based on the TPS relative to the actual performance of the transit system </w:delText>
          </w:r>
          <w:r w:rsidDel="007A1286">
            <w:rPr>
              <w:rFonts w:ascii="Times New Roman" w:hAnsi="Times New Roman" w:cs="Times New Roman"/>
              <w:sz w:val="24"/>
              <w:szCs w:val="24"/>
            </w:rPr>
            <w:fldChar w:fldCharType="begin" w:fldLock="1"/>
          </w:r>
          <w:r w:rsidDel="007A1286">
            <w:rPr>
              <w:rFonts w:ascii="Times New Roman" w:hAnsi="Times New Roman" w:cs="Times New Roman"/>
              <w:sz w:val="24"/>
              <w:szCs w:val="24"/>
            </w:rPr>
            <w:del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delInstrText>
          </w:r>
          <w:r w:rsidDel="007A1286">
            <w:rPr>
              <w:rFonts w:ascii="Times New Roman" w:hAnsi="Times New Roman" w:cs="Times New Roman"/>
              <w:sz w:val="24"/>
              <w:szCs w:val="24"/>
            </w:rPr>
            <w:fldChar w:fldCharType="separate"/>
          </w:r>
          <w:r w:rsidRPr="004D59F3" w:rsidDel="007A1286">
            <w:rPr>
              <w:rFonts w:ascii="Times New Roman" w:hAnsi="Times New Roman" w:cs="Times New Roman"/>
              <w:noProof/>
              <w:sz w:val="24"/>
              <w:szCs w:val="24"/>
            </w:rPr>
            <w:delText>(L. Liu &amp; Miller, 2019)</w:delText>
          </w:r>
          <w:r w:rsidDel="007A1286">
            <w:rPr>
              <w:rFonts w:ascii="Times New Roman" w:hAnsi="Times New Roman" w:cs="Times New Roman"/>
              <w:sz w:val="24"/>
              <w:szCs w:val="24"/>
            </w:rPr>
            <w:fldChar w:fldCharType="end"/>
          </w:r>
          <w:r w:rsidDel="007A1286">
            <w:rPr>
              <w:rFonts w:ascii="Times New Roman" w:hAnsi="Times New Roman" w:cs="Times New Roman"/>
              <w:sz w:val="24"/>
              <w:szCs w:val="24"/>
            </w:rPr>
            <w:delText xml:space="preserve">: </w:delText>
          </w:r>
        </w:del>
      </w:moveTo>
    </w:p>
    <w:tbl>
      <w:tblPr>
        <w:tblW w:w="4950" w:type="pct"/>
        <w:jc w:val="center"/>
        <w:tblLook w:val="04A0" w:firstRow="1" w:lastRow="0" w:firstColumn="1" w:lastColumn="0" w:noHBand="0" w:noVBand="1"/>
      </w:tblPr>
      <w:tblGrid>
        <w:gridCol w:w="474"/>
        <w:gridCol w:w="8273"/>
        <w:gridCol w:w="519"/>
      </w:tblGrid>
      <w:tr w:rsidR="0014352B" w:rsidDel="007A1286" w14:paraId="4B2949B5" w14:textId="60F4681C" w:rsidTr="0014352B">
        <w:trPr>
          <w:trHeight w:val="580"/>
          <w:jc w:val="center"/>
          <w:del w:id="1100" w:author="Luyu Liu" w:date="2019-12-17T15:50:00Z"/>
        </w:trPr>
        <w:tc>
          <w:tcPr>
            <w:tcW w:w="256" w:type="pct"/>
            <w:vAlign w:val="center"/>
          </w:tcPr>
          <w:p w14:paraId="6CD2AF2F" w14:textId="67011B8E" w:rsidR="0014352B" w:rsidDel="007A1286" w:rsidRDefault="0014352B" w:rsidP="0014352B">
            <w:pPr>
              <w:jc w:val="center"/>
              <w:rPr>
                <w:del w:id="1101" w:author="Luyu Liu" w:date="2019-12-17T15:50:00Z"/>
                <w:moveTo w:id="1102" w:author="Miller, Harvey J." w:date="2019-12-10T13:13:00Z"/>
                <w:rFonts w:ascii="Times New Roman" w:eastAsia="Yu Mincho" w:hAnsi="Times New Roman" w:cs="Times New Roman"/>
                <w:sz w:val="24"/>
                <w:szCs w:val="24"/>
                <w:lang w:eastAsia="ja-JP"/>
              </w:rPr>
            </w:pPr>
          </w:p>
        </w:tc>
        <w:tc>
          <w:tcPr>
            <w:tcW w:w="4464" w:type="pct"/>
            <w:vAlign w:val="center"/>
            <w:hideMark/>
          </w:tcPr>
          <w:p w14:paraId="69979E20" w14:textId="0E788167" w:rsidR="0014352B" w:rsidDel="007A1286" w:rsidRDefault="0014352B" w:rsidP="0014352B">
            <w:pPr>
              <w:rPr>
                <w:del w:id="1103" w:author="Luyu Liu" w:date="2019-12-17T15:50:00Z"/>
                <w:moveTo w:id="1104" w:author="Miller, Harvey J." w:date="2019-12-10T13:13:00Z"/>
                <w:rFonts w:ascii="Times New Roman" w:hAnsi="Times New Roman" w:cs="Times New Roman"/>
                <w:sz w:val="24"/>
                <w:szCs w:val="24"/>
              </w:rPr>
            </w:pPr>
            <m:oMathPara>
              <m:oMath>
                <m:r>
                  <w:del w:id="1105" w:author="Luyu Liu" w:date="2019-12-17T15:50:00Z">
                    <w:rPr>
                      <w:rFonts w:ascii="Cambria Math" w:eastAsia="Yu Mincho" w:hAnsi="Cambria Math" w:cs="Times New Roman"/>
                      <w:sz w:val="24"/>
                      <w:szCs w:val="24"/>
                      <w:lang w:eastAsia="ja-JP"/>
                    </w:rPr>
                    <m:t>Risk=E</m:t>
                  </w:del>
                </m:r>
                <m:d>
                  <m:dPr>
                    <m:ctrlPr>
                      <w:del w:id="1106" w:author="Luyu Liu" w:date="2019-12-17T15:50:00Z">
                        <w:rPr>
                          <w:rFonts w:ascii="Cambria Math" w:eastAsia="Yu Mincho" w:hAnsi="Cambria Math" w:cs="Times New Roman"/>
                          <w:i/>
                          <w:sz w:val="24"/>
                          <w:szCs w:val="24"/>
                          <w:lang w:eastAsia="ja-JP"/>
                        </w:rPr>
                      </w:del>
                    </m:ctrlPr>
                  </m:dPr>
                  <m:e>
                    <m:sSub>
                      <m:sSubPr>
                        <m:ctrlPr>
                          <w:del w:id="1107" w:author="Luyu Liu" w:date="2019-12-17T15:50:00Z">
                            <w:rPr>
                              <w:rFonts w:ascii="Cambria Math" w:eastAsia="Yu Mincho" w:hAnsi="Cambria Math" w:cs="Times New Roman"/>
                              <w:i/>
                              <w:sz w:val="24"/>
                              <w:szCs w:val="24"/>
                              <w:lang w:eastAsia="ja-JP"/>
                            </w:rPr>
                          </w:del>
                        </m:ctrlPr>
                      </m:sSubPr>
                      <m:e>
                        <m:r>
                          <w:del w:id="1108" w:author="Luyu Liu" w:date="2019-12-17T15:50:00Z">
                            <w:rPr>
                              <w:rFonts w:ascii="Cambria Math" w:eastAsia="Yu Mincho" w:hAnsi="Cambria Math" w:cs="Times New Roman"/>
                              <w:sz w:val="24"/>
                              <w:szCs w:val="24"/>
                              <w:lang w:eastAsia="ja-JP"/>
                            </w:rPr>
                            <m:t>a</m:t>
                          </w:del>
                        </m:r>
                      </m:e>
                      <m:sub>
                        <m:r>
                          <w:del w:id="1109" w:author="Luyu Liu" w:date="2019-12-17T15:50:00Z">
                            <w:rPr>
                              <w:rFonts w:ascii="Cambria Math" w:eastAsia="Yu Mincho" w:hAnsi="Cambria Math" w:cs="Times New Roman"/>
                              <w:sz w:val="24"/>
                              <w:szCs w:val="24"/>
                              <w:lang w:eastAsia="ja-JP"/>
                            </w:rPr>
                            <m:t>i</m:t>
                          </w:del>
                        </m:r>
                      </m:sub>
                    </m:sSub>
                  </m:e>
                </m:d>
                <m:r>
                  <w:del w:id="1110" w:author="Luyu Liu" w:date="2019-12-17T15:50:00Z">
                    <w:rPr>
                      <w:rFonts w:ascii="Cambria Math" w:eastAsia="Yu Mincho" w:hAnsi="Cambria Math" w:cs="Times New Roman"/>
                      <w:sz w:val="24"/>
                      <w:szCs w:val="24"/>
                      <w:lang w:eastAsia="ja-JP"/>
                    </w:rPr>
                    <m:t>=</m:t>
                  </w:del>
                </m:r>
                <m:f>
                  <m:fPr>
                    <m:ctrlPr>
                      <w:del w:id="1111" w:author="Luyu Liu" w:date="2019-12-17T15:50:00Z">
                        <w:rPr>
                          <w:rFonts w:ascii="Cambria Math" w:eastAsia="Yu Mincho" w:hAnsi="Cambria Math" w:cs="Times New Roman"/>
                          <w:i/>
                          <w:sz w:val="24"/>
                          <w:szCs w:val="24"/>
                          <w:lang w:eastAsia="ja-JP"/>
                        </w:rPr>
                      </w:del>
                    </m:ctrlPr>
                  </m:fPr>
                  <m:num>
                    <m:r>
                      <w:del w:id="1112" w:author="Luyu Liu" w:date="2019-12-17T15:50:00Z">
                        <w:rPr>
                          <w:rFonts w:ascii="Cambria Math" w:eastAsia="Yu Mincho" w:hAnsi="Cambria Math" w:cs="Times New Roman"/>
                          <w:sz w:val="24"/>
                          <w:szCs w:val="24"/>
                          <w:lang w:eastAsia="ja-JP"/>
                        </w:rPr>
                        <m:t>1</m:t>
                      </w:del>
                    </m:r>
                  </m:num>
                  <m:den>
                    <m:r>
                      <w:del w:id="1113" w:author="Luyu Liu" w:date="2019-12-17T15:50:00Z">
                        <w:rPr>
                          <w:rFonts w:ascii="Cambria Math" w:eastAsia="Yu Mincho" w:hAnsi="Cambria Math" w:cs="Times New Roman"/>
                          <w:sz w:val="24"/>
                          <w:szCs w:val="24"/>
                          <w:lang w:eastAsia="ja-JP"/>
                        </w:rPr>
                        <m:t>n</m:t>
                      </w:del>
                    </m:r>
                  </m:den>
                </m:f>
                <m:nary>
                  <m:naryPr>
                    <m:chr m:val="∑"/>
                    <m:limLoc m:val="undOvr"/>
                    <m:ctrlPr>
                      <w:del w:id="1114" w:author="Luyu Liu" w:date="2019-12-17T15:50:00Z">
                        <w:rPr>
                          <w:rFonts w:ascii="Cambria Math" w:eastAsia="Yu Mincho" w:hAnsi="Cambria Math" w:cs="Times New Roman"/>
                          <w:i/>
                          <w:sz w:val="24"/>
                          <w:szCs w:val="24"/>
                          <w:lang w:eastAsia="ja-JP"/>
                        </w:rPr>
                      </w:del>
                    </m:ctrlPr>
                  </m:naryPr>
                  <m:sub>
                    <m:r>
                      <w:del w:id="1115" w:author="Luyu Liu" w:date="2019-12-17T15:50:00Z">
                        <w:rPr>
                          <w:rFonts w:ascii="Cambria Math" w:eastAsia="Yu Mincho" w:hAnsi="Cambria Math" w:cs="Times New Roman"/>
                          <w:sz w:val="24"/>
                          <w:szCs w:val="24"/>
                          <w:lang w:eastAsia="ja-JP"/>
                        </w:rPr>
                        <m:t>i=1</m:t>
                      </w:del>
                    </m:r>
                  </m:sub>
                  <m:sup>
                    <m:r>
                      <w:del w:id="1116" w:author="Luyu Liu" w:date="2019-12-17T15:50:00Z">
                        <w:rPr>
                          <w:rFonts w:ascii="Cambria Math" w:eastAsia="Yu Mincho" w:hAnsi="Cambria Math" w:cs="Times New Roman"/>
                          <w:sz w:val="24"/>
                          <w:szCs w:val="24"/>
                          <w:lang w:eastAsia="ja-JP"/>
                        </w:rPr>
                        <m:t>n</m:t>
                      </w:del>
                    </m:r>
                  </m:sup>
                  <m:e>
                    <m:sSub>
                      <m:sSubPr>
                        <m:ctrlPr>
                          <w:del w:id="1117" w:author="Luyu Liu" w:date="2019-12-17T15:50:00Z">
                            <w:rPr>
                              <w:rFonts w:ascii="Cambria Math" w:eastAsia="Yu Mincho" w:hAnsi="Cambria Math" w:cs="Times New Roman"/>
                              <w:i/>
                              <w:sz w:val="24"/>
                              <w:szCs w:val="24"/>
                              <w:lang w:eastAsia="ja-JP"/>
                            </w:rPr>
                          </w:del>
                        </m:ctrlPr>
                      </m:sSubPr>
                      <m:e>
                        <m:r>
                          <w:del w:id="1118" w:author="Luyu Liu" w:date="2019-12-17T15:50:00Z">
                            <w:rPr>
                              <w:rFonts w:ascii="Cambria Math" w:eastAsia="Yu Mincho" w:hAnsi="Cambria Math" w:cs="Times New Roman"/>
                              <w:sz w:val="24"/>
                              <w:szCs w:val="24"/>
                              <w:lang w:eastAsia="ja-JP"/>
                            </w:rPr>
                            <m:t>a</m:t>
                          </w:del>
                        </m:r>
                      </m:e>
                      <m:sub>
                        <m:r>
                          <w:del w:id="1119" w:author="Luyu Liu" w:date="2019-12-17T15:50:00Z">
                            <w:rPr>
                              <w:rFonts w:ascii="Cambria Math" w:eastAsia="Yu Mincho" w:hAnsi="Cambria Math" w:cs="Times New Roman"/>
                              <w:sz w:val="24"/>
                              <w:szCs w:val="24"/>
                              <w:lang w:eastAsia="ja-JP"/>
                            </w:rPr>
                            <m:t>i</m:t>
                          </w:del>
                        </m:r>
                      </m:sub>
                    </m:sSub>
                  </m:e>
                </m:nary>
              </m:oMath>
            </m:oMathPara>
          </w:p>
        </w:tc>
        <w:tc>
          <w:tcPr>
            <w:tcW w:w="280" w:type="pct"/>
            <w:vAlign w:val="center"/>
            <w:hideMark/>
          </w:tcPr>
          <w:p w14:paraId="789A1BCC" w14:textId="3BAC6D93" w:rsidR="0014352B" w:rsidRPr="006D08E3" w:rsidDel="007A1286" w:rsidRDefault="0014352B" w:rsidP="0014352B">
            <w:pPr>
              <w:pStyle w:val="TimesNewRoman"/>
              <w:rPr>
                <w:del w:id="1120" w:author="Luyu Liu" w:date="2019-12-17T15:50:00Z"/>
                <w:moveTo w:id="1121" w:author="Miller, Harvey J." w:date="2019-12-10T13:13:00Z"/>
                <w:rFonts w:asciiTheme="minorHAnsi" w:hAnsiTheme="minorHAnsi" w:cstheme="minorBidi"/>
                <w:sz w:val="18"/>
                <w:szCs w:val="18"/>
              </w:rPr>
            </w:pPr>
            <w:moveTo w:id="1122" w:author="Miller, Harvey J." w:date="2019-12-10T13:13:00Z">
              <w:del w:id="1123" w:author="Luyu Liu" w:date="2019-12-17T15:50: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3</w:delText>
                </w:r>
                <w:r w:rsidDel="007A1286">
                  <w:rPr>
                    <w:noProof/>
                  </w:rPr>
                  <w:fldChar w:fldCharType="end"/>
                </w:r>
                <w:r w:rsidDel="007A1286">
                  <w:rPr>
                    <w:rFonts w:eastAsia="Yu Mincho"/>
                    <w:lang w:eastAsia="ja-JP"/>
                  </w:rPr>
                  <w:delText>)</w:delText>
                </w:r>
              </w:del>
            </w:moveTo>
          </w:p>
        </w:tc>
      </w:tr>
    </w:tbl>
    <w:p w14:paraId="09FD947A" w14:textId="38E6FF8C" w:rsidR="0014352B" w:rsidDel="007A1286" w:rsidRDefault="0014352B" w:rsidP="0014352B">
      <w:pPr>
        <w:spacing w:line="240" w:lineRule="auto"/>
        <w:rPr>
          <w:del w:id="1124" w:author="Luyu Liu" w:date="2019-12-17T15:50:00Z"/>
          <w:moveTo w:id="1125" w:author="Miller, Harvey J." w:date="2019-12-10T13:13:00Z"/>
          <w:rFonts w:ascii="Times New Roman" w:eastAsia="Yu Mincho" w:hAnsi="Times New Roman" w:cs="Times New Roman"/>
          <w:sz w:val="24"/>
          <w:szCs w:val="24"/>
          <w:lang w:eastAsia="ja-JP"/>
        </w:rPr>
      </w:pPr>
      <w:moveTo w:id="1126" w:author="Miller, Harvey J." w:date="2019-12-10T13:13:00Z">
        <w:del w:id="1127" w:author="Luyu Liu" w:date="2019-12-17T15:50:00Z">
          <w:r w:rsidDel="007A1286">
            <w:rPr>
              <w:rFonts w:ascii="Times New Roman" w:hAnsi="Times New Roman" w:cs="Times New Roman"/>
              <w:sz w:val="24"/>
              <w:szCs w:val="24"/>
            </w:rPr>
            <w:delText xml:space="preserve">Where: n is total number of trips; </w:delTex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del>
      </w:moveTo>
    </w:p>
    <w:p w14:paraId="6035B920" w14:textId="0CAEAE40" w:rsidR="0014352B" w:rsidDel="007A1286" w:rsidRDefault="0014352B" w:rsidP="0014352B">
      <w:pPr>
        <w:spacing w:line="240" w:lineRule="auto"/>
        <w:ind w:firstLine="720"/>
        <w:jc w:val="both"/>
        <w:rPr>
          <w:del w:id="1128" w:author="Luyu Liu" w:date="2019-12-17T15:50:00Z"/>
          <w:moveTo w:id="1129" w:author="Miller, Harvey J." w:date="2019-12-10T13:13:00Z"/>
          <w:rFonts w:ascii="Times New Roman" w:hAnsi="Times New Roman" w:cs="Times New Roman"/>
          <w:sz w:val="24"/>
          <w:szCs w:val="24"/>
        </w:rPr>
      </w:pPr>
      <w:moveTo w:id="1130" w:author="Miller, Harvey J." w:date="2019-12-10T13:13:00Z">
        <w:del w:id="1131" w:author="Luyu Liu" w:date="2019-12-17T15:50:00Z">
          <w:r w:rsidDel="007A1286">
            <w:rPr>
              <w:rFonts w:ascii="Times New Roman" w:hAnsi="Times New Roman" w:cs="Times New Roman"/>
              <w:sz w:val="24"/>
              <w:szCs w:val="24"/>
            </w:rPr>
            <w:delText>Here we define missing a bus/train as the actual bus’s desynchronization degree (DD) is larger than 0. This also means the user takes a different bus after the scheduled bus.</w:delText>
          </w:r>
        </w:del>
      </w:moveTo>
    </w:p>
    <w:p w14:paraId="080BF24C" w14:textId="245F8021" w:rsidR="0014352B" w:rsidDel="007A1286" w:rsidRDefault="0014352B" w:rsidP="0014352B">
      <w:pPr>
        <w:spacing w:line="240" w:lineRule="auto"/>
        <w:jc w:val="both"/>
        <w:rPr>
          <w:del w:id="1132" w:author="Luyu Liu" w:date="2019-12-17T15:50:00Z"/>
          <w:moveTo w:id="1133" w:author="Miller, Harvey J." w:date="2019-12-10T13:13:00Z"/>
          <w:rFonts w:ascii="Times New Roman" w:hAnsi="Times New Roman" w:cs="Times New Roman"/>
          <w:sz w:val="24"/>
          <w:szCs w:val="24"/>
        </w:rPr>
      </w:pPr>
    </w:p>
    <w:p w14:paraId="4D5AEFC7" w14:textId="6E536177" w:rsidR="0014352B" w:rsidDel="007A1286" w:rsidRDefault="0014352B" w:rsidP="0014352B">
      <w:pPr>
        <w:spacing w:line="240" w:lineRule="auto"/>
        <w:jc w:val="both"/>
        <w:rPr>
          <w:del w:id="1134" w:author="Luyu Liu" w:date="2019-12-17T15:50:00Z"/>
          <w:moveTo w:id="1135" w:author="Miller, Harvey J." w:date="2019-12-10T13:13:00Z"/>
          <w:rFonts w:ascii="Times New Roman" w:hAnsi="Times New Roman" w:cs="Times New Roman"/>
          <w:sz w:val="24"/>
          <w:szCs w:val="24"/>
        </w:rPr>
      </w:pPr>
      <w:moveTo w:id="1136" w:author="Miller, Harvey J." w:date="2019-12-10T13:13:00Z">
        <w:del w:id="1137" w:author="Luyu Liu" w:date="2019-12-17T15:50:00Z">
          <w:r w:rsidDel="007A1286">
            <w:rPr>
              <w:rFonts w:ascii="Times New Roman" w:hAnsi="Times New Roman" w:cs="Times New Roman"/>
              <w:b/>
              <w:sz w:val="24"/>
              <w:szCs w:val="24"/>
            </w:rPr>
            <w:delText>Average waiting time</w:delText>
          </w:r>
          <w:r w:rsidDel="007A1286">
            <w:rPr>
              <w:rFonts w:ascii="Times New Roman" w:hAnsi="Times New Roman" w:cs="Times New Roman"/>
              <w:sz w:val="24"/>
              <w:szCs w:val="24"/>
            </w:rPr>
            <w:delText xml:space="preserve">.  Average waiting time measures the expected wait time across all trips based on the TPS.  We start by defining the actual waiting time: </w:delText>
          </w:r>
        </w:del>
      </w:moveTo>
    </w:p>
    <w:tbl>
      <w:tblPr>
        <w:tblW w:w="4950" w:type="pct"/>
        <w:jc w:val="center"/>
        <w:tblLook w:val="04A0" w:firstRow="1" w:lastRow="0" w:firstColumn="1" w:lastColumn="0" w:noHBand="0" w:noVBand="1"/>
      </w:tblPr>
      <w:tblGrid>
        <w:gridCol w:w="474"/>
        <w:gridCol w:w="8273"/>
        <w:gridCol w:w="519"/>
      </w:tblGrid>
      <w:tr w:rsidR="0014352B" w:rsidDel="007A1286" w14:paraId="27ADB57F" w14:textId="622814AF" w:rsidTr="0014352B">
        <w:trPr>
          <w:trHeight w:val="580"/>
          <w:jc w:val="center"/>
          <w:del w:id="1138" w:author="Luyu Liu" w:date="2019-12-17T15:50:00Z"/>
        </w:trPr>
        <w:tc>
          <w:tcPr>
            <w:tcW w:w="256" w:type="pct"/>
            <w:vAlign w:val="center"/>
          </w:tcPr>
          <w:p w14:paraId="34AD788A" w14:textId="0FCF0BD8" w:rsidR="0014352B" w:rsidDel="007A1286" w:rsidRDefault="0014352B" w:rsidP="0014352B">
            <w:pPr>
              <w:jc w:val="center"/>
              <w:rPr>
                <w:del w:id="1139" w:author="Luyu Liu" w:date="2019-12-17T15:50:00Z"/>
                <w:moveTo w:id="1140" w:author="Miller, Harvey J." w:date="2019-12-10T13:13:00Z"/>
                <w:rFonts w:ascii="Times New Roman" w:eastAsia="Yu Mincho" w:hAnsi="Times New Roman" w:cs="Times New Roman"/>
                <w:sz w:val="24"/>
                <w:szCs w:val="24"/>
                <w:lang w:eastAsia="ja-JP"/>
              </w:rPr>
            </w:pPr>
          </w:p>
        </w:tc>
        <w:tc>
          <w:tcPr>
            <w:tcW w:w="4463" w:type="pct"/>
            <w:vAlign w:val="center"/>
            <w:hideMark/>
          </w:tcPr>
          <w:p w14:paraId="7DF61867" w14:textId="11B4D52B" w:rsidR="0014352B" w:rsidDel="007A1286" w:rsidRDefault="0014352B" w:rsidP="0014352B">
            <w:pPr>
              <w:rPr>
                <w:del w:id="1141" w:author="Luyu Liu" w:date="2019-12-17T15:50:00Z"/>
                <w:moveTo w:id="1142" w:author="Miller, Harvey J." w:date="2019-12-10T13:13:00Z"/>
                <w:rFonts w:ascii="Times New Roman" w:hAnsi="Times New Roman" w:cs="Times New Roman"/>
                <w:sz w:val="24"/>
                <w:szCs w:val="24"/>
              </w:rPr>
            </w:pPr>
            <m:oMathPara>
              <m:oMath>
                <m:r>
                  <w:del w:id="1143" w:author="Luyu Liu" w:date="2019-12-17T15:50:00Z">
                    <w:rPr>
                      <w:rFonts w:ascii="Cambria Math" w:hAnsi="Cambria Math" w:cs="Times New Roman"/>
                      <w:sz w:val="24"/>
                      <w:szCs w:val="24"/>
                    </w:rPr>
                    <m:t>δt=</m:t>
                  </w:del>
                </m:r>
                <m:sSub>
                  <m:sSubPr>
                    <m:ctrlPr>
                      <w:del w:id="1144" w:author="Luyu Liu" w:date="2019-12-17T15:50:00Z">
                        <w:rPr>
                          <w:rFonts w:ascii="Cambria Math" w:hAnsi="Cambria Math" w:cs="Times New Roman"/>
                          <w:i/>
                          <w:sz w:val="24"/>
                          <w:szCs w:val="24"/>
                        </w:rPr>
                      </w:del>
                    </m:ctrlPr>
                  </m:sSubPr>
                  <m:e>
                    <m:r>
                      <w:del w:id="1145" w:author="Luyu Liu" w:date="2019-12-17T15:50:00Z">
                        <w:rPr>
                          <w:rFonts w:ascii="Cambria Math" w:hAnsi="Cambria Math" w:cs="Times New Roman"/>
                          <w:sz w:val="24"/>
                          <w:szCs w:val="24"/>
                        </w:rPr>
                        <m:t>T</m:t>
                      </w:del>
                    </m:r>
                  </m:e>
                  <m:sub>
                    <m:r>
                      <w:del w:id="1146" w:author="Luyu Liu" w:date="2019-12-17T15:50:00Z">
                        <w:rPr>
                          <w:rFonts w:ascii="Cambria Math" w:hAnsi="Cambria Math" w:cs="Times New Roman"/>
                          <w:sz w:val="24"/>
                          <w:szCs w:val="24"/>
                        </w:rPr>
                        <m:t>r</m:t>
                      </w:del>
                    </m:r>
                  </m:sub>
                </m:sSub>
                <m:d>
                  <m:dPr>
                    <m:ctrlPr>
                      <w:del w:id="1147" w:author="Luyu Liu" w:date="2019-12-17T15:50:00Z">
                        <w:rPr>
                          <w:rFonts w:ascii="Cambria Math" w:hAnsi="Cambria Math" w:cs="Times New Roman"/>
                          <w:i/>
                          <w:sz w:val="24"/>
                          <w:szCs w:val="24"/>
                        </w:rPr>
                      </w:del>
                    </m:ctrlPr>
                  </m:dPr>
                  <m:e>
                    <m:r>
                      <w:del w:id="1148" w:author="Luyu Liu" w:date="2019-12-17T15:50:00Z">
                        <w:rPr>
                          <w:rFonts w:ascii="Cambria Math" w:hAnsi="Cambria Math" w:cs="Times New Roman"/>
                          <w:sz w:val="24"/>
                          <w:szCs w:val="24"/>
                        </w:rPr>
                        <m:t>t</m:t>
                      </w:del>
                    </m:r>
                  </m:e>
                </m:d>
                <m:r>
                  <w:del w:id="1149" w:author="Luyu Liu" w:date="2019-12-17T15:50:00Z">
                    <w:rPr>
                      <w:rFonts w:ascii="Cambria Math" w:hAnsi="Cambria Math" w:cs="Times New Roman"/>
                      <w:sz w:val="24"/>
                      <w:szCs w:val="24"/>
                    </w:rPr>
                    <m:t>-t=</m:t>
                  </w:del>
                </m:r>
                <m:sSub>
                  <m:sSubPr>
                    <m:ctrlPr>
                      <w:del w:id="1150" w:author="Luyu Liu" w:date="2019-12-17T15:50:00Z">
                        <w:rPr>
                          <w:rFonts w:ascii="Cambria Math" w:hAnsi="Cambria Math" w:cs="Times New Roman"/>
                          <w:i/>
                          <w:sz w:val="24"/>
                          <w:szCs w:val="24"/>
                        </w:rPr>
                      </w:del>
                    </m:ctrlPr>
                  </m:sSubPr>
                  <m:e>
                    <m:r>
                      <w:del w:id="1151" w:author="Luyu Liu" w:date="2019-12-17T15:50:00Z">
                        <w:rPr>
                          <w:rFonts w:ascii="Cambria Math" w:hAnsi="Cambria Math" w:cs="Times New Roman"/>
                          <w:sz w:val="24"/>
                          <w:szCs w:val="24"/>
                        </w:rPr>
                        <m:t>T</m:t>
                      </w:del>
                    </m:r>
                  </m:e>
                  <m:sub>
                    <m:r>
                      <w:del w:id="1152" w:author="Luyu Liu" w:date="2019-12-17T15:50:00Z">
                        <w:rPr>
                          <w:rFonts w:ascii="Cambria Math" w:hAnsi="Cambria Math" w:cs="Times New Roman"/>
                          <w:sz w:val="24"/>
                          <w:szCs w:val="24"/>
                        </w:rPr>
                        <m:t>r</m:t>
                      </w:del>
                    </m:r>
                  </m:sub>
                </m:sSub>
                <m:d>
                  <m:dPr>
                    <m:ctrlPr>
                      <w:del w:id="1153" w:author="Luyu Liu" w:date="2019-12-17T15:50:00Z">
                        <w:rPr>
                          <w:rFonts w:ascii="Cambria Math" w:hAnsi="Cambria Math" w:cs="Times New Roman"/>
                          <w:i/>
                          <w:sz w:val="24"/>
                          <w:szCs w:val="24"/>
                        </w:rPr>
                      </w:del>
                    </m:ctrlPr>
                  </m:dPr>
                  <m:e>
                    <m:r>
                      <w:del w:id="1154" w:author="Luyu Liu" w:date="2019-12-17T15:50:00Z">
                        <w:rPr>
                          <w:rFonts w:ascii="Cambria Math" w:hAnsi="Cambria Math" w:cs="Times New Roman"/>
                          <w:sz w:val="24"/>
                          <w:szCs w:val="24"/>
                        </w:rPr>
                        <m:t>t</m:t>
                      </w:del>
                    </m:r>
                  </m:e>
                </m:d>
                <m:r>
                  <w:del w:id="1155" w:author="Luyu Liu" w:date="2019-12-17T15:50:00Z">
                    <w:rPr>
                      <w:rFonts w:ascii="Cambria Math" w:hAnsi="Cambria Math" w:cs="Times New Roman"/>
                      <w:sz w:val="24"/>
                      <w:szCs w:val="24"/>
                    </w:rPr>
                    <m:t>-</m:t>
                  </w:del>
                </m:r>
                <m:d>
                  <m:dPr>
                    <m:ctrlPr>
                      <w:del w:id="1156" w:author="Luyu Liu" w:date="2019-12-17T15:50:00Z">
                        <w:rPr>
                          <w:rFonts w:ascii="Cambria Math" w:hAnsi="Cambria Math" w:cs="Times New Roman"/>
                          <w:i/>
                          <w:sz w:val="24"/>
                          <w:szCs w:val="24"/>
                        </w:rPr>
                      </w:del>
                    </m:ctrlPr>
                  </m:dPr>
                  <m:e>
                    <m:sSub>
                      <m:sSubPr>
                        <m:ctrlPr>
                          <w:del w:id="1157" w:author="Luyu Liu" w:date="2019-12-17T15:50:00Z">
                            <w:rPr>
                              <w:rFonts w:ascii="Cambria Math" w:hAnsi="Cambria Math" w:cs="Times New Roman"/>
                              <w:i/>
                              <w:sz w:val="24"/>
                              <w:szCs w:val="24"/>
                            </w:rPr>
                          </w:del>
                        </m:ctrlPr>
                      </m:sSubPr>
                      <m:e>
                        <m:r>
                          <w:del w:id="1158" w:author="Luyu Liu" w:date="2019-12-17T15:50:00Z">
                            <w:rPr>
                              <w:rFonts w:ascii="Cambria Math" w:hAnsi="Cambria Math" w:cs="Times New Roman"/>
                              <w:sz w:val="24"/>
                              <w:szCs w:val="24"/>
                            </w:rPr>
                            <m:t>t</m:t>
                          </w:del>
                        </m:r>
                      </m:e>
                      <m:sub>
                        <m:r>
                          <w:del w:id="1159" w:author="Luyu Liu" w:date="2019-12-17T15:50:00Z">
                            <w:rPr>
                              <w:rFonts w:ascii="Cambria Math" w:hAnsi="Cambria Math" w:cs="Times New Roman"/>
                              <w:sz w:val="24"/>
                              <w:szCs w:val="24"/>
                            </w:rPr>
                            <m:t>hd</m:t>
                          </w:del>
                        </m:r>
                      </m:sub>
                    </m:sSub>
                    <m:r>
                      <w:del w:id="1160" w:author="Luyu Liu" w:date="2019-12-17T15:50:00Z">
                        <w:rPr>
                          <w:rFonts w:ascii="Cambria Math" w:hAnsi="Cambria Math" w:cs="Times New Roman"/>
                          <w:sz w:val="24"/>
                          <w:szCs w:val="24"/>
                        </w:rPr>
                        <m:t>+</m:t>
                      </w:del>
                    </m:r>
                    <m:sSub>
                      <m:sSubPr>
                        <m:ctrlPr>
                          <w:del w:id="1161" w:author="Luyu Liu" w:date="2019-12-17T15:50:00Z">
                            <w:rPr>
                              <w:rFonts w:ascii="Cambria Math" w:hAnsi="Cambria Math" w:cs="Times New Roman"/>
                              <w:i/>
                              <w:sz w:val="24"/>
                              <w:szCs w:val="24"/>
                            </w:rPr>
                          </w:del>
                        </m:ctrlPr>
                      </m:sSubPr>
                      <m:e>
                        <m:r>
                          <w:del w:id="1162" w:author="Luyu Liu" w:date="2019-12-17T15:50:00Z">
                            <w:rPr>
                              <w:rFonts w:ascii="Cambria Math" w:hAnsi="Cambria Math" w:cs="Times New Roman"/>
                              <w:sz w:val="24"/>
                              <w:szCs w:val="24"/>
                            </w:rPr>
                            <m:t>δt</m:t>
                          </w:del>
                        </m:r>
                      </m:e>
                      <m:sub>
                        <m:r>
                          <w:del w:id="1163" w:author="Luyu Liu" w:date="2019-12-17T15:50:00Z">
                            <w:rPr>
                              <w:rFonts w:ascii="Cambria Math" w:hAnsi="Cambria Math" w:cs="Times New Roman"/>
                              <w:sz w:val="24"/>
                              <w:szCs w:val="24"/>
                            </w:rPr>
                            <m:t>w</m:t>
                          </w:del>
                        </m:r>
                      </m:sub>
                    </m:sSub>
                  </m:e>
                </m:d>
              </m:oMath>
            </m:oMathPara>
          </w:p>
        </w:tc>
        <w:tc>
          <w:tcPr>
            <w:tcW w:w="280" w:type="pct"/>
            <w:vAlign w:val="center"/>
            <w:hideMark/>
          </w:tcPr>
          <w:p w14:paraId="65131230" w14:textId="6E843D14" w:rsidR="0014352B" w:rsidRPr="006D08E3" w:rsidDel="007A1286" w:rsidRDefault="0014352B" w:rsidP="0014352B">
            <w:pPr>
              <w:pStyle w:val="TimesNewRoman"/>
              <w:rPr>
                <w:del w:id="1164" w:author="Luyu Liu" w:date="2019-12-17T15:50:00Z"/>
                <w:moveTo w:id="1165" w:author="Miller, Harvey J." w:date="2019-12-10T13:13:00Z"/>
                <w:rFonts w:asciiTheme="minorHAnsi" w:hAnsiTheme="minorHAnsi" w:cstheme="minorBidi"/>
                <w:sz w:val="18"/>
                <w:szCs w:val="18"/>
              </w:rPr>
            </w:pPr>
            <w:moveTo w:id="1166" w:author="Miller, Harvey J." w:date="2019-12-10T13:13:00Z">
              <w:del w:id="1167" w:author="Luyu Liu" w:date="2019-12-17T15:50: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4</w:delText>
                </w:r>
                <w:r w:rsidDel="007A1286">
                  <w:rPr>
                    <w:noProof/>
                  </w:rPr>
                  <w:fldChar w:fldCharType="end"/>
                </w:r>
                <w:r w:rsidDel="007A1286">
                  <w:rPr>
                    <w:rFonts w:eastAsia="Yu Mincho"/>
                    <w:lang w:eastAsia="ja-JP"/>
                  </w:rPr>
                  <w:delText>)</w:delText>
                </w:r>
              </w:del>
            </w:moveTo>
          </w:p>
        </w:tc>
      </w:tr>
    </w:tbl>
    <w:p w14:paraId="4E189EDB" w14:textId="4BC74FB5" w:rsidR="0014352B" w:rsidDel="007A1286" w:rsidRDefault="0014352B" w:rsidP="0014352B">
      <w:pPr>
        <w:rPr>
          <w:del w:id="1168" w:author="Luyu Liu" w:date="2019-12-17T15:50:00Z"/>
          <w:moveTo w:id="1169" w:author="Miller, Harvey J." w:date="2019-12-10T13:13:00Z"/>
          <w:rFonts w:ascii="Times New Roman" w:hAnsi="Times New Roman" w:cs="Times New Roman"/>
          <w:sz w:val="24"/>
          <w:szCs w:val="24"/>
        </w:rPr>
      </w:pPr>
      <w:moveTo w:id="1170" w:author="Miller, Harvey J." w:date="2019-12-10T13:13:00Z">
        <w:del w:id="1171" w:author="Luyu Liu" w:date="2019-12-17T15:50:00Z">
          <w:r w:rsidDel="007A1286">
            <w:rPr>
              <w:rFonts w:ascii="Times New Roman" w:hAnsi="Times New Roman" w:cs="Times New Roman"/>
              <w:sz w:val="24"/>
              <w:szCs w:val="24"/>
            </w:rPr>
            <w:delText xml:space="preserve">Where: </w:delText>
          </w:r>
          <m:oMath>
            <m:r>
              <w:rPr>
                <w:rFonts w:ascii="Cambria Math" w:hAnsi="Cambria Math" w:cs="Times New Roman"/>
                <w:sz w:val="24"/>
                <w:szCs w:val="24"/>
              </w:rPr>
              <m:t>δt</m:t>
            </m:r>
          </m:oMath>
          <w:r w:rsidDel="007A1286">
            <w:rPr>
              <w:rFonts w:ascii="Times New Roman" w:hAnsi="Times New Roman" w:cs="Times New Roman"/>
              <w:sz w:val="24"/>
              <w:szCs w:val="24"/>
            </w:rPr>
            <w:delText xml:space="preserve"> is the actual waiting time, </w:delTex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sidDel="007A1286">
            <w:rPr>
              <w:rFonts w:ascii="Times New Roman" w:hAnsi="Times New Roman" w:cs="Times New Roman"/>
              <w:sz w:val="24"/>
              <w:szCs w:val="24"/>
            </w:rPr>
            <w:delText xml:space="preserve"> is the bus’s</w:delText>
          </w:r>
          <w:r w:rsidRPr="00AD16E1" w:rsidDel="007A1286">
            <w:rPr>
              <w:rFonts w:ascii="Times New Roman" w:hAnsi="Times New Roman" w:cs="Times New Roman"/>
              <w:sz w:val="24"/>
              <w:szCs w:val="24"/>
            </w:rPr>
            <w:delText xml:space="preserve"> </w:delText>
          </w:r>
          <w:r w:rsidDel="007A1286">
            <w:rPr>
              <w:rFonts w:ascii="Times New Roman" w:hAnsi="Times New Roman" w:cs="Times New Roman"/>
              <w:sz w:val="24"/>
              <w:szCs w:val="24"/>
            </w:rPr>
            <w:delText>actual real-time</w:delText>
          </w:r>
          <w:r w:rsidRPr="00440824" w:rsidDel="007A1286">
            <w:rPr>
              <w:rFonts w:ascii="Times New Roman" w:hAnsi="Times New Roman" w:cs="Times New Roman"/>
              <w:sz w:val="24"/>
              <w:szCs w:val="24"/>
            </w:rPr>
            <w:delText xml:space="preserve"> </w:delText>
          </w:r>
          <w:r w:rsidDel="007A1286">
            <w:rPr>
              <w:rFonts w:ascii="Times New Roman" w:hAnsi="Times New Roman" w:cs="Times New Roman"/>
              <w:sz w:val="24"/>
              <w:szCs w:val="24"/>
            </w:rPr>
            <w:delText xml:space="preserve">departure time, and </w:delText>
          </w:r>
          <m:oMath>
            <m:r>
              <w:rPr>
                <w:rFonts w:ascii="Cambria Math" w:hAnsi="Cambria Math" w:cs="Times New Roman"/>
                <w:sz w:val="24"/>
                <w:szCs w:val="24"/>
              </w:rPr>
              <m:t>t</m:t>
            </m:r>
          </m:oMath>
          <w:r w:rsidDel="007A1286">
            <w:rPr>
              <w:rFonts w:ascii="Times New Roman" w:hAnsi="Times New Roman" w:cs="Times New Roman"/>
              <w:sz w:val="24"/>
              <w:szCs w:val="24"/>
            </w:rPr>
            <w:delText xml:space="preserve"> is user’s arrival time at the stop. </w:delTex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sidDel="007A1286">
            <w:rPr>
              <w:rFonts w:ascii="Times New Roman" w:hAnsi="Times New Roman" w:cs="Times New Roman"/>
              <w:sz w:val="24"/>
              <w:szCs w:val="24"/>
            </w:rPr>
            <w:delText xml:space="preserve"> is user’s HDT, and </w:delTex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Del="007A1286">
            <w:rPr>
              <w:rFonts w:ascii="Times New Roman" w:hAnsi="Times New Roman" w:cs="Times New Roman"/>
              <w:sz w:val="24"/>
              <w:szCs w:val="24"/>
            </w:rPr>
            <w:delText xml:space="preserve"> is user’s walking time from home to the stop. </w:delText>
          </w:r>
        </w:del>
      </w:moveTo>
    </w:p>
    <w:p w14:paraId="2193099B" w14:textId="7C863F5D" w:rsidR="0014352B" w:rsidDel="007A1286" w:rsidRDefault="0014352B" w:rsidP="0014352B">
      <w:pPr>
        <w:ind w:firstLine="720"/>
        <w:rPr>
          <w:del w:id="1172" w:author="Luyu Liu" w:date="2019-12-17T15:50:00Z"/>
          <w:moveTo w:id="1173" w:author="Miller, Harvey J." w:date="2019-12-10T13:13:00Z"/>
          <w:rFonts w:ascii="Times New Roman" w:hAnsi="Times New Roman" w:cs="Times New Roman"/>
          <w:sz w:val="24"/>
          <w:szCs w:val="24"/>
        </w:rPr>
      </w:pPr>
      <w:moveTo w:id="1174" w:author="Miller, Harvey J." w:date="2019-12-10T13:13:00Z">
        <w:del w:id="1175" w:author="Luyu Liu" w:date="2019-12-17T15:50:00Z">
          <w:r w:rsidDel="007A1286">
            <w:rPr>
              <w:rFonts w:ascii="Times New Roman" w:hAnsi="Times New Roman" w:cs="Times New Roman"/>
              <w:sz w:val="24"/>
              <w:szCs w:val="24"/>
            </w:rPr>
            <w:delText>Based on the actual waiting time, we define average waiting time as the mathematical expectation of waiting time’s distribution across all trips.</w:delText>
          </w:r>
        </w:del>
      </w:moveTo>
    </w:p>
    <w:tbl>
      <w:tblPr>
        <w:tblW w:w="4950" w:type="pct"/>
        <w:jc w:val="center"/>
        <w:tblLook w:val="04A0" w:firstRow="1" w:lastRow="0" w:firstColumn="1" w:lastColumn="0" w:noHBand="0" w:noVBand="1"/>
      </w:tblPr>
      <w:tblGrid>
        <w:gridCol w:w="474"/>
        <w:gridCol w:w="8273"/>
        <w:gridCol w:w="519"/>
      </w:tblGrid>
      <w:tr w:rsidR="0014352B" w:rsidDel="007A1286" w14:paraId="73CE0E98" w14:textId="29E2C8D3" w:rsidTr="005650D1">
        <w:trPr>
          <w:trHeight w:val="580"/>
          <w:jc w:val="center"/>
          <w:del w:id="1176" w:author="Luyu Liu" w:date="2019-12-17T15:50:00Z"/>
        </w:trPr>
        <w:tc>
          <w:tcPr>
            <w:tcW w:w="256" w:type="pct"/>
            <w:vAlign w:val="center"/>
          </w:tcPr>
          <w:p w14:paraId="20E4552E" w14:textId="4539C713" w:rsidR="0014352B" w:rsidDel="007A1286" w:rsidRDefault="0014352B" w:rsidP="0014352B">
            <w:pPr>
              <w:jc w:val="center"/>
              <w:rPr>
                <w:del w:id="1177" w:author="Luyu Liu" w:date="2019-12-17T15:50:00Z"/>
                <w:moveTo w:id="1178" w:author="Miller, Harvey J." w:date="2019-12-10T13:13:00Z"/>
                <w:rFonts w:ascii="Times New Roman" w:eastAsia="Yu Mincho" w:hAnsi="Times New Roman" w:cs="Times New Roman"/>
                <w:sz w:val="24"/>
                <w:szCs w:val="24"/>
                <w:lang w:eastAsia="ja-JP"/>
              </w:rPr>
            </w:pPr>
          </w:p>
        </w:tc>
        <w:tc>
          <w:tcPr>
            <w:tcW w:w="4464" w:type="pct"/>
            <w:vAlign w:val="center"/>
            <w:hideMark/>
          </w:tcPr>
          <w:p w14:paraId="72A47F54" w14:textId="7AF13D1C" w:rsidR="0014352B" w:rsidDel="007A1286" w:rsidRDefault="00B224E9" w:rsidP="0014352B">
            <w:pPr>
              <w:rPr>
                <w:del w:id="1179" w:author="Luyu Liu" w:date="2019-12-17T15:50:00Z"/>
                <w:moveTo w:id="1180" w:author="Miller, Harvey J." w:date="2019-12-10T13:13:00Z"/>
                <w:rFonts w:ascii="Times New Roman" w:hAnsi="Times New Roman" w:cs="Times New Roman"/>
                <w:sz w:val="24"/>
                <w:szCs w:val="24"/>
              </w:rPr>
            </w:pPr>
            <m:oMathPara>
              <m:oMath>
                <m:acc>
                  <m:accPr>
                    <m:chr m:val="̅"/>
                    <m:ctrlPr>
                      <w:del w:id="1181" w:author="Luyu Liu" w:date="2019-12-17T15:50:00Z">
                        <w:rPr>
                          <w:rFonts w:ascii="Cambria Math" w:hAnsi="Cambria Math" w:cs="Times New Roman"/>
                          <w:i/>
                          <w:sz w:val="24"/>
                          <w:szCs w:val="24"/>
                        </w:rPr>
                      </w:del>
                    </m:ctrlPr>
                  </m:accPr>
                  <m:e>
                    <m:r>
                      <w:del w:id="1182" w:author="Luyu Liu" w:date="2019-12-17T15:50:00Z">
                        <w:rPr>
                          <w:rFonts w:ascii="Cambria Math" w:hAnsi="Cambria Math" w:cs="Times New Roman"/>
                          <w:sz w:val="24"/>
                          <w:szCs w:val="24"/>
                        </w:rPr>
                        <m:t>δt</m:t>
                      </w:del>
                    </m:r>
                  </m:e>
                </m:acc>
                <m:r>
                  <w:del w:id="1183" w:author="Luyu Liu" w:date="2019-12-17T15:50:00Z">
                    <w:rPr>
                      <w:rFonts w:ascii="Cambria Math" w:hAnsi="Cambria Math" w:cs="Times New Roman"/>
                      <w:sz w:val="24"/>
                      <w:szCs w:val="24"/>
                    </w:rPr>
                    <m:t>=E</m:t>
                  </w:del>
                </m:r>
                <m:d>
                  <m:dPr>
                    <m:ctrlPr>
                      <w:del w:id="1184" w:author="Luyu Liu" w:date="2019-12-17T15:50:00Z">
                        <w:rPr>
                          <w:rFonts w:ascii="Cambria Math" w:hAnsi="Cambria Math" w:cs="Times New Roman"/>
                          <w:i/>
                          <w:sz w:val="24"/>
                          <w:szCs w:val="24"/>
                        </w:rPr>
                      </w:del>
                    </m:ctrlPr>
                  </m:dPr>
                  <m:e>
                    <m:r>
                      <w:del w:id="1185" w:author="Luyu Liu" w:date="2019-12-17T15:50:00Z">
                        <w:rPr>
                          <w:rFonts w:ascii="Cambria Math" w:hAnsi="Cambria Math" w:cs="Times New Roman"/>
                          <w:sz w:val="24"/>
                          <w:szCs w:val="24"/>
                        </w:rPr>
                        <m:t>δ</m:t>
                      </w:del>
                    </m:r>
                    <m:sSub>
                      <m:sSubPr>
                        <m:ctrlPr>
                          <w:del w:id="1186" w:author="Luyu Liu" w:date="2019-12-17T15:50:00Z">
                            <w:rPr>
                              <w:rFonts w:ascii="Cambria Math" w:hAnsi="Cambria Math" w:cs="Times New Roman"/>
                              <w:i/>
                              <w:sz w:val="24"/>
                              <w:szCs w:val="24"/>
                            </w:rPr>
                          </w:del>
                        </m:ctrlPr>
                      </m:sSubPr>
                      <m:e>
                        <m:r>
                          <w:del w:id="1187" w:author="Luyu Liu" w:date="2019-12-17T15:50:00Z">
                            <w:rPr>
                              <w:rFonts w:ascii="Cambria Math" w:hAnsi="Cambria Math" w:cs="Times New Roman"/>
                              <w:sz w:val="24"/>
                              <w:szCs w:val="24"/>
                            </w:rPr>
                            <m:t>t</m:t>
                          </w:del>
                        </m:r>
                      </m:e>
                      <m:sub>
                        <m:r>
                          <w:del w:id="1188" w:author="Luyu Liu" w:date="2019-12-17T15:50:00Z">
                            <w:rPr>
                              <w:rFonts w:ascii="Cambria Math" w:hAnsi="Cambria Math" w:cs="Times New Roman"/>
                              <w:sz w:val="24"/>
                              <w:szCs w:val="24"/>
                            </w:rPr>
                            <m:t>i</m:t>
                          </w:del>
                        </m:r>
                      </m:sub>
                    </m:sSub>
                  </m:e>
                </m:d>
                <m:r>
                  <w:del w:id="1189" w:author="Luyu Liu" w:date="2019-12-17T15:50:00Z">
                    <w:rPr>
                      <w:rFonts w:ascii="Cambria Math" w:hAnsi="Cambria Math" w:cs="Times New Roman"/>
                      <w:sz w:val="24"/>
                      <w:szCs w:val="24"/>
                    </w:rPr>
                    <m:t>=</m:t>
                  </w:del>
                </m:r>
                <m:f>
                  <m:fPr>
                    <m:ctrlPr>
                      <w:del w:id="1190" w:author="Luyu Liu" w:date="2019-12-17T15:50:00Z">
                        <w:rPr>
                          <w:rFonts w:ascii="Cambria Math" w:eastAsia="Yu Mincho" w:hAnsi="Cambria Math" w:cs="Times New Roman"/>
                          <w:i/>
                          <w:sz w:val="24"/>
                          <w:szCs w:val="24"/>
                          <w:lang w:eastAsia="ja-JP"/>
                        </w:rPr>
                      </w:del>
                    </m:ctrlPr>
                  </m:fPr>
                  <m:num>
                    <m:r>
                      <w:del w:id="1191" w:author="Luyu Liu" w:date="2019-12-17T15:50:00Z">
                        <w:rPr>
                          <w:rFonts w:ascii="Cambria Math" w:eastAsia="Yu Mincho" w:hAnsi="Cambria Math" w:cs="Times New Roman"/>
                          <w:sz w:val="24"/>
                          <w:szCs w:val="24"/>
                          <w:lang w:eastAsia="ja-JP"/>
                        </w:rPr>
                        <m:t>1</m:t>
                      </w:del>
                    </m:r>
                  </m:num>
                  <m:den>
                    <m:r>
                      <w:del w:id="1192" w:author="Luyu Liu" w:date="2019-12-17T15:50:00Z">
                        <w:rPr>
                          <w:rFonts w:ascii="Cambria Math" w:eastAsia="Yu Mincho" w:hAnsi="Cambria Math" w:cs="Times New Roman"/>
                          <w:sz w:val="24"/>
                          <w:szCs w:val="24"/>
                          <w:lang w:eastAsia="ja-JP"/>
                        </w:rPr>
                        <m:t>n</m:t>
                      </w:del>
                    </m:r>
                  </m:den>
                </m:f>
                <m:nary>
                  <m:naryPr>
                    <m:chr m:val="∑"/>
                    <m:limLoc m:val="undOvr"/>
                    <m:ctrlPr>
                      <w:del w:id="1193" w:author="Luyu Liu" w:date="2019-12-17T15:50:00Z">
                        <w:rPr>
                          <w:rFonts w:ascii="Cambria Math" w:eastAsia="Yu Mincho" w:hAnsi="Cambria Math" w:cs="Times New Roman"/>
                          <w:i/>
                          <w:sz w:val="24"/>
                          <w:szCs w:val="24"/>
                          <w:lang w:eastAsia="ja-JP"/>
                        </w:rPr>
                      </w:del>
                    </m:ctrlPr>
                  </m:naryPr>
                  <m:sub>
                    <m:r>
                      <w:del w:id="1194" w:author="Luyu Liu" w:date="2019-12-17T15:50:00Z">
                        <w:rPr>
                          <w:rFonts w:ascii="Cambria Math" w:eastAsia="Yu Mincho" w:hAnsi="Cambria Math" w:cs="Times New Roman"/>
                          <w:sz w:val="24"/>
                          <w:szCs w:val="24"/>
                          <w:lang w:eastAsia="ja-JP"/>
                        </w:rPr>
                        <m:t>i=1</m:t>
                      </w:del>
                    </m:r>
                  </m:sub>
                  <m:sup>
                    <m:r>
                      <w:del w:id="1195" w:author="Luyu Liu" w:date="2019-12-17T15:50:00Z">
                        <w:rPr>
                          <w:rFonts w:ascii="Cambria Math" w:eastAsia="Yu Mincho" w:hAnsi="Cambria Math" w:cs="Times New Roman"/>
                          <w:sz w:val="24"/>
                          <w:szCs w:val="24"/>
                          <w:lang w:eastAsia="ja-JP"/>
                        </w:rPr>
                        <m:t>n</m:t>
                      </w:del>
                    </m:r>
                  </m:sup>
                  <m:e>
                    <m:r>
                      <w:del w:id="1196" w:author="Luyu Liu" w:date="2019-12-17T15:50:00Z">
                        <w:rPr>
                          <w:rFonts w:ascii="Cambria Math" w:hAnsi="Cambria Math" w:cs="Times New Roman"/>
                          <w:sz w:val="24"/>
                          <w:szCs w:val="24"/>
                        </w:rPr>
                        <m:t>δ</m:t>
                      </w:del>
                    </m:r>
                    <m:sSub>
                      <m:sSubPr>
                        <m:ctrlPr>
                          <w:del w:id="1197" w:author="Luyu Liu" w:date="2019-12-17T15:50:00Z">
                            <w:rPr>
                              <w:rFonts w:ascii="Cambria Math" w:hAnsi="Cambria Math" w:cs="Times New Roman"/>
                              <w:i/>
                              <w:sz w:val="24"/>
                              <w:szCs w:val="24"/>
                            </w:rPr>
                          </w:del>
                        </m:ctrlPr>
                      </m:sSubPr>
                      <m:e>
                        <m:r>
                          <w:del w:id="1198" w:author="Luyu Liu" w:date="2019-12-17T15:50:00Z">
                            <w:rPr>
                              <w:rFonts w:ascii="Cambria Math" w:hAnsi="Cambria Math" w:cs="Times New Roman"/>
                              <w:sz w:val="24"/>
                              <w:szCs w:val="24"/>
                            </w:rPr>
                            <m:t>t</m:t>
                          </w:del>
                        </m:r>
                      </m:e>
                      <m:sub>
                        <m:r>
                          <w:del w:id="1199" w:author="Luyu Liu" w:date="2019-12-17T15:50:00Z">
                            <w:rPr>
                              <w:rFonts w:ascii="Cambria Math" w:hAnsi="Cambria Math" w:cs="Times New Roman"/>
                              <w:sz w:val="24"/>
                              <w:szCs w:val="24"/>
                            </w:rPr>
                            <m:t>i</m:t>
                          </w:del>
                        </m:r>
                      </m:sub>
                    </m:sSub>
                  </m:e>
                </m:nary>
              </m:oMath>
            </m:oMathPara>
          </w:p>
        </w:tc>
        <w:tc>
          <w:tcPr>
            <w:tcW w:w="280" w:type="pct"/>
            <w:vAlign w:val="center"/>
            <w:hideMark/>
          </w:tcPr>
          <w:p w14:paraId="2BB5AD82" w14:textId="749C43D2" w:rsidR="0014352B" w:rsidRPr="006D08E3" w:rsidDel="007A1286" w:rsidRDefault="0014352B" w:rsidP="0014352B">
            <w:pPr>
              <w:pStyle w:val="TimesNewRoman"/>
              <w:rPr>
                <w:del w:id="1200" w:author="Luyu Liu" w:date="2019-12-17T15:50:00Z"/>
                <w:moveTo w:id="1201" w:author="Miller, Harvey J." w:date="2019-12-10T13:13:00Z"/>
                <w:rFonts w:asciiTheme="minorHAnsi" w:hAnsiTheme="minorHAnsi" w:cstheme="minorBidi"/>
                <w:sz w:val="18"/>
                <w:szCs w:val="18"/>
              </w:rPr>
            </w:pPr>
            <w:moveTo w:id="1202" w:author="Miller, Harvey J." w:date="2019-12-10T13:13:00Z">
              <w:del w:id="1203" w:author="Luyu Liu" w:date="2019-12-17T15:50:00Z">
                <w:r w:rsidDel="007A1286">
                  <w:rPr>
                    <w:rFonts w:eastAsia="Yu Mincho"/>
                    <w:lang w:eastAsia="ja-JP"/>
                  </w:rPr>
                  <w:delText>(</w:delText>
                </w:r>
                <w:r w:rsidDel="007A1286">
                  <w:rPr>
                    <w:noProof/>
                  </w:rPr>
                  <w:fldChar w:fldCharType="begin"/>
                </w:r>
                <w:r w:rsidDel="007A1286">
                  <w:rPr>
                    <w:noProof/>
                  </w:rPr>
                  <w:delInstrText xml:space="preserve"> SEQ Equation \* ARABIC </w:delInstrText>
                </w:r>
                <w:r w:rsidDel="007A1286">
                  <w:rPr>
                    <w:noProof/>
                  </w:rPr>
                  <w:fldChar w:fldCharType="separate"/>
                </w:r>
                <w:r w:rsidDel="007A1286">
                  <w:rPr>
                    <w:noProof/>
                  </w:rPr>
                  <w:delText>5</w:delText>
                </w:r>
                <w:r w:rsidDel="007A1286">
                  <w:rPr>
                    <w:noProof/>
                  </w:rPr>
                  <w:fldChar w:fldCharType="end"/>
                </w:r>
                <w:r w:rsidDel="007A1286">
                  <w:rPr>
                    <w:rFonts w:eastAsia="Yu Mincho"/>
                    <w:lang w:eastAsia="ja-JP"/>
                  </w:rPr>
                  <w:delText>)</w:delText>
                </w:r>
              </w:del>
            </w:moveTo>
          </w:p>
        </w:tc>
      </w:tr>
    </w:tbl>
    <w:p w14:paraId="4312CA2A" w14:textId="455E45E9" w:rsidR="0014352B" w:rsidDel="007A1286" w:rsidRDefault="0014352B" w:rsidP="0001461D">
      <w:pPr>
        <w:rPr>
          <w:del w:id="1204" w:author="Luyu Liu" w:date="2019-12-17T15:50:00Z"/>
          <w:moveTo w:id="1205" w:author="Miller, Harvey J." w:date="2019-12-10T13:13:00Z"/>
          <w:rFonts w:ascii="Times New Roman" w:hAnsi="Times New Roman" w:cs="Times New Roman"/>
          <w:sz w:val="24"/>
          <w:szCs w:val="24"/>
        </w:rPr>
      </w:pPr>
      <w:moveTo w:id="1206" w:author="Miller, Harvey J." w:date="2019-12-10T13:13:00Z">
        <w:del w:id="1207" w:author="Luyu Liu" w:date="2019-12-17T15:50:00Z">
          <w:r w:rsidDel="007A1286">
            <w:rPr>
              <w:rFonts w:ascii="Times New Roman" w:hAnsi="Times New Roman" w:cs="Times New Roman"/>
              <w:sz w:val="24"/>
              <w:szCs w:val="24"/>
            </w:rPr>
            <w:delText xml:space="preserve">where: n is total number of trips and </w:delTex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Del="007A1286">
            <w:rPr>
              <w:rFonts w:ascii="Times New Roman" w:hAnsi="Times New Roman" w:cs="Times New Roman"/>
              <w:sz w:val="24"/>
              <w:szCs w:val="24"/>
            </w:rPr>
            <w:delText xml:space="preserve"> is the waiting time of each trip </w:delText>
          </w:r>
          <m:oMath>
            <m:r>
              <w:rPr>
                <w:rFonts w:ascii="Cambria Math" w:hAnsi="Cambria Math" w:cs="Times New Roman"/>
                <w:sz w:val="24"/>
                <w:szCs w:val="24"/>
              </w:rPr>
              <m:t>i</m:t>
            </m:r>
          </m:oMath>
          <w:r w:rsidDel="007A1286">
            <w:rPr>
              <w:rFonts w:ascii="Times New Roman" w:hAnsi="Times New Roman" w:cs="Times New Roman"/>
              <w:sz w:val="24"/>
              <w:szCs w:val="24"/>
            </w:rPr>
            <w:delText>.</w:delText>
          </w:r>
        </w:del>
      </w:moveTo>
    </w:p>
    <w:moveToRangeEnd w:id="1076"/>
    <w:p w14:paraId="5D7E8764" w14:textId="49A733E6" w:rsidR="006D5AFB" w:rsidDel="007843C1" w:rsidRDefault="006D5AFB">
      <w:pPr>
        <w:spacing w:line="256" w:lineRule="auto"/>
        <w:rPr>
          <w:del w:id="1208" w:author="Luyu Liu" w:date="2019-12-17T17:44:00Z"/>
          <w:rFonts w:ascii="Times New Roman" w:hAnsi="Times New Roman" w:cs="Times New Roman"/>
          <w:sz w:val="24"/>
          <w:szCs w:val="24"/>
          <w:u w:val="single"/>
        </w:rPr>
        <w:pPrChange w:id="1209" w:author="Luyu Liu" w:date="2019-12-17T16:17:00Z">
          <w:pPr>
            <w:pStyle w:val="ListParagraph"/>
            <w:numPr>
              <w:numId w:val="9"/>
            </w:numPr>
            <w:spacing w:line="256" w:lineRule="auto"/>
            <w:ind w:left="360" w:hanging="360"/>
          </w:pPr>
        </w:pPrChange>
      </w:pPr>
    </w:p>
    <w:p w14:paraId="0F13D88C" w14:textId="2E7EE1C3" w:rsidR="00816A10" w:rsidDel="007843C1" w:rsidRDefault="00816A10">
      <w:pPr>
        <w:jc w:val="both"/>
        <w:rPr>
          <w:ins w:id="1210" w:author="Miller, Harvey J." w:date="2019-12-10T13:37:00Z"/>
          <w:del w:id="1211" w:author="Luyu Liu" w:date="2019-12-17T17:44:00Z"/>
          <w:rFonts w:ascii="Times New Roman" w:hAnsi="Times New Roman" w:cs="Times New Roman"/>
          <w:sz w:val="24"/>
          <w:szCs w:val="24"/>
        </w:rPr>
        <w:pPrChange w:id="1212" w:author="Luyu Liu" w:date="2019-12-17T16:17:00Z">
          <w:pPr>
            <w:ind w:firstLine="720"/>
            <w:jc w:val="both"/>
          </w:pPr>
        </w:pPrChange>
      </w:pPr>
    </w:p>
    <w:p w14:paraId="00581A41" w14:textId="1B28D489" w:rsidR="006550FB" w:rsidRPr="00F02FEE" w:rsidRDefault="00816A10">
      <w:pPr>
        <w:pStyle w:val="ListParagraph"/>
        <w:numPr>
          <w:ilvl w:val="0"/>
          <w:numId w:val="5"/>
        </w:numPr>
        <w:spacing w:line="256" w:lineRule="auto"/>
        <w:rPr>
          <w:rFonts w:ascii="Times New Roman" w:hAnsi="Times New Roman" w:cs="Times New Roman"/>
          <w:b/>
          <w:sz w:val="24"/>
          <w:szCs w:val="24"/>
          <w:u w:val="single"/>
          <w:rPrChange w:id="1213" w:author="Luyu Liu" w:date="2019-12-17T15:56:00Z">
            <w:rPr/>
          </w:rPrChange>
        </w:rPr>
        <w:pPrChange w:id="1214" w:author="Luyu Liu" w:date="2019-12-17T15:56:00Z">
          <w:pPr>
            <w:pStyle w:val="ListParagraph"/>
            <w:numPr>
              <w:numId w:val="9"/>
            </w:numPr>
            <w:spacing w:line="256" w:lineRule="auto"/>
            <w:ind w:left="360" w:hanging="360"/>
          </w:pPr>
        </w:pPrChange>
      </w:pPr>
      <w:commentRangeStart w:id="1215"/>
      <w:ins w:id="1216" w:author="Miller, Harvey J." w:date="2019-12-10T13:37:00Z">
        <w:del w:id="1217" w:author="Luyu Liu" w:date="2019-12-17T15:56:00Z">
          <w:r w:rsidRPr="00F02FEE" w:rsidDel="00F02FEE">
            <w:rPr>
              <w:rFonts w:ascii="Times New Roman" w:hAnsi="Times New Roman" w:cs="Times New Roman"/>
              <w:b/>
              <w:sz w:val="24"/>
              <w:szCs w:val="24"/>
              <w:rPrChange w:id="1218" w:author="Luyu Liu" w:date="2019-12-17T15:56:00Z">
                <w:rPr/>
              </w:rPrChange>
            </w:rPr>
            <w:delText xml:space="preserve">4. </w:delText>
          </w:r>
        </w:del>
      </w:ins>
      <w:r w:rsidR="006550FB" w:rsidRPr="00F02FEE">
        <w:rPr>
          <w:rFonts w:ascii="Times New Roman" w:hAnsi="Times New Roman" w:cs="Times New Roman"/>
          <w:b/>
          <w:sz w:val="24"/>
          <w:szCs w:val="24"/>
          <w:u w:val="single"/>
          <w:rPrChange w:id="1219" w:author="Luyu Liu" w:date="2019-12-17T15:56:00Z">
            <w:rPr/>
          </w:rPrChange>
        </w:rPr>
        <w:t>Analysis</w:t>
      </w:r>
      <w:commentRangeEnd w:id="1215"/>
      <w:r>
        <w:rPr>
          <w:rStyle w:val="CommentReference"/>
        </w:rPr>
        <w:commentReference w:id="1215"/>
      </w:r>
    </w:p>
    <w:p w14:paraId="4EF3EE07" w14:textId="03D03737" w:rsidR="006550FB" w:rsidRDefault="006550FB" w:rsidP="004A4D57">
      <w:pPr>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w:t>
      </w:r>
      <w:r w:rsidR="00613F2A">
        <w:rPr>
          <w:rFonts w:ascii="Times New Roman" w:hAnsi="Times New Roman" w:cs="Times New Roman"/>
          <w:sz w:val="24"/>
          <w:szCs w:val="24"/>
        </w:rPr>
        <w:t xml:space="preserve">performance </w:t>
      </w:r>
      <w:r w:rsidR="00153B3F">
        <w:rPr>
          <w:rFonts w:ascii="Times New Roman" w:hAnsi="Times New Roman" w:cs="Times New Roman"/>
          <w:sz w:val="24"/>
          <w:szCs w:val="24"/>
        </w:rPr>
        <w:t xml:space="preserve">of </w:t>
      </w:r>
      <w:r w:rsidR="005915AE">
        <w:rPr>
          <w:rFonts w:ascii="Times New Roman" w:hAnsi="Times New Roman" w:cs="Times New Roman"/>
          <w:sz w:val="24"/>
          <w:szCs w:val="24"/>
        </w:rPr>
        <w:t>different TPS</w:t>
      </w:r>
      <w:r w:rsidR="00153B3F">
        <w:rPr>
          <w:rFonts w:ascii="Times New Roman" w:hAnsi="Times New Roman" w:cs="Times New Roman"/>
          <w:sz w:val="24"/>
          <w:szCs w:val="24"/>
        </w:rPr>
        <w:t xml:space="preserve"> based on </w:t>
      </w:r>
      <w:r w:rsidR="00613F2A">
        <w:rPr>
          <w:rFonts w:ascii="Times New Roman" w:hAnsi="Times New Roman" w:cs="Times New Roman"/>
          <w:sz w:val="24"/>
          <w:szCs w:val="24"/>
        </w:rPr>
        <w:t xml:space="preserve">empirical schedule and actual bus arrivals at stops along </w:t>
      </w:r>
      <w:r w:rsidR="006D5AFB">
        <w:rPr>
          <w:rFonts w:ascii="Times New Roman" w:hAnsi="Times New Roman" w:cs="Times New Roman"/>
          <w:sz w:val="24"/>
          <w:szCs w:val="24"/>
        </w:rPr>
        <w:t>one bus route</w:t>
      </w:r>
      <w:r w:rsidR="00153B3F">
        <w:rPr>
          <w:rFonts w:ascii="Times New Roman" w:hAnsi="Times New Roman" w:cs="Times New Roman"/>
          <w:sz w:val="24"/>
          <w:szCs w:val="24"/>
        </w:rPr>
        <w:t xml:space="preserve"> in the Columbus, Ohio, USA Central Ohio Transit Authority (COTA) system:  </w:t>
      </w:r>
      <w:r w:rsidR="006D5AFB" w:rsidRPr="006D5AFB">
        <w:rPr>
          <w:rFonts w:ascii="Times New Roman" w:hAnsi="Times New Roman" w:cs="Times New Roman"/>
          <w:sz w:val="24"/>
          <w:szCs w:val="24"/>
        </w:rPr>
        <w:t>route No. 2.</w:t>
      </w:r>
      <w:r w:rsidR="006D5AFB">
        <w:rPr>
          <w:rFonts w:ascii="Times New Roman" w:hAnsi="Times New Roman" w:cs="Times New Roman"/>
          <w:sz w:val="24"/>
          <w:szCs w:val="24"/>
        </w:rPr>
        <w:t xml:space="preserve">  We chose this route for </w:t>
      </w:r>
      <w:ins w:id="1220" w:author="Miller, Harvey J." w:date="2019-12-10T13:38:00Z">
        <w:r w:rsidR="00816A10">
          <w:rPr>
            <w:rFonts w:ascii="Times New Roman" w:hAnsi="Times New Roman" w:cs="Times New Roman"/>
            <w:sz w:val="24"/>
            <w:szCs w:val="24"/>
          </w:rPr>
          <w:t xml:space="preserve">its </w:t>
        </w:r>
      </w:ins>
      <w:del w:id="1221" w:author="Miller, Harvey J." w:date="2019-12-10T13:38:00Z">
        <w:r w:rsidR="006D5AFB" w:rsidDel="00816A10">
          <w:rPr>
            <w:rFonts w:ascii="Times New Roman" w:hAnsi="Times New Roman" w:cs="Times New Roman"/>
            <w:sz w:val="24"/>
            <w:szCs w:val="24"/>
          </w:rPr>
          <w:delText>several reasons:</w:delText>
        </w:r>
        <w:r w:rsidR="006D5AFB" w:rsidRPr="006D5AFB" w:rsidDel="00816A10">
          <w:rPr>
            <w:rFonts w:ascii="Times New Roman" w:hAnsi="Times New Roman" w:cs="Times New Roman"/>
            <w:sz w:val="24"/>
            <w:szCs w:val="24"/>
          </w:rPr>
          <w:delText xml:space="preserve"> i) </w:delText>
        </w:r>
      </w:del>
      <w:r w:rsidR="006D5AFB">
        <w:rPr>
          <w:rFonts w:ascii="Times New Roman" w:hAnsi="Times New Roman" w:cs="Times New Roman"/>
          <w:sz w:val="24"/>
          <w:szCs w:val="24"/>
        </w:rPr>
        <w:t xml:space="preserve">popularity </w:t>
      </w:r>
      <w:ins w:id="1222" w:author="Miller, Harvey J." w:date="2019-12-10T13:38:00Z">
        <w:r w:rsidR="00816A10">
          <w:rPr>
            <w:rFonts w:ascii="Times New Roman" w:hAnsi="Times New Roman" w:cs="Times New Roman"/>
            <w:sz w:val="24"/>
            <w:szCs w:val="24"/>
          </w:rPr>
          <w:t>(</w:t>
        </w:r>
      </w:ins>
      <w:del w:id="1223" w:author="Miller, Harvey J." w:date="2019-12-10T13:38:00Z">
        <w:r w:rsidR="006D5AFB" w:rsidDel="00816A10">
          <w:rPr>
            <w:rFonts w:ascii="Times New Roman" w:hAnsi="Times New Roman" w:cs="Times New Roman"/>
            <w:sz w:val="24"/>
            <w:szCs w:val="24"/>
          </w:rPr>
          <w:delText xml:space="preserve">- </w:delText>
        </w:r>
      </w:del>
      <w:r w:rsidR="006D5AFB" w:rsidRPr="006D5AFB">
        <w:rPr>
          <w:rFonts w:ascii="Times New Roman" w:hAnsi="Times New Roman" w:cs="Times New Roman"/>
          <w:sz w:val="24"/>
          <w:szCs w:val="24"/>
        </w:rPr>
        <w:t>it is the one of the busiest routes in the system</w:t>
      </w:r>
      <w:ins w:id="1224" w:author="Miller, Harvey J." w:date="2019-12-10T13:38:00Z">
        <w:r w:rsidR="00816A10">
          <w:rPr>
            <w:rFonts w:ascii="Times New Roman" w:hAnsi="Times New Roman" w:cs="Times New Roman"/>
            <w:sz w:val="24"/>
            <w:szCs w:val="24"/>
          </w:rPr>
          <w:t xml:space="preserve">) and </w:t>
        </w:r>
      </w:ins>
      <w:del w:id="1225" w:author="Miller, Harvey J." w:date="2019-12-10T13:38:00Z">
        <w:r w:rsidR="006D5AFB" w:rsidRPr="006D5AFB" w:rsidDel="00816A10">
          <w:rPr>
            <w:rFonts w:ascii="Times New Roman" w:hAnsi="Times New Roman" w:cs="Times New Roman"/>
            <w:sz w:val="24"/>
            <w:szCs w:val="24"/>
          </w:rPr>
          <w:delText xml:space="preserve">; </w:delText>
        </w:r>
        <w:r w:rsidR="006D5AFB" w:rsidDel="00816A10">
          <w:rPr>
            <w:rFonts w:ascii="Times New Roman" w:hAnsi="Times New Roman" w:cs="Times New Roman"/>
            <w:sz w:val="24"/>
            <w:szCs w:val="24"/>
          </w:rPr>
          <w:delText xml:space="preserve">ii) </w:delText>
        </w:r>
      </w:del>
      <w:r w:rsidR="006D5AFB" w:rsidRPr="006D5AFB">
        <w:rPr>
          <w:rFonts w:ascii="Times New Roman" w:hAnsi="Times New Roman" w:cs="Times New Roman"/>
          <w:sz w:val="24"/>
          <w:szCs w:val="24"/>
        </w:rPr>
        <w:t xml:space="preserve">coverage </w:t>
      </w:r>
      <w:ins w:id="1226" w:author="Miller, Harvey J." w:date="2019-12-10T13:39:00Z">
        <w:r w:rsidR="00816A10">
          <w:rPr>
            <w:rFonts w:ascii="Times New Roman" w:hAnsi="Times New Roman" w:cs="Times New Roman"/>
            <w:sz w:val="24"/>
            <w:szCs w:val="24"/>
          </w:rPr>
          <w:t>(</w:t>
        </w:r>
      </w:ins>
      <w:del w:id="1227" w:author="Miller, Harvey J." w:date="2019-12-10T13:39:00Z">
        <w:r w:rsidR="006D5AFB" w:rsidRPr="006D5AFB" w:rsidDel="00816A10">
          <w:rPr>
            <w:rFonts w:ascii="Times New Roman" w:hAnsi="Times New Roman" w:cs="Times New Roman"/>
            <w:sz w:val="24"/>
            <w:szCs w:val="24"/>
          </w:rPr>
          <w:delText xml:space="preserve">- </w:delText>
        </w:r>
      </w:del>
      <w:r w:rsidR="006D5AFB" w:rsidRPr="006D5AFB">
        <w:rPr>
          <w:rFonts w:ascii="Times New Roman" w:hAnsi="Times New Roman" w:cs="Times New Roman"/>
          <w:sz w:val="24"/>
          <w:szCs w:val="24"/>
        </w:rPr>
        <w:t xml:space="preserve">it traverses a long spatial transect of the city and has a </w:t>
      </w:r>
      <w:r w:rsidR="006D5AFB" w:rsidRPr="006D5AFB">
        <w:rPr>
          <w:rFonts w:ascii="Times New Roman" w:hAnsi="Times New Roman" w:cs="Times New Roman"/>
          <w:sz w:val="24"/>
          <w:szCs w:val="24"/>
        </w:rPr>
        <w:lastRenderedPageBreak/>
        <w:t xml:space="preserve">long service </w:t>
      </w:r>
      <w:r w:rsidR="00153B3F">
        <w:rPr>
          <w:rFonts w:ascii="Times New Roman" w:hAnsi="Times New Roman" w:cs="Times New Roman"/>
          <w:sz w:val="24"/>
          <w:szCs w:val="24"/>
        </w:rPr>
        <w:t xml:space="preserve">temporal </w:t>
      </w:r>
      <w:r w:rsidR="006D5AFB" w:rsidRPr="006D5AFB">
        <w:rPr>
          <w:rFonts w:ascii="Times New Roman" w:hAnsi="Times New Roman" w:cs="Times New Roman"/>
          <w:sz w:val="24"/>
          <w:szCs w:val="24"/>
        </w:rPr>
        <w:t>span</w:t>
      </w:r>
      <w:ins w:id="1228" w:author="Miller, Harvey J." w:date="2019-12-10T13:39:00Z">
        <w:r w:rsidR="00816A10">
          <w:rPr>
            <w:rFonts w:ascii="Times New Roman" w:hAnsi="Times New Roman" w:cs="Times New Roman"/>
            <w:sz w:val="24"/>
            <w:szCs w:val="24"/>
          </w:rPr>
          <w:t xml:space="preserve">).  </w:t>
        </w:r>
        <w:del w:id="1229" w:author="Luyu Liu" w:date="2019-12-17T22:22:00Z">
          <w:r w:rsidR="00816A10" w:rsidDel="00D81372">
            <w:rPr>
              <w:rFonts w:ascii="Times New Roman" w:hAnsi="Times New Roman" w:cs="Times New Roman"/>
              <w:sz w:val="24"/>
              <w:szCs w:val="24"/>
            </w:rPr>
            <w:delText>I</w:delText>
          </w:r>
        </w:del>
      </w:ins>
      <w:del w:id="1230" w:author="Luyu Liu" w:date="2019-12-17T22:22:00Z">
        <w:r w:rsidR="006D5AFB" w:rsidDel="00D81372">
          <w:rPr>
            <w:rFonts w:ascii="Times New Roman" w:hAnsi="Times New Roman" w:cs="Times New Roman"/>
            <w:sz w:val="24"/>
            <w:szCs w:val="24"/>
          </w:rPr>
          <w:delText>, and</w:delText>
        </w:r>
        <w:r w:rsidR="006D5AFB" w:rsidRPr="006D5AFB" w:rsidDel="00D81372">
          <w:rPr>
            <w:rFonts w:ascii="Times New Roman" w:hAnsi="Times New Roman" w:cs="Times New Roman"/>
            <w:sz w:val="24"/>
            <w:szCs w:val="24"/>
          </w:rPr>
          <w:delText xml:space="preserve">;  iii) it </w:delText>
        </w:r>
      </w:del>
      <w:ins w:id="1231" w:author="Miller, Harvey J." w:date="2019-12-10T13:39:00Z">
        <w:del w:id="1232" w:author="Luyu Liu" w:date="2019-12-17T22:22:00Z">
          <w:r w:rsidR="00816A10" w:rsidDel="00D81372">
            <w:rPr>
              <w:rFonts w:ascii="Times New Roman" w:hAnsi="Times New Roman" w:cs="Times New Roman"/>
              <w:sz w:val="24"/>
              <w:szCs w:val="24"/>
            </w:rPr>
            <w:delText xml:space="preserve">also </w:delText>
          </w:r>
        </w:del>
      </w:ins>
      <w:del w:id="1233" w:author="Luyu Liu" w:date="2019-12-17T22:22:00Z">
        <w:r w:rsidR="006D5AFB" w:rsidRPr="006D5AFB" w:rsidDel="00D81372">
          <w:rPr>
            <w:rFonts w:ascii="Times New Roman" w:hAnsi="Times New Roman" w:cs="Times New Roman"/>
            <w:sz w:val="24"/>
            <w:szCs w:val="24"/>
          </w:rPr>
          <w:delText>has two schedules with different headways, allowing us to study the impact of headways on the performance.</w:delText>
        </w:r>
        <w:r w:rsidR="004A4D57" w:rsidRPr="004A4D57" w:rsidDel="00D81372">
          <w:rPr>
            <w:rFonts w:ascii="Times New Roman" w:hAnsi="Times New Roman" w:cs="Times New Roman"/>
            <w:sz w:val="24"/>
            <w:szCs w:val="24"/>
          </w:rPr>
          <w:delText xml:space="preserve"> </w:delText>
        </w:r>
      </w:del>
      <w:r w:rsidR="004A4D57" w:rsidRPr="004A4D57">
        <w:rPr>
          <w:rFonts w:ascii="Times New Roman" w:hAnsi="Times New Roman" w:cs="Times New Roman"/>
          <w:sz w:val="24"/>
          <w:szCs w:val="24"/>
        </w:rPr>
        <w:fldChar w:fldCharType="begin"/>
      </w:r>
      <w:r w:rsidR="004A4D57" w:rsidRPr="004A4D57">
        <w:rPr>
          <w:rFonts w:ascii="Times New Roman" w:hAnsi="Times New Roman" w:cs="Times New Roman"/>
          <w:sz w:val="24"/>
          <w:szCs w:val="24"/>
        </w:rPr>
        <w:instrText xml:space="preserve"> REF _Ref18228043 \h  \* MERGEFORMAT </w:instrText>
      </w:r>
      <w:r w:rsidR="004A4D57" w:rsidRPr="004A4D57">
        <w:rPr>
          <w:rFonts w:ascii="Times New Roman" w:hAnsi="Times New Roman" w:cs="Times New Roman"/>
          <w:sz w:val="24"/>
          <w:szCs w:val="24"/>
        </w:rPr>
      </w:r>
      <w:r w:rsidR="004A4D57" w:rsidRPr="004A4D57">
        <w:rPr>
          <w:rFonts w:ascii="Times New Roman" w:hAnsi="Times New Roman" w:cs="Times New Roman"/>
          <w:sz w:val="24"/>
          <w:szCs w:val="24"/>
        </w:rPr>
        <w:fldChar w:fldCharType="separate"/>
      </w:r>
      <w:ins w:id="1234" w:author="Luyu Liu" w:date="2019-12-17T23:21:00Z">
        <w:r w:rsidR="00400BA3" w:rsidRPr="00400BA3">
          <w:rPr>
            <w:rFonts w:ascii="Times New Roman" w:hAnsi="Times New Roman" w:cs="Times New Roman"/>
            <w:sz w:val="24"/>
            <w:szCs w:val="24"/>
            <w:rPrChange w:id="1235" w:author="Luyu Liu" w:date="2019-12-17T23:21:00Z">
              <w:rPr/>
            </w:rPrChange>
          </w:rPr>
          <w:t xml:space="preserve">Figure </w:t>
        </w:r>
        <w:r w:rsidR="00400BA3" w:rsidRPr="00400BA3">
          <w:rPr>
            <w:rFonts w:ascii="Times New Roman" w:hAnsi="Times New Roman" w:cs="Times New Roman"/>
            <w:sz w:val="24"/>
            <w:szCs w:val="24"/>
            <w:rPrChange w:id="1236" w:author="Luyu Liu" w:date="2019-12-17T23:21:00Z">
              <w:rPr>
                <w:noProof/>
              </w:rPr>
            </w:rPrChange>
          </w:rPr>
          <w:t>6</w:t>
        </w:r>
      </w:ins>
      <w:del w:id="1237" w:author="Luyu Liu" w:date="2019-12-17T18:13:00Z">
        <w:r w:rsidR="00203DA0" w:rsidRPr="00203DA0" w:rsidDel="002142A3">
          <w:rPr>
            <w:rFonts w:ascii="Times New Roman" w:hAnsi="Times New Roman" w:cs="Times New Roman"/>
            <w:sz w:val="24"/>
            <w:szCs w:val="24"/>
          </w:rPr>
          <w:delText>Figure 6</w:delText>
        </w:r>
      </w:del>
      <w:r w:rsidR="004A4D57" w:rsidRPr="004A4D57">
        <w:rPr>
          <w:rFonts w:ascii="Times New Roman" w:hAnsi="Times New Roman" w:cs="Times New Roman"/>
          <w:sz w:val="24"/>
          <w:szCs w:val="24"/>
        </w:rPr>
        <w:fldChar w:fldCharType="end"/>
      </w:r>
      <w:r w:rsidR="004A4D57">
        <w:rPr>
          <w:rFonts w:ascii="Times New Roman" w:hAnsi="Times New Roman" w:cs="Times New Roman"/>
          <w:sz w:val="24"/>
          <w:szCs w:val="24"/>
        </w:rPr>
        <w:t xml:space="preserve"> provides a map of </w:t>
      </w:r>
      <w:r>
        <w:rPr>
          <w:rFonts w:ascii="Times New Roman" w:hAnsi="Times New Roman" w:cs="Times New Roman"/>
          <w:sz w:val="24"/>
          <w:szCs w:val="24"/>
        </w:rPr>
        <w:t xml:space="preserve">COTA bus No. 2 </w:t>
      </w:r>
      <w:r w:rsidRPr="00C86189">
        <w:rPr>
          <w:rFonts w:ascii="Times New Roman" w:hAnsi="Times New Roman" w:cs="Times New Roman"/>
          <w:sz w:val="24"/>
          <w:szCs w:val="24"/>
        </w:rPr>
        <w:t xml:space="preserve">from Southeast to Northwest </w:t>
      </w:r>
      <w:r w:rsidR="004A4D57">
        <w:rPr>
          <w:rFonts w:ascii="Times New Roman" w:hAnsi="Times New Roman" w:cs="Times New Roman"/>
          <w:sz w:val="24"/>
          <w:szCs w:val="24"/>
        </w:rPr>
        <w:t xml:space="preserve">during the period </w:t>
      </w:r>
      <w:r>
        <w:rPr>
          <w:rFonts w:ascii="Times New Roman" w:hAnsi="Times New Roman" w:cs="Times New Roman"/>
          <w:sz w:val="24"/>
          <w:szCs w:val="24"/>
        </w:rPr>
        <w:t>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w:t>
      </w:r>
      <w:r w:rsidR="004A4D57">
        <w:rPr>
          <w:rFonts w:ascii="Times New Roman" w:hAnsi="Times New Roman" w:cs="Times New Roman"/>
          <w:sz w:val="24"/>
          <w:szCs w:val="24"/>
        </w:rPr>
        <w:t xml:space="preserve">two schedules: the frequent schedule </w:t>
      </w:r>
      <w:r>
        <w:rPr>
          <w:rFonts w:ascii="Times New Roman" w:hAnsi="Times New Roman" w:cs="Times New Roman"/>
          <w:sz w:val="24"/>
          <w:szCs w:val="24"/>
        </w:rPr>
        <w:t xml:space="preserve">originates from </w:t>
      </w:r>
      <w:r w:rsidR="004A4D57">
        <w:rPr>
          <w:rFonts w:ascii="Times New Roman" w:hAnsi="Times New Roman" w:cs="Times New Roman"/>
          <w:sz w:val="24"/>
          <w:szCs w:val="24"/>
        </w:rPr>
        <w:t xml:space="preserve">the </w:t>
      </w:r>
      <w:r>
        <w:rPr>
          <w:rFonts w:ascii="Times New Roman" w:hAnsi="Times New Roman" w:cs="Times New Roman"/>
          <w:sz w:val="24"/>
          <w:szCs w:val="24"/>
        </w:rPr>
        <w:t>red circled s</w:t>
      </w:r>
      <w:r w:rsidR="004A4D57">
        <w:rPr>
          <w:rFonts w:ascii="Times New Roman" w:hAnsi="Times New Roman" w:cs="Times New Roman"/>
          <w:sz w:val="24"/>
          <w:szCs w:val="24"/>
        </w:rPr>
        <w:t xml:space="preserve">top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1238" w:author="Luyu Liu" w:date="2019-12-17T23:21:00Z">
        <w:r w:rsidR="00400BA3" w:rsidRPr="00400BA3">
          <w:rPr>
            <w:rFonts w:ascii="Times New Roman" w:hAnsi="Times New Roman" w:cs="Times New Roman"/>
            <w:sz w:val="24"/>
            <w:szCs w:val="24"/>
            <w:rPrChange w:id="1239" w:author="Luyu Liu" w:date="2019-12-17T23:21:00Z">
              <w:rPr/>
            </w:rPrChange>
          </w:rPr>
          <w:t xml:space="preserve">Figure </w:t>
        </w:r>
        <w:r w:rsidR="00400BA3" w:rsidRPr="00400BA3">
          <w:rPr>
            <w:rFonts w:ascii="Times New Roman" w:hAnsi="Times New Roman" w:cs="Times New Roman"/>
            <w:sz w:val="24"/>
            <w:szCs w:val="24"/>
            <w:rPrChange w:id="1240" w:author="Luyu Liu" w:date="2019-12-17T23:21:00Z">
              <w:rPr>
                <w:noProof/>
              </w:rPr>
            </w:rPrChange>
          </w:rPr>
          <w:t>6</w:t>
        </w:r>
      </w:ins>
      <w:del w:id="1241" w:author="Luyu Liu" w:date="2019-12-17T18:13:00Z">
        <w:r w:rsidR="00203DA0" w:rsidRPr="00203DA0" w:rsidDel="002142A3">
          <w:rPr>
            <w:rFonts w:ascii="Times New Roman" w:hAnsi="Times New Roman" w:cs="Times New Roman"/>
            <w:sz w:val="24"/>
            <w:szCs w:val="24"/>
          </w:rPr>
          <w:delText>Figure 6</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10 – 15 minutes, while the standard</w:t>
      </w:r>
      <w:r w:rsidR="004A4D57">
        <w:rPr>
          <w:rFonts w:ascii="Times New Roman" w:hAnsi="Times New Roman" w:cs="Times New Roman"/>
          <w:sz w:val="24"/>
          <w:szCs w:val="24"/>
        </w:rPr>
        <w:t xml:space="preserve"> (non-frequent) schedule </w:t>
      </w:r>
      <w:r>
        <w:rPr>
          <w:rFonts w:ascii="Times New Roman" w:hAnsi="Times New Roman" w:cs="Times New Roman"/>
          <w:sz w:val="24"/>
          <w:szCs w:val="24"/>
        </w:rPr>
        <w:t>originate</w:t>
      </w:r>
      <w:r w:rsidR="004A4D57">
        <w:rPr>
          <w:rFonts w:ascii="Times New Roman" w:hAnsi="Times New Roman" w:cs="Times New Roman"/>
          <w:sz w:val="24"/>
          <w:szCs w:val="24"/>
        </w:rPr>
        <w:t>s</w:t>
      </w:r>
      <w:r>
        <w:rPr>
          <w:rFonts w:ascii="Times New Roman" w:hAnsi="Times New Roman" w:cs="Times New Roman"/>
          <w:sz w:val="24"/>
          <w:szCs w:val="24"/>
        </w:rPr>
        <w:t xml:space="preserve"> from blue circled stop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20 – 30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OTA, 2013)</w:t>
      </w:r>
      <w:r>
        <w:rPr>
          <w:rFonts w:ascii="Times New Roman" w:hAnsi="Times New Roman" w:cs="Times New Roman"/>
          <w:sz w:val="24"/>
          <w:szCs w:val="24"/>
        </w:rPr>
        <w:fldChar w:fldCharType="end"/>
      </w:r>
      <w:r>
        <w:rPr>
          <w:rFonts w:ascii="Times New Roman" w:hAnsi="Times New Roman" w:cs="Times New Roman"/>
          <w:sz w:val="24"/>
          <w:szCs w:val="24"/>
        </w:rPr>
        <w:t>.</w:t>
      </w:r>
    </w:p>
    <w:p w14:paraId="7EFF6825" w14:textId="77777777" w:rsidR="006550FB" w:rsidRDefault="006550FB" w:rsidP="006550FB">
      <w:pPr>
        <w:keepNext/>
        <w:spacing w:line="256" w:lineRule="auto"/>
        <w:jc w:val="both"/>
      </w:pPr>
      <w:r>
        <w:rPr>
          <w:noProof/>
        </w:rPr>
        <w:drawing>
          <wp:inline distT="0" distB="0" distL="0" distR="0" wp14:anchorId="23ECBD34" wp14:editId="4C232CE9">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74B475B" w14:textId="294784C1" w:rsidR="006550FB" w:rsidRDefault="006550FB" w:rsidP="006550FB">
      <w:pPr>
        <w:pStyle w:val="TimesNewRoman"/>
        <w:jc w:val="center"/>
      </w:pPr>
      <w:bookmarkStart w:id="1242" w:name="_Ref18228043"/>
      <w:r>
        <w:t xml:space="preserve">Figure </w:t>
      </w:r>
      <w:r w:rsidR="00235361">
        <w:fldChar w:fldCharType="begin"/>
      </w:r>
      <w:r w:rsidR="00235361">
        <w:instrText xml:space="preserve"> SEQ Figure \* ARABIC </w:instrText>
      </w:r>
      <w:r w:rsidR="00235361">
        <w:fldChar w:fldCharType="separate"/>
      </w:r>
      <w:r w:rsidR="006A3AA4">
        <w:rPr>
          <w:noProof/>
        </w:rPr>
        <w:t>6</w:t>
      </w:r>
      <w:r w:rsidR="00235361">
        <w:rPr>
          <w:noProof/>
        </w:rPr>
        <w:fldChar w:fldCharType="end"/>
      </w:r>
      <w:bookmarkEnd w:id="1242"/>
      <w:r w:rsidR="00291929">
        <w:rPr>
          <w:noProof/>
        </w:rPr>
        <w:t>:</w:t>
      </w:r>
      <w:r>
        <w:t xml:space="preserve"> Bus route 2's standard and frequent service map </w:t>
      </w:r>
      <w:r>
        <w:fldChar w:fldCharType="begin" w:fldLock="1"/>
      </w:r>
      <w:r w:rsidR="000545CA">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fldChar w:fldCharType="separate"/>
      </w:r>
      <w:r w:rsidR="000545CA" w:rsidRPr="000545CA">
        <w:rPr>
          <w:noProof/>
        </w:rPr>
        <w:t>(COTA, 2013)</w:t>
      </w:r>
      <w:r>
        <w:fldChar w:fldCharType="end"/>
      </w:r>
      <w:r>
        <w:t>.</w:t>
      </w:r>
    </w:p>
    <w:p w14:paraId="0DFD47E7" w14:textId="7D2A36EB" w:rsidR="006550FB" w:rsidRPr="00400E0A" w:rsidRDefault="006550FB" w:rsidP="006550FB">
      <w:pPr>
        <w:spacing w:line="256" w:lineRule="auto"/>
        <w:jc w:val="both"/>
        <w:rPr>
          <w:rFonts w:ascii="Times New Roman" w:hAnsi="Times New Roman" w:cs="Times New Roman"/>
          <w:b/>
          <w:sz w:val="24"/>
          <w:szCs w:val="24"/>
          <w:rPrChange w:id="1243" w:author="Luyu Liu" w:date="2019-12-17T15:56:00Z">
            <w:rPr>
              <w:rFonts w:ascii="Times New Roman" w:hAnsi="Times New Roman" w:cs="Times New Roman"/>
              <w:sz w:val="24"/>
              <w:szCs w:val="24"/>
            </w:rPr>
          </w:rPrChange>
        </w:rPr>
      </w:pPr>
    </w:p>
    <w:p w14:paraId="5789CEE7" w14:textId="1E11566D" w:rsidR="004A4D57" w:rsidRPr="00400E0A" w:rsidRDefault="00BE78D3">
      <w:pPr>
        <w:pStyle w:val="ListParagraph"/>
        <w:numPr>
          <w:ilvl w:val="1"/>
          <w:numId w:val="5"/>
        </w:numPr>
        <w:spacing w:line="256" w:lineRule="auto"/>
        <w:jc w:val="both"/>
        <w:rPr>
          <w:rFonts w:ascii="Times New Roman" w:hAnsi="Times New Roman" w:cs="Times New Roman"/>
          <w:b/>
          <w:sz w:val="24"/>
          <w:szCs w:val="24"/>
          <w:rPrChange w:id="1244" w:author="Luyu Liu" w:date="2019-12-17T15:56:00Z">
            <w:rPr/>
          </w:rPrChange>
        </w:rPr>
        <w:pPrChange w:id="1245" w:author="Luyu Liu" w:date="2019-12-17T15:56:00Z">
          <w:pPr>
            <w:spacing w:line="256" w:lineRule="auto"/>
            <w:jc w:val="both"/>
          </w:pPr>
        </w:pPrChange>
      </w:pPr>
      <w:del w:id="1246" w:author="Luyu Liu" w:date="2019-12-17T15:56:00Z">
        <w:r w:rsidRPr="00400E0A" w:rsidDel="00400E0A">
          <w:rPr>
            <w:rFonts w:ascii="Times New Roman" w:hAnsi="Times New Roman" w:cs="Times New Roman"/>
            <w:b/>
            <w:sz w:val="24"/>
            <w:szCs w:val="24"/>
            <w:rPrChange w:id="1247" w:author="Luyu Liu" w:date="2019-12-17T15:56:00Z">
              <w:rPr/>
            </w:rPrChange>
          </w:rPr>
          <w:delText xml:space="preserve">4.1. </w:delText>
        </w:r>
      </w:del>
      <w:r w:rsidR="000A0DD4" w:rsidRPr="00400E0A">
        <w:rPr>
          <w:rFonts w:ascii="Times New Roman" w:hAnsi="Times New Roman" w:cs="Times New Roman"/>
          <w:b/>
          <w:sz w:val="24"/>
          <w:szCs w:val="24"/>
          <w:rPrChange w:id="1248" w:author="Luyu Liu" w:date="2019-12-17T15:56:00Z">
            <w:rPr/>
          </w:rPrChange>
        </w:rPr>
        <w:t xml:space="preserve">TPS </w:t>
      </w:r>
      <w:r w:rsidR="00F82824" w:rsidRPr="00400E0A">
        <w:rPr>
          <w:rFonts w:ascii="Times New Roman" w:hAnsi="Times New Roman" w:cs="Times New Roman"/>
          <w:b/>
          <w:sz w:val="24"/>
          <w:szCs w:val="24"/>
          <w:rPrChange w:id="1249" w:author="Luyu Liu" w:date="2019-12-17T15:56:00Z">
            <w:rPr/>
          </w:rPrChange>
        </w:rPr>
        <w:t xml:space="preserve">overall </w:t>
      </w:r>
      <w:r w:rsidR="004A4D57" w:rsidRPr="00400E0A">
        <w:rPr>
          <w:rFonts w:ascii="Times New Roman" w:hAnsi="Times New Roman" w:cs="Times New Roman"/>
          <w:b/>
          <w:sz w:val="24"/>
          <w:szCs w:val="24"/>
          <w:rPrChange w:id="1250" w:author="Luyu Liu" w:date="2019-12-17T15:56:00Z">
            <w:rPr/>
          </w:rPrChange>
        </w:rPr>
        <w:t>performance</w:t>
      </w:r>
    </w:p>
    <w:p w14:paraId="79484FE9" w14:textId="77DD47C5" w:rsidR="00F82824" w:rsidRPr="004A4D57" w:rsidRDefault="004A4D57" w:rsidP="00F82824">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ins w:id="1251" w:author="Luyu Liu" w:date="2019-12-17T23:21:00Z">
        <w:r w:rsidR="00400BA3" w:rsidRPr="00400BA3">
          <w:rPr>
            <w:rFonts w:ascii="Times New Roman" w:hAnsi="Times New Roman" w:cs="Times New Roman"/>
            <w:bCs/>
            <w:sz w:val="24"/>
            <w:szCs w:val="24"/>
            <w:rPrChange w:id="1252" w:author="Luyu Liu" w:date="2019-12-17T23:21:00Z">
              <w:rPr/>
            </w:rPrChange>
          </w:rPr>
          <w:t xml:space="preserve">Table </w:t>
        </w:r>
        <w:r w:rsidR="00400BA3" w:rsidRPr="00400BA3">
          <w:rPr>
            <w:rFonts w:ascii="Times New Roman" w:hAnsi="Times New Roman" w:cs="Times New Roman"/>
            <w:bCs/>
            <w:sz w:val="24"/>
            <w:szCs w:val="24"/>
            <w:rPrChange w:id="1253" w:author="Luyu Liu" w:date="2019-12-17T23:21:00Z">
              <w:rPr>
                <w:noProof/>
              </w:rPr>
            </w:rPrChange>
          </w:rPr>
          <w:t>2</w:t>
        </w:r>
      </w:ins>
      <w:del w:id="1254" w:author="Luyu Liu" w:date="2019-12-17T23:21:00Z">
        <w:r w:rsidRPr="004A4D57" w:rsidDel="00400BA3">
          <w:rPr>
            <w:rFonts w:ascii="Times New Roman" w:hAnsi="Times New Roman" w:cs="Times New Roman"/>
            <w:bCs/>
            <w:sz w:val="24"/>
            <w:szCs w:val="24"/>
          </w:rPr>
          <w:delText>Table 2</w:delText>
        </w:r>
      </w:del>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sidR="009263B1">
        <w:rPr>
          <w:rFonts w:ascii="Times New Roman" w:hAnsi="Times New Roman" w:cs="Times New Roman"/>
          <w:sz w:val="24"/>
          <w:szCs w:val="24"/>
        </w:rPr>
        <w:t xml:space="preserve">h TPS </w:t>
      </w:r>
      <w:r w:rsidR="000925B2">
        <w:rPr>
          <w:rFonts w:ascii="Times New Roman" w:hAnsi="Times New Roman" w:cs="Times New Roman"/>
          <w:sz w:val="24"/>
          <w:szCs w:val="24"/>
        </w:rPr>
        <w:t xml:space="preserve">waiting time and </w:t>
      </w:r>
      <w:r w:rsidRPr="004A4D57">
        <w:rPr>
          <w:rFonts w:ascii="Times New Roman" w:hAnsi="Times New Roman" w:cs="Times New Roman"/>
          <w:sz w:val="24"/>
          <w:szCs w:val="24"/>
        </w:rPr>
        <w:t>risk</w:t>
      </w:r>
      <w:r w:rsidR="000925B2">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009263B1" w:rsidRPr="00EA5C6A">
        <w:rPr>
          <w:rFonts w:ascii="Times New Roman" w:hAnsi="Times New Roman" w:cs="Times New Roman"/>
          <w:sz w:val="24"/>
          <w:szCs w:val="24"/>
        </w:rPr>
        <w:t xml:space="preserve">Overall, strictly following the schedule (ST) or </w:t>
      </w:r>
      <w:r w:rsidR="00FC4F8C" w:rsidRPr="00EA5C6A">
        <w:rPr>
          <w:rFonts w:ascii="Times New Roman" w:hAnsi="Times New Roman" w:cs="Times New Roman"/>
          <w:sz w:val="24"/>
          <w:szCs w:val="24"/>
        </w:rPr>
        <w:t xml:space="preserve">using RTI to determine an </w:t>
      </w:r>
      <w:r w:rsidR="009263B1" w:rsidRPr="00EA5C6A">
        <w:rPr>
          <w:rFonts w:ascii="Times New Roman" w:hAnsi="Times New Roman" w:cs="Times New Roman"/>
          <w:sz w:val="24"/>
          <w:szCs w:val="24"/>
        </w:rPr>
        <w:t xml:space="preserve">optimal insurance buffer (PT) are </w:t>
      </w:r>
      <w:del w:id="1255" w:author="Miller, Harvey J." w:date="2019-12-10T13:39:00Z">
        <w:r w:rsidR="004C032B" w:rsidRPr="00EA5C6A" w:rsidDel="00816A10">
          <w:rPr>
            <w:rFonts w:ascii="Times New Roman" w:hAnsi="Times New Roman" w:cs="Times New Roman"/>
            <w:sz w:val="24"/>
            <w:szCs w:val="24"/>
          </w:rPr>
          <w:delText xml:space="preserve">among </w:delText>
        </w:r>
      </w:del>
      <w:r w:rsidR="009263B1" w:rsidRPr="00EA5C6A">
        <w:rPr>
          <w:rFonts w:ascii="Times New Roman" w:hAnsi="Times New Roman" w:cs="Times New Roman"/>
          <w:sz w:val="24"/>
          <w:szCs w:val="24"/>
        </w:rPr>
        <w:t xml:space="preserve">the best strategies: </w:t>
      </w:r>
      <w:r w:rsidR="00FC4F8C" w:rsidRPr="00EA5C6A">
        <w:rPr>
          <w:rFonts w:ascii="Times New Roman" w:hAnsi="Times New Roman" w:cs="Times New Roman"/>
          <w:sz w:val="24"/>
          <w:szCs w:val="24"/>
        </w:rPr>
        <w:t xml:space="preserve">these achieve roughly equivalent waiting time performance based on waiting </w:t>
      </w:r>
      <w:ins w:id="1256" w:author="Miller, Harvey J." w:date="2019-12-10T13:40:00Z">
        <w:r w:rsidR="00816A10">
          <w:rPr>
            <w:rFonts w:ascii="Times New Roman" w:hAnsi="Times New Roman" w:cs="Times New Roman"/>
            <w:sz w:val="24"/>
            <w:szCs w:val="24"/>
          </w:rPr>
          <w:t xml:space="preserve">time </w:t>
        </w:r>
      </w:ins>
      <w:del w:id="1257" w:author="Miller, Harvey J." w:date="2019-12-10T13:40:00Z">
        <w:r w:rsidR="00FC4F8C" w:rsidRPr="00EA5C6A" w:rsidDel="00816A10">
          <w:rPr>
            <w:rFonts w:ascii="Times New Roman" w:hAnsi="Times New Roman" w:cs="Times New Roman"/>
            <w:sz w:val="24"/>
            <w:szCs w:val="24"/>
          </w:rPr>
          <w:delText xml:space="preserve">and </w:delText>
        </w:r>
      </w:del>
      <w:r w:rsidR="00FC4F8C" w:rsidRPr="00EA5C6A">
        <w:rPr>
          <w:rFonts w:ascii="Times New Roman" w:hAnsi="Times New Roman" w:cs="Times New Roman"/>
          <w:sz w:val="24"/>
          <w:szCs w:val="24"/>
        </w:rPr>
        <w:t xml:space="preserve">average and standard deviation; they also have similar performance based on </w:t>
      </w:r>
      <w:ins w:id="1258" w:author="Miller, Harvey J." w:date="2019-12-10T13:40:00Z">
        <w:r w:rsidR="00816A10">
          <w:rPr>
            <w:rFonts w:ascii="Times New Roman" w:hAnsi="Times New Roman" w:cs="Times New Roman"/>
            <w:sz w:val="24"/>
            <w:szCs w:val="24"/>
          </w:rPr>
          <w:t xml:space="preserve">bus missed </w:t>
        </w:r>
      </w:ins>
      <w:r w:rsidR="00FC4F8C" w:rsidRPr="00EA5C6A">
        <w:rPr>
          <w:rFonts w:ascii="Times New Roman" w:hAnsi="Times New Roman" w:cs="Times New Roman"/>
          <w:sz w:val="24"/>
          <w:szCs w:val="24"/>
        </w:rPr>
        <w:t xml:space="preserve">risk average and standard deviation. </w:t>
      </w:r>
      <w:r w:rsidR="00FC4F8C">
        <w:rPr>
          <w:rFonts w:ascii="Times New Roman" w:hAnsi="Times New Roman" w:cs="Times New Roman"/>
          <w:sz w:val="24"/>
          <w:szCs w:val="24"/>
        </w:rPr>
        <w:t xml:space="preserve"> Ignoring RTI and learning the minimal waiting time based on experience (ET) is the next best strategy based on overall performance, followed by showing up at the bus s</w:t>
      </w:r>
      <w:r w:rsidR="00203DA0">
        <w:rPr>
          <w:rFonts w:ascii="Times New Roman" w:hAnsi="Times New Roman" w:cs="Times New Roman"/>
          <w:sz w:val="24"/>
          <w:szCs w:val="24"/>
        </w:rPr>
        <w:t xml:space="preserve">top at an arbitrary time (AT). </w:t>
      </w:r>
      <w:r w:rsidR="00E46E69">
        <w:rPr>
          <w:rFonts w:ascii="Times New Roman" w:hAnsi="Times New Roman" w:cs="Times New Roman"/>
          <w:sz w:val="24"/>
          <w:szCs w:val="24"/>
        </w:rPr>
        <w:t>(</w:t>
      </w:r>
      <w:r w:rsidR="003D74ED" w:rsidRPr="00961F8B">
        <w:rPr>
          <w:rFonts w:ascii="Times New Roman" w:hAnsi="Times New Roman" w:cs="Times New Roman"/>
          <w:sz w:val="24"/>
          <w:szCs w:val="24"/>
        </w:rPr>
        <w:t>For AT, b</w:t>
      </w:r>
      <w:r w:rsidR="00203DA0" w:rsidRPr="00961F8B">
        <w:rPr>
          <w:rFonts w:ascii="Times New Roman" w:hAnsi="Times New Roman" w:cs="Times New Roman"/>
          <w:sz w:val="24"/>
          <w:szCs w:val="24"/>
        </w:rPr>
        <w:t xml:space="preserve">ecause we </w:t>
      </w:r>
      <w:r w:rsidR="00021D1A" w:rsidRPr="00961F8B">
        <w:rPr>
          <w:rFonts w:ascii="Times New Roman" w:hAnsi="Times New Roman" w:cs="Times New Roman"/>
          <w:sz w:val="24"/>
          <w:szCs w:val="24"/>
        </w:rPr>
        <w:t xml:space="preserve">do not simulate </w:t>
      </w:r>
      <w:r w:rsidR="00EF3F1A" w:rsidRPr="00961F8B">
        <w:rPr>
          <w:rFonts w:ascii="Times New Roman" w:hAnsi="Times New Roman" w:cs="Times New Roman"/>
          <w:sz w:val="24"/>
          <w:szCs w:val="24"/>
        </w:rPr>
        <w:t xml:space="preserve">and </w:t>
      </w:r>
      <w:r w:rsidR="00EF3F1A" w:rsidRPr="00961F8B">
        <w:rPr>
          <w:rFonts w:ascii="Times New Roman" w:hAnsi="Times New Roman" w:cs="Times New Roman"/>
          <w:sz w:val="24"/>
          <w:szCs w:val="24"/>
        </w:rPr>
        <w:lastRenderedPageBreak/>
        <w:t xml:space="preserve">validate </w:t>
      </w:r>
      <w:r w:rsidR="00021D1A" w:rsidRPr="00961F8B">
        <w:rPr>
          <w:rFonts w:ascii="Times New Roman" w:hAnsi="Times New Roman" w:cs="Times New Roman"/>
          <w:sz w:val="24"/>
          <w:szCs w:val="24"/>
        </w:rPr>
        <w:t>the dec</w:t>
      </w:r>
      <w:r w:rsidR="00783AC3" w:rsidRPr="00961F8B">
        <w:rPr>
          <w:rFonts w:ascii="Times New Roman" w:hAnsi="Times New Roman" w:cs="Times New Roman"/>
          <w:sz w:val="24"/>
          <w:szCs w:val="24"/>
        </w:rPr>
        <w:t>ision-</w:t>
      </w:r>
      <w:r w:rsidR="00021D1A" w:rsidRPr="00961F8B">
        <w:rPr>
          <w:rFonts w:ascii="Times New Roman" w:hAnsi="Times New Roman" w:cs="Times New Roman"/>
          <w:sz w:val="24"/>
          <w:szCs w:val="24"/>
        </w:rPr>
        <w:t>making process like the other TPSs</w:t>
      </w:r>
      <w:r w:rsidR="0098001D" w:rsidRPr="00961F8B">
        <w:rPr>
          <w:rFonts w:ascii="Times New Roman" w:hAnsi="Times New Roman" w:cs="Times New Roman"/>
          <w:sz w:val="24"/>
          <w:szCs w:val="24"/>
        </w:rPr>
        <w:t>;</w:t>
      </w:r>
      <w:r w:rsidR="00021D1A" w:rsidRPr="00961F8B">
        <w:rPr>
          <w:rFonts w:ascii="Times New Roman" w:hAnsi="Times New Roman" w:cs="Times New Roman"/>
          <w:sz w:val="24"/>
          <w:szCs w:val="24"/>
        </w:rPr>
        <w:t xml:space="preserve"> instead</w:t>
      </w:r>
      <w:r w:rsidR="0098001D" w:rsidRPr="00961F8B">
        <w:rPr>
          <w:rFonts w:ascii="Times New Roman" w:hAnsi="Times New Roman" w:cs="Times New Roman"/>
          <w:sz w:val="24"/>
          <w:szCs w:val="24"/>
        </w:rPr>
        <w:t>,</w:t>
      </w:r>
      <w:r w:rsidR="00021D1A" w:rsidRPr="00961F8B">
        <w:rPr>
          <w:rFonts w:ascii="Times New Roman" w:hAnsi="Times New Roman" w:cs="Times New Roman"/>
          <w:sz w:val="24"/>
          <w:szCs w:val="24"/>
        </w:rPr>
        <w:t xml:space="preserve"> we </w:t>
      </w:r>
      <w:r w:rsidR="00203DA0" w:rsidRPr="00961F8B">
        <w:rPr>
          <w:rFonts w:ascii="Times New Roman" w:hAnsi="Times New Roman" w:cs="Times New Roman"/>
          <w:sz w:val="24"/>
          <w:szCs w:val="24"/>
        </w:rPr>
        <w:t xml:space="preserve">directly calculate the average waiting time </w:t>
      </w:r>
      <w:r w:rsidR="00DB4509" w:rsidRPr="00961F8B">
        <w:rPr>
          <w:rFonts w:ascii="Times New Roman" w:hAnsi="Times New Roman" w:cs="Times New Roman"/>
          <w:sz w:val="24"/>
          <w:szCs w:val="24"/>
        </w:rPr>
        <w:t>using</w:t>
      </w:r>
      <w:r w:rsidR="00067FD4" w:rsidRPr="00961F8B">
        <w:rPr>
          <w:rFonts w:ascii="Times New Roman" w:hAnsi="Times New Roman" w:cs="Times New Roman"/>
          <w:sz w:val="24"/>
          <w:szCs w:val="24"/>
        </w:rPr>
        <w:t xml:space="preserve"> </w:t>
      </w:r>
      <w:r w:rsidR="004552C1" w:rsidRPr="00961F8B">
        <w:rPr>
          <w:rFonts w:ascii="Times New Roman" w:hAnsi="Times New Roman" w:cs="Times New Roman"/>
          <w:sz w:val="24"/>
          <w:szCs w:val="24"/>
        </w:rPr>
        <w:t>Equation</w:t>
      </w:r>
      <w:r w:rsidR="00067FD4" w:rsidRPr="00961F8B">
        <w:rPr>
          <w:rFonts w:ascii="Times New Roman" w:hAnsi="Times New Roman" w:cs="Times New Roman"/>
          <w:sz w:val="24"/>
          <w:szCs w:val="24"/>
        </w:rPr>
        <w:t xml:space="preserve"> </w:t>
      </w:r>
      <w:r w:rsidR="004552C1" w:rsidRPr="00961F8B">
        <w:rPr>
          <w:rFonts w:ascii="Times New Roman" w:hAnsi="Times New Roman" w:cs="Times New Roman"/>
          <w:sz w:val="24"/>
          <w:szCs w:val="24"/>
        </w:rPr>
        <w:fldChar w:fldCharType="begin"/>
      </w:r>
      <w:r w:rsidR="004552C1" w:rsidRPr="00961F8B">
        <w:rPr>
          <w:rFonts w:ascii="Times New Roman" w:hAnsi="Times New Roman" w:cs="Times New Roman"/>
          <w:sz w:val="24"/>
          <w:szCs w:val="24"/>
        </w:rPr>
        <w:instrText xml:space="preserve"> REF _Ref21883957 \h  \* MERGEFORMAT </w:instrText>
      </w:r>
      <w:r w:rsidR="004552C1" w:rsidRPr="00961F8B">
        <w:rPr>
          <w:rFonts w:ascii="Times New Roman" w:hAnsi="Times New Roman" w:cs="Times New Roman"/>
          <w:sz w:val="24"/>
          <w:szCs w:val="24"/>
        </w:rPr>
      </w:r>
      <w:r w:rsidR="004552C1" w:rsidRPr="00961F8B">
        <w:rPr>
          <w:rFonts w:ascii="Times New Roman" w:hAnsi="Times New Roman" w:cs="Times New Roman"/>
          <w:sz w:val="24"/>
          <w:szCs w:val="24"/>
        </w:rPr>
        <w:fldChar w:fldCharType="separate"/>
      </w:r>
      <w:ins w:id="1259" w:author="Luyu Liu" w:date="2019-12-17T18:27:00Z">
        <w:r w:rsidR="00343793" w:rsidRPr="00343793">
          <w:rPr>
            <w:rFonts w:ascii="Times New Roman" w:hAnsi="Times New Roman" w:cs="Times New Roman"/>
            <w:sz w:val="24"/>
            <w:szCs w:val="24"/>
            <w:rPrChange w:id="1260" w:author="Luyu Liu" w:date="2019-12-17T18:27:00Z">
              <w:rPr>
                <w:rFonts w:eastAsia="Yu Mincho"/>
                <w:lang w:eastAsia="ja-JP"/>
              </w:rPr>
            </w:rPrChange>
          </w:rPr>
          <w:t>(</w:t>
        </w:r>
        <w:r w:rsidR="00343793" w:rsidRPr="00343793">
          <w:rPr>
            <w:rFonts w:ascii="Times New Roman" w:hAnsi="Times New Roman" w:cs="Times New Roman"/>
            <w:sz w:val="24"/>
            <w:szCs w:val="24"/>
            <w:rPrChange w:id="1261" w:author="Luyu Liu" w:date="2019-12-17T18:27:00Z">
              <w:rPr>
                <w:noProof/>
              </w:rPr>
            </w:rPrChange>
          </w:rPr>
          <w:t>7</w:t>
        </w:r>
      </w:ins>
      <w:del w:id="1262" w:author="Luyu Liu" w:date="2019-12-17T18:27:00Z">
        <w:r w:rsidR="004552C1" w:rsidRPr="00961F8B" w:rsidDel="00343793">
          <w:rPr>
            <w:rFonts w:ascii="Times New Roman" w:hAnsi="Times New Roman" w:cs="Times New Roman"/>
            <w:sz w:val="24"/>
            <w:szCs w:val="24"/>
          </w:rPr>
          <w:delText>7</w:delText>
        </w:r>
      </w:del>
      <w:r w:rsidR="004552C1" w:rsidRPr="00961F8B">
        <w:rPr>
          <w:rFonts w:ascii="Times New Roman" w:hAnsi="Times New Roman" w:cs="Times New Roman"/>
          <w:sz w:val="24"/>
          <w:szCs w:val="24"/>
        </w:rPr>
        <w:fldChar w:fldCharType="end"/>
      </w:r>
      <w:ins w:id="1263" w:author="Luyu Liu" w:date="2019-12-17T18:27:00Z">
        <w:r w:rsidR="00343793">
          <w:rPr>
            <w:rFonts w:ascii="Times New Roman" w:hAnsi="Times New Roman" w:cs="Times New Roman"/>
            <w:sz w:val="24"/>
            <w:szCs w:val="24"/>
          </w:rPr>
          <w:t>)</w:t>
        </w:r>
      </w:ins>
      <w:r w:rsidR="00203DA0" w:rsidRPr="00961F8B">
        <w:rPr>
          <w:rFonts w:ascii="Times New Roman" w:hAnsi="Times New Roman" w:cs="Times New Roman"/>
          <w:sz w:val="24"/>
          <w:szCs w:val="24"/>
        </w:rPr>
        <w:t>.</w:t>
      </w:r>
      <w:r w:rsidR="00E46E69">
        <w:rPr>
          <w:rFonts w:ascii="Times New Roman" w:hAnsi="Times New Roman" w:cs="Times New Roman"/>
          <w:sz w:val="24"/>
          <w:szCs w:val="24"/>
        </w:rPr>
        <w:t>)</w:t>
      </w:r>
    </w:p>
    <w:p w14:paraId="38A4C8CF" w14:textId="77777777" w:rsidR="004A4D57" w:rsidRPr="00CD66E2" w:rsidRDefault="004A4D57" w:rsidP="006550FB">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0925B2" w:rsidRPr="00BB7E93" w14:paraId="0E8C63BB" w14:textId="77777777" w:rsidTr="000831FD">
        <w:tc>
          <w:tcPr>
            <w:tcW w:w="1413" w:type="dxa"/>
            <w:vMerge w:val="restart"/>
          </w:tcPr>
          <w:p w14:paraId="67924F07" w14:textId="77777777" w:rsidR="00F351BE" w:rsidRDefault="00F351BE" w:rsidP="000925B2">
            <w:pPr>
              <w:spacing w:line="256" w:lineRule="auto"/>
              <w:jc w:val="both"/>
              <w:rPr>
                <w:rFonts w:ascii="Times New Roman" w:hAnsi="Times New Roman" w:cs="Times New Roman"/>
                <w:sz w:val="24"/>
                <w:szCs w:val="24"/>
              </w:rPr>
            </w:pPr>
          </w:p>
          <w:p w14:paraId="58F3D3E0" w14:textId="797A656F" w:rsidR="000925B2" w:rsidRDefault="00F351BE"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53ED098C" w14:textId="77777777" w:rsidR="000925B2" w:rsidRDefault="000925B2" w:rsidP="000925B2">
            <w:pPr>
              <w:spacing w:line="256" w:lineRule="auto"/>
              <w:jc w:val="both"/>
              <w:rPr>
                <w:rFonts w:ascii="Times New Roman" w:hAnsi="Times New Roman" w:cs="Times New Roman"/>
                <w:sz w:val="24"/>
                <w:szCs w:val="24"/>
              </w:rPr>
            </w:pPr>
          </w:p>
          <w:p w14:paraId="1D142732" w14:textId="6A6C32F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43164671" w14:textId="6DC2AC69"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3B56DDEB" w14:textId="0A9C331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810EED" w:rsidRPr="00BB7E93" w14:paraId="7677EDDA" w14:textId="77777777" w:rsidTr="000925B2">
        <w:tc>
          <w:tcPr>
            <w:tcW w:w="1413" w:type="dxa"/>
            <w:vMerge/>
          </w:tcPr>
          <w:p w14:paraId="78A7ABB6" w14:textId="04737508" w:rsidR="000925B2" w:rsidRDefault="000925B2" w:rsidP="000925B2">
            <w:pPr>
              <w:spacing w:line="256" w:lineRule="auto"/>
              <w:jc w:val="both"/>
              <w:rPr>
                <w:rFonts w:ascii="Times New Roman" w:hAnsi="Times New Roman" w:cs="Times New Roman"/>
                <w:sz w:val="24"/>
                <w:szCs w:val="24"/>
              </w:rPr>
            </w:pPr>
          </w:p>
        </w:tc>
        <w:tc>
          <w:tcPr>
            <w:tcW w:w="1769" w:type="dxa"/>
            <w:vMerge/>
          </w:tcPr>
          <w:p w14:paraId="48BC143A" w14:textId="1956ABFB" w:rsidR="000925B2" w:rsidRPr="00BB7E93" w:rsidRDefault="000925B2" w:rsidP="000925B2">
            <w:pPr>
              <w:spacing w:line="256" w:lineRule="auto"/>
              <w:jc w:val="both"/>
              <w:rPr>
                <w:rFonts w:ascii="Times New Roman" w:hAnsi="Times New Roman" w:cs="Times New Roman"/>
                <w:sz w:val="24"/>
                <w:szCs w:val="24"/>
              </w:rPr>
            </w:pPr>
          </w:p>
        </w:tc>
        <w:tc>
          <w:tcPr>
            <w:tcW w:w="1554" w:type="dxa"/>
          </w:tcPr>
          <w:p w14:paraId="7260CE75" w14:textId="1D970B16"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667" w:type="dxa"/>
          </w:tcPr>
          <w:p w14:paraId="06DD5319" w14:textId="4D62D68F"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sidRPr="00BB7E93">
              <w:rPr>
                <w:rFonts w:ascii="Times New Roman" w:hAnsi="Times New Roman" w:cs="Times New Roman"/>
                <w:sz w:val="24"/>
                <w:szCs w:val="24"/>
              </w:rPr>
              <w:t>deviation</w:t>
            </w:r>
          </w:p>
        </w:tc>
        <w:tc>
          <w:tcPr>
            <w:tcW w:w="1446" w:type="dxa"/>
          </w:tcPr>
          <w:p w14:paraId="73C98B78" w14:textId="33387681"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501" w:type="dxa"/>
          </w:tcPr>
          <w:p w14:paraId="15F86CF0" w14:textId="140B7DBA"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Pr>
                <w:rFonts w:ascii="Times New Roman" w:hAnsi="Times New Roman" w:cs="Times New Roman"/>
                <w:sz w:val="24"/>
                <w:szCs w:val="24"/>
              </w:rPr>
              <w:t>d</w:t>
            </w:r>
            <w:r w:rsidR="000925B2" w:rsidRPr="00BB7E93">
              <w:rPr>
                <w:rFonts w:ascii="Times New Roman" w:hAnsi="Times New Roman" w:cs="Times New Roman"/>
                <w:sz w:val="24"/>
                <w:szCs w:val="24"/>
              </w:rPr>
              <w:t>eviation</w:t>
            </w:r>
          </w:p>
        </w:tc>
      </w:tr>
      <w:tr w:rsidR="00810EED" w:rsidRPr="00BB7E93" w14:paraId="3D7941DA" w14:textId="77777777" w:rsidTr="000925B2">
        <w:tc>
          <w:tcPr>
            <w:tcW w:w="1413" w:type="dxa"/>
            <w:vMerge w:val="restart"/>
          </w:tcPr>
          <w:p w14:paraId="0C3C758A" w14:textId="3023E31C" w:rsidR="000925B2" w:rsidRDefault="000925B2" w:rsidP="000925B2">
            <w:pPr>
              <w:spacing w:line="256" w:lineRule="auto"/>
              <w:jc w:val="both"/>
              <w:rPr>
                <w:rFonts w:ascii="Times New Roman" w:hAnsi="Times New Roman" w:cs="Times New Roman"/>
                <w:sz w:val="24"/>
                <w:szCs w:val="24"/>
              </w:rPr>
            </w:pPr>
            <w:commentRangeStart w:id="1264"/>
            <w:r>
              <w:rPr>
                <w:rFonts w:ascii="Times New Roman" w:hAnsi="Times New Roman" w:cs="Times New Roman"/>
                <w:sz w:val="24"/>
                <w:szCs w:val="24"/>
              </w:rPr>
              <w:t>No real-time information</w:t>
            </w:r>
          </w:p>
        </w:tc>
        <w:tc>
          <w:tcPr>
            <w:tcW w:w="1769" w:type="dxa"/>
          </w:tcPr>
          <w:p w14:paraId="50AEAEDD" w14:textId="53736026" w:rsidR="000925B2" w:rsidRDefault="000925B2" w:rsidP="000925B2">
            <w:pPr>
              <w:spacing w:line="256" w:lineRule="auto"/>
              <w:jc w:val="both"/>
              <w:rPr>
                <w:rFonts w:ascii="Times New Roman" w:hAnsi="Times New Roman" w:cs="Times New Roman"/>
                <w:sz w:val="24"/>
                <w:szCs w:val="24"/>
              </w:rPr>
            </w:pPr>
            <w:commentRangeStart w:id="1265"/>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58773FCE" w14:textId="761460B0"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71D7B4C6" w14:textId="06CE3EF2"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7B3F0231" w14:textId="315178E5"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3B441227" w14:textId="1D97BEC3"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1265"/>
            <w:r w:rsidR="0031733F">
              <w:rPr>
                <w:rStyle w:val="CommentReference"/>
              </w:rPr>
              <w:commentReference w:id="1265"/>
            </w:r>
            <w:r w:rsidR="000831FD">
              <w:rPr>
                <w:rStyle w:val="CommentReference"/>
              </w:rPr>
              <w:commentReference w:id="1264"/>
            </w:r>
          </w:p>
        </w:tc>
      </w:tr>
      <w:commentRangeEnd w:id="1264"/>
      <w:tr w:rsidR="00810EED" w:rsidRPr="00BB7E93" w14:paraId="2F9ABC9E" w14:textId="77777777" w:rsidTr="000925B2">
        <w:tc>
          <w:tcPr>
            <w:tcW w:w="1413" w:type="dxa"/>
            <w:vMerge/>
          </w:tcPr>
          <w:p w14:paraId="72277BF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71ECCD03" w14:textId="27C27164" w:rsidR="000925B2" w:rsidRPr="00BB7E93" w:rsidRDefault="009263B1"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chedule</w:t>
            </w:r>
            <w:r w:rsidR="000925B2">
              <w:rPr>
                <w:rFonts w:ascii="Times New Roman" w:hAnsi="Times New Roman" w:cs="Times New Roman"/>
                <w:sz w:val="24"/>
                <w:szCs w:val="24"/>
              </w:rPr>
              <w:t xml:space="preserve"> Tactic (ST)</w:t>
            </w:r>
          </w:p>
        </w:tc>
        <w:tc>
          <w:tcPr>
            <w:tcW w:w="1554" w:type="dxa"/>
          </w:tcPr>
          <w:p w14:paraId="2481E00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257B603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09267C91"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248579B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810EED" w:rsidRPr="00BB7E93" w14:paraId="6E0E300F" w14:textId="77777777" w:rsidTr="000925B2">
        <w:tc>
          <w:tcPr>
            <w:tcW w:w="1413" w:type="dxa"/>
            <w:vMerge/>
          </w:tcPr>
          <w:p w14:paraId="1706A01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0CC692FA" w14:textId="6FCC98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Empirical Tactic (ET)</w:t>
            </w:r>
          </w:p>
        </w:tc>
        <w:tc>
          <w:tcPr>
            <w:tcW w:w="1554" w:type="dxa"/>
          </w:tcPr>
          <w:p w14:paraId="39013E56" w14:textId="1A76FD20"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667" w:type="dxa"/>
          </w:tcPr>
          <w:p w14:paraId="7FC147F3" w14:textId="61D97F8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446" w:type="dxa"/>
          </w:tcPr>
          <w:p w14:paraId="34F225E5" w14:textId="6FFF36A3"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p>
        </w:tc>
        <w:tc>
          <w:tcPr>
            <w:tcW w:w="1501" w:type="dxa"/>
          </w:tcPr>
          <w:p w14:paraId="48A49C54" w14:textId="2CDFF311"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p>
        </w:tc>
      </w:tr>
      <w:tr w:rsidR="00810EED" w:rsidRPr="00BB7E93" w14:paraId="74EABF50" w14:textId="77777777" w:rsidTr="000925B2">
        <w:tc>
          <w:tcPr>
            <w:tcW w:w="1413" w:type="dxa"/>
            <w:vMerge w:val="restart"/>
          </w:tcPr>
          <w:p w14:paraId="549E8F9E" w14:textId="28E0B0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4798B7FC" w14:textId="7439487B"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48D724D3" w14:textId="2F1F923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00AC8A2C" w14:textId="693820AA"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763D7374" w14:textId="294A02CF"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2E830F32" w14:textId="175A8C0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810EED" w:rsidRPr="00BB7E93" w14:paraId="19B72E25" w14:textId="77777777" w:rsidTr="000925B2">
        <w:tc>
          <w:tcPr>
            <w:tcW w:w="1413" w:type="dxa"/>
            <w:vMerge/>
          </w:tcPr>
          <w:p w14:paraId="15733C74"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5E42C526" w14:textId="61F880D4"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42923525"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7E0DAD5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6DBF1DAB"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57E22520"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68DF32C7" w14:textId="7F72417B" w:rsidR="006550FB" w:rsidRDefault="006550FB" w:rsidP="006550FB">
      <w:pPr>
        <w:pStyle w:val="TimesNewRoman"/>
        <w:jc w:val="center"/>
      </w:pPr>
      <w:bookmarkStart w:id="1266" w:name="_Ref15136477"/>
      <w:r>
        <w:t xml:space="preserve">Table </w:t>
      </w:r>
      <w:r w:rsidR="00235361">
        <w:fldChar w:fldCharType="begin"/>
      </w:r>
      <w:r w:rsidR="00235361">
        <w:instrText xml:space="preserve"> SEQ Table \* ARABIC </w:instrText>
      </w:r>
      <w:r w:rsidR="00235361">
        <w:fldChar w:fldCharType="separate"/>
      </w:r>
      <w:r>
        <w:rPr>
          <w:noProof/>
        </w:rPr>
        <w:t>2</w:t>
      </w:r>
      <w:r w:rsidR="00235361">
        <w:rPr>
          <w:noProof/>
        </w:rPr>
        <w:fldChar w:fldCharType="end"/>
      </w:r>
      <w:bookmarkEnd w:id="1266"/>
      <w:r w:rsidR="00E119ED">
        <w:rPr>
          <w:noProof/>
        </w:rPr>
        <w:t>:</w:t>
      </w:r>
      <w:r w:rsidR="000925B2">
        <w:t xml:space="preserve"> Overall performance of TPS</w:t>
      </w:r>
      <w:r w:rsidR="00D972FD">
        <w:t>;</w:t>
      </w:r>
      <w:r w:rsidR="000925B2">
        <w:t xml:space="preserve"> </w:t>
      </w:r>
      <w:r>
        <w:t>waiting time and missed risk's mean and deviation</w:t>
      </w:r>
      <w:r w:rsidR="00291929">
        <w:t>.</w:t>
      </w:r>
    </w:p>
    <w:p w14:paraId="20F43201" w14:textId="13D6E54B" w:rsidR="00774C49" w:rsidRPr="00774C49" w:rsidRDefault="00774C49" w:rsidP="00774C49">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orse strategy is the greedy one </w:t>
      </w:r>
      <w:r w:rsidR="00E46E69">
        <w:rPr>
          <w:rFonts w:ascii="Times New Roman" w:hAnsi="Times New Roman" w:cs="Times New Roman"/>
          <w:sz w:val="24"/>
          <w:szCs w:val="24"/>
        </w:rPr>
        <w:t xml:space="preserve">(GT) </w:t>
      </w:r>
      <w:r>
        <w:rPr>
          <w:rFonts w:ascii="Times New Roman" w:hAnsi="Times New Roman" w:cs="Times New Roman"/>
          <w:sz w:val="24"/>
          <w:szCs w:val="24"/>
        </w:rPr>
        <w:t>that tries to exploit RTI to achieve a waiting time of zero: this is a risky strategy that is harshly penalized by reclaimed delay by bus drivers and discontinuity delay in the RTI system,</w:t>
      </w:r>
      <w:r w:rsidRPr="00774C49">
        <w:rPr>
          <w:rFonts w:ascii="Times New Roman" w:hAnsi="Times New Roman" w:cs="Times New Roman"/>
          <w:sz w:val="24"/>
          <w:szCs w:val="24"/>
        </w:rPr>
        <w:t xml:space="preserve"> demonstrated theoretically in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8118481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ins w:id="1267" w:author="Luyu Liu" w:date="2019-12-17T23:21:00Z">
        <w:r w:rsidR="00400BA3" w:rsidRPr="00333E7A">
          <w:rPr>
            <w:rFonts w:ascii="Times New Roman" w:hAnsi="Times New Roman" w:cs="Times New Roman"/>
            <w:sz w:val="24"/>
            <w:szCs w:val="24"/>
          </w:rPr>
          <w:t xml:space="preserve">Figure </w:t>
        </w:r>
        <w:r w:rsidR="00400BA3">
          <w:rPr>
            <w:rFonts w:ascii="Times New Roman" w:hAnsi="Times New Roman" w:cs="Times New Roman"/>
            <w:sz w:val="24"/>
            <w:szCs w:val="24"/>
          </w:rPr>
          <w:t>1</w:t>
        </w:r>
      </w:ins>
      <w:del w:id="1268" w:author="Luyu Liu" w:date="2019-12-17T18:14:00Z">
        <w:r w:rsidRPr="00774C49" w:rsidDel="002142A3">
          <w:rPr>
            <w:rFonts w:ascii="Times New Roman" w:hAnsi="Times New Roman" w:cs="Times New Roman"/>
            <w:sz w:val="24"/>
            <w:szCs w:val="24"/>
          </w:rPr>
          <w:delText>Figure 2</w:delText>
        </w:r>
      </w:del>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and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4385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ins w:id="1269" w:author="Luyu Liu" w:date="2019-12-17T23:21:00Z">
        <w:r w:rsidR="00400BA3" w:rsidRPr="00EF6015">
          <w:rPr>
            <w:rFonts w:ascii="Times New Roman" w:hAnsi="Times New Roman" w:cs="Times New Roman"/>
            <w:sz w:val="24"/>
            <w:szCs w:val="24"/>
          </w:rPr>
          <w:t xml:space="preserve">Figure </w:t>
        </w:r>
        <w:r w:rsidR="00400BA3">
          <w:rPr>
            <w:rFonts w:ascii="Times New Roman" w:hAnsi="Times New Roman" w:cs="Times New Roman"/>
            <w:sz w:val="24"/>
            <w:szCs w:val="24"/>
          </w:rPr>
          <w:t>2</w:t>
        </w:r>
      </w:ins>
      <w:del w:id="1270" w:author="Luyu Liu" w:date="2019-12-17T18:14:00Z">
        <w:r w:rsidRPr="00774C49" w:rsidDel="002142A3">
          <w:rPr>
            <w:rFonts w:ascii="Times New Roman" w:hAnsi="Times New Roman" w:cs="Times New Roman"/>
            <w:sz w:val="24"/>
            <w:szCs w:val="24"/>
          </w:rPr>
          <w:delText>Figure 3</w:delText>
        </w:r>
      </w:del>
      <w:r w:rsidRPr="00774C4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74C49">
        <w:rPr>
          <w:rFonts w:ascii="Times New Roman" w:hAnsi="Times New Roman" w:cs="Times New Roman"/>
          <w:sz w:val="24"/>
          <w:szCs w:val="24"/>
        </w:rPr>
        <w:t xml:space="preserve">To show the relationship between reclaimed delay, discontinuity delay and miss risk,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sidR="00933D9F">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sidR="00933D9F">
        <w:rPr>
          <w:rFonts w:ascii="Times New Roman" w:hAnsi="Times New Roman" w:cs="Times New Roman"/>
          <w:sz w:val="24"/>
          <w:szCs w:val="24"/>
        </w:rPr>
        <w:t>r would miss the bus</w:t>
      </w:r>
      <w:r w:rsidRPr="00774C49">
        <w:rPr>
          <w:rFonts w:ascii="Times New Roman" w:hAnsi="Times New Roman" w:cs="Times New Roman"/>
          <w:sz w:val="24"/>
          <w:szCs w:val="24"/>
        </w:rPr>
        <w:t>.</w:t>
      </w:r>
    </w:p>
    <w:p w14:paraId="532F20C3" w14:textId="1D2E405F" w:rsidR="00774C49" w:rsidRDefault="00774C49" w:rsidP="00774C49">
      <w:pPr>
        <w:spacing w:line="256" w:lineRule="auto"/>
        <w:ind w:firstLine="720"/>
        <w:jc w:val="both"/>
        <w:rPr>
          <w:ins w:id="1271" w:author="Luyu Liu" w:date="2019-12-17T22:38:00Z"/>
          <w:rFonts w:ascii="Times New Roman" w:hAnsi="Times New Roman" w:cs="Times New Roman"/>
          <w:sz w:val="24"/>
          <w:szCs w:val="24"/>
        </w:rPr>
      </w:pPr>
      <w:r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9654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ins w:id="1272" w:author="Luyu Liu" w:date="2019-12-17T23:21:00Z">
        <w:r w:rsidR="00400BA3" w:rsidRPr="00065BDE">
          <w:rPr>
            <w:rFonts w:ascii="Times New Roman" w:hAnsi="Times New Roman" w:cs="Times New Roman"/>
            <w:sz w:val="24"/>
            <w:szCs w:val="24"/>
          </w:rPr>
          <w:t xml:space="preserve">Figure </w:t>
        </w:r>
        <w:r w:rsidR="00400BA3">
          <w:rPr>
            <w:rFonts w:ascii="Times New Roman" w:hAnsi="Times New Roman" w:cs="Times New Roman"/>
            <w:sz w:val="24"/>
            <w:szCs w:val="24"/>
          </w:rPr>
          <w:t>7</w:t>
        </w:r>
      </w:ins>
      <w:del w:id="1273" w:author="Luyu Liu" w:date="2019-12-17T18:14:00Z">
        <w:r w:rsidR="00CA19A2" w:rsidRPr="00065BDE" w:rsidDel="002142A3">
          <w:rPr>
            <w:rFonts w:ascii="Times New Roman" w:hAnsi="Times New Roman" w:cs="Times New Roman"/>
            <w:sz w:val="24"/>
            <w:szCs w:val="24"/>
          </w:rPr>
          <w:delText xml:space="preserve">Figure </w:delText>
        </w:r>
        <w:r w:rsidR="00CA19A2" w:rsidDel="002142A3">
          <w:rPr>
            <w:rFonts w:ascii="Times New Roman" w:hAnsi="Times New Roman" w:cs="Times New Roman"/>
            <w:sz w:val="24"/>
            <w:szCs w:val="24"/>
          </w:rPr>
          <w:delText>8</w:delText>
        </w:r>
      </w:del>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shows how the average waiting time, miss risk and rate of changes in both indicators with respect to the length of the insurance buffer.  Note the dramatic changes in both indicators at 60, 120, 180, and 240 seconds; these are multiples of the RTI update frequency (60 seconds). These </w:t>
      </w:r>
      <w:r w:rsidR="00933D9F">
        <w:rPr>
          <w:rFonts w:ascii="Times New Roman" w:hAnsi="Times New Roman" w:cs="Times New Roman"/>
          <w:sz w:val="24"/>
          <w:szCs w:val="24"/>
        </w:rPr>
        <w:t xml:space="preserve">abrupt </w:t>
      </w:r>
      <w:r w:rsidRPr="00774C49">
        <w:rPr>
          <w:rFonts w:ascii="Times New Roman" w:hAnsi="Times New Roman" w:cs="Times New Roman"/>
          <w:sz w:val="24"/>
          <w:szCs w:val="24"/>
        </w:rPr>
        <w:t>change</w:t>
      </w:r>
      <w:r w:rsidR="002F75D0">
        <w:rPr>
          <w:rFonts w:ascii="Times New Roman" w:hAnsi="Times New Roman" w:cs="Times New Roman"/>
          <w:sz w:val="24"/>
          <w:szCs w:val="24"/>
        </w:rPr>
        <w:t>s</w:t>
      </w:r>
      <w:r w:rsidRPr="00774C49">
        <w:rPr>
          <w:rFonts w:ascii="Times New Roman" w:hAnsi="Times New Roman" w:cs="Times New Roman"/>
          <w:sz w:val="24"/>
          <w:szCs w:val="24"/>
        </w:rPr>
        <w:t xml:space="preserve"> demonstrate the existence of the discontinuity delay. The IB will ease both reclaimed delay and discontinuity delay simultaneously; however, due to the discrete nature of discontinuity delay, only also observe sudden changes at multiples of 60 seconds.</w:t>
      </w:r>
    </w:p>
    <w:p w14:paraId="33A2F543" w14:textId="77777777" w:rsidR="008A75F8" w:rsidRPr="00774C49" w:rsidRDefault="008A75F8" w:rsidP="00774C49">
      <w:pPr>
        <w:spacing w:line="256" w:lineRule="auto"/>
        <w:ind w:firstLine="720"/>
        <w:jc w:val="both"/>
        <w:rPr>
          <w:rFonts w:ascii="Times New Roman" w:hAnsi="Times New Roman" w:cs="Times New Roman"/>
          <w:sz w:val="24"/>
          <w:szCs w:val="24"/>
        </w:rPr>
      </w:pPr>
    </w:p>
    <w:p w14:paraId="5208AEDB" w14:textId="593BE3D2" w:rsidR="00774C49" w:rsidDel="008A75F8" w:rsidRDefault="00774C49" w:rsidP="00774C49">
      <w:pPr>
        <w:pStyle w:val="TimesNewRoman"/>
        <w:ind w:firstLine="720"/>
        <w:jc w:val="both"/>
        <w:rPr>
          <w:del w:id="1274" w:author="Luyu Liu" w:date="2019-12-17T22:38:00Z"/>
        </w:rPr>
      </w:pPr>
    </w:p>
    <w:p w14:paraId="3228F57B" w14:textId="58ABFDFE" w:rsidR="00774C49" w:rsidRPr="005128A9" w:rsidRDefault="00774C49" w:rsidP="00774C49">
      <w:pPr>
        <w:pStyle w:val="TimesNewRoman"/>
        <w:keepNext/>
        <w:jc w:val="center"/>
      </w:pPr>
      <w:del w:id="1275" w:author="Luyu Liu" w:date="2019-12-17T22:38:00Z">
        <w:r w:rsidDel="008A75F8">
          <w:rPr>
            <w:noProof/>
          </w:rPr>
          <w:drawing>
            <wp:inline distT="0" distB="0" distL="0" distR="0" wp14:anchorId="0126AEA9" wp14:editId="7E53728C">
              <wp:extent cx="5943600" cy="2039261"/>
              <wp:effectExtent l="0" t="0" r="0" b="1841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del>
      <w:r w:rsidRPr="00862C5F">
        <w:rPr>
          <w:noProof/>
        </w:rPr>
        <w:t xml:space="preserve"> </w:t>
      </w:r>
      <w:del w:id="1276" w:author="Luyu Liu" w:date="2019-12-17T22:38:00Z">
        <w:r w:rsidDel="008A75F8">
          <w:rPr>
            <w:noProof/>
          </w:rPr>
          <w:drawing>
            <wp:inline distT="0" distB="0" distL="0" distR="0" wp14:anchorId="6685D3DC" wp14:editId="5C68D0C3">
              <wp:extent cx="5943600" cy="1908175"/>
              <wp:effectExtent l="0" t="0" r="0"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del>
      <w:ins w:id="1277" w:author="Luyu Liu" w:date="2019-12-17T22:38:00Z">
        <w:r w:rsidR="008A75F8">
          <w:rPr>
            <w:noProof/>
          </w:rPr>
          <w:drawing>
            <wp:inline distT="0" distB="0" distL="0" distR="0" wp14:anchorId="11F832F9" wp14:editId="612EBA3F">
              <wp:extent cx="5935980" cy="3980180"/>
              <wp:effectExtent l="0" t="0" r="762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5980" cy="3980180"/>
                      </a:xfrm>
                      <a:prstGeom prst="rect">
                        <a:avLst/>
                      </a:prstGeom>
                      <a:noFill/>
                      <a:ln>
                        <a:noFill/>
                      </a:ln>
                    </pic:spPr>
                  </pic:pic>
                </a:graphicData>
              </a:graphic>
            </wp:inline>
          </w:drawing>
        </w:r>
      </w:ins>
    </w:p>
    <w:p w14:paraId="685E3511" w14:textId="6FE7A6B0" w:rsidR="00774C49" w:rsidRPr="00BF4947" w:rsidRDefault="00774C49" w:rsidP="00774C49">
      <w:pPr>
        <w:spacing w:line="256" w:lineRule="auto"/>
        <w:jc w:val="center"/>
        <w:rPr>
          <w:rFonts w:ascii="Times New Roman" w:hAnsi="Times New Roman" w:cs="Times New Roman"/>
          <w:sz w:val="24"/>
          <w:szCs w:val="24"/>
        </w:rPr>
      </w:pPr>
      <w:bookmarkStart w:id="1278" w:name="_Ref18339654"/>
      <w:commentRangeStart w:id="1279"/>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ins w:id="1280" w:author="Luyu Liu" w:date="2019-12-17T23:18:00Z">
        <w:r w:rsidR="006A3AA4">
          <w:rPr>
            <w:rFonts w:ascii="Times New Roman" w:hAnsi="Times New Roman" w:cs="Times New Roman"/>
            <w:noProof/>
            <w:sz w:val="24"/>
            <w:szCs w:val="24"/>
          </w:rPr>
          <w:t>7</w:t>
        </w:r>
      </w:ins>
      <w:del w:id="1281" w:author="Luyu Liu" w:date="2019-12-17T23:18:00Z">
        <w:r w:rsidR="00CA19A2" w:rsidDel="006A3AA4">
          <w:rPr>
            <w:rFonts w:ascii="Times New Roman" w:hAnsi="Times New Roman" w:cs="Times New Roman"/>
            <w:noProof/>
            <w:sz w:val="24"/>
            <w:szCs w:val="24"/>
          </w:rPr>
          <w:delText>8</w:delText>
        </w:r>
      </w:del>
      <w:r w:rsidRPr="00065BDE">
        <w:rPr>
          <w:rFonts w:ascii="Times New Roman" w:hAnsi="Times New Roman" w:cs="Times New Roman"/>
          <w:sz w:val="24"/>
          <w:szCs w:val="24"/>
        </w:rPr>
        <w:fldChar w:fldCharType="end"/>
      </w:r>
      <w:bookmarkEnd w:id="1278"/>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1279"/>
      <w:r>
        <w:rPr>
          <w:rStyle w:val="CommentReference"/>
        </w:rPr>
        <w:commentReference w:id="1279"/>
      </w:r>
    </w:p>
    <w:p w14:paraId="7F7AB163" w14:textId="493B7237" w:rsidR="00774C49" w:rsidRDefault="00774C49" w:rsidP="000A0DD4">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se results suggest that real-time information may have limited value with respect to minimizing waiting time and risk: the best RTI strategy (PT) is not substantially better than simply following the schedule</w:t>
      </w:r>
      <w:r w:rsidR="00933D9F">
        <w:rPr>
          <w:rFonts w:ascii="Times New Roman" w:hAnsi="Times New Roman" w:cs="Times New Roman"/>
          <w:sz w:val="24"/>
          <w:szCs w:val="24"/>
        </w:rPr>
        <w:t xml:space="preserve"> (ST)</w:t>
      </w:r>
      <w:r w:rsidR="004A7F9A">
        <w:rPr>
          <w:rFonts w:ascii="Times New Roman" w:hAnsi="Times New Roman" w:cs="Times New Roman"/>
          <w:sz w:val="24"/>
          <w:szCs w:val="24"/>
        </w:rPr>
        <w:t>, and the RTI-based GT has the worst performance</w:t>
      </w:r>
      <w:r w:rsidR="002371AE">
        <w:rPr>
          <w:rFonts w:ascii="Times New Roman" w:hAnsi="Times New Roman" w:cs="Times New Roman"/>
          <w:sz w:val="24"/>
          <w:szCs w:val="24"/>
        </w:rPr>
        <w:t xml:space="preserve"> among all TPSs</w:t>
      </w:r>
      <w:r w:rsidR="004A7F9A">
        <w:rPr>
          <w:rFonts w:ascii="Times New Roman" w:hAnsi="Times New Roman" w:cs="Times New Roman"/>
          <w:sz w:val="24"/>
          <w:szCs w:val="24"/>
        </w:rPr>
        <w:t>.</w:t>
      </w:r>
      <w:r w:rsidR="00933D9F">
        <w:rPr>
          <w:rFonts w:ascii="Times New Roman" w:hAnsi="Times New Roman" w:cs="Times New Roman"/>
          <w:sz w:val="24"/>
          <w:szCs w:val="24"/>
        </w:rPr>
        <w:t xml:space="preserve">  However, </w:t>
      </w:r>
      <w:ins w:id="1282" w:author="Miller, Harvey J." w:date="2019-12-10T13:41:00Z">
        <w:r w:rsidR="00745E73">
          <w:rPr>
            <w:rFonts w:ascii="Times New Roman" w:hAnsi="Times New Roman" w:cs="Times New Roman"/>
            <w:sz w:val="24"/>
            <w:szCs w:val="24"/>
          </w:rPr>
          <w:t>note these are based on overall performance.  T</w:t>
        </w:r>
      </w:ins>
      <w:del w:id="1283" w:author="Miller, Harvey J." w:date="2019-12-10T13:42:00Z">
        <w:r w:rsidR="00933D9F" w:rsidDel="00745E73">
          <w:rPr>
            <w:rFonts w:ascii="Times New Roman" w:hAnsi="Times New Roman" w:cs="Times New Roman"/>
            <w:sz w:val="24"/>
            <w:szCs w:val="24"/>
          </w:rPr>
          <w:delText>t</w:delText>
        </w:r>
      </w:del>
      <w:r w:rsidR="00933D9F">
        <w:rPr>
          <w:rFonts w:ascii="Times New Roman" w:hAnsi="Times New Roman" w:cs="Times New Roman"/>
          <w:sz w:val="24"/>
          <w:szCs w:val="24"/>
        </w:rPr>
        <w:t xml:space="preserve">he effectiveness of </w:t>
      </w:r>
      <w:ins w:id="1284" w:author="Miller, Harvey J." w:date="2019-12-10T13:41:00Z">
        <w:r w:rsidR="00745E73">
          <w:rPr>
            <w:rFonts w:ascii="Times New Roman" w:hAnsi="Times New Roman" w:cs="Times New Roman"/>
            <w:sz w:val="24"/>
            <w:szCs w:val="24"/>
          </w:rPr>
          <w:t xml:space="preserve">these </w:t>
        </w:r>
      </w:ins>
      <w:del w:id="1285" w:author="Miller, Harvey J." w:date="2019-12-10T13:41:00Z">
        <w:r w:rsidR="00933D9F" w:rsidDel="00745E73">
          <w:rPr>
            <w:rFonts w:ascii="Times New Roman" w:hAnsi="Times New Roman" w:cs="Times New Roman"/>
            <w:sz w:val="24"/>
            <w:szCs w:val="24"/>
          </w:rPr>
          <w:delText xml:space="preserve">RTI-based </w:delText>
        </w:r>
      </w:del>
      <w:r w:rsidR="00933D9F">
        <w:rPr>
          <w:rFonts w:ascii="Times New Roman" w:hAnsi="Times New Roman" w:cs="Times New Roman"/>
          <w:sz w:val="24"/>
          <w:szCs w:val="24"/>
        </w:rPr>
        <w:t xml:space="preserve">strategies can vary with respect to time and space; we examine these patterns below.   </w:t>
      </w:r>
    </w:p>
    <w:p w14:paraId="5A3C4528" w14:textId="77777777" w:rsidR="00B76536" w:rsidRDefault="00B76536" w:rsidP="000A0DD4">
      <w:pPr>
        <w:spacing w:line="256" w:lineRule="auto"/>
        <w:ind w:firstLine="720"/>
        <w:jc w:val="both"/>
        <w:rPr>
          <w:rFonts w:ascii="Times New Roman" w:hAnsi="Times New Roman" w:cs="Times New Roman"/>
          <w:sz w:val="24"/>
          <w:szCs w:val="24"/>
        </w:rPr>
      </w:pPr>
    </w:p>
    <w:p w14:paraId="4F13556A" w14:textId="732E060A" w:rsidR="00B2390C" w:rsidRPr="00B2390C" w:rsidRDefault="00B2390C">
      <w:pPr>
        <w:pStyle w:val="IndentTimesNewRoman"/>
        <w:numPr>
          <w:ilvl w:val="1"/>
          <w:numId w:val="5"/>
        </w:numPr>
        <w:rPr>
          <w:b/>
        </w:rPr>
        <w:pPrChange w:id="1286" w:author="Luyu Liu" w:date="2019-12-17T15:56:00Z">
          <w:pPr>
            <w:pStyle w:val="IndentTimesNewRoman"/>
            <w:numPr>
              <w:ilvl w:val="1"/>
              <w:numId w:val="9"/>
            </w:numPr>
            <w:ind w:left="360" w:hanging="360"/>
          </w:pPr>
        </w:pPrChange>
      </w:pPr>
      <w:r>
        <w:rPr>
          <w:b/>
        </w:rPr>
        <w:t>T</w:t>
      </w:r>
      <w:r w:rsidR="00A87B3B">
        <w:rPr>
          <w:b/>
        </w:rPr>
        <w:t>PS</w:t>
      </w:r>
      <w:r>
        <w:rPr>
          <w:b/>
        </w:rPr>
        <w:t xml:space="preserve"> performance over time</w:t>
      </w:r>
    </w:p>
    <w:p w14:paraId="5768E356" w14:textId="77777777" w:rsidR="00855803" w:rsidRPr="00855803" w:rsidRDefault="007F135D" w:rsidP="00855803">
      <w:pPr>
        <w:pStyle w:val="IndentTimesNewRoman"/>
        <w:numPr>
          <w:ilvl w:val="2"/>
          <w:numId w:val="5"/>
        </w:numPr>
        <w:jc w:val="both"/>
        <w:rPr>
          <w:ins w:id="1287" w:author="Luyu Liu" w:date="2019-12-17T16:06:00Z"/>
          <w:bCs/>
          <w:rPrChange w:id="1288" w:author="Luyu Liu" w:date="2019-12-17T16:06:00Z">
            <w:rPr>
              <w:ins w:id="1289" w:author="Luyu Liu" w:date="2019-12-17T16:06:00Z"/>
              <w:b/>
            </w:rPr>
          </w:rPrChange>
        </w:rPr>
      </w:pPr>
      <w:r w:rsidRPr="00855803">
        <w:rPr>
          <w:bCs/>
          <w:rPrChange w:id="1290" w:author="Luyu Liu" w:date="2019-12-17T16:06:00Z">
            <w:rPr>
              <w:b/>
            </w:rPr>
          </w:rPrChange>
        </w:rPr>
        <w:t>Hourly pattern</w:t>
      </w:r>
      <w:del w:id="1291" w:author="Luyu Liu" w:date="2019-12-17T16:08:00Z">
        <w:r w:rsidRPr="00855803" w:rsidDel="00E844EA">
          <w:rPr>
            <w:bCs/>
            <w:rPrChange w:id="1292" w:author="Luyu Liu" w:date="2019-12-17T16:06:00Z">
              <w:rPr>
                <w:b/>
              </w:rPr>
            </w:rPrChange>
          </w:rPr>
          <w:delText xml:space="preserve">.  </w:delText>
        </w:r>
      </w:del>
    </w:p>
    <w:p w14:paraId="3FEE475C" w14:textId="655D617F" w:rsidR="00F82824" w:rsidRPr="007F135D" w:rsidRDefault="00F82824" w:rsidP="0001461D">
      <w:pPr>
        <w:pStyle w:val="IndentTimesNewRoman"/>
        <w:ind w:firstLine="0"/>
        <w:jc w:val="both"/>
        <w:rPr>
          <w:b/>
        </w:rPr>
      </w:pPr>
      <w:r>
        <w:fldChar w:fldCharType="begin"/>
      </w:r>
      <w:r>
        <w:instrText xml:space="preserve"> REF _Ref11510776 \h </w:instrText>
      </w:r>
      <w:r w:rsidR="00B2390C">
        <w:instrText xml:space="preserve"> \* MERGEFORMAT </w:instrText>
      </w:r>
      <w:r>
        <w:fldChar w:fldCharType="separate"/>
      </w:r>
      <w:ins w:id="1293" w:author="Luyu Liu" w:date="2019-12-17T23:21:00Z">
        <w:r w:rsidR="00400BA3" w:rsidRPr="00B338F3">
          <w:t xml:space="preserve">Figure </w:t>
        </w:r>
        <w:r w:rsidR="00400BA3">
          <w:rPr>
            <w:noProof/>
          </w:rPr>
          <w:t>8</w:t>
        </w:r>
      </w:ins>
      <w:del w:id="1294" w:author="Luyu Liu" w:date="2019-12-17T23:21:00Z">
        <w:r w:rsidR="00AF1C7C" w:rsidRPr="00B338F3" w:rsidDel="00400BA3">
          <w:delText xml:space="preserve">Figure </w:delText>
        </w:r>
        <w:r w:rsidR="00AF1C7C" w:rsidDel="00400BA3">
          <w:rPr>
            <w:noProof/>
          </w:rPr>
          <w:delText>8</w:delText>
        </w:r>
      </w:del>
      <w:r>
        <w:fldChar w:fldCharType="end"/>
      </w:r>
      <w:r>
        <w:t xml:space="preserve"> </w:t>
      </w:r>
      <w:r w:rsidR="00B2390C">
        <w:t xml:space="preserve">and </w:t>
      </w:r>
      <w:r w:rsidR="00B2390C">
        <w:fldChar w:fldCharType="begin"/>
      </w:r>
      <w:r w:rsidR="00B2390C">
        <w:instrText xml:space="preserve"> REF _Ref24372002 \h  \* MERGEFORMAT </w:instrText>
      </w:r>
      <w:r w:rsidR="00B2390C">
        <w:fldChar w:fldCharType="separate"/>
      </w:r>
      <w:ins w:id="1295" w:author="Luyu Liu" w:date="2019-12-17T23:21:00Z">
        <w:r w:rsidR="00400BA3" w:rsidRPr="00282A53">
          <w:t xml:space="preserve">Figure </w:t>
        </w:r>
        <w:r w:rsidR="00400BA3">
          <w:rPr>
            <w:noProof/>
          </w:rPr>
          <w:t>9</w:t>
        </w:r>
      </w:ins>
      <w:del w:id="1296" w:author="Luyu Liu" w:date="2019-12-17T23:21:00Z">
        <w:r w:rsidR="00AF1C7C" w:rsidRPr="00282A53" w:rsidDel="00400BA3">
          <w:delText xml:space="preserve">Figure </w:delText>
        </w:r>
        <w:r w:rsidR="00AF1C7C" w:rsidDel="00400BA3">
          <w:rPr>
            <w:noProof/>
          </w:rPr>
          <w:delText>9</w:delText>
        </w:r>
      </w:del>
      <w:r w:rsidR="00B2390C">
        <w:fldChar w:fldCharType="end"/>
      </w:r>
      <w:r w:rsidR="00B2390C">
        <w:t xml:space="preserve"> illustrate the average waiting time and risk of missing a bus</w:t>
      </w:r>
      <w:r w:rsidR="00933D9F">
        <w:t xml:space="preserve"> with respect to hour of the day</w:t>
      </w:r>
      <w:r w:rsidR="00B2390C">
        <w:t>.  These hourly results support the overall results discussed above: ST and PT are consistently the best</w:t>
      </w:r>
      <w:r w:rsidR="00933D9F">
        <w:t xml:space="preserve"> over the course of a day</w:t>
      </w:r>
      <w:r w:rsidR="00B2390C">
        <w:t>.  AT, ET and GT perform especially poorly during service hours with long headways (</w:t>
      </w:r>
      <w:r>
        <w:t>6:00 to 8:00 and 21:00 to 24:00</w:t>
      </w:r>
      <w:r w:rsidR="00B2390C">
        <w:t>) since the time penalties associated with missing a bus during these periods</w:t>
      </w:r>
      <w:r>
        <w:t xml:space="preserve"> </w:t>
      </w:r>
      <w:r w:rsidR="00B2390C">
        <w:t>are dramatically higher</w:t>
      </w:r>
      <w:r>
        <w:t xml:space="preserve">. </w:t>
      </w:r>
      <w:r w:rsidR="00B2390C">
        <w:t>These inferior strategies perform better during short headway hours, b</w:t>
      </w:r>
      <w:r w:rsidR="00176AB6">
        <w:t xml:space="preserve">ut not better than ST and PT.  </w:t>
      </w:r>
      <w:r w:rsidR="00B2390C">
        <w:t xml:space="preserve">GT is a very risky strategy at all times, although is not penalized as harshly during short headway hours.   </w:t>
      </w:r>
    </w:p>
    <w:p w14:paraId="33345B15" w14:textId="49AF2BF1" w:rsidR="00F82824" w:rsidRDefault="00526D86" w:rsidP="00B2390C">
      <w:pPr>
        <w:pStyle w:val="IndentTimesNewRoman"/>
        <w:jc w:val="both"/>
      </w:pPr>
      <w:r>
        <w:lastRenderedPageBreak/>
        <w:t>Although ST and PT are always competitive, although ther</w:t>
      </w:r>
      <w:r w:rsidR="009405C1">
        <w:t>e</w:t>
      </w:r>
      <w:r>
        <w:t xml:space="preserve"> are some difference</w:t>
      </w:r>
      <w:r w:rsidR="0090471C">
        <w:t>s</w:t>
      </w:r>
      <w:r>
        <w:t xml:space="preserve"> in their performance over the day.   For long </w:t>
      </w:r>
      <w:r w:rsidR="00F82824">
        <w:t>headway hours in the mo</w:t>
      </w:r>
      <w:r>
        <w:t>rning and midnight, PT performs worse than ST</w:t>
      </w:r>
      <w:r w:rsidR="00F82824">
        <w:t xml:space="preserve">; while for most hours during 8:00 to 21:00, </w:t>
      </w:r>
      <w:r>
        <w:t xml:space="preserve">performs PT </w:t>
      </w:r>
      <w:r w:rsidR="00F82824">
        <w:t xml:space="preserve">almost the same as ST; especially, for afternoon </w:t>
      </w:r>
      <w:r>
        <w:t xml:space="preserve">hours </w:t>
      </w:r>
      <w:r w:rsidR="00F82824">
        <w:t>from 17:00 to 20:00</w:t>
      </w:r>
      <w:r>
        <w:t>:</w:t>
      </w:r>
      <w:r w:rsidR="00F82824">
        <w:t xml:space="preserve"> with higher delay</w:t>
      </w:r>
      <w:r>
        <w:t xml:space="preserve"> in the system due to peak traffic and user-related boarding delays</w:t>
      </w:r>
      <w:r w:rsidR="00F82824">
        <w:t xml:space="preserve">, </w:t>
      </w:r>
      <w:r>
        <w:t xml:space="preserve">PT outperforms </w:t>
      </w:r>
      <w:r w:rsidR="00F82824">
        <w:t xml:space="preserve">ST. </w:t>
      </w:r>
      <w:r>
        <w:t xml:space="preserve"> </w:t>
      </w:r>
      <w:r w:rsidR="00F82824">
        <w:t xml:space="preserve">In this sense, it is generally better for transit users to follow </w:t>
      </w:r>
      <w:r>
        <w:t xml:space="preserve">ST </w:t>
      </w:r>
      <w:r w:rsidR="00F82824">
        <w:t xml:space="preserve">in the morning </w:t>
      </w:r>
      <w:r>
        <w:t xml:space="preserve">commuting and follow PT </w:t>
      </w:r>
      <w:r w:rsidR="00F82824">
        <w:t>in the afternoon commuting.</w:t>
      </w:r>
      <w:r w:rsidR="00F82824" w:rsidRPr="004151F3">
        <w:t xml:space="preserve"> </w:t>
      </w:r>
      <w:commentRangeStart w:id="1297"/>
      <w:r w:rsidR="00F82824">
        <w:t>This suggests that PT is more sensitive to the headway</w:t>
      </w:r>
      <w:r w:rsidR="005F6743">
        <w:t xml:space="preserve"> and delays than ST</w:t>
      </w:r>
      <w:ins w:id="1298" w:author="Miller, Harvey J." w:date="2019-12-10T13:43:00Z">
        <w:r w:rsidR="00745E73">
          <w:t>.</w:t>
        </w:r>
      </w:ins>
      <w:del w:id="1299" w:author="Miller, Harvey J." w:date="2019-12-10T13:43:00Z">
        <w:r w:rsidR="005F6743" w:rsidDel="00745E73">
          <w:delText xml:space="preserve">, illustrating </w:delText>
        </w:r>
        <w:r w:rsidDel="00745E73">
          <w:delText>some of the marginal benefits of RTI</w:delText>
        </w:r>
        <w:r w:rsidR="00F82824" w:rsidDel="00745E73">
          <w:delText>.</w:delText>
        </w:r>
        <w:commentRangeEnd w:id="1297"/>
        <w:r w:rsidDel="00745E73">
          <w:rPr>
            <w:rStyle w:val="CommentReference"/>
            <w:rFonts w:asciiTheme="minorHAnsi" w:hAnsiTheme="minorHAnsi" w:cstheme="minorBidi"/>
          </w:rPr>
          <w:commentReference w:id="1297"/>
        </w:r>
      </w:del>
    </w:p>
    <w:p w14:paraId="7A96F31E" w14:textId="4AFF3880" w:rsidR="00F82824" w:rsidRDefault="00F82824" w:rsidP="00F82824">
      <w:pPr>
        <w:pStyle w:val="IndentTimesNewRoman"/>
        <w:keepNext/>
        <w:ind w:firstLine="0"/>
      </w:pPr>
      <w:del w:id="1300" w:author="Luyu Liu" w:date="2019-12-17T22:39:00Z">
        <w:r w:rsidDel="008A75F8">
          <w:rPr>
            <w:noProof/>
          </w:rPr>
          <w:drawing>
            <wp:inline distT="0" distB="0" distL="0" distR="0" wp14:anchorId="426CBEE0" wp14:editId="7C57EFA8">
              <wp:extent cx="5943600" cy="3089910"/>
              <wp:effectExtent l="0" t="0" r="0" b="1524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del>
      <w:ins w:id="1301" w:author="Luyu Liu" w:date="2019-12-17T22:39:00Z">
        <w:r w:rsidR="008A75F8">
          <w:rPr>
            <w:noProof/>
          </w:rPr>
          <w:drawing>
            <wp:inline distT="0" distB="0" distL="0" distR="0" wp14:anchorId="16129879" wp14:editId="018AF5AA">
              <wp:extent cx="5935980" cy="309499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5980" cy="3094990"/>
                      </a:xfrm>
                      <a:prstGeom prst="rect">
                        <a:avLst/>
                      </a:prstGeom>
                      <a:noFill/>
                      <a:ln>
                        <a:noFill/>
                      </a:ln>
                    </pic:spPr>
                  </pic:pic>
                </a:graphicData>
              </a:graphic>
            </wp:inline>
          </w:drawing>
        </w:r>
      </w:ins>
    </w:p>
    <w:p w14:paraId="0BF9B279" w14:textId="5A11B040" w:rsidR="00F82824" w:rsidRDefault="00F82824" w:rsidP="00F82824">
      <w:pPr>
        <w:spacing w:line="256" w:lineRule="auto"/>
        <w:jc w:val="center"/>
        <w:rPr>
          <w:rFonts w:ascii="Times New Roman" w:hAnsi="Times New Roman" w:cs="Times New Roman"/>
          <w:sz w:val="24"/>
          <w:szCs w:val="24"/>
        </w:rPr>
      </w:pPr>
      <w:bookmarkStart w:id="1302" w:name="_Ref11510776"/>
      <w:commentRangeStart w:id="1303"/>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ins w:id="1304" w:author="Luyu Liu" w:date="2019-12-17T23:21:00Z">
        <w:r w:rsidR="00400BA3">
          <w:rPr>
            <w:rFonts w:ascii="Times New Roman" w:hAnsi="Times New Roman" w:cs="Times New Roman"/>
            <w:noProof/>
            <w:sz w:val="24"/>
            <w:szCs w:val="24"/>
          </w:rPr>
          <w:t>8</w:t>
        </w:r>
      </w:ins>
      <w:del w:id="1305" w:author="Luyu Liu" w:date="2019-12-17T23:18:00Z">
        <w:r w:rsidR="00AF1C7C" w:rsidDel="006A3AA4">
          <w:rPr>
            <w:rFonts w:ascii="Times New Roman" w:hAnsi="Times New Roman" w:cs="Times New Roman"/>
            <w:noProof/>
            <w:sz w:val="24"/>
            <w:szCs w:val="24"/>
          </w:rPr>
          <w:delText>9</w:delText>
        </w:r>
      </w:del>
      <w:r w:rsidRPr="00B338F3">
        <w:rPr>
          <w:rFonts w:ascii="Times New Roman" w:hAnsi="Times New Roman" w:cs="Times New Roman"/>
          <w:sz w:val="24"/>
          <w:szCs w:val="24"/>
        </w:rPr>
        <w:fldChar w:fldCharType="end"/>
      </w:r>
      <w:bookmarkEnd w:id="1302"/>
      <w:r w:rsidR="00BE78D3">
        <w:rPr>
          <w:rFonts w:ascii="Times New Roman" w:hAnsi="Times New Roman" w:cs="Times New Roman"/>
          <w:sz w:val="24"/>
          <w:szCs w:val="24"/>
        </w:rPr>
        <w:t>: T</w:t>
      </w:r>
      <w:ins w:id="1306" w:author="Luyu Liu" w:date="2019-12-17T22:34:00Z">
        <w:r w:rsidR="00DD16AE">
          <w:rPr>
            <w:rFonts w:ascii="Times New Roman" w:hAnsi="Times New Roman" w:cs="Times New Roman"/>
            <w:sz w:val="24"/>
            <w:szCs w:val="24"/>
          </w:rPr>
          <w:t>PS</w:t>
        </w:r>
      </w:ins>
      <w:del w:id="1307" w:author="Luyu Liu" w:date="2019-12-17T22:34:00Z">
        <w:r w:rsidR="00BE78D3" w:rsidDel="00DD16AE">
          <w:rPr>
            <w:rFonts w:ascii="Times New Roman" w:hAnsi="Times New Roman" w:cs="Times New Roman"/>
            <w:sz w:val="24"/>
            <w:szCs w:val="24"/>
          </w:rPr>
          <w:delText>SP</w:delText>
        </w:r>
      </w:del>
      <w:r w:rsidR="00BE78D3">
        <w:rPr>
          <w:rFonts w:ascii="Times New Roman" w:hAnsi="Times New Roman" w:cs="Times New Roman"/>
          <w:sz w:val="24"/>
          <w:szCs w:val="24"/>
        </w:rPr>
        <w:t xml:space="preserve"> </w:t>
      </w:r>
      <w:r w:rsidRPr="00B338F3">
        <w:rPr>
          <w:rFonts w:ascii="Times New Roman" w:hAnsi="Times New Roman" w:cs="Times New Roman"/>
          <w:sz w:val="24"/>
          <w:szCs w:val="24"/>
        </w:rPr>
        <w:t>average waiting time</w:t>
      </w:r>
      <w:r w:rsidR="00BE78D3">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commentRangeEnd w:id="1303"/>
      <w:r w:rsidR="002501BF">
        <w:rPr>
          <w:rStyle w:val="CommentReference"/>
        </w:rPr>
        <w:commentReference w:id="1303"/>
      </w:r>
    </w:p>
    <w:p w14:paraId="0D607AB9" w14:textId="77777777" w:rsidR="00B2390C" w:rsidRPr="00B338F3" w:rsidRDefault="00B2390C" w:rsidP="00F82824">
      <w:pPr>
        <w:spacing w:line="256" w:lineRule="auto"/>
        <w:jc w:val="center"/>
        <w:rPr>
          <w:rFonts w:ascii="Times New Roman" w:hAnsi="Times New Roman" w:cs="Times New Roman"/>
          <w:sz w:val="24"/>
          <w:szCs w:val="24"/>
        </w:rPr>
      </w:pPr>
    </w:p>
    <w:p w14:paraId="05408714" w14:textId="7DC392A0" w:rsidR="00F82824" w:rsidRDefault="00F82824" w:rsidP="00F82824">
      <w:pPr>
        <w:keepNext/>
        <w:spacing w:line="256" w:lineRule="auto"/>
      </w:pPr>
      <w:del w:id="1308" w:author="Luyu Liu" w:date="2019-12-17T22:39:00Z">
        <w:r w:rsidDel="008A75F8">
          <w:rPr>
            <w:noProof/>
          </w:rPr>
          <w:lastRenderedPageBreak/>
          <w:drawing>
            <wp:inline distT="0" distB="0" distL="0" distR="0" wp14:anchorId="0EB7D0F6" wp14:editId="4BC4DC78">
              <wp:extent cx="5943600" cy="3086735"/>
              <wp:effectExtent l="0" t="0" r="0" b="1841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del>
      <w:ins w:id="1309" w:author="Luyu Liu" w:date="2019-12-17T22:39:00Z">
        <w:r w:rsidR="008A75F8">
          <w:rPr>
            <w:noProof/>
          </w:rPr>
          <w:drawing>
            <wp:inline distT="0" distB="0" distL="0" distR="0" wp14:anchorId="7DB6D8B8" wp14:editId="5755484D">
              <wp:extent cx="5931535" cy="30949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1535" cy="3094990"/>
                      </a:xfrm>
                      <a:prstGeom prst="rect">
                        <a:avLst/>
                      </a:prstGeom>
                      <a:noFill/>
                      <a:ln>
                        <a:noFill/>
                      </a:ln>
                    </pic:spPr>
                  </pic:pic>
                </a:graphicData>
              </a:graphic>
            </wp:inline>
          </w:drawing>
        </w:r>
      </w:ins>
    </w:p>
    <w:p w14:paraId="178AC9CF" w14:textId="174559C8" w:rsidR="00F82824" w:rsidRDefault="00F82824" w:rsidP="00F82824">
      <w:pPr>
        <w:spacing w:line="256" w:lineRule="auto"/>
        <w:jc w:val="center"/>
        <w:rPr>
          <w:rFonts w:ascii="Times New Roman" w:hAnsi="Times New Roman" w:cs="Times New Roman"/>
          <w:sz w:val="24"/>
          <w:szCs w:val="24"/>
        </w:rPr>
      </w:pPr>
      <w:bookmarkStart w:id="1310" w:name="_Ref24372002"/>
      <w:commentRangeStart w:id="1311"/>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ins w:id="1312" w:author="Luyu Liu" w:date="2019-12-17T23:18:00Z">
        <w:r w:rsidR="006A3AA4">
          <w:rPr>
            <w:rFonts w:ascii="Times New Roman" w:hAnsi="Times New Roman" w:cs="Times New Roman"/>
            <w:noProof/>
            <w:sz w:val="24"/>
            <w:szCs w:val="24"/>
          </w:rPr>
          <w:t>9</w:t>
        </w:r>
      </w:ins>
      <w:del w:id="1313" w:author="Luyu Liu" w:date="2019-12-17T23:18:00Z">
        <w:r w:rsidR="00AF1C7C" w:rsidDel="006A3AA4">
          <w:rPr>
            <w:rFonts w:ascii="Times New Roman" w:hAnsi="Times New Roman" w:cs="Times New Roman"/>
            <w:noProof/>
            <w:sz w:val="24"/>
            <w:szCs w:val="24"/>
          </w:rPr>
          <w:delText>10</w:delText>
        </w:r>
      </w:del>
      <w:r w:rsidRPr="00282A53">
        <w:rPr>
          <w:rFonts w:ascii="Times New Roman" w:hAnsi="Times New Roman" w:cs="Times New Roman"/>
          <w:sz w:val="24"/>
          <w:szCs w:val="24"/>
        </w:rPr>
        <w:fldChar w:fldCharType="end"/>
      </w:r>
      <w:bookmarkEnd w:id="1310"/>
      <w:r w:rsidR="00BE78D3">
        <w:rPr>
          <w:rFonts w:ascii="Times New Roman" w:hAnsi="Times New Roman" w:cs="Times New Roman"/>
          <w:sz w:val="24"/>
          <w:szCs w:val="24"/>
        </w:rPr>
        <w:t xml:space="preserve">: TPS </w:t>
      </w:r>
      <w:r w:rsidRPr="00282A53">
        <w:rPr>
          <w:rFonts w:ascii="Times New Roman" w:hAnsi="Times New Roman" w:cs="Times New Roman"/>
          <w:sz w:val="24"/>
          <w:szCs w:val="24"/>
        </w:rPr>
        <w:t>risk</w:t>
      </w:r>
      <w:r w:rsidR="00BE78D3">
        <w:rPr>
          <w:rFonts w:ascii="Times New Roman" w:hAnsi="Times New Roman" w:cs="Times New Roman"/>
          <w:sz w:val="24"/>
          <w:szCs w:val="24"/>
        </w:rPr>
        <w:t xml:space="preserve"> of missed bus by hour of day</w:t>
      </w:r>
      <w:r w:rsidRPr="00282A53">
        <w:rPr>
          <w:rFonts w:ascii="Times New Roman" w:hAnsi="Times New Roman" w:cs="Times New Roman"/>
          <w:sz w:val="24"/>
          <w:szCs w:val="24"/>
        </w:rPr>
        <w:t>.</w:t>
      </w:r>
      <w:commentRangeEnd w:id="1311"/>
      <w:r w:rsidR="002501BF">
        <w:rPr>
          <w:rStyle w:val="CommentReference"/>
        </w:rPr>
        <w:commentReference w:id="1311"/>
      </w:r>
    </w:p>
    <w:p w14:paraId="364E79F0" w14:textId="2D02B334" w:rsidR="00855803" w:rsidRPr="00855803" w:rsidRDefault="008C50B5">
      <w:pPr>
        <w:pStyle w:val="ListParagraph"/>
        <w:numPr>
          <w:ilvl w:val="2"/>
          <w:numId w:val="5"/>
        </w:numPr>
        <w:spacing w:line="256" w:lineRule="auto"/>
        <w:jc w:val="both"/>
        <w:rPr>
          <w:ins w:id="1314" w:author="Luyu Liu" w:date="2019-12-17T16:06:00Z"/>
          <w:rFonts w:ascii="Times New Roman" w:hAnsi="Times New Roman" w:cs="Times New Roman"/>
          <w:bCs/>
          <w:sz w:val="24"/>
          <w:szCs w:val="24"/>
          <w:rPrChange w:id="1315" w:author="Luyu Liu" w:date="2019-12-17T16:06:00Z">
            <w:rPr>
              <w:ins w:id="1316" w:author="Luyu Liu" w:date="2019-12-17T16:06:00Z"/>
            </w:rPr>
          </w:rPrChange>
        </w:rPr>
        <w:pPrChange w:id="1317" w:author="Luyu Liu" w:date="2019-12-17T16:06:00Z">
          <w:pPr>
            <w:spacing w:line="256" w:lineRule="auto"/>
            <w:jc w:val="both"/>
          </w:pPr>
        </w:pPrChange>
      </w:pPr>
      <w:r w:rsidRPr="00855803">
        <w:rPr>
          <w:rFonts w:ascii="Times New Roman" w:hAnsi="Times New Roman" w:cs="Times New Roman"/>
          <w:bCs/>
          <w:sz w:val="24"/>
          <w:szCs w:val="24"/>
          <w:rPrChange w:id="1318" w:author="Luyu Liu" w:date="2019-12-17T16:06:00Z">
            <w:rPr/>
          </w:rPrChange>
        </w:rPr>
        <w:t>S</w:t>
      </w:r>
      <w:r w:rsidR="00952DE0" w:rsidRPr="00855803">
        <w:rPr>
          <w:rFonts w:ascii="Times New Roman" w:hAnsi="Times New Roman" w:cs="Times New Roman"/>
          <w:bCs/>
          <w:sz w:val="24"/>
          <w:szCs w:val="24"/>
          <w:rPrChange w:id="1319" w:author="Luyu Liu" w:date="2019-12-17T16:06:00Z">
            <w:rPr/>
          </w:rPrChange>
        </w:rPr>
        <w:t>ervice headway</w:t>
      </w:r>
      <w:del w:id="1320" w:author="Luyu Liu" w:date="2019-12-17T16:08:00Z">
        <w:r w:rsidR="00952DE0" w:rsidRPr="00855803" w:rsidDel="00E844EA">
          <w:rPr>
            <w:rFonts w:ascii="Times New Roman" w:hAnsi="Times New Roman" w:cs="Times New Roman"/>
            <w:bCs/>
            <w:sz w:val="24"/>
            <w:szCs w:val="24"/>
            <w:rPrChange w:id="1321" w:author="Luyu Liu" w:date="2019-12-17T16:06:00Z">
              <w:rPr/>
            </w:rPrChange>
          </w:rPr>
          <w:delText xml:space="preserve">.  </w:delText>
        </w:r>
      </w:del>
    </w:p>
    <w:p w14:paraId="58DA341B" w14:textId="6DE64769" w:rsidR="00952DE0" w:rsidRDefault="00952DE0" w:rsidP="008C50B5">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As previous analyses suggest, headway is a crucial factor for the performance of TPSs. </w:t>
      </w:r>
      <w:r w:rsidR="005F2F2B">
        <w:rPr>
          <w:rFonts w:ascii="Times New Roman" w:hAnsi="Times New Roman" w:cs="Times New Roman"/>
          <w:sz w:val="24"/>
          <w:szCs w:val="24"/>
        </w:rPr>
        <w:t xml:space="preserve">In this section, </w:t>
      </w:r>
      <w:r w:rsidR="00A165B3">
        <w:rPr>
          <w:rFonts w:ascii="Times New Roman" w:hAnsi="Times New Roman" w:cs="Times New Roman"/>
          <w:sz w:val="24"/>
          <w:szCs w:val="24"/>
        </w:rPr>
        <w:t>since different hour</w:t>
      </w:r>
      <w:r w:rsidR="003E045A">
        <w:rPr>
          <w:rFonts w:ascii="Times New Roman" w:hAnsi="Times New Roman" w:cs="Times New Roman"/>
          <w:sz w:val="24"/>
          <w:szCs w:val="24"/>
        </w:rPr>
        <w:t xml:space="preserve"> have a different headway</w:t>
      </w:r>
      <w:r w:rsidR="00473BDA">
        <w:rPr>
          <w:rFonts w:ascii="Times New Roman" w:hAnsi="Times New Roman" w:cs="Times New Roman"/>
          <w:sz w:val="24"/>
          <w:szCs w:val="24"/>
        </w:rPr>
        <w:t xml:space="preserve"> for</w:t>
      </w:r>
      <w:r w:rsidR="00473BDA" w:rsidRPr="00473BDA">
        <w:rPr>
          <w:rFonts w:ascii="Times New Roman" w:hAnsi="Times New Roman" w:cs="Times New Roman"/>
          <w:sz w:val="24"/>
          <w:szCs w:val="24"/>
        </w:rPr>
        <w:t xml:space="preserve"> </w:t>
      </w:r>
      <w:r w:rsidR="00473BDA">
        <w:rPr>
          <w:rFonts w:ascii="Times New Roman" w:hAnsi="Times New Roman" w:cs="Times New Roman"/>
          <w:sz w:val="24"/>
          <w:szCs w:val="24"/>
        </w:rPr>
        <w:t>Route No.2 buses,</w:t>
      </w:r>
      <w:r w:rsidR="003E045A">
        <w:rPr>
          <w:rFonts w:ascii="Times New Roman" w:hAnsi="Times New Roman" w:cs="Times New Roman"/>
          <w:sz w:val="24"/>
          <w:szCs w:val="24"/>
        </w:rPr>
        <w:t xml:space="preserve"> </w:t>
      </w:r>
      <w:r w:rsidR="005F2F2B">
        <w:rPr>
          <w:rFonts w:ascii="Times New Roman" w:hAnsi="Times New Roman" w:cs="Times New Roman"/>
          <w:sz w:val="24"/>
          <w:szCs w:val="24"/>
        </w:rPr>
        <w:t xml:space="preserve">we conducted two temporal analyses based on the average headway within each </w:t>
      </w:r>
      <w:r w:rsidR="0074139D">
        <w:rPr>
          <w:rFonts w:ascii="Times New Roman" w:hAnsi="Times New Roman" w:cs="Times New Roman"/>
          <w:sz w:val="24"/>
          <w:szCs w:val="24"/>
        </w:rPr>
        <w:t>hour</w:t>
      </w:r>
      <w:r w:rsidR="005F2F2B">
        <w:rPr>
          <w:rFonts w:ascii="Times New Roman" w:hAnsi="Times New Roman" w:cs="Times New Roman"/>
          <w:sz w:val="24"/>
          <w:szCs w:val="24"/>
        </w:rPr>
        <w:t xml:space="preserve">. </w:t>
      </w:r>
      <w:r w:rsidR="0074139D">
        <w:rPr>
          <w:rFonts w:ascii="Times New Roman" w:hAnsi="Times New Roman" w:cs="Times New Roman"/>
          <w:sz w:val="24"/>
          <w:szCs w:val="24"/>
        </w:rPr>
        <w:t>The analyses</w:t>
      </w:r>
      <w:r w:rsidRPr="00063633">
        <w:rPr>
          <w:rFonts w:ascii="Times New Roman" w:hAnsi="Times New Roman" w:cs="Times New Roman"/>
          <w:sz w:val="24"/>
          <w:szCs w:val="24"/>
        </w:rPr>
        <w:t xml:space="preserve"> suggest </w:t>
      </w:r>
      <w:r>
        <w:rPr>
          <w:rFonts w:ascii="Times New Roman" w:hAnsi="Times New Roman" w:cs="Times New Roman"/>
          <w:sz w:val="24"/>
          <w:szCs w:val="24"/>
        </w:rPr>
        <w:t>two</w:t>
      </w:r>
      <w:r w:rsidRPr="00063633">
        <w:rPr>
          <w:rFonts w:ascii="Times New Roman" w:hAnsi="Times New Roman" w:cs="Times New Roman"/>
          <w:sz w:val="24"/>
          <w:szCs w:val="24"/>
        </w:rPr>
        <w:t xml:space="preserve"> empirical rule</w:t>
      </w:r>
      <w:r>
        <w:rPr>
          <w:rFonts w:ascii="Times New Roman" w:hAnsi="Times New Roman" w:cs="Times New Roman"/>
          <w:sz w:val="24"/>
          <w:szCs w:val="24"/>
        </w:rPr>
        <w:t>s</w:t>
      </w:r>
      <w:r w:rsidRPr="00063633">
        <w:rPr>
          <w:rFonts w:ascii="Times New Roman" w:hAnsi="Times New Roman" w:cs="Times New Roman"/>
          <w:sz w:val="24"/>
          <w:szCs w:val="24"/>
        </w:rPr>
        <w:t xml:space="preserve">: </w:t>
      </w:r>
    </w:p>
    <w:p w14:paraId="460DE6CB" w14:textId="78752AD6" w:rsidR="00952DE0" w:rsidRPr="001C79B2" w:rsidRDefault="00952DE0" w:rsidP="008C50B5">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 xml:space="preserve">The larger the headways are, the </w:t>
      </w:r>
      <w:r w:rsidRPr="00AF16B3">
        <w:rPr>
          <w:rFonts w:ascii="Times New Roman" w:hAnsi="Times New Roman" w:cs="Times New Roman"/>
          <w:i/>
          <w:sz w:val="24"/>
          <w:szCs w:val="24"/>
        </w:rPr>
        <w:t>more</w:t>
      </w:r>
      <w:r w:rsidR="008B167C">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sidR="00961F8B">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coefficient is 0.9798 and the p-value is smaller than 0.0001. </w:t>
      </w:r>
      <w:r w:rsidRPr="00AF16B3">
        <w:rPr>
          <w:rFonts w:ascii="Times New Roman" w:hAnsi="Times New Roman" w:cs="Times New Roman"/>
          <w:sz w:val="24"/>
          <w:szCs w:val="24"/>
        </w:rPr>
        <w:fldChar w:fldCharType="begin"/>
      </w:r>
      <w:r w:rsidRPr="00AF16B3">
        <w:rPr>
          <w:rFonts w:ascii="Times New Roman" w:hAnsi="Times New Roman" w:cs="Times New Roman"/>
          <w:sz w:val="24"/>
          <w:szCs w:val="24"/>
        </w:rPr>
        <w:instrText xml:space="preserve"> REF _Ref21939313 \h  \* MERGEFORMAT </w:instrText>
      </w:r>
      <w:r w:rsidRPr="00AF16B3">
        <w:rPr>
          <w:rFonts w:ascii="Times New Roman" w:hAnsi="Times New Roman" w:cs="Times New Roman"/>
          <w:sz w:val="24"/>
          <w:szCs w:val="24"/>
        </w:rPr>
      </w:r>
      <w:r w:rsidRPr="00AF16B3">
        <w:rPr>
          <w:rFonts w:ascii="Times New Roman" w:hAnsi="Times New Roman" w:cs="Times New Roman"/>
          <w:sz w:val="24"/>
          <w:szCs w:val="24"/>
        </w:rPr>
        <w:fldChar w:fldCharType="separate"/>
      </w:r>
      <w:ins w:id="1322" w:author="Luyu Liu" w:date="2019-12-17T23:21:00Z">
        <w:r w:rsidR="00400BA3" w:rsidRPr="00400BA3">
          <w:rPr>
            <w:rFonts w:ascii="Times New Roman" w:hAnsi="Times New Roman" w:cs="Times New Roman"/>
            <w:sz w:val="24"/>
            <w:szCs w:val="24"/>
            <w:rPrChange w:id="1323" w:author="Luyu Liu" w:date="2019-12-17T23:21:00Z">
              <w:rPr/>
            </w:rPrChange>
          </w:rPr>
          <w:t xml:space="preserve">Figure </w:t>
        </w:r>
        <w:r w:rsidR="00400BA3" w:rsidRPr="00400BA3">
          <w:rPr>
            <w:rFonts w:ascii="Times New Roman" w:hAnsi="Times New Roman" w:cs="Times New Roman"/>
            <w:sz w:val="24"/>
            <w:szCs w:val="24"/>
            <w:rPrChange w:id="1324" w:author="Luyu Liu" w:date="2019-12-17T23:21:00Z">
              <w:rPr>
                <w:noProof/>
              </w:rPr>
            </w:rPrChange>
          </w:rPr>
          <w:t>10</w:t>
        </w:r>
      </w:ins>
      <w:del w:id="1325" w:author="Luyu Liu" w:date="2019-12-17T18:14:00Z">
        <w:r w:rsidRPr="00952DE0" w:rsidDel="002142A3">
          <w:rPr>
            <w:rFonts w:ascii="Times New Roman" w:hAnsi="Times New Roman" w:cs="Times New Roman"/>
            <w:sz w:val="24"/>
            <w:szCs w:val="24"/>
          </w:rPr>
          <w:delText>Figure 11</w:delText>
        </w:r>
      </w:del>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xml:space="preserve"> (left) shows the strong positive correlation between headway of each hour and the waiting time difference. 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0545C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et al., 2014; Chow et al., 2014)","plainTextFormattedCitation":"(Brakewood et al., 2014; Chow et al., 2014)","previouslyFormattedCitation":"(Brakewood et al., 2014; Chow et al., 2014)"},"properties":{"noteIndex":0},"schema":"https://github.com/citation-style-language/schema/raw/master/csl-citation.json"}</w:instrText>
      </w:r>
      <w:r>
        <w:rPr>
          <w:rFonts w:ascii="Times New Roman" w:hAnsi="Times New Roman" w:cs="Times New Roman"/>
          <w:sz w:val="24"/>
          <w:szCs w:val="24"/>
        </w:rPr>
        <w:fldChar w:fldCharType="separate"/>
      </w:r>
      <w:r w:rsidRPr="000545CA">
        <w:rPr>
          <w:rFonts w:ascii="Times New Roman" w:hAnsi="Times New Roman" w:cs="Times New Roman"/>
          <w:noProof/>
          <w:sz w:val="24"/>
          <w:szCs w:val="24"/>
        </w:rPr>
        <w:t>(Brakewood et al., 2014; Chow et al.,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1E5BE4AC" w14:textId="0C65BAD1" w:rsidR="00952DE0" w:rsidRDefault="00952DE0" w:rsidP="008C50B5">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are, the </w:t>
      </w:r>
      <w:r w:rsidRPr="00E77C33">
        <w:rPr>
          <w:rFonts w:ascii="Times New Roman" w:hAnsi="Times New Roman" w:cs="Times New Roman"/>
          <w:i/>
          <w:sz w:val="24"/>
          <w:szCs w:val="24"/>
        </w:rPr>
        <w:t>less</w:t>
      </w:r>
      <w:r w:rsidR="008B167C">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sidR="00961F8B">
        <w:rPr>
          <w:rFonts w:ascii="Times New Roman" w:hAnsi="Times New Roman" w:cs="Times New Roman"/>
          <w:i/>
          <w:sz w:val="24"/>
          <w:szCs w:val="24"/>
        </w:rPr>
        <w:t xml:space="preserve"> </w:t>
      </w:r>
      <w:r w:rsidR="00961F8B">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 xml:space="preserve">we tested the correlation between </w:t>
      </w:r>
      <w:del w:id="1326" w:author="Luyu Liu" w:date="2019-12-17T18:14:00Z">
        <w:r w:rsidRPr="001C79B2" w:rsidDel="002142A3">
          <w:rPr>
            <w:rFonts w:ascii="Times New Roman" w:hAnsi="Times New Roman" w:cs="Times New Roman"/>
            <w:sz w:val="24"/>
            <w:szCs w:val="24"/>
          </w:rPr>
          <w:delText xml:space="preserve">the </w:delText>
        </w:r>
        <w:r w:rsidDel="002142A3">
          <w:rPr>
            <w:rFonts w:ascii="Times New Roman" w:hAnsi="Times New Roman" w:cs="Times New Roman"/>
            <w:sz w:val="24"/>
            <w:szCs w:val="24"/>
          </w:rPr>
          <w:delText>each</w:delText>
        </w:r>
      </w:del>
      <w:ins w:id="1327" w:author="Luyu Liu" w:date="2019-12-17T18:14:00Z">
        <w:r w:rsidR="002142A3" w:rsidRPr="001C79B2">
          <w:rPr>
            <w:rFonts w:ascii="Times New Roman" w:hAnsi="Times New Roman" w:cs="Times New Roman"/>
            <w:sz w:val="24"/>
            <w:szCs w:val="24"/>
          </w:rPr>
          <w:t>each</w:t>
        </w:r>
      </w:ins>
      <w:r>
        <w:rPr>
          <w:rFonts w:ascii="Times New Roman" w:hAnsi="Times New Roman" w:cs="Times New Roman"/>
          <w:sz w:val="24"/>
          <w:szCs w:val="24"/>
        </w:rPr>
        <w:t xml:space="preserve">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Pr>
          <w:rFonts w:ascii="Times New Roman" w:hAnsi="Times New Roman" w:cs="Times New Roman"/>
          <w:sz w:val="24"/>
          <w:szCs w:val="24"/>
        </w:rPr>
        <w:t xml:space="preserve">The Pearson correlation coefficient is -0.6201 and the p-value is 0.001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193931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1328" w:author="Luyu Liu" w:date="2019-12-17T23:21:00Z">
        <w:r w:rsidR="00400BA3" w:rsidRPr="00400BA3">
          <w:rPr>
            <w:rFonts w:ascii="Times New Roman" w:hAnsi="Times New Roman" w:cs="Times New Roman"/>
            <w:sz w:val="24"/>
            <w:szCs w:val="24"/>
            <w:rPrChange w:id="1329" w:author="Luyu Liu" w:date="2019-12-17T23:21:00Z">
              <w:rPr/>
            </w:rPrChange>
          </w:rPr>
          <w:t xml:space="preserve">Figure </w:t>
        </w:r>
        <w:r w:rsidR="00400BA3" w:rsidRPr="00400BA3">
          <w:rPr>
            <w:rFonts w:ascii="Times New Roman" w:hAnsi="Times New Roman" w:cs="Times New Roman"/>
            <w:sz w:val="24"/>
            <w:szCs w:val="24"/>
            <w:rPrChange w:id="1330" w:author="Luyu Liu" w:date="2019-12-17T23:21:00Z">
              <w:rPr>
                <w:noProof/>
              </w:rPr>
            </w:rPrChange>
          </w:rPr>
          <w:t>10</w:t>
        </w:r>
      </w:ins>
      <w:del w:id="1331" w:author="Luyu Liu" w:date="2019-12-17T18:14:00Z">
        <w:r w:rsidRPr="00952DE0" w:rsidDel="002142A3">
          <w:rPr>
            <w:rFonts w:ascii="Times New Roman" w:hAnsi="Times New Roman" w:cs="Times New Roman"/>
            <w:sz w:val="24"/>
            <w:szCs w:val="24"/>
          </w:rPr>
          <w:delText>Figure 11</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right) is the scatter plot of the two variables. </w:t>
      </w:r>
      <w:r w:rsidRPr="001C79B2">
        <w:rPr>
          <w:rFonts w:ascii="Times New Roman" w:hAnsi="Times New Roman" w:cs="Times New Roman"/>
          <w:sz w:val="24"/>
          <w:szCs w:val="24"/>
        </w:rPr>
        <w:t xml:space="preserve">The results show strong </w:t>
      </w:r>
      <w:r>
        <w:rPr>
          <w:rFonts w:ascii="Times New Roman" w:hAnsi="Times New Roman" w:cs="Times New Roman"/>
          <w:sz w:val="24"/>
          <w:szCs w:val="24"/>
        </w:rPr>
        <w:t>negative</w:t>
      </w:r>
      <w:r w:rsidRPr="001C79B2">
        <w:rPr>
          <w:rFonts w:ascii="Times New Roman" w:hAnsi="Times New Roman" w:cs="Times New Roman"/>
          <w:sz w:val="24"/>
          <w:szCs w:val="24"/>
        </w:rPr>
        <w:t xml:space="preserve"> correlation between headway and the ST</w:t>
      </w:r>
      <w:r>
        <w:rPr>
          <w:rFonts w:ascii="Times New Roman" w:hAnsi="Times New Roman" w:cs="Times New Roman"/>
          <w:sz w:val="24"/>
          <w:szCs w:val="24"/>
        </w:rPr>
        <w:t xml:space="preserve"> - PT</w:t>
      </w:r>
      <w:r w:rsidRPr="001C79B2">
        <w:rPr>
          <w:rFonts w:ascii="Times New Roman" w:hAnsi="Times New Roman" w:cs="Times New Roman"/>
          <w:sz w:val="24"/>
          <w:szCs w:val="24"/>
        </w:rPr>
        <w:t xml:space="preserve"> waiting time </w:t>
      </w:r>
      <w:r>
        <w:rPr>
          <w:rFonts w:ascii="Times New Roman" w:hAnsi="Times New Roman" w:cs="Times New Roman"/>
          <w:sz w:val="24"/>
          <w:szCs w:val="24"/>
        </w:rPr>
        <w:t>difference.</w:t>
      </w:r>
    </w:p>
    <w:p w14:paraId="466055AD" w14:textId="192B9A61" w:rsidR="00952DE0" w:rsidRDefault="00952DE0" w:rsidP="00952DE0">
      <w:pPr>
        <w:keepNext/>
        <w:spacing w:line="256" w:lineRule="auto"/>
        <w:jc w:val="center"/>
      </w:pPr>
      <w:del w:id="1332" w:author="Luyu Liu" w:date="2019-12-17T22:39:00Z">
        <w:r w:rsidDel="008A75F8">
          <w:rPr>
            <w:noProof/>
          </w:rPr>
          <w:lastRenderedPageBreak/>
          <w:drawing>
            <wp:inline distT="0" distB="0" distL="0" distR="0" wp14:anchorId="07DEFBC4" wp14:editId="05CD8751">
              <wp:extent cx="2984500" cy="2867803"/>
              <wp:effectExtent l="0" t="0" r="6350" b="889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Del="008A75F8">
          <w:rPr>
            <w:noProof/>
          </w:rPr>
          <w:drawing>
            <wp:inline distT="0" distB="0" distL="0" distR="0" wp14:anchorId="48C8958A" wp14:editId="25AD1BFB">
              <wp:extent cx="2950210" cy="2870274"/>
              <wp:effectExtent l="0" t="0" r="2540" b="63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del>
      <w:ins w:id="1333" w:author="Luyu Liu" w:date="2019-12-17T22:39:00Z">
        <w:r w:rsidR="008A75F8">
          <w:rPr>
            <w:noProof/>
          </w:rPr>
          <w:drawing>
            <wp:inline distT="0" distB="0" distL="0" distR="0" wp14:anchorId="736A81F0" wp14:editId="53810F0F">
              <wp:extent cx="5926455" cy="28702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26455" cy="2870200"/>
                      </a:xfrm>
                      <a:prstGeom prst="rect">
                        <a:avLst/>
                      </a:prstGeom>
                      <a:noFill/>
                      <a:ln>
                        <a:noFill/>
                      </a:ln>
                    </pic:spPr>
                  </pic:pic>
                </a:graphicData>
              </a:graphic>
            </wp:inline>
          </w:drawing>
        </w:r>
      </w:ins>
    </w:p>
    <w:p w14:paraId="78C3BAB7" w14:textId="1C19413F" w:rsidR="00952DE0" w:rsidDel="00E844EA" w:rsidRDefault="00952DE0" w:rsidP="00E844EA">
      <w:pPr>
        <w:pStyle w:val="IndentTimesNewRoman"/>
        <w:ind w:firstLine="0"/>
        <w:jc w:val="center"/>
        <w:rPr>
          <w:del w:id="1334" w:author="Luyu Liu" w:date="2019-12-17T16:09:00Z"/>
          <w:b/>
        </w:rPr>
      </w:pPr>
      <w:bookmarkStart w:id="1335" w:name="_Ref21939313"/>
      <w:commentRangeStart w:id="1336"/>
      <w:commentRangeStart w:id="1337"/>
      <w:r w:rsidRPr="00214628">
        <w:t xml:space="preserve">Figure </w:t>
      </w:r>
      <w:r w:rsidR="00235361">
        <w:fldChar w:fldCharType="begin"/>
      </w:r>
      <w:r w:rsidR="00235361">
        <w:instrText xml:space="preserve"> SEQ Figure \* ARABIC </w:instrText>
      </w:r>
      <w:r w:rsidR="00235361">
        <w:fldChar w:fldCharType="separate"/>
      </w:r>
      <w:ins w:id="1338" w:author="Luyu Liu" w:date="2019-12-17T23:18:00Z">
        <w:r w:rsidR="006A3AA4">
          <w:rPr>
            <w:noProof/>
          </w:rPr>
          <w:t>10</w:t>
        </w:r>
      </w:ins>
      <w:del w:id="1339" w:author="Luyu Liu" w:date="2019-12-17T23:18:00Z">
        <w:r w:rsidDel="006A3AA4">
          <w:rPr>
            <w:noProof/>
          </w:rPr>
          <w:delText>11</w:delText>
        </w:r>
      </w:del>
      <w:r w:rsidR="00235361">
        <w:rPr>
          <w:noProof/>
        </w:rPr>
        <w:fldChar w:fldCharType="end"/>
      </w:r>
      <w:bookmarkEnd w:id="1335"/>
      <w:r>
        <w:rPr>
          <w:noProof/>
        </w:rPr>
        <w:t>:</w:t>
      </w:r>
      <w:r w:rsidR="008B167C">
        <w:t xml:space="preserve"> Scatter plots between h</w:t>
      </w:r>
      <w:r w:rsidRPr="00214628">
        <w:t>eadway and</w:t>
      </w:r>
      <w:r w:rsidRPr="00A26768">
        <w:t xml:space="preserve"> </w:t>
      </w:r>
      <w:r w:rsidR="008B167C">
        <w:t>AT</w:t>
      </w:r>
      <w:r>
        <w:t xml:space="preserve">- </w:t>
      </w:r>
      <w:r w:rsidRPr="00214628">
        <w:t xml:space="preserve">PT </w:t>
      </w:r>
      <w:r w:rsidR="008B167C">
        <w:t xml:space="preserve">(left side) and ST-PT (right side) </w:t>
      </w:r>
      <w:r>
        <w:t>waiting time</w:t>
      </w:r>
      <w:r w:rsidRPr="00214628">
        <w:t xml:space="preserve"> difference</w:t>
      </w:r>
      <w:r w:rsidR="008B167C">
        <w:t>s</w:t>
      </w:r>
      <w:r>
        <w:t>.</w:t>
      </w:r>
      <w:commentRangeEnd w:id="1336"/>
      <w:r w:rsidR="0040511B">
        <w:rPr>
          <w:rStyle w:val="CommentReference"/>
          <w:rFonts w:asciiTheme="minorHAnsi" w:hAnsiTheme="minorHAnsi" w:cstheme="minorBidi"/>
        </w:rPr>
        <w:commentReference w:id="1336"/>
      </w:r>
      <w:commentRangeEnd w:id="1337"/>
      <w:r w:rsidR="003E045A">
        <w:rPr>
          <w:rStyle w:val="CommentReference"/>
          <w:rFonts w:asciiTheme="minorHAnsi" w:hAnsiTheme="minorHAnsi" w:cstheme="minorBidi"/>
        </w:rPr>
        <w:commentReference w:id="1337"/>
      </w:r>
    </w:p>
    <w:p w14:paraId="18986B43" w14:textId="2A579E77" w:rsidR="00E844EA" w:rsidRDefault="00E844EA" w:rsidP="00952DE0">
      <w:pPr>
        <w:pStyle w:val="IndentTimesNewRoman"/>
        <w:ind w:firstLine="0"/>
        <w:jc w:val="center"/>
        <w:rPr>
          <w:ins w:id="1340" w:author="Luyu Liu" w:date="2019-12-17T16:09:00Z"/>
          <w:b/>
        </w:rPr>
      </w:pPr>
    </w:p>
    <w:p w14:paraId="2F047277" w14:textId="6B5D9B7D" w:rsidR="00EF3EDC" w:rsidRDefault="00EF3EDC" w:rsidP="00E844EA">
      <w:pPr>
        <w:pStyle w:val="IndentTimesNewRoman"/>
        <w:ind w:firstLine="0"/>
        <w:rPr>
          <w:ins w:id="1341" w:author="Luyu Liu" w:date="2019-12-17T16:11:00Z"/>
          <w:b/>
        </w:rPr>
      </w:pPr>
    </w:p>
    <w:p w14:paraId="31F62EBE" w14:textId="757A9456" w:rsidR="00EF3EDC" w:rsidRDefault="00EF3EDC" w:rsidP="00EF3EDC">
      <w:pPr>
        <w:pStyle w:val="IndentTimesNewRoman"/>
        <w:numPr>
          <w:ilvl w:val="1"/>
          <w:numId w:val="5"/>
        </w:numPr>
        <w:rPr>
          <w:ins w:id="1342" w:author="Luyu Liu" w:date="2019-12-17T16:12:00Z"/>
          <w:b/>
        </w:rPr>
      </w:pPr>
      <w:ins w:id="1343" w:author="Luyu Liu" w:date="2019-12-17T16:11:00Z">
        <w:r>
          <w:rPr>
            <w:b/>
          </w:rPr>
          <w:t>TPS performance over space</w:t>
        </w:r>
      </w:ins>
    </w:p>
    <w:p w14:paraId="3BD81A1E" w14:textId="019B8813" w:rsidR="00B05586" w:rsidRPr="00EF3EDC" w:rsidDel="00E844EA" w:rsidRDefault="00EF3EDC">
      <w:pPr>
        <w:pStyle w:val="IndentTimesNewRoman"/>
        <w:numPr>
          <w:ilvl w:val="2"/>
          <w:numId w:val="5"/>
        </w:numPr>
        <w:rPr>
          <w:del w:id="1344" w:author="Luyu Liu" w:date="2019-12-17T16:07:00Z"/>
          <w:bCs/>
          <w:rPrChange w:id="1345" w:author="Luyu Liu" w:date="2019-12-17T16:12:00Z">
            <w:rPr>
              <w:del w:id="1346" w:author="Luyu Liu" w:date="2019-12-17T16:07:00Z"/>
              <w:b/>
            </w:rPr>
          </w:rPrChange>
        </w:rPr>
        <w:pPrChange w:id="1347" w:author="Luyu Liu" w:date="2019-12-17T16:12:00Z">
          <w:pPr>
            <w:pStyle w:val="IndentTimesNewRoman"/>
            <w:ind w:firstLine="0"/>
          </w:pPr>
        </w:pPrChange>
      </w:pPr>
      <w:ins w:id="1348" w:author="Luyu Liu" w:date="2019-12-17T16:12:00Z">
        <w:r w:rsidRPr="00EF3EDC">
          <w:rPr>
            <w:bCs/>
            <w:rPrChange w:id="1349" w:author="Luyu Liu" w:date="2019-12-17T16:12:00Z">
              <w:rPr>
                <w:b/>
              </w:rPr>
            </w:rPrChange>
          </w:rPr>
          <w:t>Walking time to bus stops</w:t>
        </w:r>
      </w:ins>
    </w:p>
    <w:p w14:paraId="23C90B58" w14:textId="2434DDA7" w:rsidR="005F6743" w:rsidDel="00E844EA" w:rsidRDefault="00BE78D3">
      <w:pPr>
        <w:pStyle w:val="IndentTimesNewRoman"/>
        <w:numPr>
          <w:ilvl w:val="2"/>
          <w:numId w:val="5"/>
        </w:numPr>
        <w:rPr>
          <w:del w:id="1350" w:author="Luyu Liu" w:date="2019-12-17T16:07:00Z"/>
          <w:bCs/>
        </w:rPr>
        <w:pPrChange w:id="1351" w:author="Luyu Liu" w:date="2019-12-17T16:12:00Z">
          <w:pPr>
            <w:pStyle w:val="IndentTimesNewRoman"/>
            <w:ind w:firstLine="0"/>
          </w:pPr>
        </w:pPrChange>
      </w:pPr>
      <w:del w:id="1352" w:author="Luyu Liu" w:date="2019-12-17T16:07:00Z">
        <w:r w:rsidRPr="00E844EA" w:rsidDel="00B05586">
          <w:rPr>
            <w:bCs/>
            <w:rPrChange w:id="1353" w:author="Luyu Liu" w:date="2019-12-17T16:08:00Z">
              <w:rPr>
                <w:b/>
              </w:rPr>
            </w:rPrChange>
          </w:rPr>
          <w:delText>4.4.</w:delText>
        </w:r>
        <w:r w:rsidR="005F6743" w:rsidRPr="00E844EA" w:rsidDel="00B05586">
          <w:rPr>
            <w:bCs/>
            <w:rPrChange w:id="1354" w:author="Luyu Liu" w:date="2019-12-17T16:08:00Z">
              <w:rPr>
                <w:b/>
              </w:rPr>
            </w:rPrChange>
          </w:rPr>
          <w:delText xml:space="preserve"> TPS performance </w:delText>
        </w:r>
        <w:r w:rsidRPr="00E844EA" w:rsidDel="00B05586">
          <w:rPr>
            <w:bCs/>
            <w:rPrChange w:id="1355" w:author="Luyu Liu" w:date="2019-12-17T16:08:00Z">
              <w:rPr>
                <w:b/>
              </w:rPr>
            </w:rPrChange>
          </w:rPr>
          <w:delText xml:space="preserve">over </w:delText>
        </w:r>
        <w:r w:rsidR="005F6743" w:rsidRPr="00E844EA" w:rsidDel="00B05586">
          <w:rPr>
            <w:bCs/>
            <w:rPrChange w:id="1356" w:author="Luyu Liu" w:date="2019-12-17T16:08:00Z">
              <w:rPr>
                <w:b/>
              </w:rPr>
            </w:rPrChange>
          </w:rPr>
          <w:delText>space</w:delText>
        </w:r>
      </w:del>
    </w:p>
    <w:p w14:paraId="4746B49E" w14:textId="46BFFE1E" w:rsidR="00E844EA" w:rsidRPr="00E844EA" w:rsidRDefault="00613F2A">
      <w:pPr>
        <w:pStyle w:val="IndentTimesNewRoman"/>
        <w:numPr>
          <w:ilvl w:val="2"/>
          <w:numId w:val="5"/>
        </w:numPr>
        <w:rPr>
          <w:ins w:id="1357" w:author="Luyu Liu" w:date="2019-12-17T16:08:00Z"/>
          <w:bCs/>
          <w:rPrChange w:id="1358" w:author="Luyu Liu" w:date="2019-12-17T16:08:00Z">
            <w:rPr>
              <w:ins w:id="1359" w:author="Luyu Liu" w:date="2019-12-17T16:08:00Z"/>
              <w:rFonts w:ascii="Times New Roman" w:hAnsi="Times New Roman" w:cs="Times New Roman"/>
              <w:b/>
              <w:sz w:val="24"/>
              <w:szCs w:val="24"/>
            </w:rPr>
          </w:rPrChange>
        </w:rPr>
        <w:pPrChange w:id="1360" w:author="Luyu Liu" w:date="2019-12-17T16:12:00Z">
          <w:pPr>
            <w:spacing w:line="256" w:lineRule="auto"/>
            <w:jc w:val="both"/>
          </w:pPr>
        </w:pPrChange>
      </w:pPr>
      <w:del w:id="1361" w:author="Luyu Liu" w:date="2019-12-17T16:12:00Z">
        <w:r w:rsidRPr="00E844EA" w:rsidDel="00EF3EDC">
          <w:rPr>
            <w:bCs/>
            <w:rPrChange w:id="1362" w:author="Luyu Liu" w:date="2019-12-17T16:08:00Z">
              <w:rPr>
                <w:b/>
              </w:rPr>
            </w:rPrChange>
          </w:rPr>
          <w:delText>Walking time to bus stops</w:delText>
        </w:r>
      </w:del>
      <w:del w:id="1363" w:author="Luyu Liu" w:date="2019-12-17T16:08:00Z">
        <w:r w:rsidRPr="00E844EA" w:rsidDel="00E844EA">
          <w:rPr>
            <w:bCs/>
            <w:rPrChange w:id="1364" w:author="Luyu Liu" w:date="2019-12-17T16:08:00Z">
              <w:rPr>
                <w:b/>
              </w:rPr>
            </w:rPrChange>
          </w:rPr>
          <w:delText xml:space="preserve">.   </w:delText>
        </w:r>
      </w:del>
    </w:p>
    <w:p w14:paraId="1F8F02BB" w14:textId="52E7FD19" w:rsidR="00863093" w:rsidRDefault="00613F2A" w:rsidP="00613F2A">
      <w:pPr>
        <w:spacing w:line="256"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1365" w:author="Luyu Liu" w:date="2019-12-17T23:21:00Z">
        <w:r w:rsidR="00400BA3" w:rsidRPr="001A120D">
          <w:rPr>
            <w:rFonts w:ascii="Times New Roman" w:hAnsi="Times New Roman" w:cs="Times New Roman"/>
            <w:sz w:val="24"/>
            <w:szCs w:val="24"/>
          </w:rPr>
          <w:t xml:space="preserve">Figure </w:t>
        </w:r>
        <w:r w:rsidR="00400BA3">
          <w:rPr>
            <w:rFonts w:ascii="Times New Roman" w:hAnsi="Times New Roman" w:cs="Times New Roman"/>
            <w:noProof/>
            <w:sz w:val="24"/>
            <w:szCs w:val="24"/>
          </w:rPr>
          <w:t>11</w:t>
        </w:r>
      </w:ins>
      <w:del w:id="1366" w:author="Luyu Liu" w:date="2019-12-17T23:21:00Z">
        <w:r w:rsidRPr="001A120D" w:rsidDel="00400BA3">
          <w:rPr>
            <w:rFonts w:ascii="Times New Roman" w:hAnsi="Times New Roman" w:cs="Times New Roman"/>
            <w:sz w:val="24"/>
            <w:szCs w:val="24"/>
          </w:rPr>
          <w:delText xml:space="preserve">Figure </w:delText>
        </w:r>
        <w:r w:rsidDel="00400BA3">
          <w:rPr>
            <w:rFonts w:ascii="Times New Roman" w:hAnsi="Times New Roman" w:cs="Times New Roman"/>
            <w:noProof/>
            <w:sz w:val="24"/>
            <w:szCs w:val="24"/>
          </w:rPr>
          <w:delText>12</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1367" w:author="Luyu Liu" w:date="2019-12-17T23:21:00Z">
        <w:r w:rsidR="00400BA3" w:rsidRPr="00663896">
          <w:rPr>
            <w:rFonts w:ascii="Times New Roman" w:hAnsi="Times New Roman" w:cs="Times New Roman"/>
            <w:sz w:val="24"/>
            <w:szCs w:val="24"/>
          </w:rPr>
          <w:t xml:space="preserve">Figure </w:t>
        </w:r>
        <w:r w:rsidR="00400BA3">
          <w:rPr>
            <w:rFonts w:ascii="Times New Roman" w:hAnsi="Times New Roman" w:cs="Times New Roman"/>
            <w:noProof/>
            <w:sz w:val="24"/>
            <w:szCs w:val="24"/>
          </w:rPr>
          <w:t>12</w:t>
        </w:r>
      </w:ins>
      <w:del w:id="1368" w:author="Luyu Liu" w:date="2019-12-17T23:21:00Z">
        <w:r w:rsidRPr="00663896" w:rsidDel="00400BA3">
          <w:rPr>
            <w:rFonts w:ascii="Times New Roman" w:hAnsi="Times New Roman" w:cs="Times New Roman"/>
            <w:sz w:val="24"/>
            <w:szCs w:val="24"/>
          </w:rPr>
          <w:delText xml:space="preserve">Figure </w:delText>
        </w:r>
        <w:r w:rsidDel="00400BA3">
          <w:rPr>
            <w:rFonts w:ascii="Times New Roman" w:hAnsi="Times New Roman" w:cs="Times New Roman"/>
            <w:noProof/>
            <w:sz w:val="24"/>
            <w:szCs w:val="24"/>
          </w:rPr>
          <w:delText>13</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illustrate the relationship between </w:t>
      </w:r>
      <w:r w:rsidR="002501BF">
        <w:rPr>
          <w:rFonts w:ascii="Times New Roman" w:hAnsi="Times New Roman" w:cs="Times New Roman"/>
          <w:sz w:val="24"/>
          <w:szCs w:val="24"/>
        </w:rPr>
        <w:t xml:space="preserve">average </w:t>
      </w:r>
      <w:r>
        <w:rPr>
          <w:rFonts w:ascii="Times New Roman" w:hAnsi="Times New Roman" w:cs="Times New Roman"/>
          <w:sz w:val="24"/>
          <w:szCs w:val="24"/>
        </w:rPr>
        <w:t>waiting time</w:t>
      </w:r>
      <w:r w:rsidR="002501BF">
        <w:rPr>
          <w:rFonts w:ascii="Times New Roman" w:hAnsi="Times New Roman" w:cs="Times New Roman"/>
          <w:sz w:val="24"/>
          <w:szCs w:val="24"/>
        </w:rPr>
        <w:t xml:space="preserve"> and </w:t>
      </w:r>
      <w:r>
        <w:rPr>
          <w:rFonts w:ascii="Times New Roman" w:hAnsi="Times New Roman" w:cs="Times New Roman"/>
          <w:sz w:val="24"/>
          <w:szCs w:val="24"/>
        </w:rPr>
        <w:t xml:space="preserve">risk </w:t>
      </w:r>
      <w:r w:rsidR="002501BF">
        <w:rPr>
          <w:rFonts w:ascii="Times New Roman" w:hAnsi="Times New Roman" w:cs="Times New Roman"/>
          <w:sz w:val="24"/>
          <w:szCs w:val="24"/>
        </w:rPr>
        <w:t xml:space="preserve">of missing a bus based on </w:t>
      </w:r>
      <w:r>
        <w:rPr>
          <w:rFonts w:ascii="Times New Roman" w:hAnsi="Times New Roman" w:cs="Times New Roman"/>
          <w:sz w:val="24"/>
          <w:szCs w:val="24"/>
        </w:rPr>
        <w:t>walking time</w:t>
      </w:r>
      <w:r w:rsidR="002501BF">
        <w:rPr>
          <w:rFonts w:ascii="Times New Roman" w:hAnsi="Times New Roman" w:cs="Times New Roman"/>
          <w:sz w:val="24"/>
          <w:szCs w:val="24"/>
        </w:rPr>
        <w:t xml:space="preserve"> from home to the closest stop</w:t>
      </w:r>
      <w:r>
        <w:rPr>
          <w:rFonts w:ascii="Times New Roman" w:hAnsi="Times New Roman" w:cs="Times New Roman"/>
          <w:sz w:val="24"/>
          <w:szCs w:val="24"/>
        </w:rPr>
        <w:t xml:space="preserve">. </w:t>
      </w:r>
      <w:r w:rsidR="002501BF">
        <w:rPr>
          <w:rFonts w:ascii="Times New Roman" w:hAnsi="Times New Roman" w:cs="Times New Roman"/>
          <w:sz w:val="24"/>
          <w:szCs w:val="24"/>
        </w:rPr>
        <w:t xml:space="preserve"> Again, we can see that the non-RTI strategy of following the schedule (ST) and the prudent RTI strategy (PT) are </w:t>
      </w:r>
      <w:r w:rsidR="005C0F82">
        <w:rPr>
          <w:rFonts w:ascii="Times New Roman" w:hAnsi="Times New Roman" w:cs="Times New Roman"/>
          <w:sz w:val="24"/>
          <w:szCs w:val="24"/>
        </w:rPr>
        <w:t xml:space="preserve">generally </w:t>
      </w:r>
      <w:r w:rsidR="002501BF">
        <w:rPr>
          <w:rFonts w:ascii="Times New Roman" w:hAnsi="Times New Roman" w:cs="Times New Roman"/>
          <w:sz w:val="24"/>
          <w:szCs w:val="24"/>
        </w:rPr>
        <w:t xml:space="preserve">competitive with each other with respect to average waiting time.  </w:t>
      </w:r>
      <w:r>
        <w:rPr>
          <w:rFonts w:ascii="Times New Roman" w:hAnsi="Times New Roman" w:cs="Times New Roman"/>
          <w:sz w:val="24"/>
          <w:szCs w:val="24"/>
        </w:rPr>
        <w:t xml:space="preserve"> </w:t>
      </w:r>
      <w:r w:rsidR="005C0F82">
        <w:rPr>
          <w:rFonts w:ascii="Times New Roman" w:hAnsi="Times New Roman" w:cs="Times New Roman"/>
          <w:sz w:val="24"/>
          <w:szCs w:val="24"/>
        </w:rPr>
        <w:t>However, as walking time to the nearest bus stop increases, the PT waiting time increases relative to ST (</w:t>
      </w:r>
      <w:r w:rsidR="005C0F82">
        <w:rPr>
          <w:rFonts w:ascii="Times New Roman" w:hAnsi="Times New Roman" w:cs="Times New Roman"/>
          <w:sz w:val="24"/>
          <w:szCs w:val="24"/>
        </w:rPr>
        <w:fldChar w:fldCharType="begin"/>
      </w:r>
      <w:r w:rsidR="005C0F82">
        <w:rPr>
          <w:rFonts w:ascii="Times New Roman" w:hAnsi="Times New Roman" w:cs="Times New Roman"/>
          <w:sz w:val="24"/>
          <w:szCs w:val="24"/>
        </w:rPr>
        <w:instrText xml:space="preserve"> REF _Ref11073838 \h </w:instrText>
      </w:r>
      <w:r w:rsidR="005C0F82">
        <w:rPr>
          <w:rFonts w:ascii="Times New Roman" w:hAnsi="Times New Roman" w:cs="Times New Roman"/>
          <w:sz w:val="24"/>
          <w:szCs w:val="24"/>
        </w:rPr>
      </w:r>
      <w:r w:rsidR="005C0F82">
        <w:rPr>
          <w:rFonts w:ascii="Times New Roman" w:hAnsi="Times New Roman" w:cs="Times New Roman"/>
          <w:sz w:val="24"/>
          <w:szCs w:val="24"/>
        </w:rPr>
        <w:fldChar w:fldCharType="separate"/>
      </w:r>
      <w:r w:rsidR="005C0F82" w:rsidRPr="001A120D">
        <w:rPr>
          <w:rFonts w:ascii="Times New Roman" w:hAnsi="Times New Roman" w:cs="Times New Roman"/>
          <w:sz w:val="24"/>
          <w:szCs w:val="24"/>
        </w:rPr>
        <w:t xml:space="preserve">Figure </w:t>
      </w:r>
      <w:r w:rsidR="005C0F82">
        <w:rPr>
          <w:rFonts w:ascii="Times New Roman" w:hAnsi="Times New Roman" w:cs="Times New Roman"/>
          <w:noProof/>
          <w:sz w:val="24"/>
          <w:szCs w:val="24"/>
        </w:rPr>
        <w:t>12</w:t>
      </w:r>
      <w:r w:rsidR="005C0F82">
        <w:rPr>
          <w:rFonts w:ascii="Times New Roman" w:hAnsi="Times New Roman" w:cs="Times New Roman"/>
          <w:sz w:val="24"/>
          <w:szCs w:val="24"/>
        </w:rPr>
        <w:fldChar w:fldCharType="end"/>
      </w:r>
      <w:r w:rsidR="007B087E">
        <w:rPr>
          <w:rFonts w:ascii="Times New Roman" w:hAnsi="Times New Roman" w:cs="Times New Roman"/>
          <w:sz w:val="24"/>
          <w:szCs w:val="24"/>
        </w:rPr>
        <w:t xml:space="preserve">).  The degradation of PT waiting time performance </w:t>
      </w:r>
      <w:del w:id="1369" w:author="Miller, Harvey J." w:date="2019-12-10T13:46:00Z">
        <w:r w:rsidR="007B087E" w:rsidDel="00BA0088">
          <w:rPr>
            <w:rFonts w:ascii="Times New Roman" w:hAnsi="Times New Roman" w:cs="Times New Roman"/>
            <w:sz w:val="24"/>
            <w:szCs w:val="24"/>
          </w:rPr>
          <w:delText xml:space="preserve">relative to ST </w:delText>
        </w:r>
      </w:del>
      <w:r w:rsidR="007B087E">
        <w:rPr>
          <w:rFonts w:ascii="Times New Roman" w:hAnsi="Times New Roman" w:cs="Times New Roman"/>
          <w:sz w:val="24"/>
          <w:szCs w:val="24"/>
        </w:rPr>
        <w:t>with increasing walk time is due to the increasing risk of missing a bus (</w:t>
      </w:r>
      <w:r w:rsidR="007B087E">
        <w:rPr>
          <w:rFonts w:ascii="Times New Roman" w:hAnsi="Times New Roman" w:cs="Times New Roman"/>
          <w:sz w:val="24"/>
          <w:szCs w:val="24"/>
        </w:rPr>
        <w:fldChar w:fldCharType="begin"/>
      </w:r>
      <w:r w:rsidR="007B087E">
        <w:rPr>
          <w:rFonts w:ascii="Times New Roman" w:hAnsi="Times New Roman" w:cs="Times New Roman"/>
          <w:sz w:val="24"/>
          <w:szCs w:val="24"/>
        </w:rPr>
        <w:instrText xml:space="preserve"> REF _Ref16256385 \h </w:instrText>
      </w:r>
      <w:r w:rsidR="007B087E">
        <w:rPr>
          <w:rFonts w:ascii="Times New Roman" w:hAnsi="Times New Roman" w:cs="Times New Roman"/>
          <w:sz w:val="24"/>
          <w:szCs w:val="24"/>
        </w:rPr>
      </w:r>
      <w:r w:rsidR="007B087E">
        <w:rPr>
          <w:rFonts w:ascii="Times New Roman" w:hAnsi="Times New Roman" w:cs="Times New Roman"/>
          <w:sz w:val="24"/>
          <w:szCs w:val="24"/>
        </w:rPr>
        <w:fldChar w:fldCharType="separate"/>
      </w:r>
      <w:r w:rsidR="007B087E" w:rsidRPr="004743C5">
        <w:rPr>
          <w:rFonts w:ascii="Times New Roman" w:hAnsi="Times New Roman" w:cs="Times New Roman"/>
          <w:sz w:val="24"/>
          <w:szCs w:val="24"/>
        </w:rPr>
        <w:t xml:space="preserve">Figure </w:t>
      </w:r>
      <w:r w:rsidR="007B087E">
        <w:rPr>
          <w:rFonts w:ascii="Times New Roman" w:hAnsi="Times New Roman" w:cs="Times New Roman"/>
          <w:noProof/>
          <w:sz w:val="24"/>
          <w:szCs w:val="24"/>
        </w:rPr>
        <w:t>13</w:t>
      </w:r>
      <w:r w:rsidR="007B087E">
        <w:rPr>
          <w:rFonts w:ascii="Times New Roman" w:hAnsi="Times New Roman" w:cs="Times New Roman"/>
          <w:sz w:val="24"/>
          <w:szCs w:val="24"/>
        </w:rPr>
        <w:fldChar w:fldCharType="end"/>
      </w:r>
      <w:r w:rsidR="007B087E">
        <w:rPr>
          <w:rFonts w:ascii="Times New Roman" w:hAnsi="Times New Roman" w:cs="Times New Roman"/>
          <w:sz w:val="24"/>
          <w:szCs w:val="24"/>
        </w:rPr>
        <w:t>)</w:t>
      </w:r>
      <w:r>
        <w:rPr>
          <w:rFonts w:ascii="Times New Roman" w:hAnsi="Times New Roman" w:cs="Times New Roman"/>
          <w:sz w:val="24"/>
          <w:szCs w:val="24"/>
        </w:rPr>
        <w:t>. This supports the cl</w:t>
      </w:r>
      <w:r w:rsidR="007B087E">
        <w:rPr>
          <w:rFonts w:ascii="Times New Roman" w:hAnsi="Times New Roman" w:cs="Times New Roman"/>
          <w:sz w:val="24"/>
          <w:szCs w:val="24"/>
        </w:rPr>
        <w:t>aim that the longer distance a</w:t>
      </w:r>
      <w:r>
        <w:rPr>
          <w:rFonts w:ascii="Times New Roman" w:hAnsi="Times New Roman" w:cs="Times New Roman"/>
          <w:sz w:val="24"/>
          <w:szCs w:val="24"/>
        </w:rPr>
        <w:t xml:space="preserve"> user lives from the stop, the more unstable their trip</w:t>
      </w:r>
      <w:del w:id="1370" w:author="Miller, Harvey J." w:date="2019-12-10T13:47:00Z">
        <w:r w:rsidDel="00BA0088">
          <w:rPr>
            <w:rFonts w:ascii="Times New Roman" w:hAnsi="Times New Roman" w:cs="Times New Roman"/>
            <w:sz w:val="24"/>
            <w:szCs w:val="24"/>
          </w:rPr>
          <w:delText xml:space="preserve"> become</w:delText>
        </w:r>
      </w:del>
      <w:ins w:id="1371" w:author="Luyu Liu" w:date="2019-12-17T19:35:00Z">
        <w:r w:rsidR="0001461D">
          <w:rPr>
            <w:rFonts w:ascii="Times New Roman" w:hAnsi="Times New Roman" w:cs="Times New Roman"/>
            <w:sz w:val="24"/>
            <w:szCs w:val="24"/>
          </w:rPr>
          <w:t xml:space="preserve">: </w:t>
        </w:r>
      </w:ins>
      <w:del w:id="1372" w:author="Miller, Harvey J." w:date="2019-12-10T13:47:00Z">
        <w:r w:rsidDel="00BA0088">
          <w:rPr>
            <w:rFonts w:ascii="Times New Roman" w:hAnsi="Times New Roman" w:cs="Times New Roman"/>
            <w:sz w:val="24"/>
            <w:szCs w:val="24"/>
          </w:rPr>
          <w:delText>s</w:delText>
        </w:r>
      </w:del>
      <w:del w:id="1373" w:author="Luyu Liu" w:date="2019-12-17T19:35:00Z">
        <w:r w:rsidDel="0001461D">
          <w:rPr>
            <w:rFonts w:ascii="Times New Roman" w:hAnsi="Times New Roman" w:cs="Times New Roman"/>
            <w:sz w:val="24"/>
            <w:szCs w:val="24"/>
          </w:rPr>
          <w:delText xml:space="preserve">. </w:delText>
        </w:r>
        <w:r w:rsidR="00863093" w:rsidDel="0001461D">
          <w:rPr>
            <w:rFonts w:ascii="Times New Roman" w:hAnsi="Times New Roman" w:cs="Times New Roman"/>
            <w:sz w:val="24"/>
            <w:szCs w:val="24"/>
          </w:rPr>
          <w:delText xml:space="preserve">Because most PT </w:delText>
        </w:r>
        <w:commentRangeStart w:id="1374"/>
        <w:commentRangeStart w:id="1375"/>
        <w:r w:rsidR="00863093" w:rsidDel="0001461D">
          <w:rPr>
            <w:rFonts w:ascii="Times New Roman" w:hAnsi="Times New Roman" w:cs="Times New Roman"/>
            <w:sz w:val="24"/>
            <w:szCs w:val="24"/>
          </w:rPr>
          <w:delText>trips are synchronized</w:delText>
        </w:r>
      </w:del>
      <w:ins w:id="1376" w:author="Miller, Harvey J." w:date="2019-12-10T13:47:00Z">
        <w:del w:id="1377" w:author="Luyu Liu" w:date="2019-12-17T19:35:00Z">
          <w:r w:rsidR="00BA0088" w:rsidDel="0001461D">
            <w:rPr>
              <w:rFonts w:ascii="Times New Roman" w:hAnsi="Times New Roman" w:cs="Times New Roman"/>
              <w:sz w:val="24"/>
              <w:szCs w:val="24"/>
            </w:rPr>
            <w:delText xml:space="preserve"> to RTI</w:delText>
          </w:r>
        </w:del>
      </w:ins>
      <w:del w:id="1378" w:author="Luyu Liu" w:date="2019-12-17T19:35:00Z">
        <w:r w:rsidR="00863093" w:rsidDel="0001461D">
          <w:rPr>
            <w:rFonts w:ascii="Times New Roman" w:hAnsi="Times New Roman" w:cs="Times New Roman"/>
            <w:sz w:val="24"/>
            <w:szCs w:val="24"/>
          </w:rPr>
          <w:delText xml:space="preserve">, they are more sensitive </w:delText>
        </w:r>
      </w:del>
      <w:ins w:id="1379" w:author="Miller, Harvey J." w:date="2019-12-10T13:50:00Z">
        <w:del w:id="1380" w:author="Luyu Liu" w:date="2019-12-17T19:35:00Z">
          <w:r w:rsidR="00BA0088" w:rsidDel="0001461D">
            <w:rPr>
              <w:rFonts w:ascii="Times New Roman" w:hAnsi="Times New Roman" w:cs="Times New Roman"/>
              <w:sz w:val="24"/>
              <w:szCs w:val="24"/>
            </w:rPr>
            <w:delText xml:space="preserve">to </w:delText>
          </w:r>
        </w:del>
      </w:ins>
      <w:del w:id="1381" w:author="Luyu Liu" w:date="2019-12-17T19:35:00Z">
        <w:r w:rsidR="00863093" w:rsidDel="0001461D">
          <w:rPr>
            <w:rFonts w:ascii="Times New Roman" w:hAnsi="Times New Roman" w:cs="Times New Roman"/>
            <w:sz w:val="24"/>
            <w:szCs w:val="24"/>
          </w:rPr>
          <w:delText>of the reclaimed/discontinuity delay</w:delText>
        </w:r>
      </w:del>
      <w:ins w:id="1382" w:author="Miller, Harvey J." w:date="2019-12-10T13:50:00Z">
        <w:del w:id="1383" w:author="Luyu Liu" w:date="2019-12-17T19:35:00Z">
          <w:r w:rsidR="00BA0088" w:rsidDel="0001461D">
            <w:rPr>
              <w:rFonts w:ascii="Times New Roman" w:hAnsi="Times New Roman" w:cs="Times New Roman"/>
              <w:sz w:val="24"/>
              <w:szCs w:val="24"/>
            </w:rPr>
            <w:delText>s</w:delText>
          </w:r>
        </w:del>
      </w:ins>
      <w:del w:id="1384" w:author="Luyu Liu" w:date="2019-12-17T19:35:00Z">
        <w:r w:rsidR="00863093" w:rsidDel="0001461D">
          <w:rPr>
            <w:rFonts w:ascii="Times New Roman" w:hAnsi="Times New Roman" w:cs="Times New Roman"/>
            <w:sz w:val="24"/>
            <w:szCs w:val="24"/>
          </w:rPr>
          <w:delText xml:space="preserve">; </w:delText>
        </w:r>
      </w:del>
      <w:del w:id="1385" w:author="Miller, Harvey J." w:date="2019-12-10T13:50:00Z">
        <w:r w:rsidR="00863093" w:rsidDel="00BA0088">
          <w:rPr>
            <w:rFonts w:ascii="Times New Roman" w:hAnsi="Times New Roman" w:cs="Times New Roman"/>
            <w:sz w:val="24"/>
            <w:szCs w:val="24"/>
          </w:rPr>
          <w:delText>thus d</w:delText>
        </w:r>
        <w:r w:rsidDel="00BA0088">
          <w:rPr>
            <w:rFonts w:ascii="Times New Roman" w:hAnsi="Times New Roman" w:cs="Times New Roman"/>
            <w:sz w:val="24"/>
            <w:szCs w:val="24"/>
          </w:rPr>
          <w:delText xml:space="preserve">uring </w:delText>
        </w:r>
      </w:del>
      <w:r>
        <w:rPr>
          <w:rFonts w:ascii="Times New Roman" w:hAnsi="Times New Roman" w:cs="Times New Roman"/>
          <w:sz w:val="24"/>
          <w:szCs w:val="24"/>
        </w:rPr>
        <w:t xml:space="preserve">the longer walking time to the stop, the </w:t>
      </w:r>
      <w:ins w:id="1386" w:author="Luyu Liu" w:date="2019-12-17T19:39:00Z">
        <w:r w:rsidR="0001461D">
          <w:rPr>
            <w:rFonts w:ascii="Times New Roman" w:hAnsi="Times New Roman" w:cs="Times New Roman"/>
            <w:sz w:val="24"/>
            <w:szCs w:val="24"/>
          </w:rPr>
          <w:t xml:space="preserve">bus has </w:t>
        </w:r>
      </w:ins>
      <w:ins w:id="1387" w:author="Luyu Liu" w:date="2019-12-17T19:56:00Z">
        <w:r w:rsidR="00BE4A6A">
          <w:rPr>
            <w:rFonts w:ascii="Times New Roman" w:hAnsi="Times New Roman" w:cs="Times New Roman"/>
            <w:sz w:val="24"/>
            <w:szCs w:val="24"/>
          </w:rPr>
          <w:t xml:space="preserve">a </w:t>
        </w:r>
      </w:ins>
      <w:ins w:id="1388" w:author="Luyu Liu" w:date="2019-12-17T19:39:00Z">
        <w:r w:rsidR="0001461D">
          <w:rPr>
            <w:rFonts w:ascii="Times New Roman" w:hAnsi="Times New Roman" w:cs="Times New Roman"/>
            <w:sz w:val="24"/>
            <w:szCs w:val="24"/>
          </w:rPr>
          <w:t>greater chance</w:t>
        </w:r>
      </w:ins>
      <w:ins w:id="1389" w:author="Luyu Liu" w:date="2019-12-17T19:40:00Z">
        <w:r w:rsidR="0001461D">
          <w:rPr>
            <w:rFonts w:ascii="Times New Roman" w:hAnsi="Times New Roman" w:cs="Times New Roman"/>
            <w:sz w:val="24"/>
            <w:szCs w:val="24"/>
          </w:rPr>
          <w:t xml:space="preserve"> to reclaim delay; </w:t>
        </w:r>
      </w:ins>
      <w:ins w:id="1390" w:author="Luyu Liu" w:date="2019-12-17T19:46:00Z">
        <w:r w:rsidR="00706486">
          <w:rPr>
            <w:rFonts w:ascii="Times New Roman" w:hAnsi="Times New Roman" w:cs="Times New Roman"/>
            <w:sz w:val="24"/>
            <w:szCs w:val="24"/>
          </w:rPr>
          <w:t xml:space="preserve">because PT trips are synchronized to RTI, they are more sensitive to </w:t>
        </w:r>
        <w:proofErr w:type="gramStart"/>
        <w:r w:rsidR="00706486">
          <w:rPr>
            <w:rFonts w:ascii="Times New Roman" w:hAnsi="Times New Roman" w:cs="Times New Roman"/>
            <w:sz w:val="24"/>
            <w:szCs w:val="24"/>
          </w:rPr>
          <w:t>reclaimed/</w:t>
        </w:r>
        <w:proofErr w:type="gramEnd"/>
        <w:r w:rsidR="00706486">
          <w:rPr>
            <w:rFonts w:ascii="Times New Roman" w:hAnsi="Times New Roman" w:cs="Times New Roman"/>
            <w:sz w:val="24"/>
            <w:szCs w:val="24"/>
          </w:rPr>
          <w:t>discontinuity delays. T</w:t>
        </w:r>
      </w:ins>
      <w:ins w:id="1391" w:author="Luyu Liu" w:date="2019-12-17T19:40:00Z">
        <w:r w:rsidR="0001461D">
          <w:rPr>
            <w:rFonts w:ascii="Times New Roman" w:hAnsi="Times New Roman" w:cs="Times New Roman"/>
            <w:sz w:val="24"/>
            <w:szCs w:val="24"/>
          </w:rPr>
          <w:t xml:space="preserve">herefore, </w:t>
        </w:r>
      </w:ins>
      <w:ins w:id="1392" w:author="Miller, Harvey J." w:date="2019-12-10T13:50:00Z">
        <w:del w:id="1393" w:author="Luyu Liu" w:date="2019-12-17T19:40:00Z">
          <w:r w:rsidR="00BA0088" w:rsidDel="0001461D">
            <w:rPr>
              <w:rFonts w:ascii="Times New Roman" w:hAnsi="Times New Roman" w:cs="Times New Roman"/>
              <w:sz w:val="24"/>
              <w:szCs w:val="24"/>
            </w:rPr>
            <w:delText xml:space="preserve">RTI has greater chance </w:delText>
          </w:r>
        </w:del>
      </w:ins>
      <w:ins w:id="1394" w:author="Miller, Harvey J." w:date="2019-12-10T13:58:00Z">
        <w:del w:id="1395" w:author="Luyu Liu" w:date="2019-12-17T19:40:00Z">
          <w:r w:rsidR="00AC37E5" w:rsidDel="0001461D">
            <w:rPr>
              <w:rFonts w:ascii="Times New Roman" w:hAnsi="Times New Roman" w:cs="Times New Roman"/>
              <w:sz w:val="24"/>
              <w:szCs w:val="24"/>
            </w:rPr>
            <w:delText xml:space="preserve">the </w:delText>
          </w:r>
        </w:del>
      </w:ins>
      <w:del w:id="1396" w:author="Miller, Harvey J." w:date="2019-12-10T13:50:00Z">
        <w:r w:rsidDel="00BA0088">
          <w:rPr>
            <w:rFonts w:ascii="Times New Roman" w:hAnsi="Times New Roman" w:cs="Times New Roman"/>
            <w:sz w:val="24"/>
            <w:szCs w:val="24"/>
          </w:rPr>
          <w:delText>bus could be more likely to accelerate to catch up the delay</w:delText>
        </w:r>
      </w:del>
      <w:del w:id="1397" w:author="Miller, Harvey J." w:date="2019-12-10T13:58:00Z">
        <w:r w:rsidDel="00AC37E5">
          <w:rPr>
            <w:rFonts w:ascii="Times New Roman" w:hAnsi="Times New Roman" w:cs="Times New Roman"/>
            <w:sz w:val="24"/>
            <w:szCs w:val="24"/>
          </w:rPr>
          <w:delText xml:space="preserve">, </w:delText>
        </w:r>
      </w:del>
      <w:del w:id="1398" w:author="Miller, Harvey J." w:date="2019-12-10T13:45:00Z">
        <w:r w:rsidDel="00BA0088">
          <w:rPr>
            <w:rFonts w:ascii="Times New Roman" w:hAnsi="Times New Roman" w:cs="Times New Roman"/>
            <w:sz w:val="24"/>
            <w:szCs w:val="24"/>
          </w:rPr>
          <w:delText xml:space="preserve">making </w:delText>
        </w:r>
      </w:del>
      <w:r w:rsidR="00863093">
        <w:rPr>
          <w:rFonts w:ascii="Times New Roman" w:hAnsi="Times New Roman" w:cs="Times New Roman"/>
          <w:sz w:val="24"/>
          <w:szCs w:val="24"/>
        </w:rPr>
        <w:t>PT</w:t>
      </w:r>
      <w:r>
        <w:rPr>
          <w:rFonts w:ascii="Times New Roman" w:hAnsi="Times New Roman" w:cs="Times New Roman"/>
          <w:sz w:val="24"/>
          <w:szCs w:val="24"/>
        </w:rPr>
        <w:t xml:space="preserve"> user</w:t>
      </w:r>
      <w:ins w:id="1399" w:author="Luyu Liu" w:date="2019-12-17T19:40:00Z">
        <w:r w:rsidR="0001461D">
          <w:rPr>
            <w:rFonts w:ascii="Times New Roman" w:hAnsi="Times New Roman" w:cs="Times New Roman"/>
            <w:sz w:val="24"/>
            <w:szCs w:val="24"/>
          </w:rPr>
          <w:t>s</w:t>
        </w:r>
      </w:ins>
      <w:del w:id="1400" w:author="Miller, Harvey J." w:date="2019-12-10T13:58:00Z">
        <w:r w:rsidDel="00AC37E5">
          <w:rPr>
            <w:rFonts w:ascii="Times New Roman" w:hAnsi="Times New Roman" w:cs="Times New Roman"/>
            <w:sz w:val="24"/>
            <w:szCs w:val="24"/>
          </w:rPr>
          <w:delText>s</w:delText>
        </w:r>
      </w:del>
      <w:r>
        <w:rPr>
          <w:rFonts w:ascii="Times New Roman" w:hAnsi="Times New Roman" w:cs="Times New Roman"/>
          <w:sz w:val="24"/>
          <w:szCs w:val="24"/>
        </w:rPr>
        <w:t xml:space="preserve"> </w:t>
      </w:r>
      <w:ins w:id="1401" w:author="Luyu Liu" w:date="2019-12-17T19:40:00Z">
        <w:r w:rsidR="0001461D">
          <w:rPr>
            <w:rFonts w:ascii="Times New Roman" w:hAnsi="Times New Roman" w:cs="Times New Roman"/>
            <w:sz w:val="24"/>
            <w:szCs w:val="24"/>
          </w:rPr>
          <w:t xml:space="preserve">have </w:t>
        </w:r>
      </w:ins>
      <w:ins w:id="1402" w:author="Luyu Liu" w:date="2019-12-17T20:12:00Z">
        <w:r w:rsidR="00F651B3">
          <w:rPr>
            <w:rFonts w:ascii="Times New Roman" w:hAnsi="Times New Roman" w:cs="Times New Roman"/>
            <w:sz w:val="24"/>
            <w:szCs w:val="24"/>
          </w:rPr>
          <w:t xml:space="preserve">a </w:t>
        </w:r>
      </w:ins>
      <w:ins w:id="1403" w:author="Luyu Liu" w:date="2019-12-17T19:40:00Z">
        <w:r w:rsidR="0001461D">
          <w:rPr>
            <w:rFonts w:ascii="Times New Roman" w:hAnsi="Times New Roman" w:cs="Times New Roman"/>
            <w:sz w:val="24"/>
            <w:szCs w:val="24"/>
          </w:rPr>
          <w:t xml:space="preserve">greater chance to </w:t>
        </w:r>
      </w:ins>
      <w:ins w:id="1404" w:author="Miller, Harvey J." w:date="2019-12-10T13:45:00Z">
        <w:del w:id="1405" w:author="Luyu Liu" w:date="2019-12-17T19:40:00Z">
          <w:r w:rsidR="00BA0088" w:rsidDel="0001461D">
            <w:rPr>
              <w:rFonts w:ascii="Times New Roman" w:hAnsi="Times New Roman" w:cs="Times New Roman"/>
              <w:sz w:val="24"/>
              <w:szCs w:val="24"/>
            </w:rPr>
            <w:delText xml:space="preserve">to </w:delText>
          </w:r>
        </w:del>
      </w:ins>
      <w:del w:id="1406" w:author="Luyu Liu" w:date="2019-12-17T20:12:00Z">
        <w:r w:rsidDel="00344E22">
          <w:rPr>
            <w:rFonts w:ascii="Times New Roman" w:hAnsi="Times New Roman" w:cs="Times New Roman"/>
            <w:sz w:val="24"/>
            <w:szCs w:val="24"/>
          </w:rPr>
          <w:delText xml:space="preserve">miss </w:delText>
        </w:r>
      </w:del>
      <w:del w:id="1407" w:author="Luyu Liu" w:date="2019-12-17T19:40:00Z">
        <w:r w:rsidDel="00922BCA">
          <w:rPr>
            <w:rFonts w:ascii="Times New Roman" w:hAnsi="Times New Roman" w:cs="Times New Roman"/>
            <w:sz w:val="24"/>
            <w:szCs w:val="24"/>
          </w:rPr>
          <w:delText xml:space="preserve">the </w:delText>
        </w:r>
        <w:r w:rsidDel="00CC583B">
          <w:rPr>
            <w:rFonts w:ascii="Times New Roman" w:hAnsi="Times New Roman" w:cs="Times New Roman"/>
            <w:sz w:val="24"/>
            <w:szCs w:val="24"/>
          </w:rPr>
          <w:delText xml:space="preserve">target </w:delText>
        </w:r>
      </w:del>
      <w:del w:id="1408" w:author="Luyu Liu" w:date="2019-12-17T20:12:00Z">
        <w:r w:rsidDel="00344E22">
          <w:rPr>
            <w:rFonts w:ascii="Times New Roman" w:hAnsi="Times New Roman" w:cs="Times New Roman"/>
            <w:sz w:val="24"/>
            <w:szCs w:val="24"/>
          </w:rPr>
          <w:delText>bus</w:delText>
        </w:r>
      </w:del>
      <w:ins w:id="1409" w:author="Luyu Liu" w:date="2019-12-17T20:12:00Z">
        <w:r w:rsidR="00344E22">
          <w:rPr>
            <w:rFonts w:ascii="Times New Roman" w:hAnsi="Times New Roman" w:cs="Times New Roman"/>
            <w:sz w:val="24"/>
            <w:szCs w:val="24"/>
          </w:rPr>
          <w:t>desynchronize</w:t>
        </w:r>
      </w:ins>
      <w:ins w:id="1410" w:author="Luyu Liu" w:date="2019-12-17T19:46:00Z">
        <w:r w:rsidR="00377CE0">
          <w:rPr>
            <w:rFonts w:ascii="Times New Roman" w:hAnsi="Times New Roman" w:cs="Times New Roman"/>
            <w:sz w:val="24"/>
            <w:szCs w:val="24"/>
          </w:rPr>
          <w:t xml:space="preserve"> with longer walking time</w:t>
        </w:r>
      </w:ins>
      <w:r>
        <w:rPr>
          <w:rFonts w:ascii="Times New Roman" w:hAnsi="Times New Roman" w:cs="Times New Roman"/>
          <w:sz w:val="24"/>
          <w:szCs w:val="24"/>
        </w:rPr>
        <w:t xml:space="preserve">. </w:t>
      </w:r>
    </w:p>
    <w:p w14:paraId="5B7CD286" w14:textId="04F67940" w:rsidR="00A56F2C" w:rsidRDefault="007B087E" w:rsidP="00863093">
      <w:pPr>
        <w:spacing w:line="256" w:lineRule="auto"/>
        <w:ind w:firstLine="720"/>
        <w:jc w:val="both"/>
        <w:rPr>
          <w:rFonts w:ascii="Times New Roman" w:hAnsi="Times New Roman" w:cs="Times New Roman"/>
          <w:sz w:val="24"/>
          <w:szCs w:val="24"/>
        </w:rPr>
      </w:pPr>
      <w:commentRangeStart w:id="1411"/>
      <w:commentRangeStart w:id="1412"/>
      <w:r>
        <w:rPr>
          <w:rFonts w:ascii="Times New Roman" w:hAnsi="Times New Roman" w:cs="Times New Roman"/>
          <w:sz w:val="24"/>
          <w:szCs w:val="24"/>
        </w:rPr>
        <w:t>Interestingly, for the greedy strategy (</w:t>
      </w:r>
      <w:r w:rsidR="00613F2A">
        <w:rPr>
          <w:rFonts w:ascii="Times New Roman" w:hAnsi="Times New Roman" w:cs="Times New Roman"/>
          <w:sz w:val="24"/>
          <w:szCs w:val="24"/>
        </w:rPr>
        <w:t>GT</w:t>
      </w:r>
      <w:r>
        <w:rPr>
          <w:rFonts w:ascii="Times New Roman" w:hAnsi="Times New Roman" w:cs="Times New Roman"/>
          <w:sz w:val="24"/>
          <w:szCs w:val="24"/>
        </w:rPr>
        <w:t xml:space="preserve">), longer walking time lowers average waiting time since the </w:t>
      </w:r>
      <w:del w:id="1413" w:author="Luyu Liu" w:date="2019-12-17T19:46:00Z">
        <w:r w:rsidDel="0026611A">
          <w:rPr>
            <w:rFonts w:ascii="Times New Roman" w:hAnsi="Times New Roman" w:cs="Times New Roman"/>
            <w:sz w:val="24"/>
            <w:szCs w:val="24"/>
          </w:rPr>
          <w:delText>risk of missing a bus</w:delText>
        </w:r>
      </w:del>
      <w:ins w:id="1414" w:author="Luyu Liu" w:date="2019-12-17T19:46:00Z">
        <w:r w:rsidR="0026611A">
          <w:rPr>
            <w:rFonts w:ascii="Times New Roman" w:hAnsi="Times New Roman" w:cs="Times New Roman"/>
            <w:sz w:val="24"/>
            <w:szCs w:val="24"/>
          </w:rPr>
          <w:t>missed risk</w:t>
        </w:r>
      </w:ins>
      <w:r>
        <w:rPr>
          <w:rFonts w:ascii="Times New Roman" w:hAnsi="Times New Roman" w:cs="Times New Roman"/>
          <w:sz w:val="24"/>
          <w:szCs w:val="24"/>
        </w:rPr>
        <w:t xml:space="preserve"> decrea</w:t>
      </w:r>
      <w:r w:rsidR="00283D20">
        <w:rPr>
          <w:rFonts w:ascii="Times New Roman" w:hAnsi="Times New Roman" w:cs="Times New Roman"/>
          <w:sz w:val="24"/>
          <w:szCs w:val="24"/>
        </w:rPr>
        <w:t xml:space="preserve">ses with distance from a stop. </w:t>
      </w:r>
      <w:del w:id="1415" w:author="Luyu Liu" w:date="2019-12-17T19:08:00Z">
        <w:r w:rsidR="00283D20" w:rsidDel="000B5EDC">
          <w:rPr>
            <w:rFonts w:ascii="Times New Roman" w:hAnsi="Times New Roman" w:cs="Times New Roman"/>
            <w:sz w:val="24"/>
            <w:szCs w:val="24"/>
          </w:rPr>
          <w:delText xml:space="preserve">This is </w:delText>
        </w:r>
      </w:del>
      <w:del w:id="1416" w:author="Luyu Liu" w:date="2019-12-17T18:32:00Z">
        <w:r w:rsidR="009B7776" w:rsidDel="0044009C">
          <w:rPr>
            <w:rFonts w:ascii="Times New Roman" w:hAnsi="Times New Roman" w:cs="Times New Roman"/>
            <w:sz w:val="24"/>
            <w:szCs w:val="24"/>
          </w:rPr>
          <w:delText xml:space="preserve">because </w:delText>
        </w:r>
      </w:del>
      <w:ins w:id="1417" w:author="Luyu Liu" w:date="2019-12-17T19:08:00Z">
        <w:r w:rsidR="000B5EDC">
          <w:rPr>
            <w:rFonts w:ascii="Times New Roman" w:hAnsi="Times New Roman" w:cs="Times New Roman"/>
            <w:sz w:val="24"/>
            <w:szCs w:val="24"/>
          </w:rPr>
          <w:t>Similar</w:t>
        </w:r>
      </w:ins>
      <w:ins w:id="1418" w:author="Luyu Liu" w:date="2019-12-17T19:09:00Z">
        <w:r w:rsidR="000B5EDC">
          <w:rPr>
            <w:rFonts w:ascii="Times New Roman" w:hAnsi="Times New Roman" w:cs="Times New Roman"/>
            <w:sz w:val="24"/>
            <w:szCs w:val="24"/>
          </w:rPr>
          <w:t xml:space="preserve"> </w:t>
        </w:r>
      </w:ins>
      <w:ins w:id="1419" w:author="Luyu Liu" w:date="2019-12-17T19:08:00Z">
        <w:r w:rsidR="000B5EDC">
          <w:rPr>
            <w:rFonts w:ascii="Times New Roman" w:hAnsi="Times New Roman" w:cs="Times New Roman"/>
            <w:sz w:val="24"/>
            <w:szCs w:val="24"/>
          </w:rPr>
          <w:t xml:space="preserve">to </w:t>
        </w:r>
      </w:ins>
      <w:ins w:id="1420" w:author="Luyu Liu" w:date="2019-12-17T19:09:00Z">
        <w:r w:rsidR="000B5EDC">
          <w:rPr>
            <w:rFonts w:ascii="Times New Roman" w:hAnsi="Times New Roman" w:cs="Times New Roman"/>
            <w:sz w:val="24"/>
            <w:szCs w:val="24"/>
          </w:rPr>
          <w:t>PT</w:t>
        </w:r>
      </w:ins>
      <w:ins w:id="1421" w:author="Luyu Liu" w:date="2019-12-17T19:55:00Z">
        <w:r w:rsidR="00BE4A6A">
          <w:rPr>
            <w:rFonts w:ascii="Times New Roman" w:hAnsi="Times New Roman" w:cs="Times New Roman"/>
            <w:sz w:val="24"/>
            <w:szCs w:val="24"/>
          </w:rPr>
          <w:t>’s scenario</w:t>
        </w:r>
      </w:ins>
      <w:ins w:id="1422" w:author="Luyu Liu" w:date="2019-12-17T19:09:00Z">
        <w:r w:rsidR="000B5EDC">
          <w:rPr>
            <w:rFonts w:ascii="Times New Roman" w:hAnsi="Times New Roman" w:cs="Times New Roman"/>
            <w:sz w:val="24"/>
            <w:szCs w:val="24"/>
          </w:rPr>
          <w:t xml:space="preserve">, </w:t>
        </w:r>
      </w:ins>
      <w:ins w:id="1423" w:author="Luyu Liu" w:date="2019-12-17T20:05:00Z">
        <w:r w:rsidR="00991E33">
          <w:rPr>
            <w:rFonts w:ascii="Times New Roman" w:hAnsi="Times New Roman" w:cs="Times New Roman"/>
            <w:sz w:val="24"/>
            <w:szCs w:val="24"/>
          </w:rPr>
          <w:t xml:space="preserve">with </w:t>
        </w:r>
      </w:ins>
      <w:ins w:id="1424" w:author="Luyu Liu" w:date="2019-12-17T19:09:00Z">
        <w:r w:rsidR="000B5EDC">
          <w:rPr>
            <w:rFonts w:ascii="Times New Roman" w:hAnsi="Times New Roman" w:cs="Times New Roman"/>
            <w:sz w:val="24"/>
            <w:szCs w:val="24"/>
          </w:rPr>
          <w:t>longer walking time to the stop</w:t>
        </w:r>
      </w:ins>
      <w:ins w:id="1425" w:author="Luyu Liu" w:date="2019-12-17T19:47:00Z">
        <w:r w:rsidR="00D46DAC">
          <w:rPr>
            <w:rFonts w:ascii="Times New Roman" w:hAnsi="Times New Roman" w:cs="Times New Roman"/>
            <w:sz w:val="24"/>
            <w:szCs w:val="24"/>
          </w:rPr>
          <w:t xml:space="preserve">, </w:t>
        </w:r>
      </w:ins>
      <w:ins w:id="1426" w:author="Luyu Liu" w:date="2019-12-17T19:48:00Z">
        <w:r w:rsidR="005474C8">
          <w:rPr>
            <w:rFonts w:ascii="Times New Roman" w:hAnsi="Times New Roman" w:cs="Times New Roman"/>
            <w:sz w:val="24"/>
            <w:szCs w:val="24"/>
          </w:rPr>
          <w:t xml:space="preserve">the bus also has </w:t>
        </w:r>
      </w:ins>
      <w:ins w:id="1427" w:author="Luyu Liu" w:date="2019-12-17T19:56:00Z">
        <w:r w:rsidR="00BE4A6A">
          <w:rPr>
            <w:rFonts w:ascii="Times New Roman" w:hAnsi="Times New Roman" w:cs="Times New Roman"/>
            <w:sz w:val="24"/>
            <w:szCs w:val="24"/>
          </w:rPr>
          <w:t xml:space="preserve">a </w:t>
        </w:r>
      </w:ins>
      <w:ins w:id="1428" w:author="Luyu Liu" w:date="2019-12-17T19:48:00Z">
        <w:r w:rsidR="005474C8">
          <w:rPr>
            <w:rFonts w:ascii="Times New Roman" w:hAnsi="Times New Roman" w:cs="Times New Roman"/>
            <w:sz w:val="24"/>
            <w:szCs w:val="24"/>
          </w:rPr>
          <w:t xml:space="preserve">greater chance to </w:t>
        </w:r>
      </w:ins>
      <w:ins w:id="1429" w:author="Luyu Liu" w:date="2019-12-17T19:53:00Z">
        <w:r w:rsidR="005474C8">
          <w:rPr>
            <w:rFonts w:ascii="Times New Roman" w:hAnsi="Times New Roman" w:cs="Times New Roman"/>
            <w:sz w:val="24"/>
            <w:szCs w:val="24"/>
          </w:rPr>
          <w:t>gain</w:t>
        </w:r>
        <w:r w:rsidR="00190379">
          <w:rPr>
            <w:rFonts w:ascii="Times New Roman" w:hAnsi="Times New Roman" w:cs="Times New Roman"/>
            <w:sz w:val="24"/>
            <w:szCs w:val="24"/>
          </w:rPr>
          <w:t xml:space="preserve"> more</w:t>
        </w:r>
      </w:ins>
      <w:ins w:id="1430" w:author="Luyu Liu" w:date="2019-12-17T19:48:00Z">
        <w:r w:rsidR="005474C8">
          <w:rPr>
            <w:rFonts w:ascii="Times New Roman" w:hAnsi="Times New Roman" w:cs="Times New Roman"/>
            <w:sz w:val="24"/>
            <w:szCs w:val="24"/>
          </w:rPr>
          <w:t xml:space="preserve"> delay</w:t>
        </w:r>
      </w:ins>
      <w:ins w:id="1431" w:author="Luyu Liu" w:date="2019-12-17T19:53:00Z">
        <w:r w:rsidR="00181839">
          <w:rPr>
            <w:rFonts w:ascii="Times New Roman" w:hAnsi="Times New Roman" w:cs="Times New Roman"/>
            <w:sz w:val="24"/>
            <w:szCs w:val="24"/>
          </w:rPr>
          <w:t xml:space="preserve">; because </w:t>
        </w:r>
      </w:ins>
      <w:ins w:id="1432" w:author="Luyu Liu" w:date="2019-12-17T19:54:00Z">
        <w:r w:rsidR="00181839">
          <w:rPr>
            <w:rFonts w:ascii="Times New Roman" w:hAnsi="Times New Roman" w:cs="Times New Roman"/>
            <w:sz w:val="24"/>
            <w:szCs w:val="24"/>
          </w:rPr>
          <w:t xml:space="preserve">GT trips are highly desynchronized due </w:t>
        </w:r>
      </w:ins>
      <w:del w:id="1433" w:author="Luyu Liu" w:date="2019-12-17T19:54:00Z">
        <w:r w:rsidR="009B7776" w:rsidDel="00181839">
          <w:rPr>
            <w:rFonts w:ascii="Times New Roman" w:hAnsi="Times New Roman" w:cs="Times New Roman"/>
            <w:sz w:val="24"/>
            <w:szCs w:val="24"/>
          </w:rPr>
          <w:delText xml:space="preserve">most GT trips are </w:delText>
        </w:r>
        <w:r w:rsidR="00863093" w:rsidDel="00181839">
          <w:rPr>
            <w:rFonts w:ascii="Times New Roman" w:hAnsi="Times New Roman" w:cs="Times New Roman"/>
            <w:sz w:val="24"/>
            <w:szCs w:val="24"/>
          </w:rPr>
          <w:delText xml:space="preserve">desynchronized </w:delText>
        </w:r>
      </w:del>
      <w:del w:id="1434" w:author="Liu, Luyu" w:date="2019-12-08T23:05:00Z">
        <w:r w:rsidR="009B7776" w:rsidDel="001D5524">
          <w:rPr>
            <w:rFonts w:ascii="Times New Roman" w:hAnsi="Times New Roman" w:cs="Times New Roman"/>
            <w:sz w:val="24"/>
            <w:szCs w:val="24"/>
          </w:rPr>
          <w:delText>bec</w:delText>
        </w:r>
        <w:r w:rsidR="00EF48D1" w:rsidDel="001D5524">
          <w:rPr>
            <w:rFonts w:ascii="Times New Roman" w:hAnsi="Times New Roman" w:cs="Times New Roman"/>
            <w:sz w:val="24"/>
            <w:szCs w:val="24"/>
          </w:rPr>
          <w:delText>ause of</w:delText>
        </w:r>
      </w:del>
      <w:ins w:id="1435" w:author="Liu, Luyu" w:date="2019-12-08T23:05:00Z">
        <w:del w:id="1436" w:author="Luyu Liu" w:date="2019-12-17T19:54:00Z">
          <w:r w:rsidR="001D5524" w:rsidDel="00181839">
            <w:rPr>
              <w:rFonts w:ascii="Times New Roman" w:hAnsi="Times New Roman" w:cs="Times New Roman"/>
              <w:sz w:val="24"/>
              <w:szCs w:val="24"/>
            </w:rPr>
            <w:delText xml:space="preserve">due </w:delText>
          </w:r>
        </w:del>
        <w:r w:rsidR="001D5524">
          <w:rPr>
            <w:rFonts w:ascii="Times New Roman" w:hAnsi="Times New Roman" w:cs="Times New Roman"/>
            <w:sz w:val="24"/>
            <w:szCs w:val="24"/>
          </w:rPr>
          <w:t>to</w:t>
        </w:r>
      </w:ins>
      <w:r w:rsidR="00EF48D1">
        <w:rPr>
          <w:rFonts w:ascii="Times New Roman" w:hAnsi="Times New Roman" w:cs="Times New Roman"/>
          <w:sz w:val="24"/>
          <w:szCs w:val="24"/>
        </w:rPr>
        <w:t xml:space="preserve"> a small reclaimed/</w:t>
      </w:r>
      <w:r w:rsidR="009B7776">
        <w:rPr>
          <w:rFonts w:ascii="Times New Roman" w:hAnsi="Times New Roman" w:cs="Times New Roman"/>
          <w:sz w:val="24"/>
          <w:szCs w:val="24"/>
        </w:rPr>
        <w:t>discontinuity delay</w:t>
      </w:r>
      <w:del w:id="1437" w:author="Luyu Liu" w:date="2019-12-17T19:54:00Z">
        <w:r w:rsidR="009B7776" w:rsidDel="0051021A">
          <w:rPr>
            <w:rFonts w:ascii="Times New Roman" w:hAnsi="Times New Roman" w:cs="Times New Roman"/>
            <w:sz w:val="24"/>
            <w:szCs w:val="24"/>
          </w:rPr>
          <w:delText>; if the bus is moreover delayed during the walking time</w:delText>
        </w:r>
      </w:del>
      <w:ins w:id="1438" w:author="Luyu Liu" w:date="2019-12-17T19:54:00Z">
        <w:r w:rsidR="0051021A">
          <w:rPr>
            <w:rFonts w:ascii="Times New Roman" w:hAnsi="Times New Roman" w:cs="Times New Roman"/>
            <w:sz w:val="24"/>
            <w:szCs w:val="24"/>
          </w:rPr>
          <w:t>, the gained delay</w:t>
        </w:r>
      </w:ins>
      <w:del w:id="1439" w:author="Luyu Liu" w:date="2019-12-17T19:55:00Z">
        <w:r w:rsidR="009B7776" w:rsidDel="0051021A">
          <w:rPr>
            <w:rFonts w:ascii="Times New Roman" w:hAnsi="Times New Roman" w:cs="Times New Roman"/>
            <w:sz w:val="24"/>
            <w:szCs w:val="24"/>
          </w:rPr>
          <w:delText>, some desynchronized</w:delText>
        </w:r>
        <w:r w:rsidR="004B0C44" w:rsidDel="0051021A">
          <w:rPr>
            <w:rFonts w:ascii="Times New Roman" w:hAnsi="Times New Roman" w:cs="Times New Roman"/>
            <w:sz w:val="24"/>
            <w:szCs w:val="24"/>
          </w:rPr>
          <w:delText xml:space="preserve"> </w:delText>
        </w:r>
        <w:r w:rsidR="00106F95" w:rsidDel="0051021A">
          <w:rPr>
            <w:rFonts w:ascii="Times New Roman" w:hAnsi="Times New Roman" w:cs="Times New Roman"/>
            <w:sz w:val="24"/>
            <w:szCs w:val="24"/>
          </w:rPr>
          <w:delText xml:space="preserve">trips </w:delText>
        </w:r>
        <w:r w:rsidR="009B7776" w:rsidDel="0051021A">
          <w:rPr>
            <w:rFonts w:ascii="Times New Roman" w:hAnsi="Times New Roman" w:cs="Times New Roman"/>
            <w:sz w:val="24"/>
            <w:szCs w:val="24"/>
          </w:rPr>
          <w:delText xml:space="preserve">will synchronize again because the delay will </w:delText>
        </w:r>
      </w:del>
      <w:ins w:id="1440" w:author="Luyu Liu" w:date="2019-12-17T19:55:00Z">
        <w:r w:rsidR="0051021A">
          <w:rPr>
            <w:rFonts w:ascii="Times New Roman" w:hAnsi="Times New Roman" w:cs="Times New Roman"/>
            <w:sz w:val="24"/>
            <w:szCs w:val="24"/>
          </w:rPr>
          <w:t xml:space="preserve"> can </w:t>
        </w:r>
      </w:ins>
      <w:r w:rsidR="009B7776">
        <w:rPr>
          <w:rFonts w:ascii="Times New Roman" w:hAnsi="Times New Roman" w:cs="Times New Roman"/>
          <w:sz w:val="24"/>
          <w:szCs w:val="24"/>
        </w:rPr>
        <w:t>offset the reclaimed/discontinuity dela</w:t>
      </w:r>
      <w:r w:rsidR="007B4D4D">
        <w:rPr>
          <w:rFonts w:ascii="Times New Roman" w:hAnsi="Times New Roman" w:cs="Times New Roman"/>
          <w:sz w:val="24"/>
          <w:szCs w:val="24"/>
        </w:rPr>
        <w:t>y</w:t>
      </w:r>
      <w:ins w:id="1441" w:author="Luyu Liu" w:date="2019-12-17T22:48:00Z">
        <w:r w:rsidR="000C58CC">
          <w:rPr>
            <w:rFonts w:ascii="Times New Roman" w:hAnsi="Times New Roman" w:cs="Times New Roman"/>
            <w:sz w:val="24"/>
            <w:szCs w:val="24"/>
          </w:rPr>
          <w:t>, which plays a similar role as the insurance buffer</w:t>
        </w:r>
      </w:ins>
      <w:r w:rsidR="007B4D4D">
        <w:rPr>
          <w:rFonts w:ascii="Times New Roman" w:hAnsi="Times New Roman" w:cs="Times New Roman"/>
          <w:sz w:val="24"/>
          <w:szCs w:val="24"/>
        </w:rPr>
        <w:t xml:space="preserve">. </w:t>
      </w:r>
      <w:r w:rsidR="00863093">
        <w:rPr>
          <w:rFonts w:ascii="Times New Roman" w:hAnsi="Times New Roman" w:cs="Times New Roman"/>
          <w:sz w:val="24"/>
          <w:szCs w:val="24"/>
        </w:rPr>
        <w:t xml:space="preserve">Therefore, </w:t>
      </w:r>
      <w:del w:id="1442" w:author="Luyu Liu" w:date="2019-12-17T20:12:00Z">
        <w:r w:rsidR="00863093" w:rsidDel="009A118E">
          <w:rPr>
            <w:rFonts w:ascii="Times New Roman" w:hAnsi="Times New Roman" w:cs="Times New Roman"/>
            <w:sz w:val="24"/>
            <w:szCs w:val="24"/>
          </w:rPr>
          <w:delText xml:space="preserve">during the longer walking time to the stop, the bus could be also more likely to delay more, making </w:delText>
        </w:r>
      </w:del>
      <w:r w:rsidR="00863093">
        <w:rPr>
          <w:rFonts w:ascii="Times New Roman" w:hAnsi="Times New Roman" w:cs="Times New Roman"/>
          <w:sz w:val="24"/>
          <w:szCs w:val="24"/>
        </w:rPr>
        <w:t>GT users</w:t>
      </w:r>
      <w:ins w:id="1443" w:author="Luyu Liu" w:date="2019-12-17T20:12:00Z">
        <w:r w:rsidR="009A118E">
          <w:rPr>
            <w:rFonts w:ascii="Times New Roman" w:hAnsi="Times New Roman" w:cs="Times New Roman"/>
            <w:sz w:val="24"/>
            <w:szCs w:val="24"/>
          </w:rPr>
          <w:t xml:space="preserve"> have a greater chance to</w:t>
        </w:r>
      </w:ins>
      <w:r w:rsidR="00863093">
        <w:rPr>
          <w:rFonts w:ascii="Times New Roman" w:hAnsi="Times New Roman" w:cs="Times New Roman"/>
          <w:sz w:val="24"/>
          <w:szCs w:val="24"/>
        </w:rPr>
        <w:t xml:space="preserve"> </w:t>
      </w:r>
      <w:r w:rsidR="0040687A">
        <w:rPr>
          <w:rFonts w:ascii="Times New Roman" w:hAnsi="Times New Roman" w:cs="Times New Roman"/>
          <w:sz w:val="24"/>
          <w:szCs w:val="24"/>
        </w:rPr>
        <w:t xml:space="preserve">resynchronize </w:t>
      </w:r>
      <w:del w:id="1444" w:author="Luyu Liu" w:date="2019-12-17T20:12:00Z">
        <w:r w:rsidR="0040687A" w:rsidDel="00344E22">
          <w:rPr>
            <w:rFonts w:ascii="Times New Roman" w:hAnsi="Times New Roman" w:cs="Times New Roman"/>
            <w:sz w:val="24"/>
            <w:szCs w:val="24"/>
          </w:rPr>
          <w:delText xml:space="preserve">with the </w:delText>
        </w:r>
        <w:r w:rsidR="0040687A" w:rsidDel="009A118E">
          <w:rPr>
            <w:rFonts w:ascii="Times New Roman" w:hAnsi="Times New Roman" w:cs="Times New Roman"/>
            <w:sz w:val="24"/>
            <w:szCs w:val="24"/>
          </w:rPr>
          <w:delText xml:space="preserve">target </w:delText>
        </w:r>
        <w:r w:rsidR="0040687A" w:rsidDel="00344E22">
          <w:rPr>
            <w:rFonts w:ascii="Times New Roman" w:hAnsi="Times New Roman" w:cs="Times New Roman"/>
            <w:sz w:val="24"/>
            <w:szCs w:val="24"/>
          </w:rPr>
          <w:delText>bus</w:delText>
        </w:r>
      </w:del>
      <w:ins w:id="1445" w:author="Luyu Liu" w:date="2019-12-17T20:12:00Z">
        <w:r w:rsidR="009A118E">
          <w:rPr>
            <w:rFonts w:ascii="Times New Roman" w:hAnsi="Times New Roman" w:cs="Times New Roman"/>
            <w:sz w:val="24"/>
            <w:szCs w:val="24"/>
          </w:rPr>
          <w:t>with longer walking time</w:t>
        </w:r>
      </w:ins>
      <w:r w:rsidR="0040687A">
        <w:rPr>
          <w:rFonts w:ascii="Times New Roman" w:hAnsi="Times New Roman" w:cs="Times New Roman"/>
          <w:sz w:val="24"/>
          <w:szCs w:val="24"/>
        </w:rPr>
        <w:t xml:space="preserve">. </w:t>
      </w:r>
      <w:commentRangeEnd w:id="1411"/>
      <w:r w:rsidR="00AC37E5">
        <w:rPr>
          <w:rStyle w:val="CommentReference"/>
        </w:rPr>
        <w:commentReference w:id="1411"/>
      </w:r>
      <w:commentRangeEnd w:id="1412"/>
      <w:r w:rsidR="00BB1A42">
        <w:rPr>
          <w:rStyle w:val="CommentReference"/>
        </w:rPr>
        <w:commentReference w:id="1412"/>
      </w:r>
    </w:p>
    <w:p w14:paraId="46FE4387" w14:textId="45057831" w:rsidR="00613F2A" w:rsidRPr="00A56F2C" w:rsidRDefault="0040687A" w:rsidP="00A56F2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In conclusion,</w:t>
      </w:r>
      <w:r w:rsidR="00A56F2C">
        <w:rPr>
          <w:rFonts w:ascii="Times New Roman" w:hAnsi="Times New Roman" w:cs="Times New Roman"/>
          <w:sz w:val="24"/>
          <w:szCs w:val="24"/>
        </w:rPr>
        <w:t xml:space="preserve"> </w:t>
      </w:r>
      <w:ins w:id="1446" w:author="Luyu Liu" w:date="2019-12-17T20:00:00Z">
        <w:r w:rsidR="006F272D">
          <w:rPr>
            <w:rFonts w:ascii="Times New Roman" w:hAnsi="Times New Roman" w:cs="Times New Roman"/>
            <w:sz w:val="24"/>
            <w:szCs w:val="24"/>
          </w:rPr>
          <w:t xml:space="preserve">with </w:t>
        </w:r>
      </w:ins>
      <w:r w:rsidR="001D489C">
        <w:rPr>
          <w:rFonts w:ascii="Times New Roman" w:hAnsi="Times New Roman" w:cs="Times New Roman"/>
          <w:sz w:val="24"/>
          <w:szCs w:val="24"/>
        </w:rPr>
        <w:t>l</w:t>
      </w:r>
      <w:r>
        <w:rPr>
          <w:rFonts w:ascii="Times New Roman" w:hAnsi="Times New Roman" w:cs="Times New Roman"/>
          <w:sz w:val="24"/>
          <w:szCs w:val="24"/>
        </w:rPr>
        <w:t>onger walking distance/time</w:t>
      </w:r>
      <w:ins w:id="1447" w:author="Luyu Liu" w:date="2019-12-17T20:00:00Z">
        <w:r w:rsidR="006F272D">
          <w:rPr>
            <w:rFonts w:ascii="Times New Roman" w:hAnsi="Times New Roman" w:cs="Times New Roman"/>
            <w:sz w:val="24"/>
            <w:szCs w:val="24"/>
          </w:rPr>
          <w:t>, the chance of reclaiming an</w:t>
        </w:r>
      </w:ins>
      <w:ins w:id="1448" w:author="Luyu Liu" w:date="2019-12-17T20:01:00Z">
        <w:r w:rsidR="006F272D">
          <w:rPr>
            <w:rFonts w:ascii="Times New Roman" w:hAnsi="Times New Roman" w:cs="Times New Roman"/>
            <w:sz w:val="24"/>
            <w:szCs w:val="24"/>
          </w:rPr>
          <w:t xml:space="preserve">d gaining delay will simultaneously increase while the chance of </w:t>
        </w:r>
      </w:ins>
      <w:ins w:id="1449" w:author="Luyu Liu" w:date="2019-12-17T20:30:00Z">
        <w:r w:rsidR="00901273">
          <w:rPr>
            <w:rFonts w:ascii="Times New Roman" w:hAnsi="Times New Roman" w:cs="Times New Roman"/>
            <w:sz w:val="24"/>
            <w:szCs w:val="24"/>
          </w:rPr>
          <w:t>maintaining</w:t>
        </w:r>
      </w:ins>
      <w:ins w:id="1450" w:author="Luyu Liu" w:date="2019-12-17T20:01:00Z">
        <w:r w:rsidR="006F272D">
          <w:rPr>
            <w:rFonts w:ascii="Times New Roman" w:hAnsi="Times New Roman" w:cs="Times New Roman"/>
            <w:sz w:val="24"/>
            <w:szCs w:val="24"/>
          </w:rPr>
          <w:t xml:space="preserve"> </w:t>
        </w:r>
      </w:ins>
      <w:ins w:id="1451" w:author="Luyu Liu" w:date="2019-12-17T20:02:00Z">
        <w:r w:rsidR="006F272D">
          <w:rPr>
            <w:rFonts w:ascii="Times New Roman" w:hAnsi="Times New Roman" w:cs="Times New Roman"/>
            <w:sz w:val="24"/>
            <w:szCs w:val="24"/>
          </w:rPr>
          <w:t xml:space="preserve">delay of the same value will </w:t>
        </w:r>
        <w:r w:rsidR="006F272D">
          <w:rPr>
            <w:rFonts w:ascii="Times New Roman" w:hAnsi="Times New Roman" w:cs="Times New Roman"/>
            <w:sz w:val="24"/>
            <w:szCs w:val="24"/>
          </w:rPr>
          <w:lastRenderedPageBreak/>
          <w:t>decrease.</w:t>
        </w:r>
      </w:ins>
      <w:r>
        <w:rPr>
          <w:rFonts w:ascii="Times New Roman" w:hAnsi="Times New Roman" w:cs="Times New Roman"/>
          <w:sz w:val="24"/>
          <w:szCs w:val="24"/>
        </w:rPr>
        <w:t xml:space="preserve"> </w:t>
      </w:r>
      <w:del w:id="1452" w:author="Luyu Liu" w:date="2019-12-17T20:02:00Z">
        <w:r w:rsidDel="006F272D">
          <w:rPr>
            <w:rFonts w:ascii="Times New Roman" w:hAnsi="Times New Roman" w:cs="Times New Roman"/>
            <w:sz w:val="24"/>
            <w:szCs w:val="24"/>
          </w:rPr>
          <w:delText xml:space="preserve">will destabilize the synchronization process in </w:delText>
        </w:r>
        <w:r w:rsidR="00272D44" w:rsidDel="006F272D">
          <w:rPr>
            <w:rFonts w:ascii="Times New Roman" w:hAnsi="Times New Roman" w:cs="Times New Roman"/>
            <w:sz w:val="24"/>
            <w:szCs w:val="24"/>
          </w:rPr>
          <w:delText>two</w:delText>
        </w:r>
        <w:r w:rsidDel="006F272D">
          <w:rPr>
            <w:rFonts w:ascii="Times New Roman" w:hAnsi="Times New Roman" w:cs="Times New Roman"/>
            <w:sz w:val="24"/>
            <w:szCs w:val="24"/>
          </w:rPr>
          <w:delText xml:space="preserve"> </w:delText>
        </w:r>
        <w:r w:rsidRPr="00F208B5" w:rsidDel="006F272D">
          <w:rPr>
            <w:rFonts w:ascii="Times New Roman" w:hAnsi="Times New Roman" w:cs="Times New Roman"/>
            <w:i/>
            <w:sz w:val="24"/>
            <w:szCs w:val="24"/>
          </w:rPr>
          <w:delText>directions</w:delText>
        </w:r>
        <w:r w:rsidDel="006F272D">
          <w:rPr>
            <w:rFonts w:ascii="Times New Roman" w:hAnsi="Times New Roman" w:cs="Times New Roman"/>
            <w:sz w:val="24"/>
            <w:szCs w:val="24"/>
          </w:rPr>
          <w:delText>, namely more delay or less delay during the walking process</w:delText>
        </w:r>
        <w:r w:rsidR="00764E49" w:rsidDel="006F272D">
          <w:rPr>
            <w:rFonts w:ascii="Times New Roman" w:hAnsi="Times New Roman" w:cs="Times New Roman"/>
            <w:sz w:val="24"/>
            <w:szCs w:val="24"/>
          </w:rPr>
          <w:delText>.</w:delText>
        </w:r>
        <w:r w:rsidDel="006F272D">
          <w:rPr>
            <w:rFonts w:ascii="Times New Roman" w:hAnsi="Times New Roman" w:cs="Times New Roman"/>
            <w:sz w:val="24"/>
            <w:szCs w:val="24"/>
          </w:rPr>
          <w:delText xml:space="preserve"> </w:delText>
        </w:r>
      </w:del>
      <w:r w:rsidR="001D489C">
        <w:rPr>
          <w:rFonts w:ascii="Times New Roman" w:hAnsi="Times New Roman" w:cs="Times New Roman"/>
          <w:sz w:val="24"/>
          <w:szCs w:val="24"/>
        </w:rPr>
        <w:t>PT and GT are the two polar of RTI-based TPSs</w:t>
      </w:r>
      <w:ins w:id="1453" w:author="Luyu Liu" w:date="2019-12-17T20:34:00Z">
        <w:r w:rsidR="00B62BAD">
          <w:rPr>
            <w:rFonts w:ascii="Times New Roman" w:hAnsi="Times New Roman" w:cs="Times New Roman"/>
            <w:sz w:val="24"/>
            <w:szCs w:val="24"/>
          </w:rPr>
          <w:t xml:space="preserve"> and their performance will converge with longer walkin</w:t>
        </w:r>
        <w:r w:rsidR="00F4778C">
          <w:rPr>
            <w:rFonts w:ascii="Times New Roman" w:hAnsi="Times New Roman" w:cs="Times New Roman"/>
            <w:sz w:val="24"/>
            <w:szCs w:val="24"/>
          </w:rPr>
          <w:t>g</w:t>
        </w:r>
        <w:r w:rsidR="00B62BAD">
          <w:rPr>
            <w:rFonts w:ascii="Times New Roman" w:hAnsi="Times New Roman" w:cs="Times New Roman"/>
            <w:sz w:val="24"/>
            <w:szCs w:val="24"/>
          </w:rPr>
          <w:t xml:space="preserve"> time</w:t>
        </w:r>
      </w:ins>
      <w:ins w:id="1454" w:author="Luyu Liu" w:date="2019-12-17T20:31:00Z">
        <w:r w:rsidR="00EC12F2">
          <w:rPr>
            <w:rFonts w:ascii="Times New Roman" w:hAnsi="Times New Roman" w:cs="Times New Roman"/>
            <w:sz w:val="24"/>
            <w:szCs w:val="24"/>
          </w:rPr>
          <w:t>:</w:t>
        </w:r>
      </w:ins>
      <w:ins w:id="1455" w:author="Liu, Luyu" w:date="2019-12-08T23:06:00Z">
        <w:del w:id="1456" w:author="Luyu Liu" w:date="2019-12-17T20:13:00Z">
          <w:r w:rsidR="00665C1E" w:rsidDel="00344E22">
            <w:rPr>
              <w:rFonts w:ascii="Times New Roman" w:hAnsi="Times New Roman" w:cs="Times New Roman"/>
              <w:sz w:val="24"/>
              <w:szCs w:val="24"/>
            </w:rPr>
            <w:delText>: PT</w:delText>
          </w:r>
        </w:del>
      </w:ins>
      <w:del w:id="1457" w:author="Luyu Liu" w:date="2019-12-17T20:13:00Z">
        <w:r w:rsidR="00E845D3" w:rsidDel="00344E22">
          <w:rPr>
            <w:rFonts w:ascii="Times New Roman" w:hAnsi="Times New Roman" w:cs="Times New Roman"/>
            <w:sz w:val="24"/>
            <w:szCs w:val="24"/>
          </w:rPr>
          <w:delText xml:space="preserve"> with the </w:delText>
        </w:r>
        <w:r w:rsidR="00272D44" w:rsidDel="00344E22">
          <w:rPr>
            <w:rFonts w:ascii="Times New Roman" w:hAnsi="Times New Roman" w:cs="Times New Roman"/>
            <w:sz w:val="24"/>
            <w:szCs w:val="24"/>
          </w:rPr>
          <w:delText>highest</w:delText>
        </w:r>
      </w:del>
      <w:ins w:id="1458" w:author="Liu, Luyu" w:date="2019-12-08T23:06:00Z">
        <w:del w:id="1459" w:author="Luyu Liu" w:date="2019-12-17T20:13:00Z">
          <w:r w:rsidR="00665C1E" w:rsidDel="00344E22">
            <w:rPr>
              <w:rFonts w:ascii="Times New Roman" w:hAnsi="Times New Roman" w:cs="Times New Roman"/>
              <w:sz w:val="24"/>
              <w:szCs w:val="24"/>
            </w:rPr>
            <w:delText xml:space="preserve"> and </w:delText>
          </w:r>
        </w:del>
      </w:ins>
      <w:del w:id="1460" w:author="Luyu Liu" w:date="2019-12-17T20:13:00Z">
        <w:r w:rsidR="00272D44" w:rsidDel="00344E22">
          <w:rPr>
            <w:rFonts w:ascii="Times New Roman" w:hAnsi="Times New Roman" w:cs="Times New Roman"/>
            <w:sz w:val="24"/>
            <w:szCs w:val="24"/>
          </w:rPr>
          <w:delText>/</w:delText>
        </w:r>
      </w:del>
      <w:ins w:id="1461" w:author="Liu, Luyu" w:date="2019-12-08T23:06:00Z">
        <w:del w:id="1462" w:author="Luyu Liu" w:date="2019-12-17T20:13:00Z">
          <w:r w:rsidR="00665C1E" w:rsidDel="00344E22">
            <w:rPr>
              <w:rFonts w:ascii="Times New Roman" w:hAnsi="Times New Roman" w:cs="Times New Roman"/>
              <w:sz w:val="24"/>
              <w:szCs w:val="24"/>
            </w:rPr>
            <w:delText xml:space="preserve">GT with the </w:delText>
          </w:r>
        </w:del>
      </w:ins>
      <w:del w:id="1463" w:author="Luyu Liu" w:date="2019-12-17T20:13:00Z">
        <w:r w:rsidR="00E845D3" w:rsidDel="00344E22">
          <w:rPr>
            <w:rFonts w:ascii="Times New Roman" w:hAnsi="Times New Roman" w:cs="Times New Roman"/>
            <w:sz w:val="24"/>
            <w:szCs w:val="24"/>
          </w:rPr>
          <w:delText>lowest missed risk</w:delText>
        </w:r>
        <w:r w:rsidR="001D489C" w:rsidDel="00344E22">
          <w:rPr>
            <w:rFonts w:ascii="Times New Roman" w:hAnsi="Times New Roman" w:cs="Times New Roman"/>
            <w:sz w:val="24"/>
            <w:szCs w:val="24"/>
          </w:rPr>
          <w:delText>:</w:delText>
        </w:r>
      </w:del>
      <w:ins w:id="1464" w:author="Liu, Luyu" w:date="2019-12-08T23:06:00Z">
        <w:del w:id="1465" w:author="Luyu Liu" w:date="2019-12-17T20:13:00Z">
          <w:r w:rsidR="00665C1E" w:rsidDel="00344E22">
            <w:rPr>
              <w:rFonts w:ascii="Times New Roman" w:hAnsi="Times New Roman" w:cs="Times New Roman"/>
              <w:sz w:val="24"/>
              <w:szCs w:val="24"/>
            </w:rPr>
            <w:delText>.</w:delText>
          </w:r>
        </w:del>
      </w:ins>
      <w:del w:id="1466" w:author="Luyu Liu" w:date="2019-12-17T20:13:00Z">
        <w:r w:rsidR="001D489C" w:rsidDel="00344E22">
          <w:rPr>
            <w:rFonts w:ascii="Times New Roman" w:hAnsi="Times New Roman" w:cs="Times New Roman"/>
            <w:sz w:val="24"/>
            <w:szCs w:val="24"/>
          </w:rPr>
          <w:delText xml:space="preserve"> t</w:delText>
        </w:r>
      </w:del>
      <w:ins w:id="1467" w:author="Liu, Luyu" w:date="2019-12-08T23:06:00Z">
        <w:del w:id="1468" w:author="Luyu Liu" w:date="2019-12-17T20:13:00Z">
          <w:r w:rsidR="00665C1E" w:rsidDel="00344E22">
            <w:rPr>
              <w:rFonts w:ascii="Times New Roman" w:hAnsi="Times New Roman" w:cs="Times New Roman"/>
              <w:sz w:val="24"/>
              <w:szCs w:val="24"/>
            </w:rPr>
            <w:delText>T</w:delText>
          </w:r>
        </w:del>
      </w:ins>
      <w:del w:id="1469" w:author="Luyu Liu" w:date="2019-12-17T20:13:00Z">
        <w:r w:rsidR="001D489C" w:rsidDel="00344E22">
          <w:rPr>
            <w:rFonts w:ascii="Times New Roman" w:hAnsi="Times New Roman" w:cs="Times New Roman"/>
            <w:sz w:val="24"/>
            <w:szCs w:val="24"/>
          </w:rPr>
          <w:delText xml:space="preserve">hey are both unstable and sensitive to only one </w:delText>
        </w:r>
        <w:r w:rsidR="007631AA" w:rsidRPr="00F208B5" w:rsidDel="00344E22">
          <w:rPr>
            <w:rFonts w:ascii="Times New Roman" w:hAnsi="Times New Roman" w:cs="Times New Roman"/>
            <w:i/>
            <w:sz w:val="24"/>
            <w:szCs w:val="24"/>
          </w:rPr>
          <w:delText>direction</w:delText>
        </w:r>
        <w:r w:rsidR="001D489C" w:rsidDel="00344E22">
          <w:rPr>
            <w:rFonts w:ascii="Times New Roman" w:hAnsi="Times New Roman" w:cs="Times New Roman"/>
            <w:sz w:val="24"/>
            <w:szCs w:val="24"/>
          </w:rPr>
          <w:delText xml:space="preserve">. </w:delText>
        </w:r>
        <w:r w:rsidR="00764E49" w:rsidDel="00344E22">
          <w:rPr>
            <w:rFonts w:ascii="Times New Roman" w:hAnsi="Times New Roman" w:cs="Times New Roman"/>
            <w:sz w:val="24"/>
            <w:szCs w:val="24"/>
          </w:rPr>
          <w:delText>D</w:delText>
        </w:r>
        <w:r w:rsidDel="00344E22">
          <w:rPr>
            <w:rFonts w:ascii="Times New Roman" w:hAnsi="Times New Roman" w:cs="Times New Roman"/>
            <w:sz w:val="24"/>
            <w:szCs w:val="24"/>
          </w:rPr>
          <w:delText xml:space="preserve">epending on </w:delText>
        </w:r>
        <w:r w:rsidR="00C905DE" w:rsidDel="00344E22">
          <w:rPr>
            <w:rFonts w:ascii="Times New Roman" w:hAnsi="Times New Roman" w:cs="Times New Roman"/>
            <w:sz w:val="24"/>
            <w:szCs w:val="24"/>
          </w:rPr>
          <w:delText>their corresponding</w:delText>
        </w:r>
        <w:r w:rsidR="00206F34" w:rsidDel="00344E22">
          <w:rPr>
            <w:rFonts w:ascii="Times New Roman" w:hAnsi="Times New Roman" w:cs="Times New Roman"/>
            <w:sz w:val="24"/>
            <w:szCs w:val="24"/>
          </w:rPr>
          <w:delText xml:space="preserve"> sensitivity</w:delText>
        </w:r>
        <w:r w:rsidDel="00344E22">
          <w:rPr>
            <w:rFonts w:ascii="Times New Roman" w:hAnsi="Times New Roman" w:cs="Times New Roman"/>
            <w:sz w:val="24"/>
            <w:szCs w:val="24"/>
          </w:rPr>
          <w:delText xml:space="preserve">, </w:delText>
        </w:r>
        <w:r w:rsidR="00764E49" w:rsidDel="00344E22">
          <w:rPr>
            <w:rFonts w:ascii="Times New Roman" w:hAnsi="Times New Roman" w:cs="Times New Roman"/>
            <w:sz w:val="24"/>
            <w:szCs w:val="24"/>
          </w:rPr>
          <w:delText>their performance will converge</w:delText>
        </w:r>
        <w:r w:rsidR="009C1C2E" w:rsidDel="00344E22">
          <w:rPr>
            <w:rFonts w:ascii="Times New Roman" w:hAnsi="Times New Roman" w:cs="Times New Roman"/>
            <w:sz w:val="24"/>
            <w:szCs w:val="24"/>
          </w:rPr>
          <w:delText xml:space="preserve"> towards the stable status</w:delText>
        </w:r>
      </w:del>
      <w:ins w:id="1470" w:author="Liu, Luyu" w:date="2019-12-08T23:07:00Z">
        <w:del w:id="1471" w:author="Luyu Liu" w:date="2019-12-17T20:13:00Z">
          <w:r w:rsidR="00FD0487" w:rsidDel="00344E22">
            <w:rPr>
              <w:rFonts w:ascii="Times New Roman" w:hAnsi="Times New Roman" w:cs="Times New Roman"/>
              <w:sz w:val="24"/>
              <w:szCs w:val="24"/>
            </w:rPr>
            <w:delText>the center</w:delText>
          </w:r>
        </w:del>
      </w:ins>
      <w:del w:id="1472" w:author="Luyu Liu" w:date="2019-12-17T20:13:00Z">
        <w:r w:rsidR="00764E49" w:rsidDel="00344E22">
          <w:rPr>
            <w:rFonts w:ascii="Times New Roman" w:hAnsi="Times New Roman" w:cs="Times New Roman"/>
            <w:sz w:val="24"/>
            <w:szCs w:val="24"/>
          </w:rPr>
          <w:delText>: the good one (PT</w:delText>
        </w:r>
        <w:r w:rsidR="00A56F2C" w:rsidDel="00344E22">
          <w:rPr>
            <w:rFonts w:ascii="Times New Roman" w:hAnsi="Times New Roman" w:cs="Times New Roman"/>
            <w:sz w:val="24"/>
            <w:szCs w:val="24"/>
          </w:rPr>
          <w:delText xml:space="preserve">) </w:delText>
        </w:r>
        <w:r w:rsidR="00764E49" w:rsidDel="00344E22">
          <w:rPr>
            <w:rFonts w:ascii="Times New Roman" w:hAnsi="Times New Roman" w:cs="Times New Roman"/>
            <w:sz w:val="24"/>
            <w:szCs w:val="24"/>
          </w:rPr>
          <w:delText>will become worse, while the bad one (GT) will become better.</w:delText>
        </w:r>
        <w:commentRangeEnd w:id="1374"/>
        <w:r w:rsidR="00A56F2C" w:rsidDel="00344E22">
          <w:rPr>
            <w:rStyle w:val="CommentReference"/>
          </w:rPr>
          <w:commentReference w:id="1374"/>
        </w:r>
        <w:commentRangeEnd w:id="1375"/>
        <w:r w:rsidR="00AC37E5" w:rsidDel="00344E22">
          <w:rPr>
            <w:rStyle w:val="CommentReference"/>
          </w:rPr>
          <w:commentReference w:id="1375"/>
        </w:r>
      </w:del>
      <w:ins w:id="1473" w:author="Luyu Liu" w:date="2019-12-17T20:32:00Z">
        <w:r w:rsidR="00EC12F2">
          <w:rPr>
            <w:rFonts w:ascii="Times New Roman" w:hAnsi="Times New Roman" w:cs="Times New Roman"/>
            <w:sz w:val="24"/>
            <w:szCs w:val="24"/>
          </w:rPr>
          <w:t xml:space="preserve"> </w:t>
        </w:r>
      </w:ins>
      <w:ins w:id="1474" w:author="Luyu Liu" w:date="2019-12-17T20:33:00Z">
        <w:r w:rsidR="004A112A">
          <w:rPr>
            <w:rFonts w:ascii="Times New Roman" w:hAnsi="Times New Roman" w:cs="Times New Roman"/>
            <w:sz w:val="24"/>
            <w:szCs w:val="24"/>
          </w:rPr>
          <w:t xml:space="preserve">highly synchronized </w:t>
        </w:r>
      </w:ins>
      <w:ins w:id="1475" w:author="Luyu Liu" w:date="2019-12-17T20:32:00Z">
        <w:r w:rsidR="00EC12F2">
          <w:rPr>
            <w:rFonts w:ascii="Times New Roman" w:hAnsi="Times New Roman" w:cs="Times New Roman"/>
            <w:sz w:val="24"/>
            <w:szCs w:val="24"/>
          </w:rPr>
          <w:t>PT</w:t>
        </w:r>
      </w:ins>
      <w:ins w:id="1476" w:author="Luyu Liu" w:date="2019-12-17T20:13:00Z">
        <w:r w:rsidR="00344E22">
          <w:rPr>
            <w:rFonts w:ascii="Times New Roman" w:hAnsi="Times New Roman" w:cs="Times New Roman"/>
            <w:sz w:val="24"/>
            <w:szCs w:val="24"/>
          </w:rPr>
          <w:t xml:space="preserve"> </w:t>
        </w:r>
      </w:ins>
      <w:ins w:id="1477" w:author="Luyu Liu" w:date="2019-12-17T20:32:00Z">
        <w:r w:rsidR="00EC12F2">
          <w:rPr>
            <w:rFonts w:ascii="Times New Roman" w:hAnsi="Times New Roman" w:cs="Times New Roman"/>
            <w:sz w:val="24"/>
            <w:szCs w:val="24"/>
          </w:rPr>
          <w:t>is</w:t>
        </w:r>
      </w:ins>
      <w:ins w:id="1478" w:author="Luyu Liu" w:date="2019-12-17T20:13:00Z">
        <w:r w:rsidR="00344E22">
          <w:rPr>
            <w:rFonts w:ascii="Times New Roman" w:hAnsi="Times New Roman" w:cs="Times New Roman"/>
            <w:sz w:val="24"/>
            <w:szCs w:val="24"/>
          </w:rPr>
          <w:t xml:space="preserve"> sensitive to reclaimed </w:t>
        </w:r>
      </w:ins>
      <w:ins w:id="1479" w:author="Luyu Liu" w:date="2019-12-17T20:32:00Z">
        <w:r w:rsidR="00EC12F2">
          <w:rPr>
            <w:rFonts w:ascii="Times New Roman" w:hAnsi="Times New Roman" w:cs="Times New Roman"/>
            <w:sz w:val="24"/>
            <w:szCs w:val="24"/>
          </w:rPr>
          <w:t>delay and its performance will be</w:t>
        </w:r>
      </w:ins>
      <w:ins w:id="1480" w:author="Luyu Liu" w:date="2019-12-17T20:33:00Z">
        <w:r w:rsidR="004A112A">
          <w:rPr>
            <w:rFonts w:ascii="Times New Roman" w:hAnsi="Times New Roman" w:cs="Times New Roman"/>
            <w:sz w:val="24"/>
            <w:szCs w:val="24"/>
          </w:rPr>
          <w:t>come</w:t>
        </w:r>
      </w:ins>
      <w:ins w:id="1481" w:author="Luyu Liu" w:date="2019-12-17T20:32:00Z">
        <w:r w:rsidR="00EC12F2">
          <w:rPr>
            <w:rFonts w:ascii="Times New Roman" w:hAnsi="Times New Roman" w:cs="Times New Roman"/>
            <w:sz w:val="24"/>
            <w:szCs w:val="24"/>
          </w:rPr>
          <w:t xml:space="preserve"> worse</w:t>
        </w:r>
      </w:ins>
      <w:ins w:id="1482" w:author="Luyu Liu" w:date="2019-12-17T20:33:00Z">
        <w:r w:rsidR="004A112A">
          <w:rPr>
            <w:rFonts w:ascii="Times New Roman" w:hAnsi="Times New Roman" w:cs="Times New Roman"/>
            <w:sz w:val="24"/>
            <w:szCs w:val="24"/>
          </w:rPr>
          <w:t xml:space="preserve">; </w:t>
        </w:r>
      </w:ins>
      <w:ins w:id="1483" w:author="Luyu Liu" w:date="2019-12-17T20:32:00Z">
        <w:r w:rsidR="00EC12F2">
          <w:rPr>
            <w:rFonts w:ascii="Times New Roman" w:hAnsi="Times New Roman" w:cs="Times New Roman"/>
            <w:sz w:val="24"/>
            <w:szCs w:val="24"/>
          </w:rPr>
          <w:t>while</w:t>
        </w:r>
      </w:ins>
      <w:ins w:id="1484" w:author="Luyu Liu" w:date="2019-12-17T20:33:00Z">
        <w:r w:rsidR="004A112A">
          <w:rPr>
            <w:rFonts w:ascii="Times New Roman" w:hAnsi="Times New Roman" w:cs="Times New Roman"/>
            <w:sz w:val="24"/>
            <w:szCs w:val="24"/>
          </w:rPr>
          <w:t xml:space="preserve"> highly desynchronized</w:t>
        </w:r>
      </w:ins>
      <w:ins w:id="1485" w:author="Luyu Liu" w:date="2019-12-17T20:32:00Z">
        <w:r w:rsidR="00EC12F2">
          <w:rPr>
            <w:rFonts w:ascii="Times New Roman" w:hAnsi="Times New Roman" w:cs="Times New Roman"/>
            <w:sz w:val="24"/>
            <w:szCs w:val="24"/>
          </w:rPr>
          <w:t xml:space="preserve"> GT is sensitive to </w:t>
        </w:r>
      </w:ins>
      <w:ins w:id="1486" w:author="Luyu Liu" w:date="2019-12-17T20:41:00Z">
        <w:r w:rsidR="00E37F54">
          <w:rPr>
            <w:rFonts w:ascii="Times New Roman" w:hAnsi="Times New Roman" w:cs="Times New Roman"/>
            <w:sz w:val="24"/>
            <w:szCs w:val="24"/>
          </w:rPr>
          <w:t xml:space="preserve">gaining </w:t>
        </w:r>
      </w:ins>
      <w:ins w:id="1487" w:author="Luyu Liu" w:date="2019-12-17T20:32:00Z">
        <w:r w:rsidR="00EC12F2">
          <w:rPr>
            <w:rFonts w:ascii="Times New Roman" w:hAnsi="Times New Roman" w:cs="Times New Roman"/>
            <w:sz w:val="24"/>
            <w:szCs w:val="24"/>
          </w:rPr>
          <w:t>more delay</w:t>
        </w:r>
      </w:ins>
      <w:ins w:id="1488" w:author="Luyu Liu" w:date="2019-12-17T20:33:00Z">
        <w:r w:rsidR="00EC12F2">
          <w:rPr>
            <w:rFonts w:ascii="Times New Roman" w:hAnsi="Times New Roman" w:cs="Times New Roman"/>
            <w:sz w:val="24"/>
            <w:szCs w:val="24"/>
          </w:rPr>
          <w:t xml:space="preserve"> and its performance will be</w:t>
        </w:r>
      </w:ins>
      <w:ins w:id="1489" w:author="Luyu Liu" w:date="2019-12-17T20:34:00Z">
        <w:r w:rsidR="004A112A">
          <w:rPr>
            <w:rFonts w:ascii="Times New Roman" w:hAnsi="Times New Roman" w:cs="Times New Roman"/>
            <w:sz w:val="24"/>
            <w:szCs w:val="24"/>
          </w:rPr>
          <w:t>come</w:t>
        </w:r>
      </w:ins>
      <w:ins w:id="1490" w:author="Luyu Liu" w:date="2019-12-17T20:33:00Z">
        <w:r w:rsidR="00EC12F2">
          <w:rPr>
            <w:rFonts w:ascii="Times New Roman" w:hAnsi="Times New Roman" w:cs="Times New Roman"/>
            <w:sz w:val="24"/>
            <w:szCs w:val="24"/>
          </w:rPr>
          <w:t xml:space="preserve"> better.</w:t>
        </w:r>
      </w:ins>
    </w:p>
    <w:p w14:paraId="23716FEE" w14:textId="77777777" w:rsidR="00613F2A" w:rsidRPr="00362A26" w:rsidRDefault="00613F2A" w:rsidP="00613F2A">
      <w:pPr>
        <w:spacing w:line="256" w:lineRule="auto"/>
        <w:rPr>
          <w:rFonts w:ascii="Times New Roman" w:hAnsi="Times New Roman" w:cs="Times New Roman"/>
          <w:sz w:val="24"/>
          <w:szCs w:val="24"/>
        </w:rPr>
      </w:pPr>
    </w:p>
    <w:p w14:paraId="51DFC7CA" w14:textId="6CF52C50" w:rsidR="00613F2A" w:rsidRPr="00663896" w:rsidRDefault="00613F2A" w:rsidP="00613F2A">
      <w:pPr>
        <w:spacing w:line="256" w:lineRule="auto"/>
        <w:rPr>
          <w:rFonts w:ascii="Times New Roman" w:hAnsi="Times New Roman" w:cs="Times New Roman"/>
          <w:sz w:val="24"/>
          <w:szCs w:val="24"/>
        </w:rPr>
      </w:pPr>
      <w:del w:id="1491" w:author="Luyu Liu" w:date="2019-12-17T22:39:00Z">
        <w:r w:rsidDel="008A75F8">
          <w:rPr>
            <w:noProof/>
          </w:rPr>
          <w:drawing>
            <wp:inline distT="0" distB="0" distL="0" distR="0" wp14:anchorId="73C4EA2D" wp14:editId="5884186B">
              <wp:extent cx="5943600" cy="2633345"/>
              <wp:effectExtent l="0" t="0" r="0" b="146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del>
      <w:ins w:id="1492" w:author="Luyu Liu" w:date="2019-12-17T22:40:00Z">
        <w:r w:rsidR="008A75F8">
          <w:rPr>
            <w:rFonts w:ascii="Times New Roman" w:hAnsi="Times New Roman" w:cs="Times New Roman"/>
            <w:noProof/>
            <w:sz w:val="24"/>
            <w:szCs w:val="24"/>
          </w:rPr>
          <w:drawing>
            <wp:inline distT="0" distB="0" distL="0" distR="0" wp14:anchorId="40BEF883" wp14:editId="54E8403C">
              <wp:extent cx="5935980" cy="2635885"/>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35980" cy="2635885"/>
                      </a:xfrm>
                      <a:prstGeom prst="rect">
                        <a:avLst/>
                      </a:prstGeom>
                      <a:noFill/>
                      <a:ln>
                        <a:noFill/>
                      </a:ln>
                    </pic:spPr>
                  </pic:pic>
                </a:graphicData>
              </a:graphic>
            </wp:inline>
          </w:drawing>
        </w:r>
      </w:ins>
    </w:p>
    <w:p w14:paraId="1100716B" w14:textId="493B7C36" w:rsidR="00613F2A" w:rsidRDefault="00613F2A" w:rsidP="00613F2A">
      <w:pPr>
        <w:spacing w:line="256" w:lineRule="auto"/>
        <w:jc w:val="center"/>
        <w:rPr>
          <w:rFonts w:ascii="Times New Roman" w:hAnsi="Times New Roman" w:cs="Times New Roman"/>
          <w:sz w:val="24"/>
          <w:szCs w:val="24"/>
        </w:rPr>
      </w:pPr>
      <w:bookmarkStart w:id="1493" w:name="_Ref11073838"/>
      <w:commentRangeStart w:id="1494"/>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ins w:id="1495" w:author="Luyu Liu" w:date="2019-12-17T23:18:00Z">
        <w:r w:rsidR="006A3AA4">
          <w:rPr>
            <w:rFonts w:ascii="Times New Roman" w:hAnsi="Times New Roman" w:cs="Times New Roman"/>
            <w:noProof/>
            <w:sz w:val="24"/>
            <w:szCs w:val="24"/>
          </w:rPr>
          <w:t>11</w:t>
        </w:r>
      </w:ins>
      <w:del w:id="1496" w:author="Luyu Liu" w:date="2019-12-17T23:18:00Z">
        <w:r w:rsidDel="006A3AA4">
          <w:rPr>
            <w:rFonts w:ascii="Times New Roman" w:hAnsi="Times New Roman" w:cs="Times New Roman"/>
            <w:noProof/>
            <w:sz w:val="24"/>
            <w:szCs w:val="24"/>
          </w:rPr>
          <w:delText>12</w:delText>
        </w:r>
      </w:del>
      <w:r w:rsidRPr="001A120D">
        <w:rPr>
          <w:rFonts w:ascii="Times New Roman" w:hAnsi="Times New Roman" w:cs="Times New Roman"/>
          <w:sz w:val="24"/>
          <w:szCs w:val="24"/>
        </w:rPr>
        <w:fldChar w:fldCharType="end"/>
      </w:r>
      <w:bookmarkEnd w:id="1493"/>
      <w:r>
        <w:rPr>
          <w:rFonts w:ascii="Times New Roman" w:hAnsi="Times New Roman" w:cs="Times New Roman"/>
          <w:sz w:val="24"/>
          <w:szCs w:val="24"/>
        </w:rPr>
        <w:t>:</w:t>
      </w:r>
      <w:r w:rsidRPr="001A120D">
        <w:rPr>
          <w:rFonts w:ascii="Times New Roman" w:hAnsi="Times New Roman" w:cs="Times New Roman"/>
          <w:sz w:val="24"/>
          <w:szCs w:val="24"/>
        </w:rPr>
        <w:t xml:space="preserve"> </w:t>
      </w:r>
      <w:r w:rsidR="005C0F82">
        <w:rPr>
          <w:rFonts w:ascii="Times New Roman" w:hAnsi="Times New Roman" w:cs="Times New Roman"/>
          <w:sz w:val="24"/>
          <w:szCs w:val="24"/>
        </w:rPr>
        <w:t>PT</w:t>
      </w:r>
      <w:r>
        <w:rPr>
          <w:rFonts w:ascii="Times New Roman" w:hAnsi="Times New Roman" w:cs="Times New Roman"/>
          <w:sz w:val="24"/>
          <w:szCs w:val="24"/>
        </w:rPr>
        <w:t>,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r>
        <w:rPr>
          <w:rFonts w:ascii="Times New Roman" w:hAnsi="Times New Roman" w:cs="Times New Roman"/>
          <w:sz w:val="24"/>
          <w:szCs w:val="24"/>
        </w:rPr>
        <w:t>.</w:t>
      </w:r>
      <w:commentRangeEnd w:id="1494"/>
      <w:r w:rsidR="005C0F82">
        <w:rPr>
          <w:rStyle w:val="CommentReference"/>
        </w:rPr>
        <w:commentReference w:id="1494"/>
      </w:r>
    </w:p>
    <w:p w14:paraId="590BD1F6" w14:textId="6237B25F" w:rsidR="00613F2A" w:rsidRDefault="00613F2A" w:rsidP="00613F2A">
      <w:pPr>
        <w:pStyle w:val="TimesNewRoman"/>
        <w:keepNext/>
      </w:pPr>
      <w:del w:id="1497" w:author="Luyu Liu" w:date="2019-12-17T22:41:00Z">
        <w:r w:rsidDel="008A75F8">
          <w:rPr>
            <w:noProof/>
          </w:rPr>
          <w:drawing>
            <wp:inline distT="0" distB="0" distL="0" distR="0" wp14:anchorId="3AD73EDE" wp14:editId="52BC2F2A">
              <wp:extent cx="5943600" cy="2880360"/>
              <wp:effectExtent l="0" t="0" r="0" b="152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del>
      <w:ins w:id="1498" w:author="Luyu Liu" w:date="2019-12-17T22:41:00Z">
        <w:r w:rsidR="008A75F8">
          <w:rPr>
            <w:noProof/>
          </w:rPr>
          <w:drawing>
            <wp:inline distT="0" distB="0" distL="0" distR="0" wp14:anchorId="65FC5677" wp14:editId="7E8F803D">
              <wp:extent cx="5928995" cy="28771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28995" cy="2877185"/>
                      </a:xfrm>
                      <a:prstGeom prst="rect">
                        <a:avLst/>
                      </a:prstGeom>
                      <a:noFill/>
                      <a:ln>
                        <a:noFill/>
                      </a:ln>
                    </pic:spPr>
                  </pic:pic>
                </a:graphicData>
              </a:graphic>
            </wp:inline>
          </w:drawing>
        </w:r>
      </w:ins>
    </w:p>
    <w:p w14:paraId="3582BE22" w14:textId="663AB926" w:rsidR="00613F2A" w:rsidRPr="00663896" w:rsidRDefault="00613F2A" w:rsidP="00613F2A">
      <w:pPr>
        <w:spacing w:line="256" w:lineRule="auto"/>
        <w:jc w:val="center"/>
        <w:rPr>
          <w:rFonts w:ascii="Times New Roman" w:hAnsi="Times New Roman" w:cs="Times New Roman"/>
          <w:sz w:val="24"/>
          <w:szCs w:val="24"/>
        </w:rPr>
      </w:pPr>
      <w:bookmarkStart w:id="1499" w:name="_Ref16256335"/>
      <w:bookmarkStart w:id="1500" w:name="_Ref25663231"/>
      <w:commentRangeStart w:id="1501"/>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ins w:id="1502" w:author="Luyu Liu" w:date="2019-12-17T23:18:00Z">
        <w:r w:rsidR="006A3AA4">
          <w:rPr>
            <w:rFonts w:ascii="Times New Roman" w:hAnsi="Times New Roman" w:cs="Times New Roman"/>
            <w:noProof/>
            <w:sz w:val="24"/>
            <w:szCs w:val="24"/>
          </w:rPr>
          <w:t>12</w:t>
        </w:r>
      </w:ins>
      <w:del w:id="1503" w:author="Luyu Liu" w:date="2019-12-17T23:18:00Z">
        <w:r w:rsidDel="006A3AA4">
          <w:rPr>
            <w:rFonts w:ascii="Times New Roman" w:hAnsi="Times New Roman" w:cs="Times New Roman"/>
            <w:noProof/>
            <w:sz w:val="24"/>
            <w:szCs w:val="24"/>
          </w:rPr>
          <w:delText>13</w:delText>
        </w:r>
      </w:del>
      <w:r w:rsidRPr="00663896">
        <w:rPr>
          <w:rFonts w:ascii="Times New Roman" w:hAnsi="Times New Roman" w:cs="Times New Roman"/>
          <w:sz w:val="24"/>
          <w:szCs w:val="24"/>
        </w:rPr>
        <w:fldChar w:fldCharType="end"/>
      </w:r>
      <w:bookmarkEnd w:id="1499"/>
      <w:r>
        <w:rPr>
          <w:rFonts w:ascii="Times New Roman" w:hAnsi="Times New Roman" w:cs="Times New Roman"/>
          <w:sz w:val="24"/>
          <w:szCs w:val="24"/>
        </w:rPr>
        <w:t>:</w:t>
      </w:r>
      <w:r w:rsidR="007B087E">
        <w:rPr>
          <w:rFonts w:ascii="Times New Roman" w:hAnsi="Times New Roman" w:cs="Times New Roman"/>
          <w:sz w:val="24"/>
          <w:szCs w:val="24"/>
        </w:rPr>
        <w:t xml:space="preserve"> PT</w:t>
      </w:r>
      <w:r>
        <w:rPr>
          <w:rFonts w:ascii="Times New Roman" w:hAnsi="Times New Roman" w:cs="Times New Roman"/>
          <w:sz w:val="24"/>
          <w:szCs w:val="24"/>
        </w:rPr>
        <w:t>,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 xml:space="preserve">missed </w:t>
      </w:r>
      <w:ins w:id="1504" w:author="Miller, Harvey J." w:date="2019-12-10T14:01:00Z">
        <w:r w:rsidR="00AC37E5">
          <w:rPr>
            <w:rFonts w:ascii="Times New Roman" w:hAnsi="Times New Roman" w:cs="Times New Roman"/>
            <w:sz w:val="24"/>
            <w:szCs w:val="24"/>
          </w:rPr>
          <w:t xml:space="preserve">bus </w:t>
        </w:r>
      </w:ins>
      <w:r>
        <w:rPr>
          <w:rFonts w:ascii="Times New Roman" w:hAnsi="Times New Roman" w:cs="Times New Roman"/>
          <w:sz w:val="24"/>
          <w:szCs w:val="24"/>
        </w:rPr>
        <w:t>risk</w:t>
      </w:r>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1500"/>
      <w:commentRangeEnd w:id="1501"/>
      <w:r w:rsidR="007B087E">
        <w:rPr>
          <w:rStyle w:val="CommentReference"/>
        </w:rPr>
        <w:commentReference w:id="1501"/>
      </w:r>
    </w:p>
    <w:p w14:paraId="13106F85" w14:textId="77777777" w:rsidR="00613F2A" w:rsidRPr="00613F2A" w:rsidRDefault="00613F2A" w:rsidP="00902B48">
      <w:pPr>
        <w:pStyle w:val="IndentTimesNewRoman"/>
        <w:ind w:firstLine="0"/>
      </w:pPr>
    </w:p>
    <w:p w14:paraId="3855C676" w14:textId="77777777" w:rsidR="00613F2A" w:rsidRDefault="00613F2A" w:rsidP="00902B48">
      <w:pPr>
        <w:pStyle w:val="IndentTimesNewRoman"/>
        <w:ind w:firstLine="0"/>
        <w:rPr>
          <w:b/>
        </w:rPr>
      </w:pPr>
    </w:p>
    <w:p w14:paraId="0D581549" w14:textId="3A6D4BA2" w:rsidR="00D10CBB" w:rsidRDefault="00770332">
      <w:pPr>
        <w:pStyle w:val="TimesNewRoman"/>
        <w:numPr>
          <w:ilvl w:val="2"/>
          <w:numId w:val="5"/>
        </w:numPr>
        <w:jc w:val="both"/>
        <w:rPr>
          <w:ins w:id="1505" w:author="Luyu Liu" w:date="2019-12-17T16:12:00Z"/>
        </w:rPr>
        <w:pPrChange w:id="1506" w:author="Luyu Liu" w:date="2019-12-17T16:12:00Z">
          <w:pPr>
            <w:pStyle w:val="TimesNewRoman"/>
            <w:jc w:val="both"/>
          </w:pPr>
        </w:pPrChange>
      </w:pPr>
      <w:r w:rsidRPr="00D10CBB">
        <w:rPr>
          <w:bCs/>
          <w:rPrChange w:id="1507" w:author="Luyu Liu" w:date="2019-12-17T16:12:00Z">
            <w:rPr>
              <w:b/>
            </w:rPr>
          </w:rPrChange>
        </w:rPr>
        <w:t>Spatial patterns</w:t>
      </w:r>
      <w:del w:id="1508" w:author="Luyu Liu" w:date="2019-12-17T16:12:00Z">
        <w:r w:rsidR="007F135D" w:rsidDel="008809DB">
          <w:delText xml:space="preserve">.  </w:delText>
        </w:r>
      </w:del>
    </w:p>
    <w:p w14:paraId="2A4B396F" w14:textId="0025BE5A" w:rsidR="00591497" w:rsidRDefault="00F625BD" w:rsidP="00591497">
      <w:pPr>
        <w:pStyle w:val="TimesNewRoman"/>
        <w:jc w:val="both"/>
        <w:rPr>
          <w:moveTo w:id="1509" w:author="Liu, Luyu" w:date="2019-11-27T17:20:00Z"/>
        </w:rPr>
      </w:pPr>
      <w:ins w:id="1510" w:author="Miller, Harvey J." w:date="2019-12-10T14:01:00Z">
        <w:r>
          <w:lastRenderedPageBreak/>
          <w:t xml:space="preserve">As noted above, due to the </w:t>
        </w:r>
      </w:ins>
      <w:ins w:id="1511" w:author="Miller, Harvey J." w:date="2019-12-10T14:02:00Z">
        <w:r>
          <w:t>heterogeneity</w:t>
        </w:r>
      </w:ins>
      <w:ins w:id="1512" w:author="Miller, Harvey J." w:date="2019-12-10T14:01:00Z">
        <w:r>
          <w:t xml:space="preserve"> </w:t>
        </w:r>
      </w:ins>
      <w:ins w:id="1513" w:author="Miller, Harvey J." w:date="2019-12-10T14:02:00Z">
        <w:r>
          <w:t>of on-time performance over a bus route, t</w:t>
        </w:r>
      </w:ins>
      <w:del w:id="1514" w:author="Miller, Harvey J." w:date="2019-12-10T14:01:00Z">
        <w:r w:rsidR="00654DF6" w:rsidDel="00F625BD">
          <w:delText>T</w:delText>
        </w:r>
      </w:del>
      <w:r w:rsidR="00654DF6">
        <w:t xml:space="preserve">he location of the bus stop within the route also influences the performance of a </w:t>
      </w:r>
      <w:r w:rsidR="00727092">
        <w:t xml:space="preserve">TPS.  </w:t>
      </w:r>
      <w:r w:rsidR="0040511B">
        <w:t>To illustrate this, we map the average wait time and risk of missing a bus</w:t>
      </w:r>
      <w:ins w:id="1515" w:author="Liu, Luyu" w:date="2019-11-27T15:23:00Z">
        <w:r w:rsidR="00C4677A">
          <w:t xml:space="preserve"> for home locations </w:t>
        </w:r>
      </w:ins>
      <w:ins w:id="1516" w:author="Liu, Luyu" w:date="2019-11-27T15:25:00Z">
        <w:r w:rsidR="003F1A27">
          <w:t>within</w:t>
        </w:r>
        <w:commentRangeStart w:id="1517"/>
        <w:r w:rsidR="003F1A27">
          <w:t xml:space="preserve"> </w:t>
        </w:r>
        <w:commentRangeEnd w:id="1517"/>
        <w:r w:rsidR="003F1A27">
          <w:rPr>
            <w:rStyle w:val="CommentReference"/>
            <w:rFonts w:asciiTheme="minorHAnsi" w:hAnsiTheme="minorHAnsi" w:cstheme="minorBidi"/>
          </w:rPr>
          <w:commentReference w:id="1517"/>
        </w:r>
      </w:ins>
      <w:ins w:id="1518" w:author="Liu, Luyu" w:date="2019-11-27T15:23:00Z">
        <w:r w:rsidR="00C4677A">
          <w:t xml:space="preserve">0 </w:t>
        </w:r>
      </w:ins>
      <w:ins w:id="1519" w:author="Liu, Luyu" w:date="2019-11-27T15:24:00Z">
        <w:r w:rsidR="00C4677A">
          <w:t>–</w:t>
        </w:r>
      </w:ins>
      <w:ins w:id="1520" w:author="Liu, Luyu" w:date="2019-11-27T15:23:00Z">
        <w:r w:rsidR="00C4677A">
          <w:t xml:space="preserve"> 9 </w:t>
        </w:r>
      </w:ins>
      <w:ins w:id="1521" w:author="Liu, Luyu" w:date="2019-11-27T15:24:00Z">
        <w:r w:rsidR="00C4677A">
          <w:t>minutes (0 – 756 meters)</w:t>
        </w:r>
      </w:ins>
      <w:r w:rsidR="0040511B">
        <w:t xml:space="preserve"> </w:t>
      </w:r>
      <w:ins w:id="1522" w:author="Liu, Luyu" w:date="2019-11-27T15:24:00Z">
        <w:r w:rsidR="00C4677A">
          <w:t>distance buffer of</w:t>
        </w:r>
      </w:ins>
      <w:del w:id="1523" w:author="Liu, Luyu" w:date="2019-11-27T15:24:00Z">
        <w:r w:rsidR="00F216AE" w:rsidDel="00C4677A">
          <w:delText>for</w:delText>
        </w:r>
      </w:del>
      <w:r w:rsidR="0040511B">
        <w:t xml:space="preserve"> COTA bus route #2 heading from southwest to northeast, assuming users travel to their closest bus stop. </w:t>
      </w:r>
      <w:del w:id="1524" w:author="Liu, Luyu" w:date="2019-11-27T15:24:00Z">
        <w:r w:rsidR="00C4677A" w:rsidDel="003F1A27">
          <w:delText>On</w:delText>
        </w:r>
        <w:r w:rsidR="00FF0162" w:rsidDel="003F1A27">
          <w:delText xml:space="preserve"> the map, the circle represents</w:delText>
        </w:r>
        <w:r w:rsidR="00C4677A" w:rsidDel="003F1A27">
          <w:delText xml:space="preserve"> 0 -</w:delText>
        </w:r>
        <w:r w:rsidR="00FF0162" w:rsidDel="003F1A27">
          <w:delText xml:space="preserve"> 9 minutes (</w:delText>
        </w:r>
        <w:r w:rsidR="00C4677A" w:rsidDel="003F1A27">
          <w:delText xml:space="preserve">0 - </w:delText>
        </w:r>
        <w:r w:rsidR="00FF0162" w:rsidDel="003F1A27">
          <w:delText xml:space="preserve">756 meters) </w:delText>
        </w:r>
        <w:r w:rsidR="00C4677A" w:rsidDel="003F1A27">
          <w:delText xml:space="preserve">walking </w:delText>
        </w:r>
        <w:r w:rsidR="00FF0162" w:rsidDel="003F1A27">
          <w:delText xml:space="preserve">from the stop in the center. </w:delText>
        </w:r>
        <w:r w:rsidR="0040511B" w:rsidDel="003F1A27">
          <w:delText xml:space="preserve">  </w:delText>
        </w:r>
      </w:del>
      <w:r w:rsidR="00727092">
        <w:fldChar w:fldCharType="begin"/>
      </w:r>
      <w:r w:rsidR="00727092">
        <w:instrText xml:space="preserve"> REF _Ref16256385 \h  \* MERGEFORMAT </w:instrText>
      </w:r>
      <w:r w:rsidR="00727092">
        <w:fldChar w:fldCharType="separate"/>
      </w:r>
      <w:ins w:id="1525" w:author="Luyu Liu" w:date="2019-12-17T23:22:00Z">
        <w:r w:rsidR="00400BA3" w:rsidRPr="004743C5">
          <w:t xml:space="preserve">Figure </w:t>
        </w:r>
        <w:r w:rsidR="00400BA3">
          <w:rPr>
            <w:noProof/>
          </w:rPr>
          <w:t>13</w:t>
        </w:r>
      </w:ins>
      <w:ins w:id="1526" w:author="Liu, Luyu" w:date="2019-11-27T17:22:00Z">
        <w:del w:id="1527" w:author="Luyu Liu" w:date="2019-12-17T18:14:00Z">
          <w:r w:rsidR="004C0488" w:rsidRPr="004743C5" w:rsidDel="002142A3">
            <w:delText xml:space="preserve">Figure </w:delText>
          </w:r>
          <w:r w:rsidR="004C0488" w:rsidDel="002142A3">
            <w:rPr>
              <w:noProof/>
            </w:rPr>
            <w:delText>14</w:delText>
          </w:r>
        </w:del>
      </w:ins>
      <w:del w:id="1528" w:author="Luyu Liu" w:date="2019-12-17T18:14:00Z">
        <w:r w:rsidR="00727092" w:rsidRPr="004743C5" w:rsidDel="002142A3">
          <w:delText xml:space="preserve">Figure </w:delText>
        </w:r>
        <w:r w:rsidR="00727092" w:rsidDel="002142A3">
          <w:rPr>
            <w:noProof/>
          </w:rPr>
          <w:delText>14</w:delText>
        </w:r>
      </w:del>
      <w:r w:rsidR="00727092">
        <w:fldChar w:fldCharType="end"/>
      </w:r>
      <w:r w:rsidR="00727092">
        <w:t xml:space="preserve"> and </w:t>
      </w:r>
      <w:r w:rsidR="00727092">
        <w:fldChar w:fldCharType="begin"/>
      </w:r>
      <w:r w:rsidR="00727092">
        <w:instrText xml:space="preserve"> REF _Ref16256137 \h  \* MERGEFORMAT </w:instrText>
      </w:r>
      <w:r w:rsidR="00727092">
        <w:fldChar w:fldCharType="separate"/>
      </w:r>
      <w:ins w:id="1529" w:author="Luyu Liu" w:date="2019-12-17T23:22:00Z">
        <w:r w:rsidR="00400BA3" w:rsidRPr="00530F4C">
          <w:t xml:space="preserve">Figure </w:t>
        </w:r>
        <w:r w:rsidR="00400BA3">
          <w:rPr>
            <w:noProof/>
          </w:rPr>
          <w:t>14</w:t>
        </w:r>
      </w:ins>
      <w:ins w:id="1530" w:author="Liu, Luyu" w:date="2019-11-27T17:22:00Z">
        <w:del w:id="1531" w:author="Luyu Liu" w:date="2019-12-17T18:14:00Z">
          <w:r w:rsidR="004C0488" w:rsidRPr="00530F4C" w:rsidDel="002142A3">
            <w:delText xml:space="preserve">Figure </w:delText>
          </w:r>
          <w:r w:rsidR="004C0488" w:rsidDel="002142A3">
            <w:rPr>
              <w:noProof/>
            </w:rPr>
            <w:delText>15</w:delText>
          </w:r>
        </w:del>
      </w:ins>
      <w:del w:id="1532" w:author="Luyu Liu" w:date="2019-12-17T18:14:00Z">
        <w:r w:rsidR="00727092" w:rsidRPr="00530F4C" w:rsidDel="002142A3">
          <w:delText xml:space="preserve">Figure </w:delText>
        </w:r>
        <w:r w:rsidR="00727092" w:rsidDel="002142A3">
          <w:rPr>
            <w:noProof/>
          </w:rPr>
          <w:delText>15</w:delText>
        </w:r>
      </w:del>
      <w:r w:rsidR="00727092">
        <w:fldChar w:fldCharType="end"/>
      </w:r>
      <w:r w:rsidR="00727092">
        <w:t xml:space="preserve"> shows spatial pattern of waiting time and risk (respectively) for the AT, ST, ET, and GT</w:t>
      </w:r>
      <w:r w:rsidR="0040511B">
        <w:t xml:space="preserve"> strategies.  </w:t>
      </w:r>
      <w:r w:rsidR="00727092">
        <w:t>These results confirm the waiting times are sensitive to the change in the headways</w:t>
      </w:r>
      <w:r w:rsidR="009F1880">
        <w:t xml:space="preserve"> (indicated by red ovals in the figures)</w:t>
      </w:r>
      <w:r w:rsidR="00727092">
        <w:t>: with longer headways comes longer waiting times (</w:t>
      </w:r>
      <w:r w:rsidR="00727092">
        <w:fldChar w:fldCharType="begin"/>
      </w:r>
      <w:r w:rsidR="00727092">
        <w:instrText xml:space="preserve"> REF _Ref16256385 \h </w:instrText>
      </w:r>
      <w:r w:rsidR="00727092">
        <w:fldChar w:fldCharType="separate"/>
      </w:r>
      <w:ins w:id="1533" w:author="Luyu Liu" w:date="2019-12-17T23:22:00Z">
        <w:r w:rsidR="00400BA3" w:rsidRPr="004743C5">
          <w:t xml:space="preserve">Figure </w:t>
        </w:r>
        <w:r w:rsidR="00400BA3">
          <w:rPr>
            <w:noProof/>
          </w:rPr>
          <w:t>13</w:t>
        </w:r>
      </w:ins>
      <w:ins w:id="1534" w:author="Liu, Luyu" w:date="2019-11-27T17:22:00Z">
        <w:del w:id="1535" w:author="Luyu Liu" w:date="2019-12-17T18:14:00Z">
          <w:r w:rsidR="004C0488" w:rsidRPr="004743C5" w:rsidDel="002142A3">
            <w:delText xml:space="preserve">Figure </w:delText>
          </w:r>
          <w:r w:rsidR="004C0488" w:rsidDel="002142A3">
            <w:rPr>
              <w:noProof/>
            </w:rPr>
            <w:delText>14</w:delText>
          </w:r>
        </w:del>
      </w:ins>
      <w:del w:id="1536" w:author="Luyu Liu" w:date="2019-12-17T18:14:00Z">
        <w:r w:rsidR="0040511B" w:rsidRPr="004743C5" w:rsidDel="002142A3">
          <w:delText xml:space="preserve">Figure </w:delText>
        </w:r>
        <w:r w:rsidR="0040511B" w:rsidDel="002142A3">
          <w:rPr>
            <w:noProof/>
          </w:rPr>
          <w:delText>14</w:delText>
        </w:r>
      </w:del>
      <w:r w:rsidR="00727092">
        <w:fldChar w:fldCharType="end"/>
      </w:r>
      <w:r w:rsidR="00727092">
        <w:t xml:space="preserve">). </w:t>
      </w:r>
      <w:r w:rsidR="009F1880">
        <w:t xml:space="preserve"> </w:t>
      </w:r>
      <w:ins w:id="1537" w:author="Liu, Luyu" w:date="2019-11-27T17:21:00Z">
        <w:r w:rsidR="00122355">
          <w:t xml:space="preserve"> </w:t>
        </w:r>
      </w:ins>
      <w:del w:id="1538" w:author="Liu, Luyu" w:date="2019-11-27T17:21:00Z">
        <w:r w:rsidR="009F1880" w:rsidDel="00122355">
          <w:delText xml:space="preserve"> </w:delText>
        </w:r>
      </w:del>
      <w:r w:rsidR="009F1880">
        <w:t>In contrast, the risk of missing a bus does not increase dramatically with differences in headway frequency (</w:t>
      </w:r>
      <w:r w:rsidR="009F1880">
        <w:fldChar w:fldCharType="begin"/>
      </w:r>
      <w:r w:rsidR="009F1880">
        <w:instrText xml:space="preserve"> REF _Ref16256137 \h </w:instrText>
      </w:r>
      <w:r w:rsidR="009F1880">
        <w:fldChar w:fldCharType="separate"/>
      </w:r>
      <w:ins w:id="1539" w:author="Luyu Liu" w:date="2019-12-17T23:22:00Z">
        <w:r w:rsidR="00400BA3" w:rsidRPr="00530F4C">
          <w:t xml:space="preserve">Figure </w:t>
        </w:r>
        <w:r w:rsidR="00400BA3">
          <w:rPr>
            <w:noProof/>
          </w:rPr>
          <w:t>14</w:t>
        </w:r>
      </w:ins>
      <w:ins w:id="1540" w:author="Liu, Luyu" w:date="2019-11-27T17:22:00Z">
        <w:del w:id="1541" w:author="Luyu Liu" w:date="2019-12-17T18:14:00Z">
          <w:r w:rsidR="004C0488" w:rsidRPr="00530F4C" w:rsidDel="002142A3">
            <w:delText xml:space="preserve">Figure </w:delText>
          </w:r>
          <w:r w:rsidR="004C0488" w:rsidDel="002142A3">
            <w:rPr>
              <w:noProof/>
            </w:rPr>
            <w:delText>15</w:delText>
          </w:r>
        </w:del>
      </w:ins>
      <w:del w:id="1542" w:author="Luyu Liu" w:date="2019-12-17T18:14:00Z">
        <w:r w:rsidR="009F1880" w:rsidRPr="00530F4C" w:rsidDel="002142A3">
          <w:delText xml:space="preserve">Figure </w:delText>
        </w:r>
        <w:r w:rsidR="009F1880" w:rsidDel="002142A3">
          <w:rPr>
            <w:noProof/>
          </w:rPr>
          <w:delText>15</w:delText>
        </w:r>
      </w:del>
      <w:r w:rsidR="009F1880">
        <w:fldChar w:fldCharType="end"/>
      </w:r>
      <w:r w:rsidR="009F1880">
        <w:t>).</w:t>
      </w:r>
      <w:del w:id="1543" w:author="Liu, Luyu" w:date="2019-11-27T17:21:00Z">
        <w:r w:rsidR="0016636C" w:rsidDel="00591497">
          <w:delText xml:space="preserve"> </w:delText>
        </w:r>
      </w:del>
      <w:moveToRangeStart w:id="1544" w:author="Liu, Luyu" w:date="2019-11-27T17:20:00Z" w:name="move25767660"/>
      <w:moveTo w:id="1545" w:author="Liu, Luyu" w:date="2019-11-27T17:20:00Z">
        <w:del w:id="1546" w:author="Liu, Luyu" w:date="2019-11-27T17:21:00Z">
          <w:r w:rsidR="00591497" w:rsidDel="00591497">
            <w:delText>In conclusion, too large (risk-averse) or too small (risk-seeking) buffers all impair the effectiveness of PT optimal, but too small buffers will especially result in desynchronization and suffer more waiting time</w:delText>
          </w:r>
          <w:commentRangeStart w:id="1547"/>
          <w:commentRangeEnd w:id="1547"/>
          <w:r w:rsidR="00591497" w:rsidDel="00591497">
            <w:rPr>
              <w:rStyle w:val="CommentReference"/>
              <w:rFonts w:asciiTheme="minorHAnsi" w:hAnsiTheme="minorHAnsi" w:cstheme="minorBidi"/>
            </w:rPr>
            <w:commentReference w:id="1547"/>
          </w:r>
          <w:r w:rsidR="00591497" w:rsidDel="00591497">
            <w:delText>.</w:delText>
          </w:r>
          <w:r w:rsidR="00591497" w:rsidRPr="00F95BDB" w:rsidDel="00591497">
            <w:delText xml:space="preserve"> </w:delText>
          </w:r>
        </w:del>
      </w:moveTo>
    </w:p>
    <w:moveToRangeEnd w:id="1544"/>
    <w:p w14:paraId="4C22EFAE" w14:textId="20490CD2" w:rsidR="00727092" w:rsidRDefault="0016636C" w:rsidP="00727092">
      <w:pPr>
        <w:pStyle w:val="IndentTimesNewRoman"/>
        <w:ind w:firstLine="0"/>
        <w:jc w:val="both"/>
      </w:pPr>
      <w:del w:id="1548" w:author="Liu, Luyu" w:date="2019-11-27T15:56:00Z">
        <w:r w:rsidDel="00FB2BC3">
          <w:delText xml:space="preserve">      </w:delText>
        </w:r>
        <w:r w:rsidR="009F1880" w:rsidDel="00FB2BC3">
          <w:delText xml:space="preserve"> </w:delText>
        </w:r>
      </w:del>
    </w:p>
    <w:p w14:paraId="47513EC0" w14:textId="77777777" w:rsidR="0040511B" w:rsidRPr="005F6743" w:rsidRDefault="0040511B" w:rsidP="00727092">
      <w:pPr>
        <w:pStyle w:val="IndentTimesNewRoman"/>
        <w:ind w:firstLine="0"/>
        <w:jc w:val="both"/>
      </w:pPr>
    </w:p>
    <w:p w14:paraId="7351CFB5" w14:textId="77777777" w:rsidR="00727092" w:rsidRDefault="00727092" w:rsidP="00727092">
      <w:pPr>
        <w:pStyle w:val="IndentTimesNewRoman"/>
        <w:keepNext/>
        <w:ind w:firstLine="0"/>
        <w:jc w:val="center"/>
      </w:pPr>
      <w:r>
        <w:rPr>
          <w:noProof/>
        </w:rPr>
        <w:drawing>
          <wp:inline distT="0" distB="0" distL="0" distR="0" wp14:anchorId="359B614F" wp14:editId="3B678687">
            <wp:extent cx="5478975" cy="3926149"/>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478975" cy="3926149"/>
                    </a:xfrm>
                    <a:prstGeom prst="rect">
                      <a:avLst/>
                    </a:prstGeom>
                    <a:noFill/>
                    <a:ln>
                      <a:noFill/>
                    </a:ln>
                  </pic:spPr>
                </pic:pic>
              </a:graphicData>
            </a:graphic>
          </wp:inline>
        </w:drawing>
      </w:r>
    </w:p>
    <w:p w14:paraId="249A495E" w14:textId="26E61878" w:rsidR="00727092" w:rsidRPr="006E112A" w:rsidRDefault="00727092" w:rsidP="00727092">
      <w:pPr>
        <w:spacing w:line="256" w:lineRule="auto"/>
        <w:jc w:val="center"/>
        <w:rPr>
          <w:rFonts w:ascii="Times New Roman" w:hAnsi="Times New Roman" w:cs="Times New Roman"/>
          <w:sz w:val="24"/>
          <w:szCs w:val="24"/>
        </w:rPr>
      </w:pPr>
      <w:bookmarkStart w:id="1549" w:name="_Ref16256385"/>
      <w:bookmarkStart w:id="1550" w:name="_Ref16256378"/>
      <w:commentRangeStart w:id="1551"/>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ins w:id="1552" w:author="Luyu Liu" w:date="2019-12-17T23:18:00Z">
        <w:r w:rsidR="006A3AA4">
          <w:rPr>
            <w:rFonts w:ascii="Times New Roman" w:hAnsi="Times New Roman" w:cs="Times New Roman"/>
            <w:noProof/>
            <w:sz w:val="24"/>
            <w:szCs w:val="24"/>
          </w:rPr>
          <w:t>13</w:t>
        </w:r>
      </w:ins>
      <w:del w:id="1553" w:author="Luyu Liu" w:date="2019-12-17T23:18:00Z">
        <w:r w:rsidR="004C0488" w:rsidDel="006A3AA4">
          <w:rPr>
            <w:rFonts w:ascii="Times New Roman" w:hAnsi="Times New Roman" w:cs="Times New Roman"/>
            <w:noProof/>
            <w:sz w:val="24"/>
            <w:szCs w:val="24"/>
          </w:rPr>
          <w:delText>14</w:delText>
        </w:r>
      </w:del>
      <w:r w:rsidRPr="004743C5">
        <w:rPr>
          <w:rFonts w:ascii="Times New Roman" w:hAnsi="Times New Roman" w:cs="Times New Roman"/>
          <w:sz w:val="24"/>
          <w:szCs w:val="24"/>
        </w:rPr>
        <w:fldChar w:fldCharType="end"/>
      </w:r>
      <w:bookmarkEnd w:id="1549"/>
      <w:r>
        <w:rPr>
          <w:rFonts w:ascii="Times New Roman" w:hAnsi="Times New Roman" w:cs="Times New Roman"/>
          <w:sz w:val="24"/>
          <w:szCs w:val="24"/>
        </w:rPr>
        <w:t>:</w:t>
      </w:r>
      <w:r w:rsidRPr="004743C5">
        <w:rPr>
          <w:rFonts w:ascii="Times New Roman" w:hAnsi="Times New Roman" w:cs="Times New Roman"/>
          <w:sz w:val="24"/>
          <w:szCs w:val="24"/>
        </w:rPr>
        <w:t xml:space="preserve"> </w:t>
      </w:r>
      <w:ins w:id="1554" w:author="Miller, Harvey J." w:date="2019-12-10T14:02:00Z">
        <w:r w:rsidR="00F625BD">
          <w:rPr>
            <w:rFonts w:ascii="Times New Roman" w:hAnsi="Times New Roman" w:cs="Times New Roman"/>
            <w:sz w:val="24"/>
            <w:szCs w:val="24"/>
          </w:rPr>
          <w:t xml:space="preserve">Spatial pattern of average waiting time within a walking distance buffer along the </w:t>
        </w:r>
      </w:ins>
      <w:ins w:id="1555" w:author="Miller, Harvey J." w:date="2019-12-10T14:05:00Z">
        <w:r w:rsidR="00F625BD">
          <w:rPr>
            <w:rFonts w:ascii="Times New Roman" w:hAnsi="Times New Roman" w:cs="Times New Roman"/>
            <w:sz w:val="24"/>
            <w:szCs w:val="24"/>
          </w:rPr>
          <w:t xml:space="preserve">bus </w:t>
        </w:r>
      </w:ins>
      <w:ins w:id="1556" w:author="Miller, Harvey J." w:date="2019-12-10T14:02:00Z">
        <w:r w:rsidR="00F625BD">
          <w:rPr>
            <w:rFonts w:ascii="Times New Roman" w:hAnsi="Times New Roman" w:cs="Times New Roman"/>
            <w:sz w:val="24"/>
            <w:szCs w:val="24"/>
          </w:rPr>
          <w:t xml:space="preserve">route: </w:t>
        </w:r>
      </w:ins>
      <w:del w:id="1557" w:author="Liu, Luyu" w:date="2019-11-27T16:02:00Z">
        <w:r w:rsidDel="00FB2BC3">
          <w:rPr>
            <w:rFonts w:ascii="Times New Roman" w:hAnsi="Times New Roman" w:cs="Times New Roman"/>
            <w:sz w:val="24"/>
            <w:szCs w:val="24"/>
          </w:rPr>
          <w:delText>A</w:delText>
        </w:r>
      </w:del>
      <w:ins w:id="1558" w:author="Liu, Luyu" w:date="2019-11-27T16:02:00Z">
        <w:r w:rsidR="00FB2BC3">
          <w:rPr>
            <w:rFonts w:ascii="Times New Roman" w:hAnsi="Times New Roman" w:cs="Times New Roman"/>
            <w:sz w:val="24"/>
            <w:szCs w:val="24"/>
          </w:rPr>
          <w:t>G</w:t>
        </w:r>
      </w:ins>
      <w:r>
        <w:rPr>
          <w:rFonts w:ascii="Times New Roman" w:hAnsi="Times New Roman" w:cs="Times New Roman"/>
          <w:sz w:val="24"/>
          <w:szCs w:val="24"/>
        </w:rPr>
        <w:t>T</w:t>
      </w:r>
      <w:r w:rsidRPr="006E112A">
        <w:rPr>
          <w:rFonts w:ascii="Times New Roman" w:hAnsi="Times New Roman" w:cs="Times New Roman"/>
          <w:sz w:val="24"/>
          <w:szCs w:val="24"/>
        </w:rPr>
        <w:t xml:space="preserve"> (top left), </w:t>
      </w:r>
      <w:r>
        <w:rPr>
          <w:rFonts w:ascii="Times New Roman" w:hAnsi="Times New Roman" w:cs="Times New Roman"/>
          <w:sz w:val="24"/>
          <w:szCs w:val="24"/>
        </w:rPr>
        <w:t>S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del w:id="1559" w:author="Liu, Luyu" w:date="2019-11-27T16:02:00Z">
        <w:r w:rsidDel="00FB2BC3">
          <w:rPr>
            <w:rFonts w:ascii="Times New Roman" w:hAnsi="Times New Roman" w:cs="Times New Roman"/>
            <w:sz w:val="24"/>
            <w:szCs w:val="24"/>
          </w:rPr>
          <w:delText xml:space="preserve">GT </w:delText>
        </w:r>
      </w:del>
      <w:ins w:id="1560" w:author="Liu, Luyu" w:date="2019-11-27T16:02:00Z">
        <w:r w:rsidR="00FB2BC3">
          <w:rPr>
            <w:rFonts w:ascii="Times New Roman" w:hAnsi="Times New Roman" w:cs="Times New Roman"/>
            <w:sz w:val="24"/>
            <w:szCs w:val="24"/>
          </w:rPr>
          <w:t xml:space="preserve">AT </w:t>
        </w:r>
      </w:ins>
      <w:r>
        <w:rPr>
          <w:rFonts w:ascii="Times New Roman" w:hAnsi="Times New Roman" w:cs="Times New Roman"/>
          <w:sz w:val="24"/>
          <w:szCs w:val="24"/>
        </w:rPr>
        <w:t>(bottom right)</w:t>
      </w:r>
      <w:del w:id="1561" w:author="Miller, Harvey J." w:date="2019-12-10T14:02:00Z">
        <w:r w:rsidDel="00F625BD">
          <w:rPr>
            <w:rFonts w:ascii="Times New Roman" w:hAnsi="Times New Roman" w:cs="Times New Roman"/>
            <w:sz w:val="24"/>
            <w:szCs w:val="24"/>
          </w:rPr>
          <w:delText xml:space="preserve"> </w:delText>
        </w:r>
        <w:r w:rsidRPr="006E112A" w:rsidDel="00F625BD">
          <w:rPr>
            <w:rFonts w:ascii="Times New Roman" w:hAnsi="Times New Roman" w:cs="Times New Roman"/>
            <w:sz w:val="24"/>
            <w:szCs w:val="24"/>
          </w:rPr>
          <w:delText>waiting time pattern</w:delText>
        </w:r>
      </w:del>
      <w:bookmarkEnd w:id="1550"/>
      <w:r w:rsidRPr="006E112A">
        <w:rPr>
          <w:rFonts w:ascii="Times New Roman" w:hAnsi="Times New Roman" w:cs="Times New Roman"/>
          <w:sz w:val="24"/>
          <w:szCs w:val="24"/>
        </w:rPr>
        <w:t xml:space="preserve"> </w:t>
      </w:r>
      <w:commentRangeEnd w:id="1551"/>
      <w:r w:rsidR="009F1880">
        <w:rPr>
          <w:rStyle w:val="CommentReference"/>
        </w:rPr>
        <w:commentReference w:id="1551"/>
      </w:r>
    </w:p>
    <w:p w14:paraId="4DFD634E" w14:textId="77777777" w:rsidR="00727092" w:rsidRDefault="00727092" w:rsidP="00727092">
      <w:pPr>
        <w:pStyle w:val="Italic"/>
        <w:ind w:firstLine="0"/>
        <w:rPr>
          <w:b/>
          <w:i w:val="0"/>
          <w:iCs/>
        </w:rPr>
      </w:pPr>
    </w:p>
    <w:p w14:paraId="0CD77E1B" w14:textId="77777777" w:rsidR="00727092" w:rsidRDefault="00727092" w:rsidP="00727092">
      <w:pPr>
        <w:keepNext/>
        <w:spacing w:line="256" w:lineRule="auto"/>
        <w:jc w:val="center"/>
      </w:pPr>
      <w:r>
        <w:rPr>
          <w:noProof/>
        </w:rPr>
        <w:lastRenderedPageBreak/>
        <w:drawing>
          <wp:inline distT="0" distB="0" distL="0" distR="0" wp14:anchorId="47E17DB2" wp14:editId="4A95E39D">
            <wp:extent cx="5886909" cy="4237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886909" cy="4237411"/>
                    </a:xfrm>
                    <a:prstGeom prst="rect">
                      <a:avLst/>
                    </a:prstGeom>
                  </pic:spPr>
                </pic:pic>
              </a:graphicData>
            </a:graphic>
          </wp:inline>
        </w:drawing>
      </w:r>
    </w:p>
    <w:p w14:paraId="420D9252" w14:textId="3A32D303" w:rsidR="00727092" w:rsidRPr="006E112A" w:rsidRDefault="00727092" w:rsidP="00727092">
      <w:pPr>
        <w:spacing w:line="256" w:lineRule="auto"/>
        <w:jc w:val="center"/>
        <w:rPr>
          <w:rFonts w:ascii="Times New Roman" w:hAnsi="Times New Roman" w:cs="Times New Roman"/>
          <w:sz w:val="24"/>
          <w:szCs w:val="24"/>
        </w:rPr>
      </w:pPr>
      <w:bookmarkStart w:id="1562" w:name="_Ref16256137"/>
      <w:commentRangeStart w:id="1563"/>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ins w:id="1564" w:author="Luyu Liu" w:date="2019-12-17T23:18:00Z">
        <w:r w:rsidR="006A3AA4">
          <w:rPr>
            <w:rFonts w:ascii="Times New Roman" w:hAnsi="Times New Roman" w:cs="Times New Roman"/>
            <w:noProof/>
            <w:sz w:val="24"/>
            <w:szCs w:val="24"/>
          </w:rPr>
          <w:t>14</w:t>
        </w:r>
      </w:ins>
      <w:del w:id="1565" w:author="Luyu Liu" w:date="2019-12-17T23:18:00Z">
        <w:r w:rsidR="004C0488" w:rsidDel="006A3AA4">
          <w:rPr>
            <w:rFonts w:ascii="Times New Roman" w:hAnsi="Times New Roman" w:cs="Times New Roman"/>
            <w:noProof/>
            <w:sz w:val="24"/>
            <w:szCs w:val="24"/>
          </w:rPr>
          <w:delText>15</w:delText>
        </w:r>
      </w:del>
      <w:r w:rsidRPr="00530F4C">
        <w:rPr>
          <w:rFonts w:ascii="Times New Roman" w:hAnsi="Times New Roman" w:cs="Times New Roman"/>
          <w:sz w:val="24"/>
          <w:szCs w:val="24"/>
        </w:rPr>
        <w:fldChar w:fldCharType="end"/>
      </w:r>
      <w:bookmarkEnd w:id="1562"/>
      <w:r>
        <w:rPr>
          <w:rFonts w:ascii="Times New Roman" w:hAnsi="Times New Roman" w:cs="Times New Roman"/>
          <w:sz w:val="24"/>
          <w:szCs w:val="24"/>
        </w:rPr>
        <w:t>:</w:t>
      </w:r>
      <w:r w:rsidRPr="00D4298B">
        <w:rPr>
          <w:rFonts w:ascii="Times New Roman" w:hAnsi="Times New Roman" w:cs="Times New Roman"/>
          <w:sz w:val="24"/>
          <w:szCs w:val="24"/>
        </w:rPr>
        <w:t xml:space="preserve"> </w:t>
      </w:r>
      <w:ins w:id="1566" w:author="Miller, Harvey J." w:date="2019-12-10T14:03:00Z">
        <w:r w:rsidR="00F625BD" w:rsidRPr="00F625BD">
          <w:rPr>
            <w:rFonts w:ascii="Times New Roman" w:hAnsi="Times New Roman" w:cs="Times New Roman"/>
            <w:sz w:val="24"/>
            <w:szCs w:val="24"/>
          </w:rPr>
          <w:t xml:space="preserve">Spatial pattern of </w:t>
        </w:r>
        <w:r w:rsidR="00F625BD">
          <w:rPr>
            <w:rFonts w:ascii="Times New Roman" w:hAnsi="Times New Roman" w:cs="Times New Roman"/>
            <w:sz w:val="24"/>
            <w:szCs w:val="24"/>
          </w:rPr>
          <w:t xml:space="preserve">missed bus risk </w:t>
        </w:r>
        <w:r w:rsidR="00F625BD" w:rsidRPr="00F625BD">
          <w:rPr>
            <w:rFonts w:ascii="Times New Roman" w:hAnsi="Times New Roman" w:cs="Times New Roman"/>
            <w:sz w:val="24"/>
            <w:szCs w:val="24"/>
          </w:rPr>
          <w:t xml:space="preserve">within a walking distance buffer along the </w:t>
        </w:r>
      </w:ins>
      <w:ins w:id="1567" w:author="Miller, Harvey J." w:date="2019-12-10T14:05:00Z">
        <w:r w:rsidR="00F625BD">
          <w:rPr>
            <w:rFonts w:ascii="Times New Roman" w:hAnsi="Times New Roman" w:cs="Times New Roman"/>
            <w:sz w:val="24"/>
            <w:szCs w:val="24"/>
          </w:rPr>
          <w:t xml:space="preserve">bus </w:t>
        </w:r>
      </w:ins>
      <w:ins w:id="1568" w:author="Miller, Harvey J." w:date="2019-12-10T14:03:00Z">
        <w:r w:rsidR="00F625BD" w:rsidRPr="00F625BD">
          <w:rPr>
            <w:rFonts w:ascii="Times New Roman" w:hAnsi="Times New Roman" w:cs="Times New Roman"/>
            <w:sz w:val="24"/>
            <w:szCs w:val="24"/>
          </w:rPr>
          <w:t>route</w:t>
        </w:r>
      </w:ins>
      <w:ins w:id="1569" w:author="Miller, Harvey J." w:date="2019-12-10T14:05:00Z">
        <w:r w:rsidR="00F625BD">
          <w:rPr>
            <w:rFonts w:ascii="Times New Roman" w:hAnsi="Times New Roman" w:cs="Times New Roman"/>
            <w:sz w:val="24"/>
            <w:szCs w:val="24"/>
          </w:rPr>
          <w:t xml:space="preserve">: </w:t>
        </w:r>
      </w:ins>
      <w:ins w:id="1570" w:author="Miller, Harvey J." w:date="2019-12-10T14:03:00Z">
        <w:r w:rsidR="00F625BD" w:rsidRPr="00F625BD" w:rsidDel="00C24854">
          <w:rPr>
            <w:rFonts w:ascii="Times New Roman" w:hAnsi="Times New Roman" w:cs="Times New Roman"/>
            <w:sz w:val="24"/>
            <w:szCs w:val="24"/>
          </w:rPr>
          <w:t xml:space="preserve"> </w:t>
        </w:r>
      </w:ins>
      <w:del w:id="1571" w:author="Liu, Luyu" w:date="2019-11-27T16:06:00Z">
        <w:r w:rsidDel="00C24854">
          <w:rPr>
            <w:rFonts w:ascii="Times New Roman" w:hAnsi="Times New Roman" w:cs="Times New Roman"/>
            <w:sz w:val="24"/>
            <w:szCs w:val="24"/>
          </w:rPr>
          <w:delText>ST</w:delText>
        </w:r>
        <w:r w:rsidRPr="00530F4C" w:rsidDel="00C24854">
          <w:rPr>
            <w:rFonts w:ascii="Times New Roman" w:hAnsi="Times New Roman" w:cs="Times New Roman"/>
            <w:sz w:val="24"/>
            <w:szCs w:val="24"/>
          </w:rPr>
          <w:delText xml:space="preserve"> </w:delText>
        </w:r>
      </w:del>
      <w:ins w:id="1572" w:author="Liu, Luyu" w:date="2019-11-27T16:06:00Z">
        <w:r w:rsidR="00C24854">
          <w:rPr>
            <w:rFonts w:ascii="Times New Roman" w:hAnsi="Times New Roman" w:cs="Times New Roman"/>
            <w:sz w:val="24"/>
            <w:szCs w:val="24"/>
          </w:rPr>
          <w:t>GT</w:t>
        </w:r>
        <w:r w:rsidR="00C24854" w:rsidRPr="00530F4C">
          <w:rPr>
            <w:rFonts w:ascii="Times New Roman" w:hAnsi="Times New Roman" w:cs="Times New Roman"/>
            <w:sz w:val="24"/>
            <w:szCs w:val="24"/>
          </w:rPr>
          <w:t xml:space="preserve"> </w:t>
        </w:r>
      </w:ins>
      <w:r w:rsidRPr="006E112A">
        <w:rPr>
          <w:rFonts w:ascii="Times New Roman" w:hAnsi="Times New Roman" w:cs="Times New Roman"/>
          <w:sz w:val="24"/>
          <w:szCs w:val="24"/>
        </w:rPr>
        <w:t xml:space="preserve">(top </w:t>
      </w:r>
      <w:r>
        <w:rPr>
          <w:rFonts w:ascii="Times New Roman" w:hAnsi="Times New Roman" w:cs="Times New Roman"/>
          <w:sz w:val="24"/>
          <w:szCs w:val="24"/>
        </w:rPr>
        <w:t>left</w:t>
      </w:r>
      <w:r w:rsidRPr="006E112A">
        <w:rPr>
          <w:rFonts w:ascii="Times New Roman" w:hAnsi="Times New Roman" w:cs="Times New Roman"/>
          <w:sz w:val="24"/>
          <w:szCs w:val="24"/>
        </w:rPr>
        <w:t xml:space="preserve">), </w:t>
      </w:r>
      <w:del w:id="1573" w:author="Liu, Luyu" w:date="2019-11-27T16:06:00Z">
        <w:r w:rsidDel="00C24854">
          <w:rPr>
            <w:rFonts w:ascii="Times New Roman" w:hAnsi="Times New Roman" w:cs="Times New Roman"/>
            <w:sz w:val="24"/>
            <w:szCs w:val="24"/>
          </w:rPr>
          <w:delText xml:space="preserve">ET </w:delText>
        </w:r>
      </w:del>
      <w:ins w:id="1574" w:author="Liu, Luyu" w:date="2019-11-27T16:06:00Z">
        <w:r w:rsidR="00C24854">
          <w:rPr>
            <w:rFonts w:ascii="Times New Roman" w:hAnsi="Times New Roman" w:cs="Times New Roman"/>
            <w:sz w:val="24"/>
            <w:szCs w:val="24"/>
          </w:rPr>
          <w:t xml:space="preserve">ST </w:t>
        </w:r>
      </w:ins>
      <w:del w:id="1575" w:author="Liu, Luyu" w:date="2019-11-27T16:06:00Z">
        <w:r w:rsidDel="00C24854">
          <w:rPr>
            <w:rFonts w:ascii="Times New Roman" w:hAnsi="Times New Roman" w:cs="Times New Roman"/>
            <w:sz w:val="24"/>
            <w:szCs w:val="24"/>
          </w:rPr>
          <w:delText>with memory</w:delText>
        </w:r>
        <w:r w:rsidRPr="006E112A" w:rsidDel="00C24854">
          <w:rPr>
            <w:rFonts w:ascii="Times New Roman" w:hAnsi="Times New Roman" w:cs="Times New Roman"/>
            <w:sz w:val="24"/>
            <w:szCs w:val="24"/>
          </w:rPr>
          <w:delText xml:space="preserve"> </w:delText>
        </w:r>
      </w:del>
      <w:r w:rsidRPr="006E112A">
        <w:rPr>
          <w:rFonts w:ascii="Times New Roman" w:hAnsi="Times New Roman" w:cs="Times New Roman"/>
          <w:sz w:val="24"/>
          <w:szCs w:val="24"/>
        </w:rPr>
        <w:t>(</w:t>
      </w:r>
      <w:r>
        <w:rPr>
          <w:rFonts w:ascii="Times New Roman" w:hAnsi="Times New Roman" w:cs="Times New Roman"/>
          <w:sz w:val="24"/>
          <w:szCs w:val="24"/>
        </w:rPr>
        <w:t>top</w:t>
      </w:r>
      <w:r w:rsidRPr="006E112A">
        <w:rPr>
          <w:rFonts w:ascii="Times New Roman" w:hAnsi="Times New Roman" w:cs="Times New Roman"/>
          <w:sz w:val="24"/>
          <w:szCs w:val="24"/>
        </w:rPr>
        <w:t xml:space="preserve"> </w:t>
      </w:r>
      <w:r>
        <w:rPr>
          <w:rFonts w:ascii="Times New Roman" w:hAnsi="Times New Roman" w:cs="Times New Roman"/>
          <w:sz w:val="24"/>
          <w:szCs w:val="24"/>
        </w:rPr>
        <w:t>right</w:t>
      </w:r>
      <w:r w:rsidRPr="006E112A">
        <w:rPr>
          <w:rFonts w:ascii="Times New Roman" w:hAnsi="Times New Roman" w:cs="Times New Roman"/>
          <w:sz w:val="24"/>
          <w:szCs w:val="24"/>
        </w:rPr>
        <w:t xml:space="preserve">), </w:t>
      </w:r>
      <w:del w:id="1576" w:author="Liu, Luyu" w:date="2019-11-27T16:06:00Z">
        <w:r w:rsidDel="00C24854">
          <w:rPr>
            <w:rFonts w:ascii="Times New Roman" w:hAnsi="Times New Roman" w:cs="Times New Roman"/>
            <w:sz w:val="24"/>
            <w:szCs w:val="24"/>
          </w:rPr>
          <w:delText>GT</w:delText>
        </w:r>
        <w:r w:rsidRPr="006E112A" w:rsidDel="00C24854">
          <w:rPr>
            <w:rFonts w:ascii="Times New Roman" w:hAnsi="Times New Roman" w:cs="Times New Roman"/>
            <w:sz w:val="24"/>
            <w:szCs w:val="24"/>
          </w:rPr>
          <w:delText xml:space="preserve"> </w:delText>
        </w:r>
      </w:del>
      <w:ins w:id="1577" w:author="Liu, Luyu" w:date="2019-11-27T16:06:00Z">
        <w:r w:rsidR="00C24854">
          <w:rPr>
            <w:rFonts w:ascii="Times New Roman" w:hAnsi="Times New Roman" w:cs="Times New Roman"/>
            <w:sz w:val="24"/>
            <w:szCs w:val="24"/>
          </w:rPr>
          <w:t>ET</w:t>
        </w:r>
        <w:r w:rsidR="00C24854" w:rsidRPr="006E112A">
          <w:rPr>
            <w:rFonts w:ascii="Times New Roman" w:hAnsi="Times New Roman" w:cs="Times New Roman"/>
            <w:sz w:val="24"/>
            <w:szCs w:val="24"/>
          </w:rPr>
          <w:t xml:space="preserve"> </w:t>
        </w:r>
      </w:ins>
      <w:r w:rsidRPr="006E112A">
        <w:rPr>
          <w:rFonts w:ascii="Times New Roman" w:hAnsi="Times New Roman" w:cs="Times New Roman"/>
          <w:sz w:val="24"/>
          <w:szCs w:val="24"/>
        </w:rPr>
        <w:t xml:space="preserve">(bottom)'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w:t>
      </w:r>
      <w:r>
        <w:rPr>
          <w:rFonts w:ascii="Times New Roman" w:hAnsi="Times New Roman" w:cs="Times New Roman"/>
          <w:sz w:val="24"/>
          <w:szCs w:val="24"/>
        </w:rPr>
        <w:t>.</w:t>
      </w:r>
      <w:commentRangeEnd w:id="1563"/>
      <w:r w:rsidR="009F1880">
        <w:rPr>
          <w:rStyle w:val="CommentReference"/>
        </w:rPr>
        <w:commentReference w:id="1563"/>
      </w:r>
    </w:p>
    <w:p w14:paraId="1DB33CB1" w14:textId="77777777" w:rsidR="00727092" w:rsidRDefault="00727092" w:rsidP="00727092">
      <w:pPr>
        <w:spacing w:line="256" w:lineRule="auto"/>
        <w:rPr>
          <w:rFonts w:ascii="Times New Roman" w:hAnsi="Times New Roman" w:cs="Times New Roman"/>
          <w:sz w:val="24"/>
          <w:szCs w:val="24"/>
        </w:rPr>
      </w:pPr>
    </w:p>
    <w:p w14:paraId="18F7AB33" w14:textId="6FED207E" w:rsidR="00BB3EC7" w:rsidRPr="00B942D8" w:rsidRDefault="00BB3EC7">
      <w:pPr>
        <w:pStyle w:val="IndentTimesNewRoman"/>
        <w:jc w:val="both"/>
        <w:pPrChange w:id="1578" w:author="Liu, Luyu" w:date="2019-11-27T17:20:00Z">
          <w:pPr>
            <w:pStyle w:val="IndentTimesNewRoman"/>
            <w:ind w:firstLine="0"/>
            <w:jc w:val="both"/>
          </w:pPr>
        </w:pPrChange>
      </w:pPr>
      <w:r>
        <w:fldChar w:fldCharType="begin"/>
      </w:r>
      <w:r>
        <w:instrText xml:space="preserve"> REF _Ref16256046 \h </w:instrText>
      </w:r>
      <w:r w:rsidR="00654DF6">
        <w:instrText xml:space="preserve"> \* MERGEFORMAT </w:instrText>
      </w:r>
      <w:r>
        <w:fldChar w:fldCharType="separate"/>
      </w:r>
      <w:ins w:id="1579" w:author="Luyu Liu" w:date="2019-12-17T23:22:00Z">
        <w:r w:rsidR="00400BA3">
          <w:t xml:space="preserve">Figure </w:t>
        </w:r>
        <w:r w:rsidR="00400BA3">
          <w:rPr>
            <w:noProof/>
          </w:rPr>
          <w:t>15</w:t>
        </w:r>
      </w:ins>
      <w:ins w:id="1580" w:author="Liu, Luyu" w:date="2019-11-27T17:22:00Z">
        <w:del w:id="1581" w:author="Luyu Liu" w:date="2019-12-17T18:15:00Z">
          <w:r w:rsidR="004C0488" w:rsidDel="002142A3">
            <w:delText xml:space="preserve">Figure </w:delText>
          </w:r>
          <w:r w:rsidR="004C0488" w:rsidDel="002142A3">
            <w:rPr>
              <w:noProof/>
            </w:rPr>
            <w:delText>16</w:delText>
          </w:r>
        </w:del>
      </w:ins>
      <w:del w:id="1582" w:author="Luyu Liu" w:date="2019-12-17T18:15:00Z">
        <w:r w:rsidR="00654DF6" w:rsidDel="002142A3">
          <w:delText xml:space="preserve">Figure </w:delText>
        </w:r>
        <w:r w:rsidR="00654DF6" w:rsidDel="002142A3">
          <w:rPr>
            <w:noProof/>
          </w:rPr>
          <w:delText>14</w:delText>
        </w:r>
      </w:del>
      <w:r>
        <w:fldChar w:fldCharType="end"/>
      </w:r>
      <w:r>
        <w:t xml:space="preserve"> shows </w:t>
      </w:r>
      <w:r w:rsidR="0016636C">
        <w:t xml:space="preserve">the </w:t>
      </w:r>
      <w:r>
        <w:t xml:space="preserve">average waiting time and risk </w:t>
      </w:r>
      <w:r w:rsidR="0016636C">
        <w:t>across space for the PT strategy</w:t>
      </w:r>
      <w:r w:rsidRPr="00745341">
        <w:t>.</w:t>
      </w:r>
      <w:r>
        <w:t xml:space="preserve"> </w:t>
      </w:r>
      <w:r w:rsidRPr="005238B9">
        <w:rPr>
          <w:rStyle w:val="TimesNewRomanChar"/>
        </w:rPr>
        <w:t xml:space="preserve">Noticeably, there are two significant clusters </w:t>
      </w:r>
      <w:r w:rsidR="00364356">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sidR="00654DF6">
        <w:rPr>
          <w:rStyle w:val="TimesNewRomanChar"/>
        </w:rPr>
        <w:t xml:space="preserve">for </w:t>
      </w:r>
      <w:r>
        <w:rPr>
          <w:rStyle w:val="TimesNewRomanChar"/>
        </w:rPr>
        <w:t xml:space="preserve">standard </w:t>
      </w:r>
      <w:r w:rsidR="00654DF6">
        <w:rPr>
          <w:rStyle w:val="TimesNewRomanChar"/>
        </w:rPr>
        <w:t xml:space="preserve">headway service (indicated by a blue oval) and </w:t>
      </w:r>
      <w:r>
        <w:rPr>
          <w:rStyle w:val="TimesNewRomanChar"/>
        </w:rPr>
        <w:t xml:space="preserve">frequent </w:t>
      </w:r>
      <w:r w:rsidR="00654DF6">
        <w:rPr>
          <w:rStyle w:val="TimesNewRomanChar"/>
        </w:rPr>
        <w:t>headway service (indicated by the red oval).  These clusters o</w:t>
      </w:r>
      <w:r w:rsidR="00364356">
        <w:rPr>
          <w:rStyle w:val="TimesNewRomanChar"/>
        </w:rPr>
        <w:t>ccur b</w:t>
      </w:r>
      <w:r>
        <w:t xml:space="preserve">ecause real-time information will not be available for these stops until the bus leaves the originating stop. By the time the real-time information is updated, the user </w:t>
      </w:r>
      <w:r w:rsidR="00364356">
        <w:t>has likely missed the bus</w:t>
      </w:r>
      <w:r>
        <w:t xml:space="preserve">. Consequently, </w:t>
      </w:r>
      <w:r w:rsidR="00364356">
        <w:t xml:space="preserve">PT insurance </w:t>
      </w:r>
      <w:r>
        <w:t>buffer will not help improve the missed risk of such trips since</w:t>
      </w:r>
      <w:r w:rsidR="00364356">
        <w:t xml:space="preserve"> its </w:t>
      </w:r>
      <w:r>
        <w:t>effectiveness depends on accessible RTI. Meanwhile, users who live far from the stop will have higher missed risk and will consequently suffer from even more waiting time.</w:t>
      </w:r>
      <w:r w:rsidRPr="00142817">
        <w:t xml:space="preserve"> </w:t>
      </w:r>
      <w:r w:rsidR="00364356">
        <w:t>Based on these results</w:t>
      </w:r>
      <w:r w:rsidRPr="00C335AA">
        <w:t xml:space="preserve">, we can call these stops </w:t>
      </w:r>
      <w:r w:rsidRPr="00C335AA">
        <w:rPr>
          <w:i/>
        </w:rPr>
        <w:t>marginalized stops</w:t>
      </w:r>
      <w:r w:rsidRPr="00C335AA">
        <w:t xml:space="preserve">. </w:t>
      </w:r>
      <w:r>
        <w:t>It suggests that RTI strategies may be less effective at these stops. In these areas, transit users are</w:t>
      </w:r>
      <w:r w:rsidRPr="00EF5E45">
        <w:t xml:space="preserve"> </w:t>
      </w:r>
      <w:r>
        <w:t xml:space="preserve">vulnerable and may be </w:t>
      </w:r>
      <w:r w:rsidR="00364356">
        <w:t xml:space="preserve">structurally unable to utilize </w:t>
      </w:r>
      <w:r>
        <w:t>real-time information.</w:t>
      </w:r>
    </w:p>
    <w:p w14:paraId="706F94F9" w14:textId="77777777" w:rsidR="00BB3EC7" w:rsidRDefault="00BB3EC7">
      <w:pPr>
        <w:keepNext/>
        <w:spacing w:line="256" w:lineRule="auto"/>
        <w:jc w:val="center"/>
        <w:pPrChange w:id="1583" w:author="Liu, Luyu" w:date="2019-11-27T16:14:00Z">
          <w:pPr>
            <w:keepNext/>
            <w:spacing w:line="256" w:lineRule="auto"/>
          </w:pPr>
        </w:pPrChange>
      </w:pPr>
      <w:r>
        <w:rPr>
          <w:noProof/>
        </w:rPr>
        <w:lastRenderedPageBreak/>
        <w:drawing>
          <wp:inline distT="0" distB="0" distL="0" distR="0" wp14:anchorId="04F92E14" wp14:editId="74E56725">
            <wp:extent cx="5851682" cy="21162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851682" cy="2116232"/>
                    </a:xfrm>
                    <a:prstGeom prst="rect">
                      <a:avLst/>
                    </a:prstGeom>
                    <a:noFill/>
                    <a:ln>
                      <a:noFill/>
                    </a:ln>
                  </pic:spPr>
                </pic:pic>
              </a:graphicData>
            </a:graphic>
          </wp:inline>
        </w:drawing>
      </w:r>
    </w:p>
    <w:p w14:paraId="03B2FF4F" w14:textId="17B46AB3" w:rsidR="00BB3EC7" w:rsidRDefault="00BB3EC7" w:rsidP="00BB3EC7">
      <w:pPr>
        <w:pStyle w:val="TimesNewRoman"/>
        <w:jc w:val="center"/>
      </w:pPr>
      <w:bookmarkStart w:id="1584" w:name="_Ref16256046"/>
      <w:commentRangeStart w:id="1585"/>
      <w:r>
        <w:t xml:space="preserve">Figure </w:t>
      </w:r>
      <w:r w:rsidR="00235361">
        <w:fldChar w:fldCharType="begin"/>
      </w:r>
      <w:r w:rsidR="00235361">
        <w:instrText xml:space="preserve"> SEQ Figure \* ARABIC </w:instrText>
      </w:r>
      <w:r w:rsidR="00235361">
        <w:fldChar w:fldCharType="separate"/>
      </w:r>
      <w:ins w:id="1586" w:author="Luyu Liu" w:date="2019-12-17T23:19:00Z">
        <w:r w:rsidR="006A3AA4">
          <w:rPr>
            <w:noProof/>
          </w:rPr>
          <w:t>15</w:t>
        </w:r>
      </w:ins>
      <w:ins w:id="1587" w:author="Liu, Luyu" w:date="2019-11-27T17:22:00Z">
        <w:del w:id="1588" w:author="Luyu Liu" w:date="2019-12-17T23:19:00Z">
          <w:r w:rsidR="004C0488" w:rsidDel="006A3AA4">
            <w:rPr>
              <w:noProof/>
            </w:rPr>
            <w:delText>16</w:delText>
          </w:r>
        </w:del>
      </w:ins>
      <w:del w:id="1589" w:author="Luyu Liu" w:date="2019-12-17T23:19:00Z">
        <w:r w:rsidR="00654DF6" w:rsidDel="006A3AA4">
          <w:rPr>
            <w:noProof/>
          </w:rPr>
          <w:delText>14</w:delText>
        </w:r>
      </w:del>
      <w:r w:rsidR="00235361">
        <w:rPr>
          <w:noProof/>
        </w:rPr>
        <w:fldChar w:fldCharType="end"/>
      </w:r>
      <w:bookmarkEnd w:id="1584"/>
      <w:r w:rsidR="00AA2619">
        <w:rPr>
          <w:noProof/>
        </w:rPr>
        <w:t>:</w:t>
      </w:r>
      <w:r>
        <w:t xml:space="preserve"> </w:t>
      </w:r>
      <w:ins w:id="1590" w:author="Miller, Harvey J." w:date="2019-12-10T14:04:00Z">
        <w:r w:rsidR="00F625BD">
          <w:t xml:space="preserve">Spatial pattern of </w:t>
        </w:r>
      </w:ins>
      <w:del w:id="1591" w:author="Miller, Harvey J." w:date="2019-12-10T14:04:00Z">
        <w:r w:rsidDel="00F625BD">
          <w:delText xml:space="preserve">PT </w:delText>
        </w:r>
      </w:del>
      <w:r w:rsidR="0040511B">
        <w:t>average wait</w:t>
      </w:r>
      <w:r>
        <w:t xml:space="preserve"> time </w:t>
      </w:r>
      <w:r w:rsidR="00654DF6">
        <w:t xml:space="preserve">(left side) and </w:t>
      </w:r>
      <w:ins w:id="1592" w:author="Miller, Harvey J." w:date="2019-12-10T14:04:00Z">
        <w:r w:rsidR="00F625BD">
          <w:t xml:space="preserve">missed bus risk </w:t>
        </w:r>
      </w:ins>
      <w:del w:id="1593" w:author="Miller, Harvey J." w:date="2019-12-10T14:06:00Z">
        <w:r w:rsidR="00654DF6" w:rsidDel="00F625BD">
          <w:delText xml:space="preserve">risk of missing a bus </w:delText>
        </w:r>
      </w:del>
      <w:r w:rsidR="00654DF6">
        <w:t>(right side)</w:t>
      </w:r>
      <w:ins w:id="1594" w:author="Miller, Harvey J." w:date="2019-12-10T14:06:00Z">
        <w:r w:rsidR="00F625BD">
          <w:t xml:space="preserve"> within a walking distance buffer of the bus route for the PT strategy </w:t>
        </w:r>
      </w:ins>
      <w:del w:id="1595" w:author="Miller, Harvey J." w:date="2019-12-10T14:06:00Z">
        <w:r w:rsidR="00654DF6" w:rsidDel="00F625BD">
          <w:delText xml:space="preserve"> </w:delText>
        </w:r>
        <w:r w:rsidDel="00F625BD">
          <w:delText>COTA bus route No. 2 from Southeast</w:delText>
        </w:r>
        <w:r w:rsidRPr="005203AB" w:rsidDel="00F625BD">
          <w:delText xml:space="preserve"> </w:delText>
        </w:r>
        <w:r w:rsidDel="00F625BD">
          <w:delText>to Northwest.</w:delText>
        </w:r>
        <w:commentRangeEnd w:id="1585"/>
        <w:r w:rsidR="00654DF6" w:rsidDel="00F625BD">
          <w:rPr>
            <w:rStyle w:val="CommentReference"/>
            <w:rFonts w:asciiTheme="minorHAnsi" w:hAnsiTheme="minorHAnsi" w:cstheme="minorBidi"/>
          </w:rPr>
          <w:commentReference w:id="1585"/>
        </w:r>
      </w:del>
    </w:p>
    <w:p w14:paraId="583E8D96" w14:textId="083C9F06" w:rsidR="004C0488" w:rsidRDefault="004C0488" w:rsidP="0016636C">
      <w:pPr>
        <w:pStyle w:val="TimesNewRoman"/>
        <w:jc w:val="both"/>
        <w:rPr>
          <w:ins w:id="1596" w:author="Liu, Luyu" w:date="2019-11-27T20:56:00Z"/>
          <w:b/>
        </w:rPr>
      </w:pPr>
    </w:p>
    <w:p w14:paraId="18AD5E02" w14:textId="77777777" w:rsidR="00E5090F" w:rsidRDefault="00E5090F" w:rsidP="0016636C">
      <w:pPr>
        <w:pStyle w:val="TimesNewRoman"/>
        <w:jc w:val="both"/>
        <w:rPr>
          <w:ins w:id="1597" w:author="Liu, Luyu" w:date="2019-11-27T17:23:00Z"/>
          <w:b/>
        </w:rPr>
      </w:pPr>
    </w:p>
    <w:p w14:paraId="24F1C1E7" w14:textId="75C2F298" w:rsidR="008809DB" w:rsidRDefault="0038416A">
      <w:pPr>
        <w:pStyle w:val="TimesNewRoman"/>
        <w:numPr>
          <w:ilvl w:val="2"/>
          <w:numId w:val="5"/>
        </w:numPr>
        <w:jc w:val="both"/>
        <w:rPr>
          <w:ins w:id="1598" w:author="Luyu Liu" w:date="2019-12-17T16:12:00Z"/>
        </w:rPr>
        <w:pPrChange w:id="1599" w:author="Luyu Liu" w:date="2019-12-17T16:12:00Z">
          <w:pPr>
            <w:pStyle w:val="TimesNewRoman"/>
            <w:jc w:val="both"/>
          </w:pPr>
        </w:pPrChange>
      </w:pPr>
      <w:r w:rsidRPr="008809DB">
        <w:rPr>
          <w:bCs/>
          <w:rPrChange w:id="1600" w:author="Luyu Liu" w:date="2019-12-17T16:12:00Z">
            <w:rPr>
              <w:b/>
            </w:rPr>
          </w:rPrChange>
        </w:rPr>
        <w:t>Spatial differences between ST and PT</w:t>
      </w:r>
      <w:del w:id="1601" w:author="Luyu Liu" w:date="2019-12-17T16:12:00Z">
        <w:r w:rsidDel="008809DB">
          <w:delText>.</w:delText>
        </w:r>
      </w:del>
      <w:del w:id="1602" w:author="Luyu Liu" w:date="2019-12-17T16:13:00Z">
        <w:r w:rsidDel="008809DB">
          <w:delText xml:space="preserve"> </w:delText>
        </w:r>
      </w:del>
      <w:r>
        <w:t xml:space="preserve">  </w:t>
      </w:r>
    </w:p>
    <w:p w14:paraId="7CFFB3CE" w14:textId="7C0B84F8" w:rsidR="00E5090F" w:rsidRDefault="0016636C" w:rsidP="00F96710">
      <w:pPr>
        <w:pStyle w:val="TimesNewRoman"/>
        <w:jc w:val="both"/>
        <w:rPr>
          <w:ins w:id="1603" w:author="Liu, Luyu" w:date="2019-11-27T21:00:00Z"/>
        </w:rPr>
      </w:pPr>
      <w:r>
        <w:t>We now compare</w:t>
      </w:r>
      <w:r w:rsidRPr="0016636C">
        <w:t xml:space="preserve"> </w:t>
      </w:r>
      <w:r>
        <w:t xml:space="preserve">the </w:t>
      </w:r>
      <w:r w:rsidRPr="0016636C">
        <w:t xml:space="preserve">performance of best non-RTI </w:t>
      </w:r>
      <w:r>
        <w:t xml:space="preserve">strategy </w:t>
      </w:r>
      <w:r w:rsidRPr="0016636C">
        <w:t>(ST) and b</w:t>
      </w:r>
      <w:r>
        <w:t>est RTI strategy (PT) with respect to space.</w:t>
      </w:r>
      <w:r w:rsidRPr="0016636C">
        <w:t xml:space="preserve"> </w:t>
      </w:r>
      <w:r>
        <w:t xml:space="preserve"> </w:t>
      </w:r>
      <w:r w:rsidR="0038416A">
        <w:fldChar w:fldCharType="begin"/>
      </w:r>
      <w:r w:rsidR="0038416A">
        <w:instrText xml:space="preserve"> REF _Ref16255992 \h </w:instrText>
      </w:r>
      <w:r w:rsidR="00E96AD4">
        <w:instrText xml:space="preserve"> \* MERGEFORMAT </w:instrText>
      </w:r>
      <w:r w:rsidR="0038416A">
        <w:fldChar w:fldCharType="separate"/>
      </w:r>
      <w:ins w:id="1604" w:author="Luyu Liu" w:date="2019-12-17T23:22:00Z">
        <w:r w:rsidR="00400BA3">
          <w:t xml:space="preserve">Figure </w:t>
        </w:r>
        <w:r w:rsidR="00400BA3">
          <w:rPr>
            <w:noProof/>
          </w:rPr>
          <w:t>16</w:t>
        </w:r>
      </w:ins>
      <w:del w:id="1605" w:author="Luyu Liu" w:date="2019-12-17T23:22:00Z">
        <w:r w:rsidR="002142A3" w:rsidDel="00400BA3">
          <w:delText xml:space="preserve">Figure </w:delText>
        </w:r>
        <w:r w:rsidR="002142A3" w:rsidDel="00400BA3">
          <w:rPr>
            <w:noProof/>
          </w:rPr>
          <w:delText>17</w:delText>
        </w:r>
      </w:del>
      <w:r w:rsidR="0038416A">
        <w:fldChar w:fldCharType="end"/>
      </w:r>
      <w:r w:rsidR="00E96AD4">
        <w:t xml:space="preserve"> shows the average wait</w:t>
      </w:r>
      <w:r w:rsidR="0038416A" w:rsidRPr="00745341">
        <w:t xml:space="preserve"> time difference </w:t>
      </w:r>
      <w:r w:rsidR="0038416A">
        <w:t>between ST and PT</w:t>
      </w:r>
      <w:ins w:id="1606" w:author="Miller, Harvey J." w:date="2019-12-10T14:06:00Z">
        <w:r w:rsidR="00F625BD">
          <w:t xml:space="preserve"> within a</w:t>
        </w:r>
      </w:ins>
      <w:ins w:id="1607" w:author="Miller, Harvey J." w:date="2019-12-10T14:07:00Z">
        <w:r w:rsidR="00F625BD">
          <w:t xml:space="preserve"> </w:t>
        </w:r>
      </w:ins>
      <w:ins w:id="1608" w:author="Miller, Harvey J." w:date="2019-12-10T14:06:00Z">
        <w:r w:rsidR="00F625BD">
          <w:t xml:space="preserve">walking distance buffer </w:t>
        </w:r>
      </w:ins>
      <w:ins w:id="1609" w:author="Miller, Harvey J." w:date="2019-12-10T14:07:00Z">
        <w:r w:rsidR="00F625BD">
          <w:t>of the bus route</w:t>
        </w:r>
      </w:ins>
      <w:r w:rsidR="0038416A" w:rsidRPr="00745341">
        <w:t xml:space="preserve">. </w:t>
      </w:r>
      <w:ins w:id="1610" w:author="Liu, Luyu" w:date="2019-11-27T21:01:00Z">
        <w:r w:rsidR="00E0434C">
          <w:t>We observe the originating stops have exceptional high waiting time due to larger headway.</w:t>
        </w:r>
      </w:ins>
      <w:ins w:id="1611" w:author="Liu, Luyu" w:date="2019-11-27T21:02:00Z">
        <w:r w:rsidR="00E0434C">
          <w:t xml:space="preserve"> </w:t>
        </w:r>
      </w:ins>
      <w:r w:rsidR="0038416A">
        <w:t xml:space="preserve">We can </w:t>
      </w:r>
      <w:ins w:id="1612" w:author="Liu, Luyu" w:date="2019-11-27T21:02:00Z">
        <w:r w:rsidR="00E0434C">
          <w:t xml:space="preserve">also </w:t>
        </w:r>
      </w:ins>
      <w:r w:rsidR="0038416A">
        <w:t xml:space="preserve">observe that PT does not outperform ST for </w:t>
      </w:r>
      <w:del w:id="1613" w:author="Liu, Luyu" w:date="2019-11-27T21:02:00Z">
        <w:r w:rsidR="0038416A" w:rsidDel="00E0434C">
          <w:delText>all</w:delText>
        </w:r>
      </w:del>
      <w:ins w:id="1614" w:author="Liu, Luyu" w:date="2019-11-27T21:03:00Z">
        <w:r w:rsidR="00FF295D">
          <w:t>more than half of all</w:t>
        </w:r>
      </w:ins>
      <w:r w:rsidR="0038416A">
        <w:t xml:space="preserve"> stops. In fact, for most stops, especially for those stops in the upstream near the originating s</w:t>
      </w:r>
      <w:r>
        <w:t>tops, ST</w:t>
      </w:r>
      <w:r w:rsidR="0038416A">
        <w:t xml:space="preserve"> performanc</w:t>
      </w:r>
      <w:r>
        <w:t>e is much better than PT</w:t>
      </w:r>
      <w:r w:rsidR="0038416A">
        <w:t>.</w:t>
      </w:r>
      <w:ins w:id="1615" w:author="Liu, Luyu" w:date="2019-11-27T20:57:00Z">
        <w:r w:rsidR="00E5090F" w:rsidRPr="00E5090F">
          <w:t xml:space="preserve"> </w:t>
        </w:r>
        <w:r w:rsidR="00E5090F">
          <w:t>To</w:t>
        </w:r>
        <w:r w:rsidR="00E5090F" w:rsidRPr="00092DA1">
          <w:t xml:space="preserve"> moreover </w:t>
        </w:r>
        <w:r w:rsidR="00E5090F">
          <w:rPr>
            <w:rFonts w:hint="eastAsia"/>
          </w:rPr>
          <w:t>demonst</w:t>
        </w:r>
        <w:r w:rsidR="00E5090F">
          <w:t>rate the</w:t>
        </w:r>
        <w:r w:rsidR="00E5090F" w:rsidRPr="00092DA1">
          <w:t xml:space="preserve"> variation</w:t>
        </w:r>
        <w:r w:rsidR="00E5090F">
          <w:t>s, g</w:t>
        </w:r>
        <w:r w:rsidR="00E5090F" w:rsidRPr="00092DA1">
          <w:t xml:space="preserve">eographically, we divide the stops into two groups at stop “North High Street &amp; Euclid Avenue” shown as a </w:t>
        </w:r>
        <w:r w:rsidR="00E5090F">
          <w:t>green</w:t>
        </w:r>
        <w:r w:rsidR="00E5090F" w:rsidRPr="00092DA1">
          <w:t xml:space="preserve"> line in</w:t>
        </w:r>
        <w:r w:rsidR="00E5090F">
          <w:t xml:space="preserve"> </w:t>
        </w:r>
        <w:r w:rsidR="00E5090F" w:rsidRPr="00092DA1">
          <w:fldChar w:fldCharType="begin"/>
        </w:r>
        <w:r w:rsidR="00E5090F" w:rsidRPr="00316593">
          <w:instrText xml:space="preserve"> REF _Ref16255992 \h  \* MERGEFORMAT </w:instrText>
        </w:r>
      </w:ins>
      <w:ins w:id="1616" w:author="Liu, Luyu" w:date="2019-11-27T20:57:00Z">
        <w:r w:rsidR="00E5090F" w:rsidRPr="00092DA1">
          <w:fldChar w:fldCharType="separate"/>
        </w:r>
      </w:ins>
      <w:ins w:id="1617" w:author="Luyu Liu" w:date="2019-12-17T23:22:00Z">
        <w:r w:rsidR="00400BA3">
          <w:t>Figure 16</w:t>
        </w:r>
      </w:ins>
      <w:ins w:id="1618" w:author="Liu, Luyu" w:date="2019-11-27T20:57:00Z">
        <w:r w:rsidR="00E5090F" w:rsidRPr="00092DA1">
          <w:fldChar w:fldCharType="end"/>
        </w:r>
        <w:r w:rsidR="00E5090F" w:rsidRPr="00092DA1">
          <w:t>.</w:t>
        </w:r>
        <w:r w:rsidR="00E5090F">
          <w:t xml:space="preserve"> For u</w:t>
        </w:r>
        <w:r w:rsidR="00E5090F" w:rsidRPr="00092DA1">
          <w:t>pstream stops</w:t>
        </w:r>
        <w:r w:rsidR="00E5090F">
          <w:t>, PT users waited 68 seconds more than ST users;</w:t>
        </w:r>
        <w:r w:rsidR="00E5090F" w:rsidRPr="00092DA1">
          <w:t xml:space="preserve"> while </w:t>
        </w:r>
        <w:r w:rsidR="00E5090F">
          <w:t xml:space="preserve">for </w:t>
        </w:r>
        <w:r w:rsidR="00E5090F" w:rsidRPr="00092DA1">
          <w:t>downstream stops</w:t>
        </w:r>
        <w:r w:rsidR="00E5090F">
          <w:t xml:space="preserve">, ST users waited 21 seconds </w:t>
        </w:r>
      </w:ins>
      <w:ins w:id="1619" w:author="Liu, Luyu" w:date="2019-11-27T21:00:00Z">
        <w:r w:rsidR="00E5090F">
          <w:t>more</w:t>
        </w:r>
      </w:ins>
      <w:ins w:id="1620" w:author="Liu, Luyu" w:date="2019-11-27T20:57:00Z">
        <w:r w:rsidR="00E5090F">
          <w:t xml:space="preserve"> than PT users. </w:t>
        </w:r>
      </w:ins>
      <w:ins w:id="1621" w:author="Liu, Luyu" w:date="2019-11-27T21:04:00Z">
        <w:r w:rsidR="00F96710" w:rsidRPr="00092DA1">
          <w:t xml:space="preserve">The comparison </w:t>
        </w:r>
        <w:del w:id="1622" w:author="Miller, Harvey J." w:date="2019-12-10T14:07:00Z">
          <w:r w:rsidR="00F96710" w:rsidRPr="00092DA1" w:rsidDel="00F625BD">
            <w:delText xml:space="preserve">moreover </w:delText>
          </w:r>
        </w:del>
        <w:r w:rsidR="00F96710" w:rsidRPr="00092DA1">
          <w:t xml:space="preserve">shows the </w:t>
        </w:r>
        <w:del w:id="1623" w:author="Miller, Harvey J." w:date="2019-12-10T14:08:00Z">
          <w:r w:rsidR="00F96710" w:rsidRPr="00092DA1" w:rsidDel="00F625BD">
            <w:delText>difference’s</w:delText>
          </w:r>
          <w:r w:rsidR="00F96710" w:rsidDel="00F625BD">
            <w:delText xml:space="preserve"> </w:delText>
          </w:r>
        </w:del>
        <w:r w:rsidR="00F96710">
          <w:t>highly polarized geographic</w:t>
        </w:r>
        <w:r w:rsidR="00F96710" w:rsidRPr="00092DA1">
          <w:t xml:space="preserve"> </w:t>
        </w:r>
        <w:r w:rsidR="00F96710">
          <w:t>pattern</w:t>
        </w:r>
      </w:ins>
      <w:ins w:id="1624" w:author="Miller, Harvey J." w:date="2019-12-10T14:08:00Z">
        <w:r w:rsidR="00F625BD">
          <w:t xml:space="preserve"> of relative performance between these two strategies</w:t>
        </w:r>
      </w:ins>
      <w:ins w:id="1625" w:author="Liu, Luyu" w:date="2019-11-27T21:04:00Z">
        <w:r w:rsidR="00F96710">
          <w:t>.</w:t>
        </w:r>
      </w:ins>
    </w:p>
    <w:p w14:paraId="77954D45" w14:textId="35C2555D" w:rsidR="00E5090F" w:rsidRDefault="00E5090F" w:rsidP="00E5090F">
      <w:pPr>
        <w:pStyle w:val="TimesNewRoman"/>
        <w:jc w:val="both"/>
        <w:rPr>
          <w:ins w:id="1626" w:author="Liu, Luyu" w:date="2019-11-27T21:00:00Z"/>
        </w:rPr>
      </w:pPr>
    </w:p>
    <w:p w14:paraId="7B51B004" w14:textId="07DA847D" w:rsidR="00E5090F" w:rsidRDefault="00E5090F" w:rsidP="00E5090F">
      <w:pPr>
        <w:pStyle w:val="TimesNewRoman"/>
        <w:jc w:val="both"/>
        <w:rPr>
          <w:ins w:id="1627" w:author="Liu, Luyu" w:date="2019-11-27T21:00:00Z"/>
        </w:rPr>
      </w:pPr>
    </w:p>
    <w:p w14:paraId="65196CC6" w14:textId="77777777" w:rsidR="00E5090F" w:rsidRDefault="00E5090F" w:rsidP="00E5090F">
      <w:pPr>
        <w:pStyle w:val="TimesNewRoman"/>
        <w:jc w:val="both"/>
        <w:rPr>
          <w:ins w:id="1628" w:author="Liu, Luyu" w:date="2019-11-27T20:57:00Z"/>
        </w:rPr>
      </w:pPr>
    </w:p>
    <w:p w14:paraId="5353E0D0" w14:textId="74A75FCD" w:rsidR="0038416A" w:rsidDel="00E5090F" w:rsidRDefault="0038416A">
      <w:pPr>
        <w:pStyle w:val="TimesNewRoman"/>
        <w:jc w:val="both"/>
        <w:rPr>
          <w:del w:id="1629" w:author="Liu, Luyu" w:date="2019-11-27T20:56:00Z"/>
        </w:rPr>
      </w:pPr>
      <w:del w:id="1630" w:author="Liu, Luyu" w:date="2019-11-27T20:56:00Z">
        <w:r w:rsidDel="00E5090F">
          <w:lastRenderedPageBreak/>
          <w:delText xml:space="preserve"> </w:delText>
        </w:r>
        <w:r w:rsidR="0016636C" w:rsidDel="00E5090F">
          <w:delText xml:space="preserve"> We </w:delText>
        </w:r>
        <w:r w:rsidDel="00E5090F">
          <w:delText>observe the originating stops have exceptional high waiting time due to larger headway</w:delText>
        </w:r>
      </w:del>
      <w:del w:id="1631" w:author="Liu, Luyu" w:date="2019-11-27T17:11:00Z">
        <w:r w:rsidDel="002E61E4">
          <w:delText xml:space="preserve">. </w:delText>
        </w:r>
        <w:commentRangeStart w:id="1632"/>
        <w:commentRangeStart w:id="1633"/>
        <w:r w:rsidDel="002E61E4">
          <w:delText xml:space="preserve">For most stops, waiting time </w:delText>
        </w:r>
        <w:r w:rsidR="0016636C" w:rsidDel="002E61E4">
          <w:delText>is a relatively low</w:delText>
        </w:r>
        <w:r w:rsidDel="002E61E4">
          <w:delText>, but we can hardly observe a stop with an even lower waiting time. This is because IB reduces desynchronization risk when the user catches the bus, but it also makes people wait more time for these synchronized trips</w:delText>
        </w:r>
      </w:del>
      <w:del w:id="1634" w:author="Liu, Luyu" w:date="2019-11-27T20:56:00Z">
        <w:r w:rsidDel="00E5090F">
          <w:delText xml:space="preserve">. </w:delText>
        </w:r>
      </w:del>
      <w:moveFromRangeStart w:id="1635" w:author="Liu, Luyu" w:date="2019-11-27T17:20:00Z" w:name="move25767660"/>
      <w:moveFrom w:id="1636" w:author="Liu, Luyu" w:date="2019-11-27T17:20:00Z">
        <w:del w:id="1637" w:author="Liu, Luyu" w:date="2019-11-27T20:57:00Z">
          <w:r w:rsidDel="00E5090F">
            <w:delText>In conclusion, too large (risk-averse) or too small (risk-seeking) buffers all impair the effectiveness of PT optimal, but too small buffers will especially result in desynchronization and suffer more waiting time</w:delText>
          </w:r>
          <w:commentRangeEnd w:id="1632"/>
          <w:r w:rsidR="0016636C" w:rsidDel="00E5090F">
            <w:rPr>
              <w:rStyle w:val="CommentReference"/>
              <w:rFonts w:asciiTheme="minorHAnsi" w:hAnsiTheme="minorHAnsi" w:cstheme="minorBidi"/>
            </w:rPr>
            <w:commentReference w:id="1632"/>
          </w:r>
        </w:del>
      </w:moveFrom>
      <w:commentRangeEnd w:id="1633"/>
      <w:del w:id="1638" w:author="Liu, Luyu" w:date="2019-11-27T20:57:00Z">
        <w:r w:rsidR="00647148" w:rsidDel="00E5090F">
          <w:rPr>
            <w:rStyle w:val="CommentReference"/>
            <w:rFonts w:asciiTheme="minorHAnsi" w:hAnsiTheme="minorHAnsi" w:cstheme="minorBidi"/>
          </w:rPr>
          <w:commentReference w:id="1633"/>
        </w:r>
      </w:del>
      <w:moveFrom w:id="1639" w:author="Liu, Luyu" w:date="2019-11-27T17:20:00Z">
        <w:del w:id="1640" w:author="Liu, Luyu" w:date="2019-11-27T20:57:00Z">
          <w:r w:rsidDel="00E5090F">
            <w:delText>.</w:delText>
          </w:r>
          <w:r w:rsidRPr="00F95BDB" w:rsidDel="00E5090F">
            <w:delText xml:space="preserve"> </w:delText>
          </w:r>
        </w:del>
      </w:moveFrom>
      <w:moveFromRangeEnd w:id="1635"/>
    </w:p>
    <w:p w14:paraId="53E473C9" w14:textId="2B3DC575" w:rsidR="0038416A" w:rsidDel="00E5090F" w:rsidRDefault="0038416A" w:rsidP="00E96AD4">
      <w:pPr>
        <w:pStyle w:val="TimesNewRoman"/>
        <w:ind w:firstLine="720"/>
        <w:jc w:val="both"/>
        <w:rPr>
          <w:del w:id="1641" w:author="Liu, Luyu" w:date="2019-11-27T20:56:00Z"/>
          <w:moveFrom w:id="1642" w:author="Liu, Luyu" w:date="2019-11-27T17:21:00Z"/>
        </w:rPr>
      </w:pPr>
      <w:moveFromRangeStart w:id="1643" w:author="Liu, Luyu" w:date="2019-11-27T17:21:00Z" w:name="move25767730"/>
      <w:commentRangeStart w:id="1644"/>
      <w:moveFrom w:id="1645" w:author="Liu, Luyu" w:date="2019-11-27T17:21:00Z">
        <w:del w:id="1646" w:author="Liu, Luyu" w:date="2019-11-27T20:56:00Z">
          <w:r w:rsidRPr="00092DA1" w:rsidDel="00E5090F">
            <w:delText xml:space="preserve">The comparison moreover shows the difference’s highly polarized geographic and temporal </w:delText>
          </w:r>
          <w:r w:rsidR="0016636C" w:rsidDel="00E5090F">
            <w:delText xml:space="preserve">patterns. Although the PT </w:delText>
          </w:r>
          <w:r w:rsidRPr="00092DA1" w:rsidDel="00E5090F">
            <w:delText xml:space="preserve">average waiting time is larger than ST’s, the variation of PT optimal is also larger. To moreover prove the variation, geographically, we divide the stops into two groups at stop “North High Street &amp; Euclid Avenue” shown as a </w:delText>
          </w:r>
          <w:r w:rsidR="00FF443A" w:rsidDel="00E5090F">
            <w:delText>green</w:delText>
          </w:r>
          <w:r w:rsidRPr="00092DA1" w:rsidDel="00E5090F">
            <w:delText xml:space="preserve"> line in </w:delText>
          </w:r>
          <w:r w:rsidRPr="00092DA1" w:rsidDel="00E5090F">
            <w:fldChar w:fldCharType="begin"/>
          </w:r>
          <w:r w:rsidRPr="00E5090F" w:rsidDel="00E5090F">
            <w:delInstrText xml:space="preserve"> REF _Ref16255992 \h  \* MERGEFORMAT </w:delInstrText>
          </w:r>
        </w:del>
      </w:moveFrom>
      <w:del w:id="1647" w:author="Liu, Luyu" w:date="2019-11-27T17:21:00Z"/>
      <w:moveFrom w:id="1648" w:author="Liu, Luyu" w:date="2019-11-27T17:21:00Z">
        <w:del w:id="1649" w:author="Liu, Luyu" w:date="2019-11-27T20:56:00Z">
          <w:r w:rsidRPr="00092DA1" w:rsidDel="00E5090F">
            <w:fldChar w:fldCharType="separate"/>
          </w:r>
          <w:r w:rsidR="009C2E07" w:rsidRPr="00B44330" w:rsidDel="00E5090F">
            <w:delText>Figure 17</w:delText>
          </w:r>
          <w:r w:rsidRPr="00092DA1" w:rsidDel="00E5090F">
            <w:fldChar w:fldCharType="end"/>
          </w:r>
          <w:r w:rsidRPr="00092DA1" w:rsidDel="00E5090F">
            <w:delText xml:space="preserve">; temporally, we divide the whole year by September 1st 2018. The results are shown in </w:delText>
          </w:r>
          <w:r w:rsidRPr="00092DA1" w:rsidDel="00E5090F">
            <w:fldChar w:fldCharType="begin"/>
          </w:r>
          <w:r w:rsidRPr="00092DA1" w:rsidDel="00E5090F">
            <w:delInstrText xml:space="preserve"> REF _Ref21877594 \h  \* MERGEFORMAT </w:delInstrText>
          </w:r>
        </w:del>
      </w:moveFrom>
      <w:del w:id="1650" w:author="Liu, Luyu" w:date="2019-11-27T17:21:00Z"/>
      <w:moveFrom w:id="1651" w:author="Liu, Luyu" w:date="2019-11-27T17:21:00Z">
        <w:del w:id="1652" w:author="Liu, Luyu" w:date="2019-11-27T20:56:00Z">
          <w:r w:rsidRPr="00092DA1" w:rsidDel="00E5090F">
            <w:fldChar w:fldCharType="separate"/>
          </w:r>
          <w:r w:rsidR="009C2E07" w:rsidDel="00E5090F">
            <w:delText>Table 3</w:delText>
          </w:r>
          <w:r w:rsidRPr="00092DA1" w:rsidDel="00E5090F">
            <w:fldChar w:fldCharType="end"/>
          </w:r>
          <w:r w:rsidRPr="00092DA1" w:rsidDel="00E5090F">
            <w:delText>. Upstream stops and time after September ha</w:delText>
          </w:r>
          <w:r w:rsidDel="00E5090F">
            <w:delText>d</w:delText>
          </w:r>
          <w:r w:rsidRPr="00092DA1" w:rsidDel="00E5090F">
            <w:delText xml:space="preserve"> higher </w:delText>
          </w:r>
          <w:r w:rsidDel="00E5090F">
            <w:delText>waiting time penalty</w:delText>
          </w:r>
          <w:r w:rsidRPr="00092DA1" w:rsidDel="00E5090F">
            <w:delText>, while downstream stops and</w:delText>
          </w:r>
          <w:r w:rsidDel="00E5090F">
            <w:delText xml:space="preserve"> before September had lower.</w:delText>
          </w:r>
        </w:del>
      </w:moveFrom>
    </w:p>
    <w:p w14:paraId="7E3AD941" w14:textId="7BCCDE6F" w:rsidR="0038416A" w:rsidDel="00E5090F" w:rsidRDefault="0038416A" w:rsidP="0038416A">
      <w:pPr>
        <w:pStyle w:val="TimesNewRoman"/>
        <w:ind w:firstLine="720"/>
        <w:rPr>
          <w:del w:id="1653" w:author="Liu, Luyu" w:date="2019-11-27T20:56:00Z"/>
          <w:moveFrom w:id="1654" w:author="Liu, Luyu" w:date="2019-11-27T17:21:00Z"/>
        </w:rPr>
      </w:pPr>
    </w:p>
    <w:tbl>
      <w:tblPr>
        <w:tblStyle w:val="TableGrid"/>
        <w:tblW w:w="0" w:type="auto"/>
        <w:tblLook w:val="04A0" w:firstRow="1" w:lastRow="0" w:firstColumn="1" w:lastColumn="0" w:noHBand="0" w:noVBand="1"/>
      </w:tblPr>
      <w:tblGrid>
        <w:gridCol w:w="2695"/>
        <w:gridCol w:w="2160"/>
        <w:gridCol w:w="2157"/>
        <w:gridCol w:w="2338"/>
      </w:tblGrid>
      <w:tr w:rsidR="0038416A" w:rsidDel="00E5090F" w14:paraId="04E40D2B" w14:textId="6115155B" w:rsidTr="000831FD">
        <w:trPr>
          <w:del w:id="1655" w:author="Liu, Luyu" w:date="2019-11-27T20:56:00Z"/>
        </w:trPr>
        <w:tc>
          <w:tcPr>
            <w:tcW w:w="2695" w:type="dxa"/>
          </w:tcPr>
          <w:p w14:paraId="32ADA0C1" w14:textId="7D7E4CB8" w:rsidR="0038416A" w:rsidDel="00E5090F" w:rsidRDefault="0038416A" w:rsidP="000831FD">
            <w:pPr>
              <w:pStyle w:val="TimesNewRoman"/>
              <w:rPr>
                <w:del w:id="1656" w:author="Liu, Luyu" w:date="2019-11-27T20:56:00Z"/>
                <w:moveFrom w:id="1657" w:author="Liu, Luyu" w:date="2019-11-27T17:21:00Z"/>
              </w:rPr>
            </w:pPr>
            <w:moveFrom w:id="1658" w:author="Liu, Luyu" w:date="2019-11-27T17:21:00Z">
              <w:del w:id="1659" w:author="Liu, Luyu" w:date="2019-11-27T20:56:00Z">
                <w:r w:rsidDel="00E5090F">
                  <w:delText>PT optimal - ST waiting time difference (seconds)</w:delText>
                </w:r>
              </w:del>
            </w:moveFrom>
          </w:p>
        </w:tc>
        <w:tc>
          <w:tcPr>
            <w:tcW w:w="2160" w:type="dxa"/>
          </w:tcPr>
          <w:p w14:paraId="49FCD59E" w14:textId="348DF36E" w:rsidR="0038416A" w:rsidDel="00E5090F" w:rsidRDefault="0038416A" w:rsidP="000831FD">
            <w:pPr>
              <w:pStyle w:val="TimesNewRoman"/>
              <w:rPr>
                <w:del w:id="1660" w:author="Liu, Luyu" w:date="2019-11-27T20:56:00Z"/>
                <w:moveFrom w:id="1661" w:author="Liu, Luyu" w:date="2019-11-27T17:21:00Z"/>
              </w:rPr>
            </w:pPr>
            <w:moveFrom w:id="1662" w:author="Liu, Luyu" w:date="2019-11-27T17:21:00Z">
              <w:del w:id="1663" w:author="Liu, Luyu" w:date="2019-11-27T20:56:00Z">
                <w:r w:rsidDel="00E5090F">
                  <w:delText>Before Sep 1</w:delText>
                </w:r>
                <w:r w:rsidRPr="00D15D25" w:rsidDel="00E5090F">
                  <w:rPr>
                    <w:vertAlign w:val="superscript"/>
                  </w:rPr>
                  <w:delText>st</w:delText>
                </w:r>
                <w:r w:rsidDel="00E5090F">
                  <w:delText xml:space="preserve"> 2018</w:delText>
                </w:r>
              </w:del>
            </w:moveFrom>
          </w:p>
        </w:tc>
        <w:tc>
          <w:tcPr>
            <w:tcW w:w="2157" w:type="dxa"/>
          </w:tcPr>
          <w:p w14:paraId="039BEF82" w14:textId="775CAA72" w:rsidR="0038416A" w:rsidDel="00E5090F" w:rsidRDefault="0038416A" w:rsidP="000831FD">
            <w:pPr>
              <w:pStyle w:val="TimesNewRoman"/>
              <w:rPr>
                <w:del w:id="1664" w:author="Liu, Luyu" w:date="2019-11-27T20:56:00Z"/>
                <w:moveFrom w:id="1665" w:author="Liu, Luyu" w:date="2019-11-27T17:21:00Z"/>
              </w:rPr>
            </w:pPr>
            <w:moveFrom w:id="1666" w:author="Liu, Luyu" w:date="2019-11-27T17:21:00Z">
              <w:del w:id="1667" w:author="Liu, Luyu" w:date="2019-11-27T20:56:00Z">
                <w:r w:rsidDel="00E5090F">
                  <w:delText>After Sep 1</w:delText>
                </w:r>
                <w:r w:rsidRPr="00D15D25" w:rsidDel="00E5090F">
                  <w:rPr>
                    <w:vertAlign w:val="superscript"/>
                  </w:rPr>
                  <w:delText>st</w:delText>
                </w:r>
                <w:r w:rsidDel="00E5090F">
                  <w:delText xml:space="preserve"> 2018</w:delText>
                </w:r>
              </w:del>
            </w:moveFrom>
          </w:p>
        </w:tc>
        <w:tc>
          <w:tcPr>
            <w:tcW w:w="2338" w:type="dxa"/>
          </w:tcPr>
          <w:p w14:paraId="1040114A" w14:textId="3903C7CF" w:rsidR="0038416A" w:rsidDel="00E5090F" w:rsidRDefault="0038416A" w:rsidP="000831FD">
            <w:pPr>
              <w:pStyle w:val="TimesNewRoman"/>
              <w:rPr>
                <w:del w:id="1668" w:author="Liu, Luyu" w:date="2019-11-27T20:56:00Z"/>
                <w:moveFrom w:id="1669" w:author="Liu, Luyu" w:date="2019-11-27T17:21:00Z"/>
              </w:rPr>
            </w:pPr>
            <w:moveFrom w:id="1670" w:author="Liu, Luyu" w:date="2019-11-27T17:21:00Z">
              <w:del w:id="1671" w:author="Liu, Luyu" w:date="2019-11-27T20:56:00Z">
                <w:r w:rsidDel="00E5090F">
                  <w:delText>All year</w:delText>
                </w:r>
              </w:del>
            </w:moveFrom>
          </w:p>
        </w:tc>
      </w:tr>
      <w:tr w:rsidR="0038416A" w:rsidDel="00E5090F" w14:paraId="16D5931A" w14:textId="5916E24C" w:rsidTr="000831FD">
        <w:trPr>
          <w:del w:id="1672" w:author="Liu, Luyu" w:date="2019-11-27T20:56:00Z"/>
        </w:trPr>
        <w:tc>
          <w:tcPr>
            <w:tcW w:w="2695" w:type="dxa"/>
          </w:tcPr>
          <w:p w14:paraId="3BD9D076" w14:textId="00E13701" w:rsidR="0038416A" w:rsidDel="00E5090F" w:rsidRDefault="0038416A" w:rsidP="000831FD">
            <w:pPr>
              <w:pStyle w:val="TimesNewRoman"/>
              <w:rPr>
                <w:del w:id="1673" w:author="Liu, Luyu" w:date="2019-11-27T20:56:00Z"/>
                <w:moveFrom w:id="1674" w:author="Liu, Luyu" w:date="2019-11-27T17:21:00Z"/>
              </w:rPr>
            </w:pPr>
            <w:moveFrom w:id="1675" w:author="Liu, Luyu" w:date="2019-11-27T17:21:00Z">
              <w:del w:id="1676" w:author="Liu, Luyu" w:date="2019-11-27T20:56:00Z">
                <w:r w:rsidDel="00E5090F">
                  <w:delText>Upstream stops</w:delText>
                </w:r>
              </w:del>
            </w:moveFrom>
          </w:p>
        </w:tc>
        <w:tc>
          <w:tcPr>
            <w:tcW w:w="2160" w:type="dxa"/>
          </w:tcPr>
          <w:p w14:paraId="2E1F0E4B" w14:textId="5B07C6E7" w:rsidR="0038416A" w:rsidDel="00E5090F" w:rsidRDefault="0038416A" w:rsidP="000831FD">
            <w:pPr>
              <w:pStyle w:val="TimesNewRoman"/>
              <w:rPr>
                <w:del w:id="1677" w:author="Liu, Luyu" w:date="2019-11-27T20:56:00Z"/>
                <w:moveFrom w:id="1678" w:author="Liu, Luyu" w:date="2019-11-27T17:21:00Z"/>
              </w:rPr>
            </w:pPr>
            <w:moveFrom w:id="1679" w:author="Liu, Luyu" w:date="2019-11-27T17:21:00Z">
              <w:del w:id="1680" w:author="Liu, Luyu" w:date="2019-11-27T20:56:00Z">
                <w:r w:rsidDel="00E5090F">
                  <w:delText>1</w:delText>
                </w:r>
              </w:del>
            </w:moveFrom>
          </w:p>
        </w:tc>
        <w:tc>
          <w:tcPr>
            <w:tcW w:w="2157" w:type="dxa"/>
          </w:tcPr>
          <w:p w14:paraId="78741B66" w14:textId="546665D5" w:rsidR="0038416A" w:rsidRPr="00C50141" w:rsidDel="00E5090F" w:rsidRDefault="0038416A" w:rsidP="000831FD">
            <w:pPr>
              <w:rPr>
                <w:del w:id="1681" w:author="Liu, Luyu" w:date="2019-11-27T20:56:00Z"/>
                <w:moveFrom w:id="1682" w:author="Liu, Luyu" w:date="2019-11-27T17:21:00Z"/>
                <w:rFonts w:ascii="Times New Roman" w:hAnsi="Times New Roman" w:cs="Times New Roman"/>
                <w:sz w:val="24"/>
                <w:szCs w:val="24"/>
              </w:rPr>
            </w:pPr>
            <w:moveFrom w:id="1683" w:author="Liu, Luyu" w:date="2019-11-27T17:21:00Z">
              <w:del w:id="1684" w:author="Liu, Luyu" w:date="2019-11-27T20:56:00Z">
                <w:r w:rsidRPr="00C50141" w:rsidDel="00E5090F">
                  <w:rPr>
                    <w:rFonts w:ascii="Times New Roman" w:hAnsi="Times New Roman" w:cs="Times New Roman"/>
                    <w:sz w:val="24"/>
                    <w:szCs w:val="24"/>
                  </w:rPr>
                  <w:delText>117</w:delText>
                </w:r>
              </w:del>
            </w:moveFrom>
          </w:p>
        </w:tc>
        <w:tc>
          <w:tcPr>
            <w:tcW w:w="2338" w:type="dxa"/>
          </w:tcPr>
          <w:p w14:paraId="194C1530" w14:textId="775D807B" w:rsidR="0038416A" w:rsidDel="00E5090F" w:rsidRDefault="0038416A" w:rsidP="000831FD">
            <w:pPr>
              <w:pStyle w:val="TimesNewRoman"/>
              <w:rPr>
                <w:del w:id="1685" w:author="Liu, Luyu" w:date="2019-11-27T20:56:00Z"/>
                <w:moveFrom w:id="1686" w:author="Liu, Luyu" w:date="2019-11-27T17:21:00Z"/>
              </w:rPr>
            </w:pPr>
            <w:moveFrom w:id="1687" w:author="Liu, Luyu" w:date="2019-11-27T17:21:00Z">
              <w:del w:id="1688" w:author="Liu, Luyu" w:date="2019-11-27T20:56:00Z">
                <w:r w:rsidDel="00E5090F">
                  <w:delText>68</w:delText>
                </w:r>
              </w:del>
            </w:moveFrom>
          </w:p>
        </w:tc>
      </w:tr>
      <w:tr w:rsidR="0038416A" w:rsidDel="00E5090F" w14:paraId="04BAC62D" w14:textId="33D4C03F" w:rsidTr="000831FD">
        <w:trPr>
          <w:del w:id="1689" w:author="Liu, Luyu" w:date="2019-11-27T20:56:00Z"/>
        </w:trPr>
        <w:tc>
          <w:tcPr>
            <w:tcW w:w="2695" w:type="dxa"/>
          </w:tcPr>
          <w:p w14:paraId="1A791CEC" w14:textId="5DF461F0" w:rsidR="0038416A" w:rsidDel="00E5090F" w:rsidRDefault="0038416A" w:rsidP="000831FD">
            <w:pPr>
              <w:pStyle w:val="TimesNewRoman"/>
              <w:rPr>
                <w:del w:id="1690" w:author="Liu, Luyu" w:date="2019-11-27T20:56:00Z"/>
                <w:moveFrom w:id="1691" w:author="Liu, Luyu" w:date="2019-11-27T17:21:00Z"/>
              </w:rPr>
            </w:pPr>
            <w:moveFrom w:id="1692" w:author="Liu, Luyu" w:date="2019-11-27T17:21:00Z">
              <w:del w:id="1693" w:author="Liu, Luyu" w:date="2019-11-27T20:56:00Z">
                <w:r w:rsidDel="00E5090F">
                  <w:delText>Downstream stops</w:delText>
                </w:r>
              </w:del>
            </w:moveFrom>
          </w:p>
        </w:tc>
        <w:tc>
          <w:tcPr>
            <w:tcW w:w="2160" w:type="dxa"/>
          </w:tcPr>
          <w:p w14:paraId="3357405C" w14:textId="035E1659" w:rsidR="0038416A" w:rsidDel="00E5090F" w:rsidRDefault="0038416A" w:rsidP="000831FD">
            <w:pPr>
              <w:pStyle w:val="TimesNewRoman"/>
              <w:rPr>
                <w:del w:id="1694" w:author="Liu, Luyu" w:date="2019-11-27T20:56:00Z"/>
                <w:moveFrom w:id="1695" w:author="Liu, Luyu" w:date="2019-11-27T17:21:00Z"/>
              </w:rPr>
            </w:pPr>
            <w:moveFrom w:id="1696" w:author="Liu, Luyu" w:date="2019-11-27T17:21:00Z">
              <w:del w:id="1697" w:author="Liu, Luyu" w:date="2019-11-27T20:56:00Z">
                <w:r w:rsidDel="00E5090F">
                  <w:delText>-91</w:delText>
                </w:r>
              </w:del>
            </w:moveFrom>
          </w:p>
        </w:tc>
        <w:tc>
          <w:tcPr>
            <w:tcW w:w="2157" w:type="dxa"/>
          </w:tcPr>
          <w:p w14:paraId="354CCCDC" w14:textId="4B8C05DC" w:rsidR="0038416A" w:rsidRPr="00C50141" w:rsidDel="00E5090F" w:rsidRDefault="0038416A" w:rsidP="000831FD">
            <w:pPr>
              <w:rPr>
                <w:del w:id="1698" w:author="Liu, Luyu" w:date="2019-11-27T20:56:00Z"/>
                <w:moveFrom w:id="1699" w:author="Liu, Luyu" w:date="2019-11-27T17:21:00Z"/>
                <w:rFonts w:ascii="Times New Roman" w:hAnsi="Times New Roman" w:cs="Times New Roman"/>
                <w:sz w:val="24"/>
                <w:szCs w:val="24"/>
              </w:rPr>
            </w:pPr>
            <w:moveFrom w:id="1700" w:author="Liu, Luyu" w:date="2019-11-27T17:21:00Z">
              <w:del w:id="1701" w:author="Liu, Luyu" w:date="2019-11-27T20:56:00Z">
                <w:r w:rsidRPr="00C50141" w:rsidDel="00E5090F">
                  <w:rPr>
                    <w:rFonts w:ascii="Times New Roman" w:hAnsi="Times New Roman" w:cs="Times New Roman"/>
                    <w:sz w:val="24"/>
                    <w:szCs w:val="24"/>
                  </w:rPr>
                  <w:delText>24</w:delText>
                </w:r>
              </w:del>
            </w:moveFrom>
          </w:p>
        </w:tc>
        <w:tc>
          <w:tcPr>
            <w:tcW w:w="2338" w:type="dxa"/>
          </w:tcPr>
          <w:p w14:paraId="5E5BD9AE" w14:textId="55C9A53C" w:rsidR="0038416A" w:rsidDel="00E5090F" w:rsidRDefault="0038416A" w:rsidP="000831FD">
            <w:pPr>
              <w:pStyle w:val="TimesNewRoman"/>
              <w:rPr>
                <w:del w:id="1702" w:author="Liu, Luyu" w:date="2019-11-27T20:56:00Z"/>
                <w:moveFrom w:id="1703" w:author="Liu, Luyu" w:date="2019-11-27T17:21:00Z"/>
              </w:rPr>
            </w:pPr>
            <w:moveFrom w:id="1704" w:author="Liu, Luyu" w:date="2019-11-27T17:21:00Z">
              <w:del w:id="1705" w:author="Liu, Luyu" w:date="2019-11-27T20:56:00Z">
                <w:r w:rsidDel="00E5090F">
                  <w:delText>-21</w:delText>
                </w:r>
              </w:del>
            </w:moveFrom>
          </w:p>
        </w:tc>
      </w:tr>
      <w:tr w:rsidR="0038416A" w:rsidDel="00E5090F" w14:paraId="249186E5" w14:textId="31BE2263" w:rsidTr="000831FD">
        <w:trPr>
          <w:del w:id="1706" w:author="Liu, Luyu" w:date="2019-11-27T20:56:00Z"/>
        </w:trPr>
        <w:tc>
          <w:tcPr>
            <w:tcW w:w="2695" w:type="dxa"/>
          </w:tcPr>
          <w:p w14:paraId="0C515749" w14:textId="03DFF560" w:rsidR="0038416A" w:rsidDel="00E5090F" w:rsidRDefault="0038416A" w:rsidP="000831FD">
            <w:pPr>
              <w:pStyle w:val="TimesNewRoman"/>
              <w:rPr>
                <w:del w:id="1707" w:author="Liu, Luyu" w:date="2019-11-27T20:56:00Z"/>
                <w:moveFrom w:id="1708" w:author="Liu, Luyu" w:date="2019-11-27T17:21:00Z"/>
              </w:rPr>
            </w:pPr>
            <w:moveFrom w:id="1709" w:author="Liu, Luyu" w:date="2019-11-27T17:21:00Z">
              <w:del w:id="1710" w:author="Liu, Luyu" w:date="2019-11-27T20:56:00Z">
                <w:r w:rsidDel="00E5090F">
                  <w:delText>All stops</w:delText>
                </w:r>
              </w:del>
            </w:moveFrom>
          </w:p>
        </w:tc>
        <w:tc>
          <w:tcPr>
            <w:tcW w:w="2160" w:type="dxa"/>
          </w:tcPr>
          <w:p w14:paraId="278E4212" w14:textId="41D5181A" w:rsidR="0038416A" w:rsidDel="00E5090F" w:rsidRDefault="0038416A" w:rsidP="000831FD">
            <w:pPr>
              <w:pStyle w:val="TimesNewRoman"/>
              <w:rPr>
                <w:del w:id="1711" w:author="Liu, Luyu" w:date="2019-11-27T20:56:00Z"/>
                <w:moveFrom w:id="1712" w:author="Liu, Luyu" w:date="2019-11-27T17:21:00Z"/>
              </w:rPr>
            </w:pPr>
            <w:moveFrom w:id="1713" w:author="Liu, Luyu" w:date="2019-11-27T17:21:00Z">
              <w:del w:id="1714" w:author="Liu, Luyu" w:date="2019-11-27T20:56:00Z">
                <w:r w:rsidDel="00E5090F">
                  <w:delText>-32</w:delText>
                </w:r>
              </w:del>
            </w:moveFrom>
          </w:p>
        </w:tc>
        <w:tc>
          <w:tcPr>
            <w:tcW w:w="2157" w:type="dxa"/>
          </w:tcPr>
          <w:p w14:paraId="17896902" w14:textId="270A6813" w:rsidR="0038416A" w:rsidDel="00E5090F" w:rsidRDefault="0038416A" w:rsidP="000831FD">
            <w:pPr>
              <w:pStyle w:val="TimesNewRoman"/>
              <w:rPr>
                <w:del w:id="1715" w:author="Liu, Luyu" w:date="2019-11-27T20:56:00Z"/>
                <w:moveFrom w:id="1716" w:author="Liu, Luyu" w:date="2019-11-27T17:21:00Z"/>
              </w:rPr>
            </w:pPr>
            <w:moveFrom w:id="1717" w:author="Liu, Luyu" w:date="2019-11-27T17:21:00Z">
              <w:del w:id="1718" w:author="Liu, Luyu" w:date="2019-11-27T20:56:00Z">
                <w:r w:rsidDel="00E5090F">
                  <w:delText>84</w:delText>
                </w:r>
              </w:del>
            </w:moveFrom>
          </w:p>
        </w:tc>
        <w:tc>
          <w:tcPr>
            <w:tcW w:w="2338" w:type="dxa"/>
          </w:tcPr>
          <w:p w14:paraId="0D8E3B9C" w14:textId="55477772" w:rsidR="0038416A" w:rsidDel="00E5090F" w:rsidRDefault="0038416A" w:rsidP="000831FD">
            <w:pPr>
              <w:pStyle w:val="TimesNewRoman"/>
              <w:rPr>
                <w:del w:id="1719" w:author="Liu, Luyu" w:date="2019-11-27T20:56:00Z"/>
                <w:moveFrom w:id="1720" w:author="Liu, Luyu" w:date="2019-11-27T17:21:00Z"/>
              </w:rPr>
            </w:pPr>
            <w:moveFrom w:id="1721" w:author="Liu, Luyu" w:date="2019-11-27T17:21:00Z">
              <w:del w:id="1722" w:author="Liu, Luyu" w:date="2019-11-27T20:56:00Z">
                <w:r w:rsidDel="00E5090F">
                  <w:delText>27</w:delText>
                </w:r>
              </w:del>
            </w:moveFrom>
          </w:p>
        </w:tc>
      </w:tr>
    </w:tbl>
    <w:p w14:paraId="7DF0D402" w14:textId="72E0DE3D" w:rsidR="0038416A" w:rsidDel="00E5090F" w:rsidRDefault="0038416A" w:rsidP="0038416A">
      <w:pPr>
        <w:pStyle w:val="TimesNewRoman"/>
        <w:jc w:val="center"/>
        <w:rPr>
          <w:del w:id="1723" w:author="Liu, Luyu" w:date="2019-11-27T20:57:00Z"/>
          <w:moveFrom w:id="1724" w:author="Liu, Luyu" w:date="2019-11-27T17:21:00Z"/>
        </w:rPr>
      </w:pPr>
      <w:bookmarkStart w:id="1725" w:name="_Ref21877594"/>
      <w:moveFrom w:id="1726" w:author="Liu, Luyu" w:date="2019-11-27T17:21:00Z">
        <w:del w:id="1727" w:author="Liu, Luyu" w:date="2019-11-27T20:57:00Z">
          <w:r w:rsidDel="00E5090F">
            <w:delText xml:space="preserve">Table </w:delText>
          </w:r>
          <w:r w:rsidR="00BF5588" w:rsidDel="00E5090F">
            <w:fldChar w:fldCharType="begin"/>
          </w:r>
          <w:r w:rsidR="00BF5588" w:rsidDel="00E5090F">
            <w:delInstrText xml:space="preserve"> SEQ Table \* ARABIC </w:delInstrText>
          </w:r>
          <w:r w:rsidR="00BF5588" w:rsidDel="00E5090F">
            <w:fldChar w:fldCharType="separate"/>
          </w:r>
          <w:r w:rsidR="00952DE0" w:rsidDel="00E5090F">
            <w:rPr>
              <w:noProof/>
            </w:rPr>
            <w:delText>3</w:delText>
          </w:r>
          <w:r w:rsidR="00BF5588" w:rsidDel="00E5090F">
            <w:rPr>
              <w:noProof/>
            </w:rPr>
            <w:fldChar w:fldCharType="end"/>
          </w:r>
          <w:bookmarkEnd w:id="1725"/>
          <w:r w:rsidR="00AA2619" w:rsidDel="00E5090F">
            <w:rPr>
              <w:noProof/>
            </w:rPr>
            <w:delText>:</w:delText>
          </w:r>
          <w:r w:rsidDel="00E5090F">
            <w:delText xml:space="preserve"> PT optimal – ST waiting time difference according to different spatiotemporal division</w:delText>
          </w:r>
          <w:r w:rsidR="00AA2619" w:rsidDel="00E5090F">
            <w:delText>.</w:delText>
          </w:r>
          <w:commentRangeEnd w:id="1644"/>
          <w:r w:rsidR="00E96AD4" w:rsidDel="00E5090F">
            <w:rPr>
              <w:rStyle w:val="CommentReference"/>
              <w:rFonts w:asciiTheme="minorHAnsi" w:hAnsiTheme="minorHAnsi" w:cstheme="minorBidi"/>
            </w:rPr>
            <w:commentReference w:id="1644"/>
          </w:r>
        </w:del>
      </w:moveFrom>
    </w:p>
    <w:moveFromRangeEnd w:id="1643"/>
    <w:p w14:paraId="1B02423F" w14:textId="37BAB097" w:rsidR="0038416A" w:rsidDel="00E5090F" w:rsidRDefault="0038416A" w:rsidP="0038416A">
      <w:pPr>
        <w:pStyle w:val="TimesNewRoman"/>
        <w:ind w:firstLine="720"/>
        <w:rPr>
          <w:del w:id="1728" w:author="Liu, Luyu" w:date="2019-11-27T20:57:00Z"/>
        </w:rPr>
      </w:pPr>
    </w:p>
    <w:p w14:paraId="40B4258E" w14:textId="77777777" w:rsidR="0038416A" w:rsidRDefault="0038416A" w:rsidP="0038416A">
      <w:pPr>
        <w:pStyle w:val="IndentTimesNewRoman"/>
        <w:keepNext/>
        <w:ind w:firstLine="0"/>
      </w:pPr>
      <w:r>
        <w:rPr>
          <w:noProof/>
        </w:rPr>
        <w:drawing>
          <wp:inline distT="0" distB="0" distL="0" distR="0" wp14:anchorId="7075C265" wp14:editId="35A3B94A">
            <wp:extent cx="5876471" cy="4228961"/>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876471" cy="4228961"/>
                    </a:xfrm>
                    <a:prstGeom prst="rect">
                      <a:avLst/>
                    </a:prstGeom>
                    <a:noFill/>
                    <a:ln>
                      <a:noFill/>
                    </a:ln>
                  </pic:spPr>
                </pic:pic>
              </a:graphicData>
            </a:graphic>
          </wp:inline>
        </w:drawing>
      </w:r>
    </w:p>
    <w:p w14:paraId="5A119B0A" w14:textId="0E790D59" w:rsidR="0038416A" w:rsidRDefault="0038416A" w:rsidP="0038416A">
      <w:pPr>
        <w:pStyle w:val="TimesNewRoman"/>
        <w:jc w:val="center"/>
        <w:rPr>
          <w:ins w:id="1729" w:author="Liu, Luyu" w:date="2019-11-27T21:05:00Z"/>
        </w:rPr>
      </w:pPr>
      <w:bookmarkStart w:id="1730" w:name="_Ref16255992"/>
      <w:commentRangeStart w:id="1731"/>
      <w:r>
        <w:t xml:space="preserve">Figure </w:t>
      </w:r>
      <w:r w:rsidR="00235361">
        <w:fldChar w:fldCharType="begin"/>
      </w:r>
      <w:r w:rsidR="00235361">
        <w:instrText xml:space="preserve"> SEQ Figure \* ARABIC </w:instrText>
      </w:r>
      <w:r w:rsidR="00235361">
        <w:fldChar w:fldCharType="separate"/>
      </w:r>
      <w:ins w:id="1732" w:author="Luyu Liu" w:date="2019-12-17T23:19:00Z">
        <w:r w:rsidR="006A3AA4">
          <w:rPr>
            <w:noProof/>
          </w:rPr>
          <w:t>16</w:t>
        </w:r>
      </w:ins>
      <w:del w:id="1733" w:author="Luyu Liu" w:date="2019-12-17T23:19:00Z">
        <w:r w:rsidR="004C0488" w:rsidDel="006A3AA4">
          <w:rPr>
            <w:noProof/>
          </w:rPr>
          <w:delText>17</w:delText>
        </w:r>
      </w:del>
      <w:r w:rsidR="00235361">
        <w:rPr>
          <w:noProof/>
        </w:rPr>
        <w:fldChar w:fldCharType="end"/>
      </w:r>
      <w:bookmarkEnd w:id="1730"/>
      <w:r w:rsidR="00D077D3">
        <w:rPr>
          <w:noProof/>
        </w:rPr>
        <w:t>:</w:t>
      </w:r>
      <w:r w:rsidRPr="00C90036">
        <w:t xml:space="preserve"> </w:t>
      </w:r>
      <w:r w:rsidR="0016636C">
        <w:t xml:space="preserve">PT </w:t>
      </w:r>
      <w:r>
        <w:t xml:space="preserve">– ST waiting time difference </w:t>
      </w:r>
      <w:r w:rsidRPr="00DA0862">
        <w:t>for each stop and walking time in COTA bus route No.</w:t>
      </w:r>
      <w:r w:rsidR="0016636C">
        <w:t xml:space="preserve"> 2 from Southeast to Northwest</w:t>
      </w:r>
      <w:r w:rsidRPr="00DA0862">
        <w:t>.</w:t>
      </w:r>
      <w:commentRangeEnd w:id="1731"/>
      <w:r w:rsidR="0016636C">
        <w:rPr>
          <w:rStyle w:val="CommentReference"/>
          <w:rFonts w:asciiTheme="minorHAnsi" w:hAnsiTheme="minorHAnsi" w:cstheme="minorBidi"/>
        </w:rPr>
        <w:commentReference w:id="1731"/>
      </w:r>
    </w:p>
    <w:p w14:paraId="460E30FD" w14:textId="297A24C4" w:rsidR="00206A33" w:rsidRDefault="00206A33" w:rsidP="0038416A">
      <w:pPr>
        <w:pStyle w:val="TimesNewRoman"/>
        <w:jc w:val="center"/>
        <w:rPr>
          <w:ins w:id="1734" w:author="Liu, Luyu" w:date="2019-11-27T21:05:00Z"/>
        </w:rPr>
      </w:pPr>
    </w:p>
    <w:p w14:paraId="4DE13849" w14:textId="77777777" w:rsidR="00206A33" w:rsidRDefault="00206A33" w:rsidP="0038416A">
      <w:pPr>
        <w:pStyle w:val="TimesNewRoman"/>
        <w:jc w:val="center"/>
      </w:pPr>
    </w:p>
    <w:p w14:paraId="2CD342A6" w14:textId="4C3E5E59" w:rsidR="00B44330" w:rsidDel="004A10A6" w:rsidRDefault="00B44330" w:rsidP="00B44330">
      <w:pPr>
        <w:pStyle w:val="TimesNewRoman"/>
        <w:ind w:firstLine="720"/>
        <w:jc w:val="both"/>
        <w:rPr>
          <w:del w:id="1735" w:author="Liu, Luyu" w:date="2019-11-27T20:53:00Z"/>
          <w:moveTo w:id="1736" w:author="Liu, Luyu" w:date="2019-11-27T17:21:00Z"/>
        </w:rPr>
      </w:pPr>
      <w:moveToRangeStart w:id="1737" w:author="Liu, Luyu" w:date="2019-11-27T17:21:00Z" w:name="move25767730"/>
      <w:commentRangeStart w:id="1738"/>
      <w:commentRangeStart w:id="1739"/>
      <w:commentRangeStart w:id="1740"/>
      <w:moveTo w:id="1741" w:author="Liu, Luyu" w:date="2019-11-27T17:21:00Z">
        <w:del w:id="1742" w:author="Liu, Luyu" w:date="2019-11-27T20:53:00Z">
          <w:r w:rsidRPr="00092DA1" w:rsidDel="004A10A6">
            <w:delText xml:space="preserve">The </w:delText>
          </w:r>
        </w:del>
        <w:del w:id="1743" w:author="Liu, Luyu" w:date="2019-11-27T17:23:00Z">
          <w:r w:rsidRPr="00092DA1" w:rsidDel="004C0488">
            <w:delText>comparison moreover</w:delText>
          </w:r>
        </w:del>
        <w:del w:id="1744" w:author="Liu, Luyu" w:date="2019-11-27T20:53:00Z">
          <w:r w:rsidRPr="00092DA1" w:rsidDel="004A10A6">
            <w:delText xml:space="preserve"> show</w:delText>
          </w:r>
        </w:del>
        <w:del w:id="1745" w:author="Liu, Luyu" w:date="2019-11-27T17:23:00Z">
          <w:r w:rsidRPr="00092DA1" w:rsidDel="004C0488">
            <w:delText>s</w:delText>
          </w:r>
        </w:del>
        <w:del w:id="1746" w:author="Liu, Luyu" w:date="2019-11-27T20:53:00Z">
          <w:r w:rsidRPr="00092DA1" w:rsidDel="004A10A6">
            <w:delText xml:space="preserve"> </w:delText>
          </w:r>
        </w:del>
        <w:del w:id="1747" w:author="Liu, Luyu" w:date="2019-11-27T17:22:00Z">
          <w:r w:rsidRPr="00092DA1" w:rsidDel="00B44330">
            <w:delText>the difference’s</w:delText>
          </w:r>
        </w:del>
        <w:del w:id="1748" w:author="Liu, Luyu" w:date="2019-11-27T20:53:00Z">
          <w:r w:rsidRPr="00092DA1" w:rsidDel="004A10A6">
            <w:delText xml:space="preserve"> highly polarized geographic </w:delText>
          </w:r>
        </w:del>
        <w:del w:id="1749" w:author="Liu, Luyu" w:date="2019-11-27T20:42:00Z">
          <w:r w:rsidRPr="00092DA1" w:rsidDel="00647148">
            <w:delText xml:space="preserve">and temporal </w:delText>
          </w:r>
        </w:del>
        <w:del w:id="1750" w:author="Liu, Luyu" w:date="2019-11-27T20:53:00Z">
          <w:r w:rsidDel="004A10A6">
            <w:delText xml:space="preserve">patterns. </w:delText>
          </w:r>
        </w:del>
        <w:del w:id="1751" w:author="Liu, Luyu" w:date="2019-11-27T17:22:00Z">
          <w:r w:rsidDel="004C0488">
            <w:delText xml:space="preserve">Although the PT </w:delText>
          </w:r>
          <w:r w:rsidRPr="00092DA1" w:rsidDel="004C0488">
            <w:delText xml:space="preserve">average waiting time is larger than ST’s, the variation of PT optimal is also larger. </w:delText>
          </w:r>
        </w:del>
        <w:del w:id="1752" w:author="Liu, Luyu" w:date="2019-11-27T20:53:00Z">
          <w:r w:rsidRPr="00092DA1" w:rsidDel="004A10A6">
            <w:delText xml:space="preserve">To moreover </w:delText>
          </w:r>
        </w:del>
        <w:del w:id="1753" w:author="Liu, Luyu" w:date="2019-11-27T20:30:00Z">
          <w:r w:rsidRPr="00092DA1" w:rsidDel="0016243D">
            <w:rPr>
              <w:rFonts w:hint="eastAsia"/>
            </w:rPr>
            <w:delText xml:space="preserve">prove </w:delText>
          </w:r>
        </w:del>
        <w:del w:id="1754" w:author="Liu, Luyu" w:date="2019-11-27T20:53:00Z">
          <w:r w:rsidRPr="00092DA1" w:rsidDel="004A10A6">
            <w:delText>the variation</w:delText>
          </w:r>
        </w:del>
        <w:del w:id="1755" w:author="Liu, Luyu" w:date="2019-11-27T20:38:00Z">
          <w:r w:rsidRPr="00092DA1" w:rsidDel="002A7DAA">
            <w:delText>, g</w:delText>
          </w:r>
        </w:del>
        <w:del w:id="1756" w:author="Liu, Luyu" w:date="2019-11-27T20:53:00Z">
          <w:r w:rsidRPr="00092DA1" w:rsidDel="004A10A6">
            <w:delText xml:space="preserve">eographically, we divide the stops into two groups at stop “North High Street &amp; Euclid Avenue” shown as a </w:delText>
          </w:r>
          <w:r w:rsidDel="004A10A6">
            <w:delText>green</w:delText>
          </w:r>
          <w:r w:rsidRPr="00092DA1" w:rsidDel="004A10A6">
            <w:delText xml:space="preserve"> line in </w:delText>
          </w:r>
          <w:r w:rsidRPr="00092DA1" w:rsidDel="004A10A6">
            <w:fldChar w:fldCharType="begin"/>
          </w:r>
          <w:r w:rsidRPr="00FF7716" w:rsidDel="004A10A6">
            <w:delInstrText xml:space="preserve"> REF _Ref16255992 \h  \* MERGEFORMAT </w:delInstrText>
          </w:r>
        </w:del>
      </w:moveTo>
      <w:del w:id="1757" w:author="Liu, Luyu" w:date="2019-11-27T20:53:00Z"/>
      <w:moveTo w:id="1758" w:author="Liu, Luyu" w:date="2019-11-27T17:21:00Z">
        <w:del w:id="1759" w:author="Liu, Luyu" w:date="2019-11-27T20:53:00Z">
          <w:r w:rsidRPr="00092DA1" w:rsidDel="004A10A6">
            <w:fldChar w:fldCharType="end"/>
          </w:r>
        </w:del>
        <w:del w:id="1760" w:author="Liu, Luyu" w:date="2019-11-27T20:43:00Z">
          <w:r w:rsidRPr="00092DA1" w:rsidDel="00647148">
            <w:delText>; temporally, we divide the whole year by September 1st 2018</w:delText>
          </w:r>
        </w:del>
        <w:del w:id="1761" w:author="Liu, Luyu" w:date="2019-11-27T20:53:00Z">
          <w:r w:rsidRPr="00092DA1" w:rsidDel="004A10A6">
            <w:delText>.</w:delText>
          </w:r>
        </w:del>
        <w:del w:id="1762" w:author="Liu, Luyu" w:date="2019-11-27T20:43:00Z">
          <w:r w:rsidRPr="00092DA1" w:rsidDel="00647148">
            <w:delText xml:space="preserve"> The results are shown in </w:delText>
          </w:r>
          <w:r w:rsidRPr="00092DA1" w:rsidDel="00647148">
            <w:fldChar w:fldCharType="begin"/>
          </w:r>
          <w:r w:rsidRPr="00647148" w:rsidDel="00647148">
            <w:delInstrText xml:space="preserve"> REF _Ref21877594 \h  \* MERGEFORMAT </w:delInstrText>
          </w:r>
        </w:del>
      </w:moveTo>
      <w:del w:id="1763" w:author="Liu, Luyu" w:date="2019-11-27T20:43:00Z"/>
      <w:moveTo w:id="1764" w:author="Liu, Luyu" w:date="2019-11-27T17:21:00Z">
        <w:del w:id="1765" w:author="Liu, Luyu" w:date="2019-11-27T20:43:00Z">
          <w:r w:rsidRPr="00092DA1" w:rsidDel="00647148">
            <w:fldChar w:fldCharType="separate"/>
          </w:r>
          <w:r w:rsidRPr="00647148" w:rsidDel="00647148">
            <w:delText>Table 3</w:delText>
          </w:r>
          <w:r w:rsidRPr="00092DA1" w:rsidDel="00647148">
            <w:fldChar w:fldCharType="end"/>
          </w:r>
        </w:del>
        <w:del w:id="1766" w:author="Liu, Luyu" w:date="2019-11-27T20:33:00Z">
          <w:r w:rsidRPr="00092DA1" w:rsidDel="002A7DAA">
            <w:delText>. U</w:delText>
          </w:r>
        </w:del>
        <w:del w:id="1767" w:author="Liu, Luyu" w:date="2019-11-27T20:53:00Z">
          <w:r w:rsidRPr="00092DA1" w:rsidDel="004A10A6">
            <w:delText>pstream stops</w:delText>
          </w:r>
        </w:del>
        <w:del w:id="1768" w:author="Liu, Luyu" w:date="2019-11-27T20:43:00Z">
          <w:r w:rsidRPr="00092DA1" w:rsidDel="00647148">
            <w:delText xml:space="preserve"> and </w:delText>
          </w:r>
        </w:del>
        <w:del w:id="1769" w:author="Liu, Luyu" w:date="2019-11-27T20:41:00Z">
          <w:r w:rsidRPr="00092DA1" w:rsidDel="00647148">
            <w:delText>time</w:delText>
          </w:r>
        </w:del>
        <w:del w:id="1770" w:author="Liu, Luyu" w:date="2019-11-27T20:43:00Z">
          <w:r w:rsidRPr="00092DA1" w:rsidDel="00647148">
            <w:delText xml:space="preserve"> after September</w:delText>
          </w:r>
        </w:del>
        <w:del w:id="1771" w:author="Liu, Luyu" w:date="2019-11-27T20:39:00Z">
          <w:r w:rsidRPr="00092DA1" w:rsidDel="002A7DAA">
            <w:delText xml:space="preserve"> ha</w:delText>
          </w:r>
          <w:r w:rsidDel="002A7DAA">
            <w:delText>d</w:delText>
          </w:r>
          <w:r w:rsidRPr="00092DA1" w:rsidDel="002A7DAA">
            <w:delText xml:space="preserve"> higher </w:delText>
          </w:r>
          <w:r w:rsidDel="002A7DAA">
            <w:delText>waiting time penalty</w:delText>
          </w:r>
          <w:r w:rsidRPr="00092DA1" w:rsidDel="002A7DAA">
            <w:delText>,</w:delText>
          </w:r>
        </w:del>
        <w:del w:id="1772" w:author="Liu, Luyu" w:date="2019-11-27T20:53:00Z">
          <w:r w:rsidRPr="00092DA1" w:rsidDel="004A10A6">
            <w:delText xml:space="preserve"> while downstream stops</w:delText>
          </w:r>
        </w:del>
        <w:del w:id="1773" w:author="Liu, Luyu" w:date="2019-11-27T20:52:00Z">
          <w:r w:rsidRPr="00092DA1" w:rsidDel="004A10A6">
            <w:delText xml:space="preserve"> and</w:delText>
          </w:r>
          <w:r w:rsidDel="004A10A6">
            <w:delText xml:space="preserve"> before September</w:delText>
          </w:r>
        </w:del>
        <w:del w:id="1774" w:author="Liu, Luyu" w:date="2019-11-27T20:40:00Z">
          <w:r w:rsidDel="002A7DAA">
            <w:delText xml:space="preserve"> had </w:delText>
          </w:r>
          <w:r w:rsidDel="00744EFF">
            <w:delText>lower</w:delText>
          </w:r>
        </w:del>
        <w:del w:id="1775" w:author="Liu, Luyu" w:date="2019-11-27T20:52:00Z">
          <w:r w:rsidDel="004A10A6">
            <w:delText>.</w:delText>
          </w:r>
        </w:del>
      </w:moveTo>
    </w:p>
    <w:p w14:paraId="3FB09A4B" w14:textId="1B0C2814" w:rsidR="00B44330" w:rsidDel="004A10A6" w:rsidRDefault="00B44330" w:rsidP="00B44330">
      <w:pPr>
        <w:pStyle w:val="TimesNewRoman"/>
        <w:ind w:firstLine="720"/>
        <w:rPr>
          <w:del w:id="1776" w:author="Liu, Luyu" w:date="2019-11-27T20:53:00Z"/>
          <w:moveTo w:id="1777" w:author="Liu, Luyu" w:date="2019-11-27T17:21:00Z"/>
        </w:rPr>
      </w:pPr>
    </w:p>
    <w:tbl>
      <w:tblPr>
        <w:tblStyle w:val="TableGrid"/>
        <w:tblW w:w="0" w:type="auto"/>
        <w:tblLook w:val="04A0" w:firstRow="1" w:lastRow="0" w:firstColumn="1" w:lastColumn="0" w:noHBand="0" w:noVBand="1"/>
      </w:tblPr>
      <w:tblGrid>
        <w:gridCol w:w="2695"/>
        <w:gridCol w:w="2160"/>
        <w:gridCol w:w="2157"/>
        <w:gridCol w:w="2338"/>
      </w:tblGrid>
      <w:tr w:rsidR="00B44330" w:rsidDel="004A10A6" w14:paraId="5C93BC89" w14:textId="60B0C7E8" w:rsidTr="00ED7F3C">
        <w:trPr>
          <w:del w:id="1778" w:author="Liu, Luyu" w:date="2019-11-27T20:53:00Z"/>
        </w:trPr>
        <w:tc>
          <w:tcPr>
            <w:tcW w:w="2695" w:type="dxa"/>
          </w:tcPr>
          <w:p w14:paraId="751C0DBA" w14:textId="3C6A48D4" w:rsidR="00B44330" w:rsidDel="004A10A6" w:rsidRDefault="00B44330" w:rsidP="00ED7F3C">
            <w:pPr>
              <w:pStyle w:val="TimesNewRoman"/>
              <w:rPr>
                <w:del w:id="1779" w:author="Liu, Luyu" w:date="2019-11-27T20:53:00Z"/>
                <w:moveTo w:id="1780" w:author="Liu, Luyu" w:date="2019-11-27T17:21:00Z"/>
              </w:rPr>
            </w:pPr>
            <w:moveTo w:id="1781" w:author="Liu, Luyu" w:date="2019-11-27T17:21:00Z">
              <w:del w:id="1782" w:author="Liu, Luyu" w:date="2019-11-27T20:53:00Z">
                <w:r w:rsidDel="004A10A6">
                  <w:delText>PT optimal - ST waiting time difference (seconds)</w:delText>
                </w:r>
              </w:del>
            </w:moveTo>
          </w:p>
        </w:tc>
        <w:tc>
          <w:tcPr>
            <w:tcW w:w="2160" w:type="dxa"/>
          </w:tcPr>
          <w:p w14:paraId="50479AA5" w14:textId="40C9B76E" w:rsidR="00B44330" w:rsidDel="004A10A6" w:rsidRDefault="00B44330" w:rsidP="00ED7F3C">
            <w:pPr>
              <w:pStyle w:val="TimesNewRoman"/>
              <w:rPr>
                <w:del w:id="1783" w:author="Liu, Luyu" w:date="2019-11-27T20:53:00Z"/>
                <w:moveTo w:id="1784" w:author="Liu, Luyu" w:date="2019-11-27T17:21:00Z"/>
              </w:rPr>
            </w:pPr>
            <w:moveTo w:id="1785" w:author="Liu, Luyu" w:date="2019-11-27T17:21:00Z">
              <w:del w:id="1786" w:author="Liu, Luyu" w:date="2019-11-27T20:53:00Z">
                <w:r w:rsidDel="004A10A6">
                  <w:delText>Before Sep 1</w:delText>
                </w:r>
                <w:r w:rsidRPr="00D15D25" w:rsidDel="004A10A6">
                  <w:rPr>
                    <w:vertAlign w:val="superscript"/>
                  </w:rPr>
                  <w:delText>st</w:delText>
                </w:r>
                <w:r w:rsidDel="004A10A6">
                  <w:delText xml:space="preserve"> 2018</w:delText>
                </w:r>
              </w:del>
            </w:moveTo>
          </w:p>
        </w:tc>
        <w:tc>
          <w:tcPr>
            <w:tcW w:w="2157" w:type="dxa"/>
          </w:tcPr>
          <w:p w14:paraId="6604925E" w14:textId="31E041D7" w:rsidR="00B44330" w:rsidDel="004A10A6" w:rsidRDefault="00B44330" w:rsidP="00ED7F3C">
            <w:pPr>
              <w:pStyle w:val="TimesNewRoman"/>
              <w:rPr>
                <w:del w:id="1787" w:author="Liu, Luyu" w:date="2019-11-27T20:53:00Z"/>
                <w:moveTo w:id="1788" w:author="Liu, Luyu" w:date="2019-11-27T17:21:00Z"/>
              </w:rPr>
            </w:pPr>
            <w:moveTo w:id="1789" w:author="Liu, Luyu" w:date="2019-11-27T17:21:00Z">
              <w:del w:id="1790" w:author="Liu, Luyu" w:date="2019-11-27T20:53:00Z">
                <w:r w:rsidDel="004A10A6">
                  <w:delText>After Sep 1</w:delText>
                </w:r>
                <w:r w:rsidRPr="00D15D25" w:rsidDel="004A10A6">
                  <w:rPr>
                    <w:vertAlign w:val="superscript"/>
                  </w:rPr>
                  <w:delText>st</w:delText>
                </w:r>
                <w:r w:rsidDel="004A10A6">
                  <w:delText xml:space="preserve"> 2018</w:delText>
                </w:r>
              </w:del>
            </w:moveTo>
          </w:p>
        </w:tc>
        <w:tc>
          <w:tcPr>
            <w:tcW w:w="2338" w:type="dxa"/>
          </w:tcPr>
          <w:p w14:paraId="5870059A" w14:textId="034A9E8A" w:rsidR="00B44330" w:rsidDel="004A10A6" w:rsidRDefault="00B44330" w:rsidP="00ED7F3C">
            <w:pPr>
              <w:pStyle w:val="TimesNewRoman"/>
              <w:rPr>
                <w:del w:id="1791" w:author="Liu, Luyu" w:date="2019-11-27T20:53:00Z"/>
                <w:moveTo w:id="1792" w:author="Liu, Luyu" w:date="2019-11-27T17:21:00Z"/>
              </w:rPr>
            </w:pPr>
            <w:moveTo w:id="1793" w:author="Liu, Luyu" w:date="2019-11-27T17:21:00Z">
              <w:del w:id="1794" w:author="Liu, Luyu" w:date="2019-11-27T20:53:00Z">
                <w:r w:rsidDel="004A10A6">
                  <w:delText>All year</w:delText>
                </w:r>
              </w:del>
            </w:moveTo>
          </w:p>
        </w:tc>
      </w:tr>
      <w:tr w:rsidR="00B44330" w:rsidDel="004A10A6" w14:paraId="4BE719A2" w14:textId="11C36A2D" w:rsidTr="00ED7F3C">
        <w:trPr>
          <w:del w:id="1795" w:author="Liu, Luyu" w:date="2019-11-27T20:53:00Z"/>
        </w:trPr>
        <w:tc>
          <w:tcPr>
            <w:tcW w:w="2695" w:type="dxa"/>
          </w:tcPr>
          <w:p w14:paraId="2AB4BA93" w14:textId="78F1FCD3" w:rsidR="00B44330" w:rsidDel="004A10A6" w:rsidRDefault="00B44330" w:rsidP="00ED7F3C">
            <w:pPr>
              <w:pStyle w:val="TimesNewRoman"/>
              <w:rPr>
                <w:del w:id="1796" w:author="Liu, Luyu" w:date="2019-11-27T20:53:00Z"/>
                <w:moveTo w:id="1797" w:author="Liu, Luyu" w:date="2019-11-27T17:21:00Z"/>
              </w:rPr>
            </w:pPr>
            <w:moveTo w:id="1798" w:author="Liu, Luyu" w:date="2019-11-27T17:21:00Z">
              <w:del w:id="1799" w:author="Liu, Luyu" w:date="2019-11-27T20:53:00Z">
                <w:r w:rsidDel="004A10A6">
                  <w:delText>Upstream stops</w:delText>
                </w:r>
              </w:del>
            </w:moveTo>
          </w:p>
        </w:tc>
        <w:tc>
          <w:tcPr>
            <w:tcW w:w="2160" w:type="dxa"/>
          </w:tcPr>
          <w:p w14:paraId="726654F8" w14:textId="767D30EC" w:rsidR="00B44330" w:rsidDel="004A10A6" w:rsidRDefault="00B44330" w:rsidP="00ED7F3C">
            <w:pPr>
              <w:pStyle w:val="TimesNewRoman"/>
              <w:rPr>
                <w:del w:id="1800" w:author="Liu, Luyu" w:date="2019-11-27T20:53:00Z"/>
                <w:moveTo w:id="1801" w:author="Liu, Luyu" w:date="2019-11-27T17:21:00Z"/>
              </w:rPr>
            </w:pPr>
            <w:moveTo w:id="1802" w:author="Liu, Luyu" w:date="2019-11-27T17:21:00Z">
              <w:del w:id="1803" w:author="Liu, Luyu" w:date="2019-11-27T20:53:00Z">
                <w:r w:rsidDel="004A10A6">
                  <w:delText>1</w:delText>
                </w:r>
              </w:del>
            </w:moveTo>
          </w:p>
        </w:tc>
        <w:tc>
          <w:tcPr>
            <w:tcW w:w="2157" w:type="dxa"/>
          </w:tcPr>
          <w:p w14:paraId="5AD69771" w14:textId="3BCABAC1" w:rsidR="00B44330" w:rsidRPr="00C50141" w:rsidDel="004A10A6" w:rsidRDefault="00B44330" w:rsidP="00ED7F3C">
            <w:pPr>
              <w:rPr>
                <w:del w:id="1804" w:author="Liu, Luyu" w:date="2019-11-27T20:53:00Z"/>
                <w:moveTo w:id="1805" w:author="Liu, Luyu" w:date="2019-11-27T17:21:00Z"/>
                <w:rFonts w:ascii="Times New Roman" w:hAnsi="Times New Roman" w:cs="Times New Roman"/>
                <w:sz w:val="24"/>
                <w:szCs w:val="24"/>
              </w:rPr>
            </w:pPr>
            <w:moveTo w:id="1806" w:author="Liu, Luyu" w:date="2019-11-27T17:21:00Z">
              <w:del w:id="1807" w:author="Liu, Luyu" w:date="2019-11-27T20:53:00Z">
                <w:r w:rsidRPr="00C50141" w:rsidDel="004A10A6">
                  <w:rPr>
                    <w:rFonts w:ascii="Times New Roman" w:hAnsi="Times New Roman" w:cs="Times New Roman"/>
                    <w:sz w:val="24"/>
                    <w:szCs w:val="24"/>
                  </w:rPr>
                  <w:delText>117</w:delText>
                </w:r>
              </w:del>
            </w:moveTo>
          </w:p>
        </w:tc>
        <w:tc>
          <w:tcPr>
            <w:tcW w:w="2338" w:type="dxa"/>
          </w:tcPr>
          <w:p w14:paraId="757CB2DF" w14:textId="6B6B630A" w:rsidR="00B44330" w:rsidDel="004A10A6" w:rsidRDefault="00B44330" w:rsidP="00ED7F3C">
            <w:pPr>
              <w:pStyle w:val="TimesNewRoman"/>
              <w:rPr>
                <w:del w:id="1808" w:author="Liu, Luyu" w:date="2019-11-27T20:53:00Z"/>
                <w:moveTo w:id="1809" w:author="Liu, Luyu" w:date="2019-11-27T17:21:00Z"/>
              </w:rPr>
            </w:pPr>
            <w:moveTo w:id="1810" w:author="Liu, Luyu" w:date="2019-11-27T17:21:00Z">
              <w:del w:id="1811" w:author="Liu, Luyu" w:date="2019-11-27T20:53:00Z">
                <w:r w:rsidDel="004A10A6">
                  <w:delText>68</w:delText>
                </w:r>
              </w:del>
            </w:moveTo>
          </w:p>
        </w:tc>
      </w:tr>
      <w:tr w:rsidR="00B44330" w:rsidDel="004A10A6" w14:paraId="51A0EAEC" w14:textId="37C9A4AC" w:rsidTr="00ED7F3C">
        <w:trPr>
          <w:del w:id="1812" w:author="Liu, Luyu" w:date="2019-11-27T20:53:00Z"/>
        </w:trPr>
        <w:tc>
          <w:tcPr>
            <w:tcW w:w="2695" w:type="dxa"/>
          </w:tcPr>
          <w:p w14:paraId="7BCF492B" w14:textId="10CCF76C" w:rsidR="00B44330" w:rsidDel="004A10A6" w:rsidRDefault="00B44330" w:rsidP="00ED7F3C">
            <w:pPr>
              <w:pStyle w:val="TimesNewRoman"/>
              <w:rPr>
                <w:del w:id="1813" w:author="Liu, Luyu" w:date="2019-11-27T20:53:00Z"/>
                <w:moveTo w:id="1814" w:author="Liu, Luyu" w:date="2019-11-27T17:21:00Z"/>
              </w:rPr>
            </w:pPr>
            <w:moveTo w:id="1815" w:author="Liu, Luyu" w:date="2019-11-27T17:21:00Z">
              <w:del w:id="1816" w:author="Liu, Luyu" w:date="2019-11-27T20:53:00Z">
                <w:r w:rsidDel="004A10A6">
                  <w:delText>Downstream stops</w:delText>
                </w:r>
              </w:del>
            </w:moveTo>
          </w:p>
        </w:tc>
        <w:tc>
          <w:tcPr>
            <w:tcW w:w="2160" w:type="dxa"/>
          </w:tcPr>
          <w:p w14:paraId="5A36F759" w14:textId="223CB11E" w:rsidR="00B44330" w:rsidDel="004A10A6" w:rsidRDefault="00B44330" w:rsidP="00ED7F3C">
            <w:pPr>
              <w:pStyle w:val="TimesNewRoman"/>
              <w:rPr>
                <w:del w:id="1817" w:author="Liu, Luyu" w:date="2019-11-27T20:53:00Z"/>
                <w:moveTo w:id="1818" w:author="Liu, Luyu" w:date="2019-11-27T17:21:00Z"/>
              </w:rPr>
            </w:pPr>
            <w:moveTo w:id="1819" w:author="Liu, Luyu" w:date="2019-11-27T17:21:00Z">
              <w:del w:id="1820" w:author="Liu, Luyu" w:date="2019-11-27T20:53:00Z">
                <w:r w:rsidDel="004A10A6">
                  <w:delText>-91</w:delText>
                </w:r>
              </w:del>
            </w:moveTo>
          </w:p>
        </w:tc>
        <w:tc>
          <w:tcPr>
            <w:tcW w:w="2157" w:type="dxa"/>
          </w:tcPr>
          <w:p w14:paraId="09BBED93" w14:textId="0D639F4C" w:rsidR="00B44330" w:rsidRPr="00C50141" w:rsidDel="004A10A6" w:rsidRDefault="00B44330" w:rsidP="00ED7F3C">
            <w:pPr>
              <w:rPr>
                <w:del w:id="1821" w:author="Liu, Luyu" w:date="2019-11-27T20:53:00Z"/>
                <w:moveTo w:id="1822" w:author="Liu, Luyu" w:date="2019-11-27T17:21:00Z"/>
                <w:rFonts w:ascii="Times New Roman" w:hAnsi="Times New Roman" w:cs="Times New Roman"/>
                <w:sz w:val="24"/>
                <w:szCs w:val="24"/>
              </w:rPr>
            </w:pPr>
            <w:moveTo w:id="1823" w:author="Liu, Luyu" w:date="2019-11-27T17:21:00Z">
              <w:del w:id="1824" w:author="Liu, Luyu" w:date="2019-11-27T20:53:00Z">
                <w:r w:rsidRPr="00C50141" w:rsidDel="004A10A6">
                  <w:rPr>
                    <w:rFonts w:ascii="Times New Roman" w:hAnsi="Times New Roman" w:cs="Times New Roman"/>
                    <w:sz w:val="24"/>
                    <w:szCs w:val="24"/>
                  </w:rPr>
                  <w:delText>24</w:delText>
                </w:r>
              </w:del>
            </w:moveTo>
          </w:p>
        </w:tc>
        <w:tc>
          <w:tcPr>
            <w:tcW w:w="2338" w:type="dxa"/>
          </w:tcPr>
          <w:p w14:paraId="0995C485" w14:textId="41E2E074" w:rsidR="00B44330" w:rsidDel="004A10A6" w:rsidRDefault="00B44330" w:rsidP="00ED7F3C">
            <w:pPr>
              <w:pStyle w:val="TimesNewRoman"/>
              <w:rPr>
                <w:del w:id="1825" w:author="Liu, Luyu" w:date="2019-11-27T20:53:00Z"/>
                <w:moveTo w:id="1826" w:author="Liu, Luyu" w:date="2019-11-27T17:21:00Z"/>
              </w:rPr>
            </w:pPr>
            <w:moveTo w:id="1827" w:author="Liu, Luyu" w:date="2019-11-27T17:21:00Z">
              <w:del w:id="1828" w:author="Liu, Luyu" w:date="2019-11-27T20:53:00Z">
                <w:r w:rsidDel="004A10A6">
                  <w:delText>-21</w:delText>
                </w:r>
              </w:del>
            </w:moveTo>
          </w:p>
        </w:tc>
      </w:tr>
      <w:tr w:rsidR="00B44330" w:rsidDel="004A10A6" w14:paraId="27E2A9A2" w14:textId="1F7E0186" w:rsidTr="00ED7F3C">
        <w:trPr>
          <w:del w:id="1829" w:author="Liu, Luyu" w:date="2019-11-27T20:53:00Z"/>
        </w:trPr>
        <w:tc>
          <w:tcPr>
            <w:tcW w:w="2695" w:type="dxa"/>
          </w:tcPr>
          <w:p w14:paraId="256139F3" w14:textId="4DBF2EDA" w:rsidR="00B44330" w:rsidDel="004A10A6" w:rsidRDefault="00B44330" w:rsidP="00ED7F3C">
            <w:pPr>
              <w:pStyle w:val="TimesNewRoman"/>
              <w:rPr>
                <w:del w:id="1830" w:author="Liu, Luyu" w:date="2019-11-27T20:53:00Z"/>
                <w:moveTo w:id="1831" w:author="Liu, Luyu" w:date="2019-11-27T17:21:00Z"/>
              </w:rPr>
            </w:pPr>
            <w:moveTo w:id="1832" w:author="Liu, Luyu" w:date="2019-11-27T17:21:00Z">
              <w:del w:id="1833" w:author="Liu, Luyu" w:date="2019-11-27T20:53:00Z">
                <w:r w:rsidDel="004A10A6">
                  <w:delText>All stops</w:delText>
                </w:r>
              </w:del>
            </w:moveTo>
          </w:p>
        </w:tc>
        <w:tc>
          <w:tcPr>
            <w:tcW w:w="2160" w:type="dxa"/>
          </w:tcPr>
          <w:p w14:paraId="1DF8ED6E" w14:textId="3A754F44" w:rsidR="00B44330" w:rsidDel="004A10A6" w:rsidRDefault="00B44330" w:rsidP="00ED7F3C">
            <w:pPr>
              <w:pStyle w:val="TimesNewRoman"/>
              <w:rPr>
                <w:del w:id="1834" w:author="Liu, Luyu" w:date="2019-11-27T20:53:00Z"/>
                <w:moveTo w:id="1835" w:author="Liu, Luyu" w:date="2019-11-27T17:21:00Z"/>
              </w:rPr>
            </w:pPr>
            <w:moveTo w:id="1836" w:author="Liu, Luyu" w:date="2019-11-27T17:21:00Z">
              <w:del w:id="1837" w:author="Liu, Luyu" w:date="2019-11-27T20:53:00Z">
                <w:r w:rsidDel="004A10A6">
                  <w:delText>-32</w:delText>
                </w:r>
              </w:del>
            </w:moveTo>
          </w:p>
        </w:tc>
        <w:tc>
          <w:tcPr>
            <w:tcW w:w="2157" w:type="dxa"/>
          </w:tcPr>
          <w:p w14:paraId="71B959BE" w14:textId="416EB706" w:rsidR="00B44330" w:rsidDel="004A10A6" w:rsidRDefault="00B44330" w:rsidP="00ED7F3C">
            <w:pPr>
              <w:pStyle w:val="TimesNewRoman"/>
              <w:rPr>
                <w:del w:id="1838" w:author="Liu, Luyu" w:date="2019-11-27T20:53:00Z"/>
                <w:moveTo w:id="1839" w:author="Liu, Luyu" w:date="2019-11-27T17:21:00Z"/>
              </w:rPr>
            </w:pPr>
            <w:moveTo w:id="1840" w:author="Liu, Luyu" w:date="2019-11-27T17:21:00Z">
              <w:del w:id="1841" w:author="Liu, Luyu" w:date="2019-11-27T20:53:00Z">
                <w:r w:rsidDel="004A10A6">
                  <w:delText>84</w:delText>
                </w:r>
              </w:del>
            </w:moveTo>
          </w:p>
        </w:tc>
        <w:tc>
          <w:tcPr>
            <w:tcW w:w="2338" w:type="dxa"/>
          </w:tcPr>
          <w:p w14:paraId="6EB4C47C" w14:textId="4F703A6B" w:rsidR="00B44330" w:rsidDel="004A10A6" w:rsidRDefault="00B44330" w:rsidP="00ED7F3C">
            <w:pPr>
              <w:pStyle w:val="TimesNewRoman"/>
              <w:rPr>
                <w:del w:id="1842" w:author="Liu, Luyu" w:date="2019-11-27T20:53:00Z"/>
                <w:moveTo w:id="1843" w:author="Liu, Luyu" w:date="2019-11-27T17:21:00Z"/>
              </w:rPr>
            </w:pPr>
            <w:moveTo w:id="1844" w:author="Liu, Luyu" w:date="2019-11-27T17:21:00Z">
              <w:del w:id="1845" w:author="Liu, Luyu" w:date="2019-11-27T20:53:00Z">
                <w:r w:rsidDel="004A10A6">
                  <w:delText>27</w:delText>
                </w:r>
              </w:del>
            </w:moveTo>
          </w:p>
        </w:tc>
      </w:tr>
    </w:tbl>
    <w:p w14:paraId="3D926493" w14:textId="70E49EA9" w:rsidR="00B44330" w:rsidRPr="00B16E65" w:rsidDel="004A10A6" w:rsidRDefault="00B44330" w:rsidP="00B44330">
      <w:pPr>
        <w:pStyle w:val="TimesNewRoman"/>
        <w:jc w:val="center"/>
        <w:rPr>
          <w:del w:id="1846" w:author="Liu, Luyu" w:date="2019-11-27T20:53:00Z"/>
          <w:moveTo w:id="1847" w:author="Liu, Luyu" w:date="2019-11-27T17:21:00Z"/>
          <w:u w:val="single"/>
          <w:rPrChange w:id="1848" w:author="Luyu Liu" w:date="2019-12-17T16:13:00Z">
            <w:rPr>
              <w:del w:id="1849" w:author="Liu, Luyu" w:date="2019-11-27T20:53:00Z"/>
              <w:moveTo w:id="1850" w:author="Liu, Luyu" w:date="2019-11-27T17:21:00Z"/>
            </w:rPr>
          </w:rPrChange>
        </w:rPr>
      </w:pPr>
      <w:moveTo w:id="1851" w:author="Liu, Luyu" w:date="2019-11-27T17:21:00Z">
        <w:del w:id="1852" w:author="Liu, Luyu" w:date="2019-11-27T20:53:00Z">
          <w:r w:rsidRPr="00B16E65" w:rsidDel="004A10A6">
            <w:rPr>
              <w:u w:val="single"/>
              <w:rPrChange w:id="1853" w:author="Luyu Liu" w:date="2019-12-17T16:13:00Z">
                <w:rPr/>
              </w:rPrChange>
            </w:rPr>
            <w:delText xml:space="preserve">Table </w:delText>
          </w:r>
          <w:r w:rsidRPr="00B16E65" w:rsidDel="004A10A6">
            <w:rPr>
              <w:u w:val="single"/>
              <w:rPrChange w:id="1854" w:author="Luyu Liu" w:date="2019-12-17T16:13:00Z">
                <w:rPr/>
              </w:rPrChange>
            </w:rPr>
            <w:fldChar w:fldCharType="begin"/>
          </w:r>
          <w:r w:rsidRPr="00B16E65" w:rsidDel="004A10A6">
            <w:rPr>
              <w:u w:val="single"/>
              <w:rPrChange w:id="1855" w:author="Luyu Liu" w:date="2019-12-17T16:13:00Z">
                <w:rPr/>
              </w:rPrChange>
            </w:rPr>
            <w:delInstrText xml:space="preserve"> SEQ Table \* ARABIC </w:delInstrText>
          </w:r>
          <w:r w:rsidRPr="00B16E65" w:rsidDel="004A10A6">
            <w:rPr>
              <w:u w:val="single"/>
              <w:rPrChange w:id="1856" w:author="Luyu Liu" w:date="2019-12-17T16:13:00Z">
                <w:rPr>
                  <w:noProof/>
                </w:rPr>
              </w:rPrChange>
            </w:rPr>
            <w:fldChar w:fldCharType="separate"/>
          </w:r>
          <w:r w:rsidRPr="00B16E65" w:rsidDel="004A10A6">
            <w:rPr>
              <w:noProof/>
              <w:u w:val="single"/>
              <w:rPrChange w:id="1857" w:author="Luyu Liu" w:date="2019-12-17T16:13:00Z">
                <w:rPr>
                  <w:noProof/>
                </w:rPr>
              </w:rPrChange>
            </w:rPr>
            <w:delText>3</w:delText>
          </w:r>
          <w:r w:rsidRPr="00B16E65" w:rsidDel="004A10A6">
            <w:rPr>
              <w:noProof/>
              <w:u w:val="single"/>
              <w:rPrChange w:id="1858" w:author="Luyu Liu" w:date="2019-12-17T16:13:00Z">
                <w:rPr>
                  <w:noProof/>
                </w:rPr>
              </w:rPrChange>
            </w:rPr>
            <w:fldChar w:fldCharType="end"/>
          </w:r>
          <w:r w:rsidRPr="00B16E65" w:rsidDel="004A10A6">
            <w:rPr>
              <w:noProof/>
              <w:u w:val="single"/>
              <w:rPrChange w:id="1859" w:author="Luyu Liu" w:date="2019-12-17T16:13:00Z">
                <w:rPr>
                  <w:noProof/>
                </w:rPr>
              </w:rPrChange>
            </w:rPr>
            <w:delText>:</w:delText>
          </w:r>
          <w:r w:rsidRPr="00B16E65" w:rsidDel="004A10A6">
            <w:rPr>
              <w:u w:val="single"/>
              <w:rPrChange w:id="1860" w:author="Luyu Liu" w:date="2019-12-17T16:13:00Z">
                <w:rPr/>
              </w:rPrChange>
            </w:rPr>
            <w:delText xml:space="preserve"> PT optimal – ST waiting time difference according to different spatiotemporal division.</w:delText>
          </w:r>
          <w:commentRangeEnd w:id="1738"/>
          <w:r w:rsidRPr="00B16E65" w:rsidDel="004A10A6">
            <w:rPr>
              <w:rStyle w:val="CommentReference"/>
              <w:u w:val="single"/>
              <w:rPrChange w:id="1861" w:author="Luyu Liu" w:date="2019-12-17T16:13:00Z">
                <w:rPr>
                  <w:rStyle w:val="CommentReference"/>
                </w:rPr>
              </w:rPrChange>
            </w:rPr>
            <w:commentReference w:id="1738"/>
          </w:r>
        </w:del>
      </w:moveTo>
      <w:commentRangeEnd w:id="1739"/>
      <w:del w:id="1862" w:author="Liu, Luyu" w:date="2019-11-27T20:53:00Z">
        <w:r w:rsidR="00A616BD" w:rsidRPr="00B16E65" w:rsidDel="004A10A6">
          <w:rPr>
            <w:rStyle w:val="CommentReference"/>
            <w:u w:val="single"/>
            <w:rPrChange w:id="1863" w:author="Luyu Liu" w:date="2019-12-17T16:13:00Z">
              <w:rPr>
                <w:rStyle w:val="CommentReference"/>
              </w:rPr>
            </w:rPrChange>
          </w:rPr>
          <w:commentReference w:id="1739"/>
        </w:r>
        <w:commentRangeEnd w:id="1740"/>
        <w:r w:rsidR="002A7DAA" w:rsidRPr="00B16E65" w:rsidDel="004A10A6">
          <w:rPr>
            <w:rStyle w:val="CommentReference"/>
            <w:u w:val="single"/>
            <w:rPrChange w:id="1864" w:author="Luyu Liu" w:date="2019-12-17T16:13:00Z">
              <w:rPr>
                <w:rStyle w:val="CommentReference"/>
              </w:rPr>
            </w:rPrChange>
          </w:rPr>
          <w:commentReference w:id="1740"/>
        </w:r>
      </w:del>
    </w:p>
    <w:moveToRangeEnd w:id="1737"/>
    <w:p w14:paraId="2BA4BF05" w14:textId="41C47DA7" w:rsidR="006550FB" w:rsidRPr="00B16E65" w:rsidDel="004A10A6" w:rsidRDefault="006550FB" w:rsidP="006550FB">
      <w:pPr>
        <w:pStyle w:val="IndentTimesNewRoman"/>
        <w:ind w:firstLine="0"/>
        <w:rPr>
          <w:del w:id="1865" w:author="Liu, Luyu" w:date="2019-11-27T20:53:00Z"/>
          <w:u w:val="single"/>
          <w:rPrChange w:id="1866" w:author="Luyu Liu" w:date="2019-12-17T16:13:00Z">
            <w:rPr>
              <w:del w:id="1867" w:author="Liu, Luyu" w:date="2019-11-27T20:53:00Z"/>
            </w:rPr>
          </w:rPrChange>
        </w:rPr>
      </w:pPr>
    </w:p>
    <w:p w14:paraId="14ECEE2E" w14:textId="3CB70FAD" w:rsidR="006550FB" w:rsidRPr="00B16E65" w:rsidRDefault="008E3ACA">
      <w:pPr>
        <w:pStyle w:val="ListParagraph"/>
        <w:numPr>
          <w:ilvl w:val="0"/>
          <w:numId w:val="5"/>
        </w:numPr>
        <w:spacing w:line="256" w:lineRule="auto"/>
        <w:rPr>
          <w:rFonts w:ascii="Times New Roman" w:hAnsi="Times New Roman" w:cs="Times New Roman"/>
          <w:b/>
          <w:sz w:val="24"/>
          <w:szCs w:val="24"/>
          <w:u w:val="single"/>
          <w:rPrChange w:id="1868" w:author="Luyu Liu" w:date="2019-12-17T16:13:00Z">
            <w:rPr/>
          </w:rPrChange>
        </w:rPr>
        <w:pPrChange w:id="1869" w:author="Luyu Liu" w:date="2019-12-17T15:57:00Z">
          <w:pPr>
            <w:spacing w:line="256" w:lineRule="auto"/>
          </w:pPr>
        </w:pPrChange>
      </w:pPr>
      <w:del w:id="1870" w:author="Luyu Liu" w:date="2019-12-17T15:57:00Z">
        <w:r w:rsidRPr="00B16E65" w:rsidDel="00E055C5">
          <w:rPr>
            <w:rFonts w:ascii="Times New Roman" w:hAnsi="Times New Roman" w:cs="Times New Roman"/>
            <w:b/>
            <w:sz w:val="24"/>
            <w:szCs w:val="24"/>
            <w:u w:val="single"/>
            <w:rPrChange w:id="1871" w:author="Luyu Liu" w:date="2019-12-17T16:13:00Z">
              <w:rPr/>
            </w:rPrChange>
          </w:rPr>
          <w:delText xml:space="preserve">5. </w:delText>
        </w:r>
      </w:del>
      <w:r w:rsidR="006550FB" w:rsidRPr="00B16E65">
        <w:rPr>
          <w:rFonts w:ascii="Times New Roman" w:hAnsi="Times New Roman" w:cs="Times New Roman"/>
          <w:b/>
          <w:sz w:val="24"/>
          <w:szCs w:val="24"/>
          <w:u w:val="single"/>
          <w:rPrChange w:id="1872" w:author="Luyu Liu" w:date="2019-12-17T16:13:00Z">
            <w:rPr/>
          </w:rPrChange>
        </w:rPr>
        <w:t>Conclusion</w:t>
      </w:r>
    </w:p>
    <w:p w14:paraId="607A1A2C" w14:textId="013BDF8E" w:rsidR="006550FB" w:rsidRDefault="0016636C" w:rsidP="0016636C">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Previous research </w:t>
      </w:r>
      <w:ins w:id="1873" w:author="Miller, Harvey J." w:date="2019-12-10T14:09:00Z">
        <w:r w:rsidR="00F625BD">
          <w:rPr>
            <w:rFonts w:ascii="Times New Roman" w:hAnsi="Times New Roman" w:cs="Times New Roman"/>
            <w:sz w:val="24"/>
            <w:szCs w:val="24"/>
          </w:rPr>
          <w:t xml:space="preserve">suggests </w:t>
        </w:r>
      </w:ins>
      <w:del w:id="1874" w:author="Miller, Harvey J." w:date="2019-12-10T14:09:00Z">
        <w:r w:rsidR="009D6A04" w:rsidDel="00F625BD">
          <w:rPr>
            <w:rFonts w:ascii="Times New Roman" w:hAnsi="Times New Roman" w:cs="Times New Roman"/>
            <w:sz w:val="24"/>
            <w:szCs w:val="24"/>
          </w:rPr>
          <w:delText xml:space="preserve">argues </w:delText>
        </w:r>
      </w:del>
      <w:r w:rsidR="006550FB">
        <w:rPr>
          <w:rFonts w:ascii="Times New Roman" w:hAnsi="Times New Roman" w:cs="Times New Roman"/>
          <w:sz w:val="24"/>
          <w:szCs w:val="24"/>
        </w:rPr>
        <w:t xml:space="preserve">that </w:t>
      </w:r>
      <w:r>
        <w:rPr>
          <w:rFonts w:ascii="Times New Roman" w:hAnsi="Times New Roman" w:cs="Times New Roman"/>
          <w:sz w:val="24"/>
          <w:szCs w:val="24"/>
        </w:rPr>
        <w:t>transit real-time information (RTI)</w:t>
      </w:r>
      <w:r w:rsidR="006550FB">
        <w:rPr>
          <w:rFonts w:ascii="Times New Roman" w:hAnsi="Times New Roman" w:cs="Times New Roman"/>
          <w:sz w:val="24"/>
          <w:szCs w:val="24"/>
        </w:rPr>
        <w:t xml:space="preserve"> can decrease transit users’ waiting time </w:t>
      </w:r>
      <w:r w:rsidR="006550FB">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sidR="006550FB">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sidR="006550FB">
        <w:rPr>
          <w:rFonts w:ascii="Times New Roman" w:hAnsi="Times New Roman" w:cs="Times New Roman"/>
          <w:sz w:val="24"/>
          <w:szCs w:val="24"/>
        </w:rPr>
        <w:fldChar w:fldCharType="end"/>
      </w:r>
      <w:r w:rsidR="006550FB">
        <w:rPr>
          <w:rFonts w:ascii="Times New Roman" w:hAnsi="Times New Roman" w:cs="Times New Roman"/>
          <w:sz w:val="24"/>
          <w:szCs w:val="24"/>
        </w:rPr>
        <w:t>. However, few stu</w:t>
      </w:r>
      <w:r w:rsidR="003131C1">
        <w:rPr>
          <w:rFonts w:ascii="Times New Roman" w:hAnsi="Times New Roman" w:cs="Times New Roman"/>
          <w:sz w:val="24"/>
          <w:szCs w:val="24"/>
        </w:rPr>
        <w:t>dies systematically investigate</w:t>
      </w:r>
      <w:r w:rsidR="006550FB">
        <w:rPr>
          <w:rFonts w:ascii="Times New Roman" w:hAnsi="Times New Roman" w:cs="Times New Roman"/>
          <w:sz w:val="24"/>
          <w:szCs w:val="24"/>
        </w:rPr>
        <w:t xml:space="preserve"> the </w:t>
      </w:r>
      <w:r w:rsidR="003131C1">
        <w:rPr>
          <w:rFonts w:ascii="Times New Roman" w:hAnsi="Times New Roman" w:cs="Times New Roman"/>
          <w:sz w:val="24"/>
          <w:szCs w:val="24"/>
        </w:rPr>
        <w:t xml:space="preserve">mechanisms behind this claim and </w:t>
      </w:r>
      <w:ins w:id="1875" w:author="Miller, Harvey J." w:date="2019-12-10T14:09:00Z">
        <w:r w:rsidR="00F625BD">
          <w:rPr>
            <w:rFonts w:ascii="Times New Roman" w:hAnsi="Times New Roman" w:cs="Times New Roman"/>
            <w:sz w:val="24"/>
            <w:szCs w:val="24"/>
          </w:rPr>
          <w:t xml:space="preserve">the </w:t>
        </w:r>
      </w:ins>
      <w:r w:rsidR="003131C1">
        <w:rPr>
          <w:rFonts w:ascii="Times New Roman" w:hAnsi="Times New Roman" w:cs="Times New Roman"/>
          <w:sz w:val="24"/>
          <w:szCs w:val="24"/>
        </w:rPr>
        <w:t xml:space="preserve">variations </w:t>
      </w:r>
      <w:r w:rsidR="003131C1" w:rsidRPr="003131C1">
        <w:rPr>
          <w:rFonts w:ascii="Times New Roman" w:hAnsi="Times New Roman" w:cs="Times New Roman"/>
          <w:sz w:val="24"/>
          <w:szCs w:val="24"/>
        </w:rPr>
        <w:t xml:space="preserve">across time and space </w:t>
      </w:r>
      <w:r w:rsidR="003131C1">
        <w:rPr>
          <w:rFonts w:ascii="Times New Roman" w:hAnsi="Times New Roman" w:cs="Times New Roman"/>
          <w:sz w:val="24"/>
          <w:szCs w:val="24"/>
        </w:rPr>
        <w:t>of RTI</w:t>
      </w:r>
      <w:r w:rsidR="006550FB">
        <w:rPr>
          <w:rFonts w:ascii="Times New Roman" w:hAnsi="Times New Roman" w:cs="Times New Roman"/>
          <w:sz w:val="24"/>
          <w:szCs w:val="24"/>
        </w:rPr>
        <w:t xml:space="preserve"> impact</w:t>
      </w:r>
      <w:r w:rsidR="003131C1">
        <w:rPr>
          <w:rFonts w:ascii="Times New Roman" w:hAnsi="Times New Roman" w:cs="Times New Roman"/>
          <w:sz w:val="24"/>
          <w:szCs w:val="24"/>
        </w:rPr>
        <w:t xml:space="preserve"> on waiting time and the risk of missing a bus.  In this paper</w:t>
      </w:r>
      <w:r w:rsidR="006550FB">
        <w:rPr>
          <w:rFonts w:ascii="Times New Roman" w:hAnsi="Times New Roman" w:cs="Times New Roman"/>
          <w:sz w:val="24"/>
          <w:szCs w:val="24"/>
        </w:rPr>
        <w:t xml:space="preserve">, </w:t>
      </w:r>
      <w:r w:rsidR="003131C1">
        <w:rPr>
          <w:rFonts w:ascii="Times New Roman" w:hAnsi="Times New Roman" w:cs="Times New Roman"/>
          <w:sz w:val="24"/>
          <w:szCs w:val="24"/>
        </w:rPr>
        <w:t xml:space="preserve">we theorize and </w:t>
      </w:r>
      <w:r w:rsidR="00EF3FF6">
        <w:rPr>
          <w:rFonts w:ascii="Times New Roman" w:hAnsi="Times New Roman" w:cs="Times New Roman"/>
          <w:sz w:val="24"/>
          <w:szCs w:val="24"/>
        </w:rPr>
        <w:t xml:space="preserve">validate the concept of reclaimed delay and discontinuity delay during the synchronization process between users and buses. </w:t>
      </w:r>
      <w:r w:rsidR="003131C1">
        <w:rPr>
          <w:rFonts w:ascii="Times New Roman" w:hAnsi="Times New Roman" w:cs="Times New Roman"/>
          <w:sz w:val="24"/>
          <w:szCs w:val="24"/>
        </w:rPr>
        <w:t>We i</w:t>
      </w:r>
      <w:r w:rsidR="006550FB">
        <w:rPr>
          <w:rFonts w:ascii="Times New Roman" w:hAnsi="Times New Roman" w:cs="Times New Roman"/>
          <w:sz w:val="24"/>
          <w:szCs w:val="24"/>
        </w:rPr>
        <w:t>ntroduce the concept of trip planning strategy (TPS) and five types of TPSs for both RTI and non-RTI users.</w:t>
      </w:r>
      <w:r w:rsidR="00840128">
        <w:rPr>
          <w:rFonts w:ascii="Times New Roman" w:hAnsi="Times New Roman" w:cs="Times New Roman"/>
          <w:sz w:val="24"/>
          <w:szCs w:val="24"/>
        </w:rPr>
        <w:t xml:space="preserve"> </w:t>
      </w:r>
      <w:r w:rsidR="003131C1">
        <w:rPr>
          <w:rFonts w:ascii="Times New Roman" w:hAnsi="Times New Roman" w:cs="Times New Roman"/>
          <w:sz w:val="24"/>
          <w:szCs w:val="24"/>
        </w:rPr>
        <w:t xml:space="preserve">We calculate the empirical wait time and risk of the different TPS using real-time bus location data for a representative bus route in a mid-sized US city.  We find that the best RTI strategy, a prudent tactic (PT) with an optimized insurance buffer, </w:t>
      </w:r>
      <w:r w:rsidR="004D3C3D">
        <w:rPr>
          <w:rFonts w:ascii="Times New Roman" w:hAnsi="Times New Roman" w:cs="Times New Roman"/>
          <w:sz w:val="24"/>
          <w:szCs w:val="24"/>
        </w:rPr>
        <w:t>performs roughly the same as a simple, follow</w:t>
      </w:r>
      <w:ins w:id="1876" w:author="Miller, Harvey J." w:date="2019-12-10T14:09:00Z">
        <w:r w:rsidR="00F625BD">
          <w:rPr>
            <w:rFonts w:ascii="Times New Roman" w:hAnsi="Times New Roman" w:cs="Times New Roman"/>
            <w:sz w:val="24"/>
            <w:szCs w:val="24"/>
          </w:rPr>
          <w:t>-</w:t>
        </w:r>
      </w:ins>
      <w:del w:id="1877" w:author="Miller, Harvey J." w:date="2019-12-10T14:09:00Z">
        <w:r w:rsidR="004D3C3D" w:rsidDel="00F625BD">
          <w:rPr>
            <w:rFonts w:ascii="Times New Roman" w:hAnsi="Times New Roman" w:cs="Times New Roman"/>
            <w:sz w:val="24"/>
            <w:szCs w:val="24"/>
          </w:rPr>
          <w:delText xml:space="preserve"> </w:delText>
        </w:r>
      </w:del>
      <w:r w:rsidR="004D3C3D">
        <w:rPr>
          <w:rFonts w:ascii="Times New Roman" w:hAnsi="Times New Roman" w:cs="Times New Roman"/>
          <w:sz w:val="24"/>
          <w:szCs w:val="24"/>
        </w:rPr>
        <w:t>the</w:t>
      </w:r>
      <w:ins w:id="1878" w:author="Miller, Harvey J." w:date="2019-12-10T14:09:00Z">
        <w:r w:rsidR="00F625BD">
          <w:rPr>
            <w:rFonts w:ascii="Times New Roman" w:hAnsi="Times New Roman" w:cs="Times New Roman"/>
            <w:sz w:val="24"/>
            <w:szCs w:val="24"/>
          </w:rPr>
          <w:t>-</w:t>
        </w:r>
      </w:ins>
      <w:del w:id="1879" w:author="Miller, Harvey J." w:date="2019-12-10T14:09:00Z">
        <w:r w:rsidR="004D3C3D" w:rsidDel="00F625BD">
          <w:rPr>
            <w:rFonts w:ascii="Times New Roman" w:hAnsi="Times New Roman" w:cs="Times New Roman"/>
            <w:sz w:val="24"/>
            <w:szCs w:val="24"/>
          </w:rPr>
          <w:delText xml:space="preserve"> </w:delText>
        </w:r>
      </w:del>
      <w:r w:rsidR="004D3C3D">
        <w:rPr>
          <w:rFonts w:ascii="Times New Roman" w:hAnsi="Times New Roman" w:cs="Times New Roman"/>
          <w:sz w:val="24"/>
          <w:szCs w:val="24"/>
        </w:rPr>
        <w:t xml:space="preserve">schedule tactic (ST) that does not use RTI.  </w:t>
      </w:r>
      <w:r w:rsidR="006550FB">
        <w:rPr>
          <w:rFonts w:ascii="Times New Roman" w:hAnsi="Times New Roman" w:cs="Times New Roman"/>
          <w:sz w:val="24"/>
          <w:szCs w:val="24"/>
        </w:rPr>
        <w:t xml:space="preserve">The analyses results show that PT users in upstream stops </w:t>
      </w:r>
      <w:r w:rsidR="004D3C3D">
        <w:rPr>
          <w:rFonts w:ascii="Times New Roman" w:hAnsi="Times New Roman" w:cs="Times New Roman"/>
          <w:sz w:val="24"/>
          <w:szCs w:val="24"/>
        </w:rPr>
        <w:t xml:space="preserve">on a route will wait </w:t>
      </w:r>
      <w:r w:rsidR="006550FB">
        <w:rPr>
          <w:rFonts w:ascii="Times New Roman" w:hAnsi="Times New Roman" w:cs="Times New Roman"/>
          <w:sz w:val="24"/>
          <w:szCs w:val="24"/>
        </w:rPr>
        <w:t>more time th</w:t>
      </w:r>
      <w:r w:rsidR="004D3C3D">
        <w:rPr>
          <w:rFonts w:ascii="Times New Roman" w:hAnsi="Times New Roman" w:cs="Times New Roman"/>
          <w:sz w:val="24"/>
          <w:szCs w:val="24"/>
        </w:rPr>
        <w:t xml:space="preserve">an the ST users, and PT </w:t>
      </w:r>
      <w:r w:rsidR="006550FB">
        <w:rPr>
          <w:rFonts w:ascii="Times New Roman" w:hAnsi="Times New Roman" w:cs="Times New Roman"/>
          <w:sz w:val="24"/>
          <w:szCs w:val="24"/>
        </w:rPr>
        <w:t xml:space="preserve">users in </w:t>
      </w:r>
      <w:r w:rsidR="004D3C3D">
        <w:rPr>
          <w:rFonts w:ascii="Times New Roman" w:hAnsi="Times New Roman" w:cs="Times New Roman"/>
          <w:sz w:val="24"/>
          <w:szCs w:val="24"/>
        </w:rPr>
        <w:t xml:space="preserve">this area may suffer from higher </w:t>
      </w:r>
      <w:r w:rsidR="006550FB">
        <w:rPr>
          <w:rFonts w:ascii="Times New Roman" w:hAnsi="Times New Roman" w:cs="Times New Roman"/>
          <w:sz w:val="24"/>
          <w:szCs w:val="24"/>
        </w:rPr>
        <w:t xml:space="preserve">risk </w:t>
      </w:r>
      <w:r w:rsidR="004D3C3D">
        <w:rPr>
          <w:rFonts w:ascii="Times New Roman" w:hAnsi="Times New Roman" w:cs="Times New Roman"/>
          <w:sz w:val="24"/>
          <w:szCs w:val="24"/>
        </w:rPr>
        <w:t xml:space="preserve">of missing a bus </w:t>
      </w:r>
      <w:r w:rsidR="006550FB">
        <w:rPr>
          <w:rFonts w:ascii="Times New Roman" w:hAnsi="Times New Roman" w:cs="Times New Roman"/>
          <w:sz w:val="24"/>
          <w:szCs w:val="24"/>
        </w:rPr>
        <w:t>than ST users</w:t>
      </w:r>
      <w:r w:rsidR="004D3C3D">
        <w:rPr>
          <w:rFonts w:ascii="Times New Roman" w:hAnsi="Times New Roman" w:cs="Times New Roman"/>
          <w:sz w:val="24"/>
          <w:szCs w:val="24"/>
        </w:rPr>
        <w:t xml:space="preserve">. We also find that PT </w:t>
      </w:r>
      <w:r w:rsidR="006550FB">
        <w:rPr>
          <w:rFonts w:ascii="Times New Roman" w:hAnsi="Times New Roman" w:cs="Times New Roman"/>
          <w:sz w:val="24"/>
          <w:szCs w:val="24"/>
        </w:rPr>
        <w:t xml:space="preserve">users are more advantageous during </w:t>
      </w:r>
      <w:r w:rsidR="004D3C3D">
        <w:rPr>
          <w:rFonts w:ascii="Times New Roman" w:hAnsi="Times New Roman" w:cs="Times New Roman"/>
          <w:sz w:val="24"/>
          <w:szCs w:val="24"/>
        </w:rPr>
        <w:t>evening peak (</w:t>
      </w:r>
      <w:r w:rsidR="006550FB">
        <w:rPr>
          <w:rFonts w:ascii="Times New Roman" w:hAnsi="Times New Roman" w:cs="Times New Roman"/>
          <w:sz w:val="24"/>
          <w:szCs w:val="24"/>
        </w:rPr>
        <w:t>1</w:t>
      </w:r>
      <w:r w:rsidR="00522385">
        <w:rPr>
          <w:rFonts w:ascii="Times New Roman" w:hAnsi="Times New Roman" w:cs="Times New Roman"/>
          <w:sz w:val="24"/>
          <w:szCs w:val="24"/>
        </w:rPr>
        <w:t>7</w:t>
      </w:r>
      <w:r w:rsidR="006550FB">
        <w:rPr>
          <w:rFonts w:ascii="Times New Roman" w:hAnsi="Times New Roman" w:cs="Times New Roman"/>
          <w:sz w:val="24"/>
          <w:szCs w:val="24"/>
        </w:rPr>
        <w:t>:00 – 20:00</w:t>
      </w:r>
      <w:r w:rsidR="004D3C3D">
        <w:rPr>
          <w:rFonts w:ascii="Times New Roman" w:hAnsi="Times New Roman" w:cs="Times New Roman"/>
          <w:sz w:val="24"/>
          <w:szCs w:val="24"/>
        </w:rPr>
        <w:t>)</w:t>
      </w:r>
      <w:r w:rsidR="006550FB">
        <w:rPr>
          <w:rFonts w:ascii="Times New Roman" w:hAnsi="Times New Roman" w:cs="Times New Roman"/>
          <w:sz w:val="24"/>
          <w:szCs w:val="24"/>
        </w:rPr>
        <w:t xml:space="preserve"> than ST users. </w:t>
      </w:r>
      <w:r w:rsidR="004D3C3D">
        <w:rPr>
          <w:rFonts w:ascii="Times New Roman" w:hAnsi="Times New Roman" w:cs="Times New Roman"/>
          <w:sz w:val="24"/>
          <w:szCs w:val="24"/>
        </w:rPr>
        <w:t xml:space="preserve">These </w:t>
      </w:r>
      <w:r w:rsidR="006550FB">
        <w:rPr>
          <w:rFonts w:ascii="Times New Roman" w:hAnsi="Times New Roman" w:cs="Times New Roman"/>
          <w:sz w:val="24"/>
          <w:szCs w:val="24"/>
        </w:rPr>
        <w:t xml:space="preserve">results show that although </w:t>
      </w:r>
      <w:r w:rsidR="004D3C3D">
        <w:rPr>
          <w:rFonts w:ascii="Times New Roman" w:hAnsi="Times New Roman" w:cs="Times New Roman"/>
          <w:sz w:val="24"/>
          <w:szCs w:val="24"/>
        </w:rPr>
        <w:lastRenderedPageBreak/>
        <w:t xml:space="preserve">the best RTI strategy </w:t>
      </w:r>
      <w:r w:rsidR="006550FB">
        <w:rPr>
          <w:rFonts w:ascii="Times New Roman" w:hAnsi="Times New Roman" w:cs="Times New Roman"/>
          <w:sz w:val="24"/>
          <w:szCs w:val="24"/>
        </w:rPr>
        <w:t xml:space="preserve">can indeed save time for certain users in certain stops and during certain hours, they cannot </w:t>
      </w:r>
      <w:r w:rsidR="009D6A04">
        <w:rPr>
          <w:rFonts w:ascii="Times New Roman" w:hAnsi="Times New Roman" w:cs="Times New Roman"/>
          <w:sz w:val="24"/>
          <w:szCs w:val="24"/>
        </w:rPr>
        <w:t xml:space="preserve">globally </w:t>
      </w:r>
      <w:r w:rsidR="004D3C3D">
        <w:rPr>
          <w:rFonts w:ascii="Times New Roman" w:hAnsi="Times New Roman" w:cs="Times New Roman"/>
          <w:sz w:val="24"/>
          <w:szCs w:val="24"/>
        </w:rPr>
        <w:t xml:space="preserve">outperform </w:t>
      </w:r>
      <w:r w:rsidR="009D6A04">
        <w:rPr>
          <w:rFonts w:ascii="Times New Roman" w:hAnsi="Times New Roman" w:cs="Times New Roman"/>
          <w:sz w:val="24"/>
          <w:szCs w:val="24"/>
        </w:rPr>
        <w:t xml:space="preserve">simply </w:t>
      </w:r>
      <w:r w:rsidR="004D3C3D">
        <w:rPr>
          <w:rFonts w:ascii="Times New Roman" w:hAnsi="Times New Roman" w:cs="Times New Roman"/>
          <w:sz w:val="24"/>
          <w:szCs w:val="24"/>
        </w:rPr>
        <w:t>follow</w:t>
      </w:r>
      <w:r w:rsidR="009D6A04">
        <w:rPr>
          <w:rFonts w:ascii="Times New Roman" w:hAnsi="Times New Roman" w:cs="Times New Roman"/>
          <w:sz w:val="24"/>
          <w:szCs w:val="24"/>
        </w:rPr>
        <w:t>ing the published schedule</w:t>
      </w:r>
      <w:r w:rsidR="006550FB">
        <w:rPr>
          <w:rFonts w:ascii="Times New Roman" w:hAnsi="Times New Roman" w:cs="Times New Roman"/>
          <w:sz w:val="24"/>
          <w:szCs w:val="24"/>
        </w:rPr>
        <w:t xml:space="preserve">. Moreover, </w:t>
      </w:r>
      <w:r w:rsidR="004D3C3D">
        <w:rPr>
          <w:rFonts w:ascii="Times New Roman" w:hAnsi="Times New Roman" w:cs="Times New Roman"/>
          <w:sz w:val="24"/>
          <w:szCs w:val="24"/>
        </w:rPr>
        <w:t xml:space="preserve">the greedy tactic </w:t>
      </w:r>
      <w:ins w:id="1880" w:author="Miller, Harvey J." w:date="2019-12-10T14:10:00Z">
        <w:r w:rsidR="00F625BD">
          <w:rPr>
            <w:rFonts w:ascii="Times New Roman" w:hAnsi="Times New Roman" w:cs="Times New Roman"/>
            <w:sz w:val="24"/>
            <w:szCs w:val="24"/>
          </w:rPr>
          <w:t xml:space="preserve">(GT) </w:t>
        </w:r>
      </w:ins>
      <w:r w:rsidR="004D3C3D">
        <w:rPr>
          <w:rFonts w:ascii="Times New Roman" w:hAnsi="Times New Roman" w:cs="Times New Roman"/>
          <w:sz w:val="24"/>
          <w:szCs w:val="24"/>
        </w:rPr>
        <w:t xml:space="preserve">of using RTI to achieve a waiting time of zero is the worst strategy, even worse than showing up at a bus stop arbitrarily.  This suggests that RTI </w:t>
      </w:r>
      <w:r w:rsidR="006550FB">
        <w:rPr>
          <w:rFonts w:ascii="Times New Roman" w:hAnsi="Times New Roman" w:cs="Times New Roman"/>
          <w:sz w:val="24"/>
          <w:szCs w:val="24"/>
        </w:rPr>
        <w:t>could make users’ waiting time significantly longer if apps are not using the appropriate trip planning strategy.</w:t>
      </w:r>
    </w:p>
    <w:p w14:paraId="474B046B" w14:textId="5041708F" w:rsidR="006550FB" w:rsidRDefault="009D6A04" w:rsidP="0016636C">
      <w:pPr>
        <w:spacing w:line="256" w:lineRule="auto"/>
        <w:ind w:firstLine="720"/>
        <w:jc w:val="both"/>
        <w:rPr>
          <w:rFonts w:ascii="Times New Roman" w:hAnsi="Times New Roman" w:cs="Times New Roman"/>
          <w:sz w:val="24"/>
          <w:szCs w:val="24"/>
        </w:rPr>
      </w:pPr>
      <w:commentRangeStart w:id="1881"/>
      <w:commentRangeStart w:id="1882"/>
      <w:r>
        <w:rPr>
          <w:rFonts w:ascii="Times New Roman" w:hAnsi="Times New Roman" w:cs="Times New Roman"/>
          <w:sz w:val="24"/>
          <w:szCs w:val="24"/>
        </w:rPr>
        <w:t>This study provides v</w:t>
      </w:r>
      <w:ins w:id="1883" w:author="Miller, Harvey J." w:date="2019-12-10T14:10:00Z">
        <w:r w:rsidR="00F625BD">
          <w:rPr>
            <w:rFonts w:ascii="Times New Roman" w:hAnsi="Times New Roman" w:cs="Times New Roman"/>
            <w:sz w:val="24"/>
            <w:szCs w:val="24"/>
          </w:rPr>
          <w:t>aluable</w:t>
        </w:r>
      </w:ins>
      <w:del w:id="1884" w:author="Miller, Harvey J." w:date="2019-12-10T14:10:00Z">
        <w:r w:rsidDel="00F625BD">
          <w:rPr>
            <w:rFonts w:ascii="Times New Roman" w:hAnsi="Times New Roman" w:cs="Times New Roman"/>
            <w:sz w:val="24"/>
            <w:szCs w:val="24"/>
          </w:rPr>
          <w:delText>ital</w:delText>
        </w:r>
      </w:del>
      <w:r>
        <w:rPr>
          <w:rFonts w:ascii="Times New Roman" w:hAnsi="Times New Roman" w:cs="Times New Roman"/>
          <w:sz w:val="24"/>
          <w:szCs w:val="24"/>
        </w:rPr>
        <w:t xml:space="preserve"> insights</w:t>
      </w:r>
      <w:r w:rsidR="006550FB">
        <w:rPr>
          <w:rFonts w:ascii="Times New Roman" w:hAnsi="Times New Roman" w:cs="Times New Roman"/>
          <w:sz w:val="24"/>
          <w:szCs w:val="24"/>
        </w:rPr>
        <w:t xml:space="preserve"> for transit users, planners, and real-time transit app providers. With more access to real-time data, </w:t>
      </w:r>
      <w:ins w:id="1885" w:author="Miller, Harvey J." w:date="2019-12-10T14:10:00Z">
        <w:r w:rsidR="00F625BD">
          <w:rPr>
            <w:rFonts w:ascii="Times New Roman" w:hAnsi="Times New Roman" w:cs="Times New Roman"/>
            <w:sz w:val="24"/>
            <w:szCs w:val="24"/>
          </w:rPr>
          <w:t xml:space="preserve">it is understandable that </w:t>
        </w:r>
      </w:ins>
      <w:r w:rsidR="006550FB">
        <w:rPr>
          <w:rFonts w:ascii="Times New Roman" w:hAnsi="Times New Roman" w:cs="Times New Roman"/>
          <w:sz w:val="24"/>
          <w:szCs w:val="24"/>
        </w:rPr>
        <w:t xml:space="preserve">transit system </w:t>
      </w:r>
      <w:ins w:id="1886" w:author="Miller, Harvey J." w:date="2019-12-10T14:12:00Z">
        <w:r w:rsidR="00A92C7C">
          <w:rPr>
            <w:rFonts w:ascii="Times New Roman" w:hAnsi="Times New Roman" w:cs="Times New Roman"/>
            <w:sz w:val="24"/>
            <w:szCs w:val="24"/>
          </w:rPr>
          <w:t xml:space="preserve">navigation apps </w:t>
        </w:r>
      </w:ins>
      <w:del w:id="1887" w:author="Miller, Harvey J." w:date="2019-12-10T14:12:00Z">
        <w:r w:rsidR="006550FB" w:rsidDel="00A92C7C">
          <w:rPr>
            <w:rFonts w:ascii="Times New Roman" w:hAnsi="Times New Roman" w:cs="Times New Roman"/>
            <w:sz w:val="24"/>
            <w:szCs w:val="24"/>
          </w:rPr>
          <w:delText xml:space="preserve">planning </w:delText>
        </w:r>
      </w:del>
      <w:ins w:id="1888" w:author="Miller, Harvey J." w:date="2019-12-10T14:12:00Z">
        <w:r w:rsidR="00A92C7C">
          <w:rPr>
            <w:rFonts w:ascii="Times New Roman" w:hAnsi="Times New Roman" w:cs="Times New Roman"/>
            <w:sz w:val="24"/>
            <w:szCs w:val="24"/>
          </w:rPr>
          <w:t>w</w:t>
        </w:r>
      </w:ins>
      <w:del w:id="1889" w:author="Miller, Harvey J." w:date="2019-12-10T14:12:00Z">
        <w:r w:rsidR="006550FB" w:rsidDel="00A92C7C">
          <w:rPr>
            <w:rFonts w:ascii="Times New Roman" w:hAnsi="Times New Roman" w:cs="Times New Roman"/>
            <w:sz w:val="24"/>
            <w:szCs w:val="24"/>
          </w:rPr>
          <w:delText>sh</w:delText>
        </w:r>
      </w:del>
      <w:r w:rsidR="006550FB">
        <w:rPr>
          <w:rFonts w:ascii="Times New Roman" w:hAnsi="Times New Roman" w:cs="Times New Roman"/>
          <w:sz w:val="24"/>
          <w:szCs w:val="24"/>
        </w:rPr>
        <w:t xml:space="preserve">ould </w:t>
      </w:r>
      <w:del w:id="1890" w:author="Miller, Harvey J." w:date="2019-12-10T14:16:00Z">
        <w:r w:rsidR="006550FB" w:rsidDel="00A92C7C">
          <w:rPr>
            <w:rFonts w:ascii="Times New Roman" w:hAnsi="Times New Roman" w:cs="Times New Roman"/>
            <w:sz w:val="24"/>
            <w:szCs w:val="24"/>
          </w:rPr>
          <w:delText xml:space="preserve">not only </w:delText>
        </w:r>
      </w:del>
      <w:r w:rsidR="006550FB">
        <w:rPr>
          <w:rFonts w:ascii="Times New Roman" w:hAnsi="Times New Roman" w:cs="Times New Roman"/>
          <w:sz w:val="24"/>
          <w:szCs w:val="24"/>
        </w:rPr>
        <w:t xml:space="preserve">engage </w:t>
      </w:r>
      <w:ins w:id="1891" w:author="Miller, Harvey J." w:date="2019-12-10T14:15:00Z">
        <w:r w:rsidR="00A92C7C">
          <w:rPr>
            <w:rFonts w:ascii="Times New Roman" w:hAnsi="Times New Roman" w:cs="Times New Roman"/>
            <w:sz w:val="24"/>
            <w:szCs w:val="24"/>
          </w:rPr>
          <w:t xml:space="preserve">with </w:t>
        </w:r>
      </w:ins>
      <w:del w:id="1892" w:author="Miller, Harvey J." w:date="2019-12-10T14:15:00Z">
        <w:r w:rsidR="006550FB" w:rsidDel="00A92C7C">
          <w:rPr>
            <w:rFonts w:ascii="Times New Roman" w:hAnsi="Times New Roman" w:cs="Times New Roman"/>
            <w:sz w:val="24"/>
            <w:szCs w:val="24"/>
          </w:rPr>
          <w:delText xml:space="preserve">with </w:delText>
        </w:r>
      </w:del>
      <w:del w:id="1893" w:author="Miller, Harvey J." w:date="2019-12-10T14:12:00Z">
        <w:r w:rsidR="006550FB" w:rsidDel="00A92C7C">
          <w:rPr>
            <w:rFonts w:ascii="Times New Roman" w:hAnsi="Times New Roman" w:cs="Times New Roman"/>
            <w:sz w:val="24"/>
            <w:szCs w:val="24"/>
          </w:rPr>
          <w:delText xml:space="preserve">the </w:delText>
        </w:r>
      </w:del>
      <w:del w:id="1894" w:author="Miller, Harvey J." w:date="2019-12-10T14:15:00Z">
        <w:r w:rsidR="006550FB" w:rsidDel="00A92C7C">
          <w:rPr>
            <w:rFonts w:ascii="Times New Roman" w:hAnsi="Times New Roman" w:cs="Times New Roman"/>
            <w:sz w:val="24"/>
            <w:szCs w:val="24"/>
          </w:rPr>
          <w:delText>schedule</w:delText>
        </w:r>
        <w:r w:rsidDel="00A92C7C">
          <w:rPr>
            <w:rFonts w:ascii="Times New Roman" w:hAnsi="Times New Roman" w:cs="Times New Roman"/>
            <w:sz w:val="24"/>
            <w:szCs w:val="24"/>
          </w:rPr>
          <w:delText xml:space="preserve"> but also </w:delText>
        </w:r>
      </w:del>
      <w:r>
        <w:rPr>
          <w:rFonts w:ascii="Times New Roman" w:hAnsi="Times New Roman" w:cs="Times New Roman"/>
          <w:sz w:val="24"/>
          <w:szCs w:val="24"/>
        </w:rPr>
        <w:t>real-time performance</w:t>
      </w:r>
      <w:ins w:id="1895" w:author="Miller, Harvey J." w:date="2019-12-10T14:15:00Z">
        <w:r w:rsidR="00A92C7C">
          <w:rPr>
            <w:rFonts w:ascii="Times New Roman" w:hAnsi="Times New Roman" w:cs="Times New Roman"/>
            <w:sz w:val="24"/>
            <w:szCs w:val="24"/>
          </w:rPr>
          <w:t xml:space="preserve"> data in addition to the published schedules</w:t>
        </w:r>
      </w:ins>
      <w:r>
        <w:rPr>
          <w:rFonts w:ascii="Times New Roman" w:hAnsi="Times New Roman" w:cs="Times New Roman"/>
          <w:sz w:val="24"/>
          <w:szCs w:val="24"/>
        </w:rPr>
        <w:t xml:space="preserve">.  </w:t>
      </w:r>
      <w:r w:rsidR="006550FB">
        <w:rPr>
          <w:rFonts w:ascii="Times New Roman" w:hAnsi="Times New Roman" w:cs="Times New Roman"/>
          <w:sz w:val="24"/>
          <w:szCs w:val="24"/>
        </w:rPr>
        <w:t xml:space="preserve"> </w:t>
      </w:r>
      <w:ins w:id="1896" w:author="Miller, Harvey J." w:date="2019-12-10T14:12:00Z">
        <w:r w:rsidR="00A92C7C">
          <w:rPr>
            <w:rFonts w:ascii="Times New Roman" w:hAnsi="Times New Roman" w:cs="Times New Roman"/>
            <w:sz w:val="24"/>
            <w:szCs w:val="24"/>
          </w:rPr>
          <w:t xml:space="preserve">However, </w:t>
        </w:r>
      </w:ins>
      <w:del w:id="1897" w:author="Miller, Harvey J." w:date="2019-12-10T14:12:00Z">
        <w:r w:rsidDel="00A92C7C">
          <w:rPr>
            <w:rFonts w:ascii="Times New Roman" w:hAnsi="Times New Roman" w:cs="Times New Roman"/>
            <w:sz w:val="24"/>
            <w:szCs w:val="24"/>
          </w:rPr>
          <w:delText>A</w:delText>
        </w:r>
      </w:del>
      <w:del w:id="1898" w:author="Miller, Harvey J." w:date="2019-12-10T14:15:00Z">
        <w:r w:rsidDel="00A92C7C">
          <w:rPr>
            <w:rFonts w:ascii="Times New Roman" w:hAnsi="Times New Roman" w:cs="Times New Roman"/>
            <w:sz w:val="24"/>
            <w:szCs w:val="24"/>
          </w:rPr>
          <w:delText xml:space="preserve">t the same time, </w:delText>
        </w:r>
      </w:del>
      <w:ins w:id="1899" w:author="Miller, Harvey J." w:date="2019-12-10T14:12:00Z">
        <w:r w:rsidR="00A92C7C">
          <w:rPr>
            <w:rFonts w:ascii="Times New Roman" w:hAnsi="Times New Roman" w:cs="Times New Roman"/>
            <w:sz w:val="24"/>
            <w:szCs w:val="24"/>
          </w:rPr>
          <w:t xml:space="preserve">our results suggest that </w:t>
        </w:r>
      </w:ins>
      <w:ins w:id="1900" w:author="Miller, Harvey J." w:date="2019-12-10T14:15:00Z">
        <w:r w:rsidR="00A92C7C">
          <w:rPr>
            <w:rFonts w:ascii="Times New Roman" w:hAnsi="Times New Roman" w:cs="Times New Roman"/>
            <w:sz w:val="24"/>
            <w:szCs w:val="24"/>
          </w:rPr>
          <w:t xml:space="preserve">real-time performance data is not sufficient: </w:t>
        </w:r>
      </w:ins>
      <w:r w:rsidR="006550FB">
        <w:rPr>
          <w:rFonts w:ascii="Times New Roman" w:hAnsi="Times New Roman" w:cs="Times New Roman"/>
          <w:sz w:val="24"/>
          <w:szCs w:val="24"/>
        </w:rPr>
        <w:t xml:space="preserve">RTI apps </w:t>
      </w:r>
      <w:del w:id="1901" w:author="Miller, Harvey J." w:date="2019-12-10T14:10:00Z">
        <w:r w:rsidR="006550FB" w:rsidDel="00F625BD">
          <w:rPr>
            <w:rFonts w:ascii="Times New Roman" w:hAnsi="Times New Roman" w:cs="Times New Roman"/>
            <w:sz w:val="24"/>
            <w:szCs w:val="24"/>
          </w:rPr>
          <w:delText xml:space="preserve">development </w:delText>
        </w:r>
      </w:del>
      <w:r w:rsidR="006550FB">
        <w:rPr>
          <w:rFonts w:ascii="Times New Roman" w:hAnsi="Times New Roman" w:cs="Times New Roman"/>
          <w:sz w:val="24"/>
          <w:szCs w:val="24"/>
        </w:rPr>
        <w:t xml:space="preserve">should </w:t>
      </w:r>
      <w:ins w:id="1902" w:author="Miller, Harvey J." w:date="2019-12-10T14:16:00Z">
        <w:r w:rsidR="00A92C7C">
          <w:rPr>
            <w:rFonts w:ascii="Times New Roman" w:hAnsi="Times New Roman" w:cs="Times New Roman"/>
            <w:sz w:val="24"/>
            <w:szCs w:val="24"/>
          </w:rPr>
          <w:t xml:space="preserve">also consider </w:t>
        </w:r>
      </w:ins>
      <w:del w:id="1903" w:author="Miller, Harvey J." w:date="2019-12-10T14:16:00Z">
        <w:r w:rsidR="006550FB" w:rsidDel="00A92C7C">
          <w:rPr>
            <w:rFonts w:ascii="Times New Roman" w:hAnsi="Times New Roman" w:cs="Times New Roman"/>
            <w:sz w:val="24"/>
            <w:szCs w:val="24"/>
          </w:rPr>
          <w:delText xml:space="preserve">not only engage with </w:delText>
        </w:r>
        <w:commentRangeStart w:id="1904"/>
        <w:commentRangeStart w:id="1905"/>
        <w:r w:rsidR="006550FB" w:rsidDel="00A92C7C">
          <w:rPr>
            <w:rFonts w:ascii="Times New Roman" w:hAnsi="Times New Roman" w:cs="Times New Roman"/>
            <w:sz w:val="24"/>
            <w:szCs w:val="24"/>
          </w:rPr>
          <w:delText xml:space="preserve">real-time performance </w:delText>
        </w:r>
        <w:r w:rsidDel="00A92C7C">
          <w:rPr>
            <w:rFonts w:ascii="Times New Roman" w:hAnsi="Times New Roman" w:cs="Times New Roman"/>
            <w:sz w:val="24"/>
            <w:szCs w:val="24"/>
          </w:rPr>
          <w:delText xml:space="preserve">but also </w:delText>
        </w:r>
      </w:del>
      <w:ins w:id="1906" w:author="Liu, Luyu" w:date="2019-11-27T16:51:00Z">
        <w:r w:rsidR="00874EA4">
          <w:rPr>
            <w:rFonts w:ascii="Times New Roman" w:hAnsi="Times New Roman" w:cs="Times New Roman"/>
            <w:sz w:val="24"/>
            <w:szCs w:val="24"/>
          </w:rPr>
          <w:t xml:space="preserve">historical </w:t>
        </w:r>
      </w:ins>
      <w:del w:id="1907" w:author="Miller, Harvey J." w:date="2019-12-10T14:13:00Z">
        <w:r w:rsidDel="00A92C7C">
          <w:rPr>
            <w:rFonts w:ascii="Times New Roman" w:hAnsi="Times New Roman" w:cs="Times New Roman"/>
            <w:sz w:val="24"/>
            <w:szCs w:val="24"/>
          </w:rPr>
          <w:delText xml:space="preserve">empirical </w:delText>
        </w:r>
      </w:del>
      <w:del w:id="1908" w:author="Miller, Harvey J." w:date="2019-12-10T14:18:00Z">
        <w:r w:rsidDel="00A92C7C">
          <w:rPr>
            <w:rFonts w:ascii="Times New Roman" w:hAnsi="Times New Roman" w:cs="Times New Roman"/>
            <w:sz w:val="24"/>
            <w:szCs w:val="24"/>
          </w:rPr>
          <w:delText>performance</w:delText>
        </w:r>
      </w:del>
      <w:ins w:id="1909" w:author="Miller, Harvey J." w:date="2019-12-10T14:14:00Z">
        <w:r w:rsidR="00A92C7C">
          <w:rPr>
            <w:rFonts w:ascii="Times New Roman" w:hAnsi="Times New Roman" w:cs="Times New Roman"/>
            <w:sz w:val="24"/>
            <w:szCs w:val="24"/>
          </w:rPr>
          <w:t xml:space="preserve">data </w:t>
        </w:r>
      </w:ins>
      <w:ins w:id="1910" w:author="Miller, Harvey J." w:date="2019-12-10T14:13:00Z">
        <w:r w:rsidR="00A92C7C">
          <w:rPr>
            <w:rFonts w:ascii="Times New Roman" w:hAnsi="Times New Roman" w:cs="Times New Roman"/>
            <w:sz w:val="24"/>
            <w:szCs w:val="24"/>
          </w:rPr>
          <w:t xml:space="preserve">to </w:t>
        </w:r>
      </w:ins>
      <w:ins w:id="1911" w:author="Miller, Harvey J." w:date="2019-12-10T14:18:00Z">
        <w:r w:rsidR="00A92C7C">
          <w:rPr>
            <w:rFonts w:ascii="Times New Roman" w:hAnsi="Times New Roman" w:cs="Times New Roman"/>
            <w:sz w:val="24"/>
            <w:szCs w:val="24"/>
          </w:rPr>
          <w:t xml:space="preserve">gauge </w:t>
        </w:r>
      </w:ins>
      <w:ins w:id="1912" w:author="Miller, Harvey J." w:date="2019-12-10T14:13:00Z">
        <w:r w:rsidR="00A92C7C">
          <w:rPr>
            <w:rFonts w:ascii="Times New Roman" w:hAnsi="Times New Roman" w:cs="Times New Roman"/>
            <w:sz w:val="24"/>
            <w:szCs w:val="24"/>
          </w:rPr>
          <w:t>the veracity of the RTI</w:t>
        </w:r>
      </w:ins>
      <w:ins w:id="1913" w:author="Miller, Harvey J." w:date="2019-12-10T14:19:00Z">
        <w:r w:rsidR="00A92C7C">
          <w:rPr>
            <w:rFonts w:ascii="Times New Roman" w:hAnsi="Times New Roman" w:cs="Times New Roman"/>
            <w:sz w:val="24"/>
            <w:szCs w:val="24"/>
          </w:rPr>
          <w:t xml:space="preserve"> in reducing waiting time</w:t>
        </w:r>
      </w:ins>
      <w:ins w:id="1914" w:author="Miller, Harvey J." w:date="2019-12-10T14:23:00Z">
        <w:r w:rsidR="009257B2">
          <w:rPr>
            <w:rFonts w:ascii="Times New Roman" w:hAnsi="Times New Roman" w:cs="Times New Roman"/>
            <w:sz w:val="24"/>
            <w:szCs w:val="24"/>
          </w:rPr>
          <w:t xml:space="preserve"> based on spatial and temporal context</w:t>
        </w:r>
      </w:ins>
      <w:r>
        <w:rPr>
          <w:rFonts w:ascii="Times New Roman" w:hAnsi="Times New Roman" w:cs="Times New Roman"/>
          <w:sz w:val="24"/>
          <w:szCs w:val="24"/>
        </w:rPr>
        <w:t>.</w:t>
      </w:r>
      <w:commentRangeEnd w:id="1904"/>
      <w:r>
        <w:rPr>
          <w:rStyle w:val="CommentReference"/>
        </w:rPr>
        <w:commentReference w:id="1904"/>
      </w:r>
      <w:commentRangeEnd w:id="1905"/>
      <w:r w:rsidR="00874EA4">
        <w:rPr>
          <w:rStyle w:val="CommentReference"/>
        </w:rPr>
        <w:commentReference w:id="1905"/>
      </w:r>
      <w:r>
        <w:rPr>
          <w:rFonts w:ascii="Times New Roman" w:hAnsi="Times New Roman" w:cs="Times New Roman"/>
          <w:sz w:val="24"/>
          <w:szCs w:val="24"/>
        </w:rPr>
        <w:t xml:space="preserve">  </w:t>
      </w:r>
      <w:del w:id="1915" w:author="Miller, Harvey J." w:date="2019-12-10T14:15:00Z">
        <w:r w:rsidDel="00A92C7C">
          <w:rPr>
            <w:rFonts w:ascii="Times New Roman" w:hAnsi="Times New Roman" w:cs="Times New Roman"/>
            <w:sz w:val="24"/>
            <w:szCs w:val="24"/>
          </w:rPr>
          <w:delText xml:space="preserve">Finally, </w:delText>
        </w:r>
      </w:del>
      <w:ins w:id="1916" w:author="Miller, Harvey J." w:date="2019-12-10T14:20:00Z">
        <w:r w:rsidR="00A92C7C">
          <w:rPr>
            <w:rFonts w:ascii="Times New Roman" w:hAnsi="Times New Roman" w:cs="Times New Roman"/>
            <w:sz w:val="24"/>
            <w:szCs w:val="24"/>
          </w:rPr>
          <w:t>U</w:t>
        </w:r>
      </w:ins>
      <w:del w:id="1917" w:author="Miller, Harvey J." w:date="2019-12-10T14:20:00Z">
        <w:r w:rsidDel="00A92C7C">
          <w:rPr>
            <w:rFonts w:ascii="Times New Roman" w:hAnsi="Times New Roman" w:cs="Times New Roman"/>
            <w:sz w:val="24"/>
            <w:szCs w:val="24"/>
          </w:rPr>
          <w:delText>u</w:delText>
        </w:r>
      </w:del>
      <w:r>
        <w:rPr>
          <w:rFonts w:ascii="Times New Roman" w:hAnsi="Times New Roman" w:cs="Times New Roman"/>
          <w:sz w:val="24"/>
          <w:szCs w:val="24"/>
        </w:rPr>
        <w:t>sers</w:t>
      </w:r>
      <w:del w:id="1918" w:author="Miller, Harvey J." w:date="2019-12-10T14:20:00Z">
        <w:r w:rsidDel="00A92C7C">
          <w:rPr>
            <w:rFonts w:ascii="Times New Roman" w:hAnsi="Times New Roman" w:cs="Times New Roman"/>
            <w:sz w:val="24"/>
            <w:szCs w:val="24"/>
          </w:rPr>
          <w:delText>’</w:delText>
        </w:r>
      </w:del>
      <w:r>
        <w:rPr>
          <w:rFonts w:ascii="Times New Roman" w:hAnsi="Times New Roman" w:cs="Times New Roman"/>
          <w:sz w:val="24"/>
          <w:szCs w:val="24"/>
        </w:rPr>
        <w:t xml:space="preserve"> </w:t>
      </w:r>
      <w:ins w:id="1919" w:author="Miller, Harvey J." w:date="2019-12-10T14:20:00Z">
        <w:r w:rsidR="00A92C7C">
          <w:rPr>
            <w:rFonts w:ascii="Times New Roman" w:hAnsi="Times New Roman" w:cs="Times New Roman"/>
            <w:sz w:val="24"/>
            <w:szCs w:val="24"/>
          </w:rPr>
          <w:t xml:space="preserve">should also have the option of specifying different TPS, including prudent </w:t>
        </w:r>
      </w:ins>
      <w:ins w:id="1920" w:author="Miller, Harvey J." w:date="2019-12-10T14:21:00Z">
        <w:r w:rsidR="00A92C7C">
          <w:rPr>
            <w:rFonts w:ascii="Times New Roman" w:hAnsi="Times New Roman" w:cs="Times New Roman"/>
            <w:sz w:val="24"/>
            <w:szCs w:val="24"/>
          </w:rPr>
          <w:t>strategies</w:t>
        </w:r>
      </w:ins>
      <w:ins w:id="1921" w:author="Miller, Harvey J." w:date="2019-12-10T14:20:00Z">
        <w:r w:rsidR="00A92C7C">
          <w:rPr>
            <w:rFonts w:ascii="Times New Roman" w:hAnsi="Times New Roman" w:cs="Times New Roman"/>
            <w:sz w:val="24"/>
            <w:szCs w:val="24"/>
          </w:rPr>
          <w:t xml:space="preserve"> with insurance time buffers</w:t>
        </w:r>
      </w:ins>
      <w:ins w:id="1922" w:author="Miller, Harvey J." w:date="2019-12-10T14:21:00Z">
        <w:r w:rsidR="00A92C7C">
          <w:rPr>
            <w:rFonts w:ascii="Times New Roman" w:hAnsi="Times New Roman" w:cs="Times New Roman"/>
            <w:sz w:val="24"/>
            <w:szCs w:val="24"/>
          </w:rPr>
          <w:t xml:space="preserve">.  At present, most RTI apps </w:t>
        </w:r>
      </w:ins>
      <w:ins w:id="1923" w:author="Luyu Liu" w:date="2019-12-17T16:02:00Z">
        <w:r w:rsidR="00C56AA2">
          <w:rPr>
            <w:rFonts w:ascii="Times New Roman" w:hAnsi="Times New Roman" w:cs="Times New Roman"/>
            <w:sz w:val="24"/>
            <w:szCs w:val="24"/>
          </w:rPr>
          <w:t xml:space="preserve">do not </w:t>
        </w:r>
      </w:ins>
      <w:ins w:id="1924" w:author="Luyu Liu" w:date="2019-12-17T16:03:00Z">
        <w:r w:rsidR="00C56AA2">
          <w:rPr>
            <w:rFonts w:ascii="Times New Roman" w:hAnsi="Times New Roman" w:cs="Times New Roman"/>
            <w:sz w:val="24"/>
            <w:szCs w:val="24"/>
          </w:rPr>
          <w:t xml:space="preserve">consider missed risk and </w:t>
        </w:r>
      </w:ins>
      <w:ins w:id="1925" w:author="Miller, Harvey J." w:date="2019-12-10T14:21:00Z">
        <w:r w:rsidR="00A92C7C">
          <w:rPr>
            <w:rFonts w:ascii="Times New Roman" w:hAnsi="Times New Roman" w:cs="Times New Roman"/>
            <w:sz w:val="24"/>
            <w:szCs w:val="24"/>
          </w:rPr>
          <w:t>implicitly promote a greedy strategy: as we have shown, this is a risky and poor performing strategy.</w:t>
        </w:r>
      </w:ins>
      <w:ins w:id="1926" w:author="Miller, Harvey J." w:date="2019-12-10T14:20:00Z">
        <w:r w:rsidR="00A92C7C">
          <w:rPr>
            <w:rFonts w:ascii="Times New Roman" w:hAnsi="Times New Roman" w:cs="Times New Roman"/>
            <w:sz w:val="24"/>
            <w:szCs w:val="24"/>
          </w:rPr>
          <w:t xml:space="preserve">  </w:t>
        </w:r>
      </w:ins>
      <w:ins w:id="1927" w:author="Miller, Harvey J." w:date="2019-12-10T14:22:00Z">
        <w:r w:rsidR="009257B2">
          <w:rPr>
            <w:rFonts w:ascii="Times New Roman" w:hAnsi="Times New Roman" w:cs="Times New Roman"/>
            <w:sz w:val="24"/>
            <w:szCs w:val="24"/>
          </w:rPr>
          <w:t>The techniques and measure we develop in this paper can help support a more holistic and sensitive approach to public transit RTI apps.</w:t>
        </w:r>
      </w:ins>
      <w:del w:id="1928" w:author="Miller, Harvey J." w:date="2019-12-10T14:20:00Z">
        <w:r w:rsidR="006550FB" w:rsidDel="00A92C7C">
          <w:rPr>
            <w:rFonts w:ascii="Times New Roman" w:hAnsi="Times New Roman" w:cs="Times New Roman"/>
            <w:sz w:val="24"/>
            <w:szCs w:val="24"/>
          </w:rPr>
          <w:delText>trip planning should not only engage with empirical performance but also all the information above. To achieve these three</w:delText>
        </w:r>
        <w:r w:rsidDel="00A92C7C">
          <w:rPr>
            <w:rFonts w:ascii="Times New Roman" w:hAnsi="Times New Roman" w:cs="Times New Roman"/>
            <w:sz w:val="24"/>
            <w:szCs w:val="24"/>
          </w:rPr>
          <w:delText xml:space="preserve"> goals, future RTI apps should </w:delText>
        </w:r>
        <w:r w:rsidR="006550FB" w:rsidDel="00A92C7C">
          <w:rPr>
            <w:rFonts w:ascii="Times New Roman" w:hAnsi="Times New Roman" w:cs="Times New Roman"/>
            <w:sz w:val="24"/>
            <w:szCs w:val="24"/>
          </w:rPr>
          <w:delText xml:space="preserve">combine schedule, real-time, and empirical </w:delText>
        </w:r>
        <w:r w:rsidDel="00A92C7C">
          <w:rPr>
            <w:rFonts w:ascii="Times New Roman" w:hAnsi="Times New Roman" w:cs="Times New Roman"/>
            <w:sz w:val="24"/>
            <w:szCs w:val="24"/>
          </w:rPr>
          <w:delText>data into a</w:delText>
        </w:r>
        <w:r w:rsidR="006550FB" w:rsidDel="00A92C7C">
          <w:rPr>
            <w:rFonts w:ascii="Times New Roman" w:hAnsi="Times New Roman" w:cs="Times New Roman"/>
            <w:sz w:val="24"/>
            <w:szCs w:val="24"/>
          </w:rPr>
          <w:delText xml:space="preserve"> holistic information</w:delText>
        </w:r>
        <w:r w:rsidDel="00A92C7C">
          <w:rPr>
            <w:rFonts w:ascii="Times New Roman" w:hAnsi="Times New Roman" w:cs="Times New Roman"/>
            <w:sz w:val="24"/>
            <w:szCs w:val="24"/>
          </w:rPr>
          <w:delText xml:space="preserve"> package</w:delText>
        </w:r>
        <w:r w:rsidR="006550FB" w:rsidDel="00A92C7C">
          <w:rPr>
            <w:rFonts w:ascii="Times New Roman" w:hAnsi="Times New Roman" w:cs="Times New Roman"/>
            <w:sz w:val="24"/>
            <w:szCs w:val="24"/>
          </w:rPr>
          <w:delText xml:space="preserve">, with corresponding computation and networking support. </w:delText>
        </w:r>
      </w:del>
      <w:commentRangeEnd w:id="1881"/>
      <w:r w:rsidR="009257B2">
        <w:rPr>
          <w:rStyle w:val="CommentReference"/>
        </w:rPr>
        <w:commentReference w:id="1881"/>
      </w:r>
      <w:commentRangeEnd w:id="1882"/>
      <w:r w:rsidR="00C56AA2">
        <w:rPr>
          <w:rStyle w:val="CommentReference"/>
        </w:rPr>
        <w:commentReference w:id="1882"/>
      </w:r>
    </w:p>
    <w:p w14:paraId="23F54F12" w14:textId="3E8690E1" w:rsidR="006550FB" w:rsidRDefault="009257B2" w:rsidP="0016636C">
      <w:pPr>
        <w:spacing w:line="256" w:lineRule="auto"/>
        <w:ind w:firstLine="720"/>
        <w:jc w:val="both"/>
        <w:rPr>
          <w:rFonts w:ascii="Times New Roman" w:hAnsi="Times New Roman" w:cs="Times New Roman"/>
          <w:sz w:val="24"/>
          <w:szCs w:val="24"/>
        </w:rPr>
      </w:pPr>
      <w:ins w:id="1929" w:author="Miller, Harvey J." w:date="2019-12-10T14:23:00Z">
        <w:r>
          <w:rPr>
            <w:rFonts w:ascii="Times New Roman" w:hAnsi="Times New Roman" w:cs="Times New Roman"/>
            <w:sz w:val="24"/>
            <w:szCs w:val="24"/>
          </w:rPr>
          <w:t xml:space="preserve">To </w:t>
        </w:r>
      </w:ins>
      <w:del w:id="1930" w:author="Miller, Harvey J." w:date="2019-12-10T14:23:00Z">
        <w:r w:rsidR="009D6A04" w:rsidDel="009257B2">
          <w:rPr>
            <w:rFonts w:ascii="Times New Roman" w:hAnsi="Times New Roman" w:cs="Times New Roman"/>
            <w:sz w:val="24"/>
            <w:szCs w:val="24"/>
          </w:rPr>
          <w:delText xml:space="preserve">There are other potential </w:delText>
        </w:r>
        <w:r w:rsidR="00F45B48" w:rsidDel="009257B2">
          <w:rPr>
            <w:rFonts w:ascii="Times New Roman" w:hAnsi="Times New Roman" w:cs="Times New Roman"/>
            <w:sz w:val="24"/>
            <w:szCs w:val="24"/>
          </w:rPr>
          <w:delText xml:space="preserve">avenues </w:delText>
        </w:r>
        <w:r w:rsidR="009D6A04" w:rsidDel="009257B2">
          <w:rPr>
            <w:rFonts w:ascii="Times New Roman" w:hAnsi="Times New Roman" w:cs="Times New Roman"/>
            <w:sz w:val="24"/>
            <w:szCs w:val="24"/>
          </w:rPr>
          <w:delText>for research and development.</w:delText>
        </w:r>
        <w:r w:rsidR="006550FB" w:rsidDel="009257B2">
          <w:rPr>
            <w:rFonts w:ascii="Times New Roman" w:hAnsi="Times New Roman" w:cs="Times New Roman"/>
            <w:sz w:val="24"/>
            <w:szCs w:val="24"/>
          </w:rPr>
          <w:delText xml:space="preserve"> For example, to </w:delText>
        </w:r>
      </w:del>
      <w:r w:rsidR="006550FB">
        <w:rPr>
          <w:rFonts w:ascii="Times New Roman" w:hAnsi="Times New Roman" w:cs="Times New Roman"/>
          <w:sz w:val="24"/>
          <w:szCs w:val="24"/>
        </w:rPr>
        <w:t>improve accuracy and reliability of RTI apps, transit authority or RTI apps providers can add pre-</w:t>
      </w:r>
      <w:r w:rsidR="00F45B48">
        <w:rPr>
          <w:rFonts w:ascii="Times New Roman" w:hAnsi="Times New Roman" w:cs="Times New Roman"/>
          <w:sz w:val="24"/>
          <w:szCs w:val="24"/>
        </w:rPr>
        <w:t>calculated insurance buffers</w:t>
      </w:r>
      <w:del w:id="1931" w:author="Miller, Harvey J." w:date="2019-12-10T14:24:00Z">
        <w:r w:rsidR="006550FB" w:rsidDel="009257B2">
          <w:rPr>
            <w:rFonts w:ascii="Times New Roman" w:hAnsi="Times New Roman" w:cs="Times New Roman"/>
            <w:sz w:val="24"/>
            <w:szCs w:val="24"/>
          </w:rPr>
          <w:delText xml:space="preserve"> </w:delText>
        </w:r>
      </w:del>
      <w:ins w:id="1932" w:author="Miller, Harvey J." w:date="2019-12-10T14:24:00Z">
        <w:r>
          <w:rPr>
            <w:rFonts w:ascii="Times New Roman" w:hAnsi="Times New Roman" w:cs="Times New Roman"/>
            <w:sz w:val="24"/>
            <w:szCs w:val="24"/>
          </w:rPr>
          <w:t xml:space="preserve"> based on stated or revealed risk attitudes of users</w:t>
        </w:r>
      </w:ins>
      <w:del w:id="1933" w:author="Miller, Harvey J." w:date="2019-12-10T14:24:00Z">
        <w:r w:rsidR="006550FB" w:rsidDel="009257B2">
          <w:rPr>
            <w:rFonts w:ascii="Times New Roman" w:hAnsi="Times New Roman" w:cs="Times New Roman"/>
            <w:sz w:val="24"/>
            <w:szCs w:val="24"/>
          </w:rPr>
          <w:delText>so that RTI apps’ trip</w:delText>
        </w:r>
        <w:r w:rsidR="00F45B48" w:rsidDel="009257B2">
          <w:rPr>
            <w:rFonts w:ascii="Times New Roman" w:hAnsi="Times New Roman" w:cs="Times New Roman"/>
            <w:sz w:val="24"/>
            <w:szCs w:val="24"/>
          </w:rPr>
          <w:delText xml:space="preserve"> suggestions do not result in high time penalties that can occur with a greedy strategy</w:delText>
        </w:r>
      </w:del>
      <w:r w:rsidR="00F45B48">
        <w:rPr>
          <w:rFonts w:ascii="Times New Roman" w:hAnsi="Times New Roman" w:cs="Times New Roman"/>
          <w:sz w:val="24"/>
          <w:szCs w:val="24"/>
        </w:rPr>
        <w:t xml:space="preserve">. Also, our </w:t>
      </w:r>
      <w:r w:rsidR="006550FB">
        <w:rPr>
          <w:rFonts w:ascii="Times New Roman" w:hAnsi="Times New Roman" w:cs="Times New Roman"/>
          <w:sz w:val="24"/>
          <w:szCs w:val="24"/>
        </w:rPr>
        <w:t xml:space="preserve">optimization of </w:t>
      </w:r>
      <w:r w:rsidR="006550FB" w:rsidRPr="000B0FB4">
        <w:rPr>
          <w:rFonts w:ascii="Times New Roman" w:hAnsi="Times New Roman" w:cs="Times New Roman"/>
          <w:sz w:val="24"/>
          <w:szCs w:val="24"/>
        </w:rPr>
        <w:t xml:space="preserve">prudent tactic </w:t>
      </w:r>
      <w:r w:rsidR="006550FB">
        <w:rPr>
          <w:rFonts w:ascii="Times New Roman" w:hAnsi="Times New Roman" w:cs="Times New Roman"/>
          <w:sz w:val="24"/>
          <w:szCs w:val="24"/>
        </w:rPr>
        <w:t>is not fully explored, there a</w:t>
      </w:r>
      <w:r w:rsidR="00F45B48">
        <w:rPr>
          <w:rFonts w:ascii="Times New Roman" w:hAnsi="Times New Roman" w:cs="Times New Roman"/>
          <w:sz w:val="24"/>
          <w:szCs w:val="24"/>
        </w:rPr>
        <w:t xml:space="preserve">re likely better ways to find the optimal </w:t>
      </w:r>
      <w:r w:rsidR="006550FB">
        <w:rPr>
          <w:rFonts w:ascii="Times New Roman" w:hAnsi="Times New Roman" w:cs="Times New Roman"/>
          <w:sz w:val="24"/>
          <w:szCs w:val="24"/>
        </w:rPr>
        <w:t xml:space="preserve">insurance buffer. Unlike simple non-RTI strategies that can be conceptualized and </w:t>
      </w:r>
      <w:r w:rsidR="00F45B48">
        <w:rPr>
          <w:rFonts w:ascii="Times New Roman" w:hAnsi="Times New Roman" w:cs="Times New Roman"/>
          <w:sz w:val="24"/>
          <w:szCs w:val="24"/>
        </w:rPr>
        <w:t xml:space="preserve">understood </w:t>
      </w:r>
      <w:r w:rsidR="006550FB">
        <w:rPr>
          <w:rFonts w:ascii="Times New Roman" w:hAnsi="Times New Roman" w:cs="Times New Roman"/>
          <w:sz w:val="24"/>
          <w:szCs w:val="24"/>
        </w:rPr>
        <w:t>by human</w:t>
      </w:r>
      <w:r w:rsidR="00F45B48">
        <w:rPr>
          <w:rFonts w:ascii="Times New Roman" w:hAnsi="Times New Roman" w:cs="Times New Roman"/>
          <w:sz w:val="24"/>
          <w:szCs w:val="24"/>
        </w:rPr>
        <w:t xml:space="preserve">s </w:t>
      </w:r>
      <w:r w:rsidR="006550FB">
        <w:rPr>
          <w:rFonts w:ascii="Times New Roman" w:hAnsi="Times New Roman" w:cs="Times New Roman"/>
          <w:sz w:val="24"/>
          <w:szCs w:val="24"/>
        </w:rPr>
        <w:t>f</w:t>
      </w:r>
      <w:r w:rsidR="00F45B48">
        <w:rPr>
          <w:rFonts w:ascii="Times New Roman" w:hAnsi="Times New Roman" w:cs="Times New Roman"/>
          <w:sz w:val="24"/>
          <w:szCs w:val="24"/>
        </w:rPr>
        <w:t xml:space="preserve">rom experience, RTI-based trip planning </w:t>
      </w:r>
      <w:r w:rsidR="006550FB">
        <w:rPr>
          <w:rFonts w:ascii="Times New Roman" w:hAnsi="Times New Roman" w:cs="Times New Roman"/>
          <w:sz w:val="24"/>
          <w:szCs w:val="24"/>
        </w:rPr>
        <w:t xml:space="preserve">optimization </w:t>
      </w:r>
      <w:del w:id="1934" w:author="Miller, Harvey J." w:date="2019-12-10T14:24:00Z">
        <w:r w:rsidR="006550FB" w:rsidDel="009257B2">
          <w:rPr>
            <w:rFonts w:ascii="Times New Roman" w:hAnsi="Times New Roman" w:cs="Times New Roman"/>
            <w:sz w:val="24"/>
            <w:szCs w:val="24"/>
          </w:rPr>
          <w:delText xml:space="preserve">should and </w:delText>
        </w:r>
      </w:del>
      <w:r w:rsidR="006550FB">
        <w:rPr>
          <w:rFonts w:ascii="Times New Roman" w:hAnsi="Times New Roman" w:cs="Times New Roman"/>
          <w:sz w:val="24"/>
          <w:szCs w:val="24"/>
        </w:rPr>
        <w:t xml:space="preserve">can only be </w:t>
      </w:r>
      <w:r w:rsidR="00F45B48">
        <w:rPr>
          <w:rFonts w:ascii="Times New Roman" w:hAnsi="Times New Roman" w:cs="Times New Roman"/>
          <w:sz w:val="24"/>
          <w:szCs w:val="24"/>
        </w:rPr>
        <w:t xml:space="preserve">accomplished by </w:t>
      </w:r>
      <w:r w:rsidR="006550FB">
        <w:rPr>
          <w:rFonts w:ascii="Times New Roman" w:hAnsi="Times New Roman" w:cs="Times New Roman"/>
          <w:sz w:val="24"/>
          <w:szCs w:val="24"/>
        </w:rPr>
        <w:t xml:space="preserve">the backend of the RTI apps, </w:t>
      </w:r>
      <w:ins w:id="1935" w:author="Miller, Harvey J." w:date="2019-12-10T14:24:00Z">
        <w:r>
          <w:rPr>
            <w:rFonts w:ascii="Times New Roman" w:hAnsi="Times New Roman" w:cs="Times New Roman"/>
            <w:sz w:val="24"/>
            <w:szCs w:val="24"/>
          </w:rPr>
          <w:t xml:space="preserve">where </w:t>
        </w:r>
      </w:ins>
      <w:del w:id="1936" w:author="Miller, Harvey J." w:date="2019-12-10T14:24:00Z">
        <w:r w:rsidR="006550FB" w:rsidDel="009257B2">
          <w:rPr>
            <w:rFonts w:ascii="Times New Roman" w:hAnsi="Times New Roman" w:cs="Times New Roman"/>
            <w:sz w:val="24"/>
            <w:szCs w:val="24"/>
          </w:rPr>
          <w:delText xml:space="preserve">in which </w:delText>
        </w:r>
      </w:del>
      <w:r w:rsidR="006550FB">
        <w:rPr>
          <w:rFonts w:ascii="Times New Roman" w:hAnsi="Times New Roman" w:cs="Times New Roman"/>
          <w:sz w:val="24"/>
          <w:szCs w:val="24"/>
        </w:rPr>
        <w:t xml:space="preserve">more complicated and effective algorithms can be applied. </w:t>
      </w:r>
      <w:del w:id="1937" w:author="Miller, Harvey J." w:date="2019-12-10T14:25:00Z">
        <w:r w:rsidR="006550FB" w:rsidDel="009257B2">
          <w:rPr>
            <w:rFonts w:ascii="Times New Roman" w:hAnsi="Times New Roman" w:cs="Times New Roman"/>
            <w:sz w:val="24"/>
            <w:szCs w:val="24"/>
          </w:rPr>
          <w:delText xml:space="preserve">For example, with all the abundant auto-generated data, </w:delText>
        </w:r>
      </w:del>
      <w:ins w:id="1938" w:author="Miller, Harvey J." w:date="2019-12-10T14:25:00Z">
        <w:r>
          <w:rPr>
            <w:rFonts w:ascii="Times New Roman" w:hAnsi="Times New Roman" w:cs="Times New Roman"/>
            <w:sz w:val="24"/>
            <w:szCs w:val="24"/>
          </w:rPr>
          <w:t>Computational techniques such as m</w:t>
        </w:r>
      </w:ins>
      <w:del w:id="1939" w:author="Miller, Harvey J." w:date="2019-12-10T14:25:00Z">
        <w:r w:rsidR="006550FB" w:rsidDel="009257B2">
          <w:rPr>
            <w:rFonts w:ascii="Times New Roman" w:hAnsi="Times New Roman" w:cs="Times New Roman"/>
            <w:sz w:val="24"/>
            <w:szCs w:val="24"/>
          </w:rPr>
          <w:delText>m</w:delText>
        </w:r>
      </w:del>
      <w:r w:rsidR="006550FB">
        <w:rPr>
          <w:rFonts w:ascii="Times New Roman" w:hAnsi="Times New Roman" w:cs="Times New Roman"/>
          <w:sz w:val="24"/>
          <w:szCs w:val="24"/>
        </w:rPr>
        <w:t xml:space="preserve">achine learning and neural network </w:t>
      </w:r>
      <w:ins w:id="1940" w:author="Miller, Harvey J." w:date="2019-12-10T14:25:00Z">
        <w:r>
          <w:rPr>
            <w:rFonts w:ascii="Times New Roman" w:hAnsi="Times New Roman" w:cs="Times New Roman"/>
            <w:sz w:val="24"/>
            <w:szCs w:val="24"/>
          </w:rPr>
          <w:t xml:space="preserve">could be applied to empirical performance and user data to determine effective trip planning </w:t>
        </w:r>
        <w:proofErr w:type="spellStart"/>
        <w:r>
          <w:rPr>
            <w:rFonts w:ascii="Times New Roman" w:hAnsi="Times New Roman" w:cs="Times New Roman"/>
            <w:sz w:val="24"/>
            <w:szCs w:val="24"/>
          </w:rPr>
          <w:t>strathies</w:t>
        </w:r>
        <w:proofErr w:type="spellEnd"/>
        <w:r>
          <w:rPr>
            <w:rFonts w:ascii="Times New Roman" w:hAnsi="Times New Roman" w:cs="Times New Roman"/>
            <w:sz w:val="24"/>
            <w:szCs w:val="24"/>
          </w:rPr>
          <w:t xml:space="preserve"> based on context and user risk preferences.   </w:t>
        </w:r>
      </w:ins>
      <w:del w:id="1941" w:author="Miller, Harvey J." w:date="2019-12-10T14:25:00Z">
        <w:r w:rsidR="006550FB" w:rsidDel="009257B2">
          <w:rPr>
            <w:rFonts w:ascii="Times New Roman" w:hAnsi="Times New Roman" w:cs="Times New Roman"/>
            <w:sz w:val="24"/>
            <w:szCs w:val="24"/>
          </w:rPr>
          <w:delText>should be able to o</w:delText>
        </w:r>
        <w:r w:rsidR="00F45B48" w:rsidDel="009257B2">
          <w:rPr>
            <w:rFonts w:ascii="Times New Roman" w:hAnsi="Times New Roman" w:cs="Times New Roman"/>
            <w:sz w:val="24"/>
            <w:szCs w:val="24"/>
          </w:rPr>
          <w:delText>utperform traditional prediction</w:delText>
        </w:r>
        <w:r w:rsidR="006550FB" w:rsidDel="009257B2">
          <w:rPr>
            <w:rFonts w:ascii="Times New Roman" w:hAnsi="Times New Roman" w:cs="Times New Roman"/>
            <w:sz w:val="24"/>
            <w:szCs w:val="24"/>
          </w:rPr>
          <w:delText xml:space="preserve"> algorithms.</w:delText>
        </w:r>
      </w:del>
    </w:p>
    <w:p w14:paraId="14E722FC" w14:textId="7B22814A" w:rsidR="006550FB" w:rsidRDefault="00F45B48" w:rsidP="0016636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Finally</w:t>
      </w:r>
      <w:r w:rsidR="006550FB">
        <w:rPr>
          <w:rFonts w:ascii="Times New Roman" w:hAnsi="Times New Roman" w:cs="Times New Roman"/>
          <w:sz w:val="24"/>
          <w:szCs w:val="24"/>
        </w:rPr>
        <w:t xml:space="preserve">, although individual passenger’s performance is systematically discussed in this paper, we do not </w:t>
      </w:r>
      <w:ins w:id="1942" w:author="Miller, Harvey J." w:date="2019-12-10T14:26:00Z">
        <w:r w:rsidR="009257B2">
          <w:rPr>
            <w:rFonts w:ascii="Times New Roman" w:hAnsi="Times New Roman" w:cs="Times New Roman"/>
            <w:sz w:val="24"/>
            <w:szCs w:val="24"/>
          </w:rPr>
          <w:t xml:space="preserve">empirically </w:t>
        </w:r>
      </w:ins>
      <w:r w:rsidR="006550FB">
        <w:rPr>
          <w:rFonts w:ascii="Times New Roman" w:hAnsi="Times New Roman" w:cs="Times New Roman"/>
          <w:sz w:val="24"/>
          <w:szCs w:val="24"/>
        </w:rPr>
        <w:t xml:space="preserve">investigate or simulate the proportions of each user </w:t>
      </w:r>
      <w:ins w:id="1943" w:author="Miller, Harvey J." w:date="2019-12-10T14:26:00Z">
        <w:r w:rsidR="009257B2">
          <w:rPr>
            <w:rFonts w:ascii="Times New Roman" w:hAnsi="Times New Roman" w:cs="Times New Roman"/>
            <w:sz w:val="24"/>
            <w:szCs w:val="24"/>
          </w:rPr>
          <w:t xml:space="preserve">type as in </w:t>
        </w:r>
      </w:ins>
      <w:del w:id="1944" w:author="Miller, Harvey J." w:date="2019-12-10T14:26:00Z">
        <w:r w:rsidR="006550FB" w:rsidDel="009257B2">
          <w:rPr>
            <w:rFonts w:ascii="Times New Roman" w:hAnsi="Times New Roman" w:cs="Times New Roman"/>
            <w:sz w:val="24"/>
            <w:szCs w:val="24"/>
          </w:rPr>
          <w:delText xml:space="preserve">group </w:delText>
        </w:r>
      </w:del>
      <w:r w:rsidR="006550FB">
        <w:rPr>
          <w:rFonts w:ascii="Times New Roman" w:hAnsi="Times New Roman" w:cs="Times New Roman"/>
          <w:sz w:val="24"/>
          <w:szCs w:val="24"/>
        </w:rPr>
        <w:t xml:space="preserve">as </w:t>
      </w:r>
      <w:r w:rsidR="006550FB">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mp; Hutchinson, 1975)","manualFormatting":"Jolliffe &amp; Hutchinson (1975)","plainTextFormattedCitation":"(Jolliffe &amp; Hutchinson, 1975)","previouslyFormattedCitation":"(Jolliffe &amp; Hutchinson, 1975)"},"properties":{"noteIndex":0},"schema":"https://github.com/citation-style-language/schema/raw/master/csl-citation.json"}</w:instrText>
      </w:r>
      <w:r w:rsidR="006550FB">
        <w:rPr>
          <w:rFonts w:ascii="Times New Roman" w:hAnsi="Times New Roman" w:cs="Times New Roman"/>
          <w:sz w:val="24"/>
          <w:szCs w:val="24"/>
        </w:rPr>
        <w:fldChar w:fldCharType="separate"/>
      </w:r>
      <w:r w:rsidR="006550FB">
        <w:rPr>
          <w:rFonts w:ascii="Times New Roman" w:hAnsi="Times New Roman" w:cs="Times New Roman"/>
          <w:noProof/>
          <w:sz w:val="24"/>
          <w:szCs w:val="24"/>
        </w:rPr>
        <w:t>Jolliffe &amp; Hutchinson</w:t>
      </w:r>
      <w:r w:rsidR="006550FB" w:rsidRPr="00E24BBF">
        <w:rPr>
          <w:rFonts w:ascii="Times New Roman" w:hAnsi="Times New Roman" w:cs="Times New Roman"/>
          <w:noProof/>
          <w:sz w:val="24"/>
          <w:szCs w:val="24"/>
        </w:rPr>
        <w:t xml:space="preserve"> </w:t>
      </w:r>
      <w:r w:rsidR="006550FB">
        <w:rPr>
          <w:rFonts w:ascii="Times New Roman" w:hAnsi="Times New Roman" w:cs="Times New Roman"/>
          <w:noProof/>
          <w:sz w:val="24"/>
          <w:szCs w:val="24"/>
        </w:rPr>
        <w:t>(</w:t>
      </w:r>
      <w:r w:rsidR="006550FB" w:rsidRPr="00E24BBF">
        <w:rPr>
          <w:rFonts w:ascii="Times New Roman" w:hAnsi="Times New Roman" w:cs="Times New Roman"/>
          <w:noProof/>
          <w:sz w:val="24"/>
          <w:szCs w:val="24"/>
        </w:rPr>
        <w:t>1975)</w:t>
      </w:r>
      <w:r w:rsidR="006550FB">
        <w:rPr>
          <w:rFonts w:ascii="Times New Roman" w:hAnsi="Times New Roman" w:cs="Times New Roman"/>
          <w:sz w:val="24"/>
          <w:szCs w:val="24"/>
        </w:rPr>
        <w:fldChar w:fldCharType="end"/>
      </w:r>
      <w:r w:rsidR="006550FB">
        <w:rPr>
          <w:rFonts w:ascii="Times New Roman" w:hAnsi="Times New Roman" w:cs="Times New Roman"/>
          <w:sz w:val="24"/>
          <w:szCs w:val="24"/>
        </w:rPr>
        <w:t xml:space="preserve"> and </w:t>
      </w:r>
      <w:r w:rsidR="006550FB">
        <w:rPr>
          <w:rFonts w:ascii="Times New Roman" w:hAnsi="Times New Roman" w:cs="Times New Roman"/>
          <w:noProof/>
          <w:sz w:val="24"/>
          <w:szCs w:val="24"/>
        </w:rPr>
        <w:fldChar w:fldCharType="begin" w:fldLock="1"/>
      </w:r>
      <w:r w:rsidR="000545CA">
        <w:rPr>
          <w:rFonts w:ascii="Times New Roman" w:hAnsi="Times New Roman" w:cs="Times New Roman"/>
          <w:noProof/>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manualFormatting":"Bowman &amp; Turnquist (1981)","plainTextFormattedCitation":"(Bowman &amp; Turnquist, 1981)","previouslyFormattedCitation":"(Bowman &amp; Turnquist, 1981)"},"properties":{"noteIndex":0},"schema":"https://github.com/citation-style-language/schema/raw/master/csl-citation.json"}</w:instrText>
      </w:r>
      <w:r w:rsidR="006550FB">
        <w:rPr>
          <w:rFonts w:ascii="Times New Roman" w:hAnsi="Times New Roman" w:cs="Times New Roman"/>
          <w:noProof/>
          <w:sz w:val="24"/>
          <w:szCs w:val="24"/>
        </w:rPr>
        <w:fldChar w:fldCharType="separate"/>
      </w:r>
      <w:r w:rsidR="006550FB">
        <w:rPr>
          <w:rFonts w:ascii="Times New Roman" w:hAnsi="Times New Roman" w:cs="Times New Roman"/>
          <w:noProof/>
          <w:sz w:val="24"/>
          <w:szCs w:val="24"/>
        </w:rPr>
        <w:t>Bowman &amp; Turnquist</w:t>
      </w:r>
      <w:r w:rsidR="006550FB" w:rsidRPr="00E24BBF">
        <w:rPr>
          <w:rFonts w:ascii="Times New Roman" w:hAnsi="Times New Roman" w:cs="Times New Roman"/>
          <w:noProof/>
          <w:sz w:val="24"/>
          <w:szCs w:val="24"/>
        </w:rPr>
        <w:t xml:space="preserve"> </w:t>
      </w:r>
      <w:r w:rsidR="006550FB">
        <w:rPr>
          <w:rFonts w:ascii="Times New Roman" w:hAnsi="Times New Roman" w:cs="Times New Roman"/>
          <w:noProof/>
          <w:sz w:val="24"/>
          <w:szCs w:val="24"/>
        </w:rPr>
        <w:t>(</w:t>
      </w:r>
      <w:r w:rsidR="006550FB" w:rsidRPr="00E24BBF">
        <w:rPr>
          <w:rFonts w:ascii="Times New Roman" w:hAnsi="Times New Roman" w:cs="Times New Roman"/>
          <w:noProof/>
          <w:sz w:val="24"/>
          <w:szCs w:val="24"/>
        </w:rPr>
        <w:t>1981)</w:t>
      </w:r>
      <w:r w:rsidR="006550FB">
        <w:rPr>
          <w:rFonts w:ascii="Times New Roman" w:hAnsi="Times New Roman" w:cs="Times New Roman"/>
          <w:noProof/>
          <w:sz w:val="24"/>
          <w:szCs w:val="24"/>
        </w:rPr>
        <w:fldChar w:fldCharType="end"/>
      </w:r>
      <w:ins w:id="1945" w:author="Miller, Harvey J." w:date="2019-12-10T14:27:00Z">
        <w:r w:rsidR="009257B2">
          <w:rPr>
            <w:rFonts w:ascii="Times New Roman" w:hAnsi="Times New Roman" w:cs="Times New Roman"/>
            <w:noProof/>
            <w:sz w:val="24"/>
            <w:szCs w:val="24"/>
          </w:rPr>
          <w:t xml:space="preserve">.  </w:t>
        </w:r>
      </w:ins>
      <w:r w:rsidR="006550FB">
        <w:rPr>
          <w:rFonts w:ascii="Times New Roman" w:hAnsi="Times New Roman" w:cs="Times New Roman"/>
          <w:noProof/>
          <w:sz w:val="24"/>
          <w:szCs w:val="24"/>
        </w:rPr>
        <w:t xml:space="preserve"> </w:t>
      </w:r>
      <w:del w:id="1946" w:author="Miller, Harvey J." w:date="2019-12-10T14:27:00Z">
        <w:r w:rsidR="006550FB" w:rsidDel="009257B2">
          <w:rPr>
            <w:rFonts w:ascii="Times New Roman" w:hAnsi="Times New Roman" w:cs="Times New Roman"/>
            <w:sz w:val="24"/>
            <w:szCs w:val="24"/>
          </w:rPr>
          <w:delText>contributed to the classification and simulation of three classes of passengers with different incidence behaviors</w:delText>
        </w:r>
        <w:r w:rsidR="006550FB" w:rsidDel="009257B2">
          <w:rPr>
            <w:rFonts w:ascii="Times New Roman" w:hAnsi="Times New Roman" w:cs="Times New Roman"/>
            <w:noProof/>
            <w:sz w:val="24"/>
            <w:szCs w:val="24"/>
          </w:rPr>
          <w:delText xml:space="preserve">. </w:delText>
        </w:r>
      </w:del>
      <w:r w:rsidR="006550FB">
        <w:rPr>
          <w:rFonts w:ascii="Times New Roman" w:hAnsi="Times New Roman" w:cs="Times New Roman"/>
          <w:noProof/>
          <w:sz w:val="24"/>
          <w:szCs w:val="24"/>
        </w:rPr>
        <w:t xml:space="preserve">Future research </w:t>
      </w:r>
      <w:ins w:id="1947" w:author="Miller, Harvey J." w:date="2019-12-10T14:27:00Z">
        <w:r w:rsidR="009257B2">
          <w:rPr>
            <w:rFonts w:ascii="Times New Roman" w:hAnsi="Times New Roman" w:cs="Times New Roman"/>
            <w:noProof/>
            <w:sz w:val="24"/>
            <w:szCs w:val="24"/>
          </w:rPr>
          <w:t xml:space="preserve">should </w:t>
        </w:r>
      </w:ins>
      <w:del w:id="1948" w:author="Miller, Harvey J." w:date="2019-12-10T14:27:00Z">
        <w:r w:rsidR="006550FB" w:rsidDel="009257B2">
          <w:rPr>
            <w:rFonts w:ascii="Times New Roman" w:hAnsi="Times New Roman" w:cs="Times New Roman"/>
            <w:noProof/>
            <w:sz w:val="24"/>
            <w:szCs w:val="24"/>
          </w:rPr>
          <w:delText xml:space="preserve">may </w:delText>
        </w:r>
      </w:del>
      <w:r w:rsidR="006550FB">
        <w:rPr>
          <w:rFonts w:ascii="Times New Roman" w:hAnsi="Times New Roman" w:cs="Times New Roman"/>
          <w:noProof/>
          <w:sz w:val="24"/>
          <w:szCs w:val="24"/>
        </w:rPr>
        <w:t>survey the different user group</w:t>
      </w:r>
      <w:r>
        <w:rPr>
          <w:rFonts w:ascii="Times New Roman" w:hAnsi="Times New Roman" w:cs="Times New Roman"/>
          <w:noProof/>
          <w:sz w:val="24"/>
          <w:szCs w:val="24"/>
        </w:rPr>
        <w:t xml:space="preserve">s </w:t>
      </w:r>
      <w:ins w:id="1949" w:author="Miller, Harvey J." w:date="2019-12-10T14:27:00Z">
        <w:r w:rsidR="009257B2">
          <w:rPr>
            <w:rFonts w:ascii="Times New Roman" w:hAnsi="Times New Roman" w:cs="Times New Roman"/>
            <w:noProof/>
            <w:sz w:val="24"/>
            <w:szCs w:val="24"/>
          </w:rPr>
          <w:t xml:space="preserve">and </w:t>
        </w:r>
      </w:ins>
      <w:del w:id="1950" w:author="Miller, Harvey J." w:date="2019-12-10T14:27:00Z">
        <w:r w:rsidDel="009257B2">
          <w:rPr>
            <w:rFonts w:ascii="Times New Roman" w:hAnsi="Times New Roman" w:cs="Times New Roman"/>
            <w:noProof/>
            <w:sz w:val="24"/>
            <w:szCs w:val="24"/>
          </w:rPr>
          <w:delText xml:space="preserve">or </w:delText>
        </w:r>
      </w:del>
      <w:r>
        <w:rPr>
          <w:rFonts w:ascii="Times New Roman" w:hAnsi="Times New Roman" w:cs="Times New Roman"/>
          <w:noProof/>
          <w:sz w:val="24"/>
          <w:szCs w:val="24"/>
        </w:rPr>
        <w:t xml:space="preserve">the way in which they use transit apps in their decision making </w:t>
      </w:r>
      <w:r w:rsidR="006550FB">
        <w:rPr>
          <w:rFonts w:ascii="Times New Roman" w:hAnsi="Times New Roman" w:cs="Times New Roman"/>
          <w:noProof/>
          <w:sz w:val="24"/>
          <w:szCs w:val="24"/>
        </w:rPr>
        <w:t>so that RTI apps’ collective impact on the whol</w:t>
      </w:r>
      <w:r>
        <w:rPr>
          <w:rFonts w:ascii="Times New Roman" w:hAnsi="Times New Roman" w:cs="Times New Roman"/>
          <w:noProof/>
          <w:sz w:val="24"/>
          <w:szCs w:val="24"/>
        </w:rPr>
        <w:t>e population could be understood</w:t>
      </w:r>
      <w:r w:rsidR="006550FB">
        <w:rPr>
          <w:rFonts w:ascii="Times New Roman" w:hAnsi="Times New Roman" w:cs="Times New Roman"/>
          <w:noProof/>
          <w:sz w:val="24"/>
          <w:szCs w:val="24"/>
        </w:rPr>
        <w:t>.</w:t>
      </w:r>
    </w:p>
    <w:p w14:paraId="0235CEEE" w14:textId="35AA8ECF" w:rsidR="006550FB" w:rsidRDefault="006550FB" w:rsidP="006550FB">
      <w:pPr>
        <w:rPr>
          <w:ins w:id="1951" w:author="Luyu Liu" w:date="2019-12-17T23:10:00Z"/>
          <w:rFonts w:ascii="Times New Roman" w:hAnsi="Times New Roman" w:cs="Times New Roman"/>
          <w:sz w:val="24"/>
          <w:szCs w:val="24"/>
        </w:rPr>
      </w:pPr>
    </w:p>
    <w:p w14:paraId="6B3560E1" w14:textId="77777777" w:rsidR="00267BCA" w:rsidRDefault="00267BCA">
      <w:pPr>
        <w:spacing w:line="256" w:lineRule="auto"/>
        <w:jc w:val="both"/>
        <w:rPr>
          <w:rFonts w:ascii="Times New Roman" w:hAnsi="Times New Roman" w:cs="Times New Roman"/>
          <w:noProof/>
          <w:sz w:val="24"/>
          <w:szCs w:val="24"/>
        </w:rPr>
        <w:pPrChange w:id="1952" w:author="Luyu Liu" w:date="2019-12-17T23:11:00Z">
          <w:pPr/>
        </w:pPrChange>
      </w:pPr>
    </w:p>
    <w:p w14:paraId="70CB3448" w14:textId="3EA1982E" w:rsidR="00267BCA" w:rsidRPr="00267BCA" w:rsidRDefault="00267BCA" w:rsidP="00267BCA">
      <w:pPr>
        <w:spacing w:line="256" w:lineRule="auto"/>
        <w:jc w:val="both"/>
        <w:rPr>
          <w:ins w:id="1953" w:author="Luyu Liu" w:date="2019-12-17T23:11:00Z"/>
          <w:rFonts w:ascii="Times New Roman" w:hAnsi="Times New Roman" w:cs="Times New Roman"/>
          <w:noProof/>
          <w:sz w:val="24"/>
          <w:szCs w:val="24"/>
          <w:rPrChange w:id="1954" w:author="Luyu Liu" w:date="2019-12-17T23:11:00Z">
            <w:rPr>
              <w:ins w:id="1955" w:author="Luyu Liu" w:date="2019-12-17T23:11:00Z"/>
            </w:rPr>
          </w:rPrChange>
        </w:rPr>
      </w:pPr>
      <w:ins w:id="1956" w:author="Luyu Liu" w:date="2019-12-17T23:11:00Z">
        <w:r w:rsidRPr="00267BCA">
          <w:rPr>
            <w:rFonts w:ascii="Times New Roman" w:hAnsi="Times New Roman" w:cs="Times New Roman"/>
            <w:noProof/>
            <w:sz w:val="24"/>
            <w:szCs w:val="24"/>
            <w:rPrChange w:id="1957" w:author="Luyu Liu" w:date="2019-12-17T23:11:00Z">
              <w:rPr/>
            </w:rPrChange>
          </w:rPr>
          <w:t>Declarations of interest: none.</w:t>
        </w:r>
      </w:ins>
    </w:p>
    <w:p w14:paraId="08BAEF15" w14:textId="090B4D5B" w:rsidR="00221F15" w:rsidRDefault="00221F15">
      <w:pPr>
        <w:spacing w:line="256" w:lineRule="auto"/>
        <w:jc w:val="both"/>
        <w:rPr>
          <w:ins w:id="1958" w:author="Luyu Liu" w:date="2019-12-17T23:03:00Z"/>
          <w:rFonts w:ascii="Times New Roman" w:hAnsi="Times New Roman" w:cs="Times New Roman"/>
          <w:noProof/>
          <w:sz w:val="24"/>
          <w:szCs w:val="24"/>
        </w:rPr>
        <w:pPrChange w:id="1959" w:author="Luyu Liu" w:date="2019-12-17T23:09:00Z">
          <w:pPr/>
        </w:pPrChange>
      </w:pPr>
      <w:ins w:id="1960" w:author="Luyu Liu" w:date="2019-12-17T23:03:00Z">
        <w:r>
          <w:rPr>
            <w:rFonts w:ascii="Times New Roman" w:hAnsi="Times New Roman" w:cs="Times New Roman"/>
            <w:noProof/>
            <w:sz w:val="24"/>
            <w:szCs w:val="24"/>
          </w:rPr>
          <w:t xml:space="preserve">All figures are preferred </w:t>
        </w:r>
      </w:ins>
      <w:ins w:id="1961" w:author="Luyu Liu" w:date="2019-12-17T23:04:00Z">
        <w:r>
          <w:rPr>
            <w:rFonts w:ascii="Times New Roman" w:hAnsi="Times New Roman" w:cs="Times New Roman"/>
            <w:noProof/>
            <w:sz w:val="24"/>
            <w:szCs w:val="24"/>
          </w:rPr>
          <w:t xml:space="preserve">to </w:t>
        </w:r>
      </w:ins>
      <w:ins w:id="1962" w:author="Luyu Liu" w:date="2019-12-17T23:11:00Z">
        <w:r w:rsidR="00267BCA">
          <w:rPr>
            <w:rFonts w:ascii="Times New Roman" w:hAnsi="Times New Roman" w:cs="Times New Roman"/>
            <w:noProof/>
            <w:sz w:val="24"/>
            <w:szCs w:val="24"/>
          </w:rPr>
          <w:t xml:space="preserve">be printed </w:t>
        </w:r>
        <w:r w:rsidR="00A55B39">
          <w:rPr>
            <w:rFonts w:ascii="Times New Roman" w:hAnsi="Times New Roman" w:cs="Times New Roman"/>
            <w:noProof/>
            <w:sz w:val="24"/>
            <w:szCs w:val="24"/>
          </w:rPr>
          <w:t xml:space="preserve">with </w:t>
        </w:r>
        <w:r w:rsidR="00267BCA">
          <w:rPr>
            <w:rFonts w:ascii="Times New Roman" w:hAnsi="Times New Roman" w:cs="Times New Roman"/>
            <w:noProof/>
            <w:sz w:val="24"/>
            <w:szCs w:val="24"/>
          </w:rPr>
          <w:t>color</w:t>
        </w:r>
      </w:ins>
      <w:ins w:id="1963" w:author="Luyu Liu" w:date="2019-12-17T23:04:00Z">
        <w:r w:rsidR="00FC10D1">
          <w:rPr>
            <w:rFonts w:ascii="Times New Roman" w:hAnsi="Times New Roman" w:cs="Times New Roman"/>
            <w:noProof/>
            <w:sz w:val="24"/>
            <w:szCs w:val="24"/>
          </w:rPr>
          <w:t>.</w:t>
        </w:r>
      </w:ins>
    </w:p>
    <w:p w14:paraId="1A7921F6" w14:textId="34189423" w:rsidR="00221F15" w:rsidRDefault="00221F15" w:rsidP="006550FB">
      <w:pPr>
        <w:rPr>
          <w:ins w:id="1964" w:author="Luyu Liu" w:date="2019-12-17T23:03:00Z"/>
          <w:rFonts w:ascii="Times New Roman" w:hAnsi="Times New Roman" w:cs="Times New Roman"/>
          <w:sz w:val="24"/>
          <w:szCs w:val="24"/>
        </w:rPr>
      </w:pPr>
    </w:p>
    <w:p w14:paraId="2DF7DE47" w14:textId="77777777" w:rsidR="00221F15" w:rsidRDefault="00221F15" w:rsidP="006550FB">
      <w:pPr>
        <w:rPr>
          <w:rFonts w:ascii="Times New Roman" w:hAnsi="Times New Roman" w:cs="Times New Roman"/>
          <w:sz w:val="24"/>
          <w:szCs w:val="24"/>
        </w:rPr>
      </w:pPr>
    </w:p>
    <w:p w14:paraId="57224B87"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Reference:</w:t>
      </w:r>
    </w:p>
    <w:commentRangeStart w:id="1965"/>
    <w:p w14:paraId="08B2B844" w14:textId="0F7E1793" w:rsidR="006139C8" w:rsidRPr="006139C8" w:rsidRDefault="006550FB"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139C8" w:rsidRPr="006139C8">
        <w:rPr>
          <w:rFonts w:ascii="Times New Roman" w:hAnsi="Times New Roman" w:cs="Times New Roman"/>
          <w:noProof/>
          <w:sz w:val="24"/>
          <w:szCs w:val="24"/>
        </w:rPr>
        <w:t xml:space="preserve">Algers, S., Hansen, S., &amp; Tegner, G. (1975). Role of waiting time, comfort, and convenience in modal choice for work trip. </w:t>
      </w:r>
      <w:r w:rsidR="006139C8" w:rsidRPr="006139C8">
        <w:rPr>
          <w:rFonts w:ascii="Times New Roman" w:hAnsi="Times New Roman" w:cs="Times New Roman"/>
          <w:i/>
          <w:iCs/>
          <w:noProof/>
          <w:sz w:val="24"/>
          <w:szCs w:val="24"/>
        </w:rPr>
        <w:t>Transportation Research Record</w:t>
      </w:r>
      <w:r w:rsidR="006139C8" w:rsidRPr="006139C8">
        <w:rPr>
          <w:rFonts w:ascii="Times New Roman" w:hAnsi="Times New Roman" w:cs="Times New Roman"/>
          <w:noProof/>
          <w:sz w:val="24"/>
          <w:szCs w:val="24"/>
        </w:rPr>
        <w:t xml:space="preserve">, </w:t>
      </w:r>
      <w:r w:rsidR="006139C8" w:rsidRPr="006139C8">
        <w:rPr>
          <w:rFonts w:ascii="Times New Roman" w:hAnsi="Times New Roman" w:cs="Times New Roman"/>
          <w:i/>
          <w:iCs/>
          <w:noProof/>
          <w:sz w:val="24"/>
          <w:szCs w:val="24"/>
        </w:rPr>
        <w:t>534</w:t>
      </w:r>
      <w:r w:rsidR="006139C8" w:rsidRPr="006139C8">
        <w:rPr>
          <w:rFonts w:ascii="Times New Roman" w:hAnsi="Times New Roman" w:cs="Times New Roman"/>
          <w:noProof/>
          <w:sz w:val="24"/>
          <w:szCs w:val="24"/>
        </w:rPr>
        <w:t>(534), 38–51.</w:t>
      </w:r>
    </w:p>
    <w:p w14:paraId="4B53C2B2"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lastRenderedPageBreak/>
        <w:t xml:space="preserve">Bowman, L. A., &amp; Turnquist, M. A. (1981). Service frequency, schedule reliability and passenger wait times at transit stops. </w:t>
      </w:r>
      <w:r w:rsidRPr="006139C8">
        <w:rPr>
          <w:rFonts w:ascii="Times New Roman" w:hAnsi="Times New Roman" w:cs="Times New Roman"/>
          <w:i/>
          <w:iCs/>
          <w:noProof/>
          <w:sz w:val="24"/>
          <w:szCs w:val="24"/>
        </w:rPr>
        <w:t>Transportation Research Part A: General</w:t>
      </w:r>
      <w:r w:rsidRPr="006139C8">
        <w:rPr>
          <w:rFonts w:ascii="Times New Roman" w:hAnsi="Times New Roman" w:cs="Times New Roman"/>
          <w:noProof/>
          <w:sz w:val="24"/>
          <w:szCs w:val="24"/>
        </w:rPr>
        <w:t xml:space="preserve">, </w:t>
      </w:r>
      <w:r w:rsidRPr="006139C8">
        <w:rPr>
          <w:rFonts w:ascii="Times New Roman" w:hAnsi="Times New Roman" w:cs="Times New Roman"/>
          <w:i/>
          <w:iCs/>
          <w:noProof/>
          <w:sz w:val="24"/>
          <w:szCs w:val="24"/>
        </w:rPr>
        <w:t>15</w:t>
      </w:r>
      <w:r w:rsidRPr="006139C8">
        <w:rPr>
          <w:rFonts w:ascii="Times New Roman" w:hAnsi="Times New Roman" w:cs="Times New Roman"/>
          <w:noProof/>
          <w:sz w:val="24"/>
          <w:szCs w:val="24"/>
        </w:rPr>
        <w:t>(6), 465–471. https://doi.org/10.1016/0191-2607(81)90114-X</w:t>
      </w:r>
    </w:p>
    <w:p w14:paraId="67611721"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6139C8">
        <w:rPr>
          <w:rFonts w:ascii="Times New Roman" w:hAnsi="Times New Roman" w:cs="Times New Roman"/>
          <w:i/>
          <w:iCs/>
          <w:noProof/>
          <w:sz w:val="24"/>
          <w:szCs w:val="24"/>
        </w:rPr>
        <w:t>Transportation Research Part A: Policy and Practice</w:t>
      </w:r>
      <w:r w:rsidRPr="006139C8">
        <w:rPr>
          <w:rFonts w:ascii="Times New Roman" w:hAnsi="Times New Roman" w:cs="Times New Roman"/>
          <w:noProof/>
          <w:sz w:val="24"/>
          <w:szCs w:val="24"/>
        </w:rPr>
        <w:t xml:space="preserve">, </w:t>
      </w:r>
      <w:r w:rsidRPr="006139C8">
        <w:rPr>
          <w:rFonts w:ascii="Times New Roman" w:hAnsi="Times New Roman" w:cs="Times New Roman"/>
          <w:i/>
          <w:iCs/>
          <w:noProof/>
          <w:sz w:val="24"/>
          <w:szCs w:val="24"/>
        </w:rPr>
        <w:t>69</w:t>
      </w:r>
      <w:r w:rsidRPr="006139C8">
        <w:rPr>
          <w:rFonts w:ascii="Times New Roman" w:hAnsi="Times New Roman" w:cs="Times New Roman"/>
          <w:noProof/>
          <w:sz w:val="24"/>
          <w:szCs w:val="24"/>
        </w:rPr>
        <w:t>, 409–422. https://doi.org/10.1016/j.tra.2014.09.003</w:t>
      </w:r>
    </w:p>
    <w:p w14:paraId="12C13F7B"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Brakewood, C., Rojas, F., Zegras, P. C., Watkins, K., &amp; Robin, J. (2015). An analysis of commuter Rail real-time information in Boston. </w:t>
      </w:r>
      <w:r w:rsidRPr="006139C8">
        <w:rPr>
          <w:rFonts w:ascii="Times New Roman" w:hAnsi="Times New Roman" w:cs="Times New Roman"/>
          <w:i/>
          <w:iCs/>
          <w:noProof/>
          <w:sz w:val="24"/>
          <w:szCs w:val="24"/>
        </w:rPr>
        <w:t>Journal of Public Transportation</w:t>
      </w:r>
      <w:r w:rsidRPr="006139C8">
        <w:rPr>
          <w:rFonts w:ascii="Times New Roman" w:hAnsi="Times New Roman" w:cs="Times New Roman"/>
          <w:noProof/>
          <w:sz w:val="24"/>
          <w:szCs w:val="24"/>
        </w:rPr>
        <w:t xml:space="preserve">, </w:t>
      </w:r>
      <w:r w:rsidRPr="006139C8">
        <w:rPr>
          <w:rFonts w:ascii="Times New Roman" w:hAnsi="Times New Roman" w:cs="Times New Roman"/>
          <w:i/>
          <w:iCs/>
          <w:noProof/>
          <w:sz w:val="24"/>
          <w:szCs w:val="24"/>
        </w:rPr>
        <w:t>18</w:t>
      </w:r>
      <w:r w:rsidRPr="006139C8">
        <w:rPr>
          <w:rFonts w:ascii="Times New Roman" w:hAnsi="Times New Roman" w:cs="Times New Roman"/>
          <w:noProof/>
          <w:sz w:val="24"/>
          <w:szCs w:val="24"/>
        </w:rPr>
        <w:t>(1), 1–20. https://doi.org/10.5038/2375-0901.18.1.1</w:t>
      </w:r>
    </w:p>
    <w:p w14:paraId="1AAD1A24"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Brakewood, C., &amp; Watkins, K. (2019). A literature review of the passenger benefits of real-time transit information. </w:t>
      </w:r>
      <w:r w:rsidRPr="006139C8">
        <w:rPr>
          <w:rFonts w:ascii="Times New Roman" w:hAnsi="Times New Roman" w:cs="Times New Roman"/>
          <w:i/>
          <w:iCs/>
          <w:noProof/>
          <w:sz w:val="24"/>
          <w:szCs w:val="24"/>
        </w:rPr>
        <w:t>Transport Reviews</w:t>
      </w:r>
      <w:r w:rsidRPr="006139C8">
        <w:rPr>
          <w:rFonts w:ascii="Times New Roman" w:hAnsi="Times New Roman" w:cs="Times New Roman"/>
          <w:noProof/>
          <w:sz w:val="24"/>
          <w:szCs w:val="24"/>
        </w:rPr>
        <w:t xml:space="preserve">, </w:t>
      </w:r>
      <w:r w:rsidRPr="006139C8">
        <w:rPr>
          <w:rFonts w:ascii="Times New Roman" w:hAnsi="Times New Roman" w:cs="Times New Roman"/>
          <w:i/>
          <w:iCs/>
          <w:noProof/>
          <w:sz w:val="24"/>
          <w:szCs w:val="24"/>
        </w:rPr>
        <w:t>39</w:t>
      </w:r>
      <w:r w:rsidRPr="006139C8">
        <w:rPr>
          <w:rFonts w:ascii="Times New Roman" w:hAnsi="Times New Roman" w:cs="Times New Roman"/>
          <w:noProof/>
          <w:sz w:val="24"/>
          <w:szCs w:val="24"/>
        </w:rPr>
        <w:t>(3), 327–356. https://doi.org/10.1080/01441647.2018.1472147</w:t>
      </w:r>
    </w:p>
    <w:p w14:paraId="7DD0A35A"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Cabannes, T., Shyu, F., Porter, E., Yao, S., Wang, Y., Sangiovanni Vincentelli, M. A., … Bayen, A. M. (2018). Measuring regret in routing: assessing the impact of increased app usage. </w:t>
      </w:r>
      <w:r w:rsidRPr="006139C8">
        <w:rPr>
          <w:rFonts w:ascii="Times New Roman" w:hAnsi="Times New Roman" w:cs="Times New Roman"/>
          <w:i/>
          <w:iCs/>
          <w:noProof/>
          <w:sz w:val="24"/>
          <w:szCs w:val="24"/>
        </w:rPr>
        <w:t>IEEE Conference on Intelligent Transportation Systems, Proceedings, ITSC</w:t>
      </w:r>
      <w:r w:rsidRPr="006139C8">
        <w:rPr>
          <w:rFonts w:ascii="Times New Roman" w:hAnsi="Times New Roman" w:cs="Times New Roman"/>
          <w:noProof/>
          <w:sz w:val="24"/>
          <w:szCs w:val="24"/>
        </w:rPr>
        <w:t xml:space="preserve">, </w:t>
      </w:r>
      <w:r w:rsidRPr="006139C8">
        <w:rPr>
          <w:rFonts w:ascii="Times New Roman" w:hAnsi="Times New Roman" w:cs="Times New Roman"/>
          <w:i/>
          <w:iCs/>
          <w:noProof/>
          <w:sz w:val="24"/>
          <w:szCs w:val="24"/>
        </w:rPr>
        <w:t>2018</w:t>
      </w:r>
      <w:r w:rsidRPr="006139C8">
        <w:rPr>
          <w:rFonts w:ascii="Times New Roman" w:hAnsi="Times New Roman" w:cs="Times New Roman"/>
          <w:noProof/>
          <w:sz w:val="24"/>
          <w:szCs w:val="24"/>
        </w:rPr>
        <w:t>-</w:t>
      </w:r>
      <w:r w:rsidRPr="006139C8">
        <w:rPr>
          <w:rFonts w:ascii="Times New Roman" w:hAnsi="Times New Roman" w:cs="Times New Roman"/>
          <w:i/>
          <w:iCs/>
          <w:noProof/>
          <w:sz w:val="24"/>
          <w:szCs w:val="24"/>
        </w:rPr>
        <w:t>Novem</w:t>
      </w:r>
      <w:r w:rsidRPr="006139C8">
        <w:rPr>
          <w:rFonts w:ascii="Times New Roman" w:hAnsi="Times New Roman" w:cs="Times New Roman"/>
          <w:noProof/>
          <w:sz w:val="24"/>
          <w:szCs w:val="24"/>
        </w:rPr>
        <w:t>, 2589–2594. https://doi.org/10.1109/ITSC.2018.8569758</w:t>
      </w:r>
    </w:p>
    <w:p w14:paraId="4817B073"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6139C8">
        <w:rPr>
          <w:rFonts w:ascii="Times New Roman" w:hAnsi="Times New Roman" w:cs="Times New Roman"/>
          <w:i/>
          <w:iCs/>
          <w:noProof/>
          <w:sz w:val="24"/>
          <w:szCs w:val="24"/>
        </w:rPr>
        <w:t>EURO Journal on Transportation and Logistics</w:t>
      </w:r>
      <w:r w:rsidRPr="006139C8">
        <w:rPr>
          <w:rFonts w:ascii="Times New Roman" w:hAnsi="Times New Roman" w:cs="Times New Roman"/>
          <w:noProof/>
          <w:sz w:val="24"/>
          <w:szCs w:val="24"/>
        </w:rPr>
        <w:t xml:space="preserve">, </w:t>
      </w:r>
      <w:r w:rsidRPr="006139C8">
        <w:rPr>
          <w:rFonts w:ascii="Times New Roman" w:hAnsi="Times New Roman" w:cs="Times New Roman"/>
          <w:i/>
          <w:iCs/>
          <w:noProof/>
          <w:sz w:val="24"/>
          <w:szCs w:val="24"/>
        </w:rPr>
        <w:t>6</w:t>
      </w:r>
      <w:r w:rsidRPr="006139C8">
        <w:rPr>
          <w:rFonts w:ascii="Times New Roman" w:hAnsi="Times New Roman" w:cs="Times New Roman"/>
          <w:noProof/>
          <w:sz w:val="24"/>
          <w:szCs w:val="24"/>
        </w:rPr>
        <w:t>(3), 247–270. https://doi.org/10.1007/s13676-014-0070-4</w:t>
      </w:r>
    </w:p>
    <w:p w14:paraId="4FD91640"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6139C8">
        <w:rPr>
          <w:rFonts w:ascii="Times New Roman" w:hAnsi="Times New Roman" w:cs="Times New Roman"/>
          <w:i/>
          <w:iCs/>
          <w:noProof/>
          <w:sz w:val="24"/>
          <w:szCs w:val="24"/>
        </w:rPr>
        <w:t>Transportation Research Record</w:t>
      </w:r>
      <w:r w:rsidRPr="006139C8">
        <w:rPr>
          <w:rFonts w:ascii="Times New Roman" w:hAnsi="Times New Roman" w:cs="Times New Roman"/>
          <w:noProof/>
          <w:sz w:val="24"/>
          <w:szCs w:val="24"/>
        </w:rPr>
        <w:t xml:space="preserve">, </w:t>
      </w:r>
      <w:r w:rsidRPr="006139C8">
        <w:rPr>
          <w:rFonts w:ascii="Times New Roman" w:hAnsi="Times New Roman" w:cs="Times New Roman"/>
          <w:i/>
          <w:iCs/>
          <w:noProof/>
          <w:sz w:val="24"/>
          <w:szCs w:val="24"/>
        </w:rPr>
        <w:t>2419</w:t>
      </w:r>
      <w:r w:rsidRPr="006139C8">
        <w:rPr>
          <w:rFonts w:ascii="Times New Roman" w:hAnsi="Times New Roman" w:cs="Times New Roman"/>
          <w:noProof/>
          <w:sz w:val="24"/>
          <w:szCs w:val="24"/>
        </w:rPr>
        <w:t>(1), 1–10. https://doi.org/10.3114/2419-01</w:t>
      </w:r>
    </w:p>
    <w:p w14:paraId="5637735C"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COTA. (2013). C. E. Main. https://doi.org/10.1136/vr.f612</w:t>
      </w:r>
    </w:p>
    <w:p w14:paraId="28516FA8"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Dutzik, T., Madsen, T., &amp; Baxandall, P. (2013). </w:t>
      </w:r>
      <w:r w:rsidRPr="006139C8">
        <w:rPr>
          <w:rFonts w:ascii="Times New Roman" w:hAnsi="Times New Roman" w:cs="Times New Roman"/>
          <w:i/>
          <w:iCs/>
          <w:noProof/>
          <w:sz w:val="24"/>
          <w:szCs w:val="24"/>
        </w:rPr>
        <w:t>A new way to go: the transportation apps and vehicle-sharing tools that are giving more Americans the freedom to drive less</w:t>
      </w:r>
      <w:r w:rsidRPr="006139C8">
        <w:rPr>
          <w:rFonts w:ascii="Times New Roman" w:hAnsi="Times New Roman" w:cs="Times New Roman"/>
          <w:noProof/>
          <w:sz w:val="24"/>
          <w:szCs w:val="24"/>
        </w:rPr>
        <w:t>. (Fall), 54.</w:t>
      </w:r>
    </w:p>
    <w:p w14:paraId="573554B3"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6139C8">
        <w:rPr>
          <w:rFonts w:ascii="Times New Roman" w:hAnsi="Times New Roman" w:cs="Times New Roman"/>
          <w:i/>
          <w:iCs/>
          <w:noProof/>
          <w:sz w:val="24"/>
          <w:szCs w:val="24"/>
        </w:rPr>
        <w:t>Transportation Research Part A: Policy and Practice</w:t>
      </w:r>
      <w:r w:rsidRPr="006139C8">
        <w:rPr>
          <w:rFonts w:ascii="Times New Roman" w:hAnsi="Times New Roman" w:cs="Times New Roman"/>
          <w:noProof/>
          <w:sz w:val="24"/>
          <w:szCs w:val="24"/>
        </w:rPr>
        <w:t xml:space="preserve">, </w:t>
      </w:r>
      <w:r w:rsidRPr="006139C8">
        <w:rPr>
          <w:rFonts w:ascii="Times New Roman" w:hAnsi="Times New Roman" w:cs="Times New Roman"/>
          <w:i/>
          <w:iCs/>
          <w:noProof/>
          <w:sz w:val="24"/>
          <w:szCs w:val="24"/>
        </w:rPr>
        <w:t>88</w:t>
      </w:r>
      <w:r w:rsidRPr="006139C8">
        <w:rPr>
          <w:rFonts w:ascii="Times New Roman" w:hAnsi="Times New Roman" w:cs="Times New Roman"/>
          <w:noProof/>
          <w:sz w:val="24"/>
          <w:szCs w:val="24"/>
        </w:rPr>
        <w:t>, 251–264. https://doi.org/10.1016/j.tra.2016.04.012</w:t>
      </w:r>
    </w:p>
    <w:p w14:paraId="33FF3A9C"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Ferris, B., Watkins, K., &amp; Borning, A. (2010). OneBusAway: Results from providing real-time arrival information for public transit. </w:t>
      </w:r>
      <w:r w:rsidRPr="006139C8">
        <w:rPr>
          <w:rFonts w:ascii="Times New Roman" w:hAnsi="Times New Roman" w:cs="Times New Roman"/>
          <w:i/>
          <w:iCs/>
          <w:noProof/>
          <w:sz w:val="24"/>
          <w:szCs w:val="24"/>
        </w:rPr>
        <w:t>Conference on Human Factors in Computing Systems - Proceedings</w:t>
      </w:r>
      <w:r w:rsidRPr="006139C8">
        <w:rPr>
          <w:rFonts w:ascii="Times New Roman" w:hAnsi="Times New Roman" w:cs="Times New Roman"/>
          <w:noProof/>
          <w:sz w:val="24"/>
          <w:szCs w:val="24"/>
        </w:rPr>
        <w:t xml:space="preserve">, </w:t>
      </w:r>
      <w:r w:rsidRPr="006139C8">
        <w:rPr>
          <w:rFonts w:ascii="Times New Roman" w:hAnsi="Times New Roman" w:cs="Times New Roman"/>
          <w:i/>
          <w:iCs/>
          <w:noProof/>
          <w:sz w:val="24"/>
          <w:szCs w:val="24"/>
        </w:rPr>
        <w:t>3</w:t>
      </w:r>
      <w:r w:rsidRPr="006139C8">
        <w:rPr>
          <w:rFonts w:ascii="Times New Roman" w:hAnsi="Times New Roman" w:cs="Times New Roman"/>
          <w:noProof/>
          <w:sz w:val="24"/>
          <w:szCs w:val="24"/>
        </w:rPr>
        <w:t>, 1807–1816. https://doi.org/10.1145/1753326.1753597</w:t>
      </w:r>
    </w:p>
    <w:p w14:paraId="61783582"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Fonzone, A., Schmöcker, J. D., &amp; Liu, R. (2015). A Model of Bus Bunching under Reliability-based Passenger Arrival Patterns. </w:t>
      </w:r>
      <w:r w:rsidRPr="006139C8">
        <w:rPr>
          <w:rFonts w:ascii="Times New Roman" w:hAnsi="Times New Roman" w:cs="Times New Roman"/>
          <w:i/>
          <w:iCs/>
          <w:noProof/>
          <w:sz w:val="24"/>
          <w:szCs w:val="24"/>
        </w:rPr>
        <w:t>Transportation Research Procedia</w:t>
      </w:r>
      <w:r w:rsidRPr="006139C8">
        <w:rPr>
          <w:rFonts w:ascii="Times New Roman" w:hAnsi="Times New Roman" w:cs="Times New Roman"/>
          <w:noProof/>
          <w:sz w:val="24"/>
          <w:szCs w:val="24"/>
        </w:rPr>
        <w:t xml:space="preserve">, </w:t>
      </w:r>
      <w:r w:rsidRPr="006139C8">
        <w:rPr>
          <w:rFonts w:ascii="Times New Roman" w:hAnsi="Times New Roman" w:cs="Times New Roman"/>
          <w:i/>
          <w:iCs/>
          <w:noProof/>
          <w:sz w:val="24"/>
          <w:szCs w:val="24"/>
        </w:rPr>
        <w:t>7</w:t>
      </w:r>
      <w:r w:rsidRPr="006139C8">
        <w:rPr>
          <w:rFonts w:ascii="Times New Roman" w:hAnsi="Times New Roman" w:cs="Times New Roman"/>
          <w:noProof/>
          <w:sz w:val="24"/>
          <w:szCs w:val="24"/>
        </w:rPr>
        <w:t>, 276–299. https://doi.org/10.1016/j.trpro.2015.06.015</w:t>
      </w:r>
    </w:p>
    <w:p w14:paraId="5BA996F7"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6139C8">
        <w:rPr>
          <w:rFonts w:ascii="Times New Roman" w:hAnsi="Times New Roman" w:cs="Times New Roman"/>
          <w:i/>
          <w:iCs/>
          <w:noProof/>
          <w:sz w:val="24"/>
          <w:szCs w:val="24"/>
        </w:rPr>
        <w:t>Transportation Research Record</w:t>
      </w:r>
      <w:r w:rsidRPr="006139C8">
        <w:rPr>
          <w:rFonts w:ascii="Times New Roman" w:hAnsi="Times New Roman" w:cs="Times New Roman"/>
          <w:noProof/>
          <w:sz w:val="24"/>
          <w:szCs w:val="24"/>
        </w:rPr>
        <w:t xml:space="preserve">, </w:t>
      </w:r>
      <w:r w:rsidRPr="006139C8">
        <w:rPr>
          <w:rFonts w:ascii="Times New Roman" w:hAnsi="Times New Roman" w:cs="Times New Roman"/>
          <w:i/>
          <w:iCs/>
          <w:noProof/>
          <w:sz w:val="24"/>
          <w:szCs w:val="24"/>
        </w:rPr>
        <w:t>2274</w:t>
      </w:r>
      <w:r w:rsidRPr="006139C8">
        <w:rPr>
          <w:rFonts w:ascii="Times New Roman" w:hAnsi="Times New Roman" w:cs="Times New Roman"/>
          <w:noProof/>
          <w:sz w:val="24"/>
          <w:szCs w:val="24"/>
        </w:rPr>
        <w:t>(2274), 52–60. https://doi.org/10.3141/2274-05</w:t>
      </w:r>
    </w:p>
    <w:p w14:paraId="14115A4C"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Gkioulou, Z. (2013). </w:t>
      </w:r>
      <w:r w:rsidRPr="006139C8">
        <w:rPr>
          <w:rFonts w:ascii="Times New Roman" w:hAnsi="Times New Roman" w:cs="Times New Roman"/>
          <w:i/>
          <w:iCs/>
          <w:noProof/>
          <w:sz w:val="24"/>
          <w:szCs w:val="24"/>
        </w:rPr>
        <w:t>Evaluating the impact of waiting time uncertainty on passengers´ decisions</w:t>
      </w:r>
      <w:r w:rsidRPr="006139C8">
        <w:rPr>
          <w:rFonts w:ascii="Times New Roman" w:hAnsi="Times New Roman" w:cs="Times New Roman"/>
          <w:noProof/>
          <w:sz w:val="24"/>
          <w:szCs w:val="24"/>
        </w:rPr>
        <w:t>.</w:t>
      </w:r>
    </w:p>
    <w:p w14:paraId="78C1E3E8"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lastRenderedPageBreak/>
        <w:t>Google Developers. (2016). GTFS Static Overview | Static Transit | Google Developers. Retrieved March 8, 2018, from https://developers.google.com/transit/gtfs/</w:t>
      </w:r>
    </w:p>
    <w:p w14:paraId="4151345E"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Google Developers. (2018). Trip Updates. Retrieved April 8, 2019, from https://developers.google.com/transit/gtfs-realtime/guides/trip-updates</w:t>
      </w:r>
    </w:p>
    <w:p w14:paraId="6352C201"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Jolliffe, J. K., &amp; Hutchinson, T. P. (1975). Behavioural explanation of the association between bus and passenger arrivals at a bus stop. </w:t>
      </w:r>
      <w:r w:rsidRPr="006139C8">
        <w:rPr>
          <w:rFonts w:ascii="Times New Roman" w:hAnsi="Times New Roman" w:cs="Times New Roman"/>
          <w:i/>
          <w:iCs/>
          <w:noProof/>
          <w:sz w:val="24"/>
          <w:szCs w:val="24"/>
        </w:rPr>
        <w:t>Transportation Science</w:t>
      </w:r>
      <w:r w:rsidRPr="006139C8">
        <w:rPr>
          <w:rFonts w:ascii="Times New Roman" w:hAnsi="Times New Roman" w:cs="Times New Roman"/>
          <w:noProof/>
          <w:sz w:val="24"/>
          <w:szCs w:val="24"/>
        </w:rPr>
        <w:t xml:space="preserve">, </w:t>
      </w:r>
      <w:r w:rsidRPr="006139C8">
        <w:rPr>
          <w:rFonts w:ascii="Times New Roman" w:hAnsi="Times New Roman" w:cs="Times New Roman"/>
          <w:i/>
          <w:iCs/>
          <w:noProof/>
          <w:sz w:val="24"/>
          <w:szCs w:val="24"/>
        </w:rPr>
        <w:t>9</w:t>
      </w:r>
      <w:r w:rsidRPr="006139C8">
        <w:rPr>
          <w:rFonts w:ascii="Times New Roman" w:hAnsi="Times New Roman" w:cs="Times New Roman"/>
          <w:noProof/>
          <w:sz w:val="24"/>
          <w:szCs w:val="24"/>
        </w:rPr>
        <w:t>(3), 248–282. https://doi.org/10.1287/trsc.9.3.248</w:t>
      </w:r>
    </w:p>
    <w:p w14:paraId="78E9819E"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Larsen, O. I., &amp; Sunde, Ø. (2008). Waiting time and the role and value of information in scheduled transport. </w:t>
      </w:r>
      <w:r w:rsidRPr="006139C8">
        <w:rPr>
          <w:rFonts w:ascii="Times New Roman" w:hAnsi="Times New Roman" w:cs="Times New Roman"/>
          <w:i/>
          <w:iCs/>
          <w:noProof/>
          <w:sz w:val="24"/>
          <w:szCs w:val="24"/>
        </w:rPr>
        <w:t>Research in Transportation Economics</w:t>
      </w:r>
      <w:r w:rsidRPr="006139C8">
        <w:rPr>
          <w:rFonts w:ascii="Times New Roman" w:hAnsi="Times New Roman" w:cs="Times New Roman"/>
          <w:noProof/>
          <w:sz w:val="24"/>
          <w:szCs w:val="24"/>
        </w:rPr>
        <w:t xml:space="preserve">, </w:t>
      </w:r>
      <w:r w:rsidRPr="006139C8">
        <w:rPr>
          <w:rFonts w:ascii="Times New Roman" w:hAnsi="Times New Roman" w:cs="Times New Roman"/>
          <w:i/>
          <w:iCs/>
          <w:noProof/>
          <w:sz w:val="24"/>
          <w:szCs w:val="24"/>
        </w:rPr>
        <w:t>23</w:t>
      </w:r>
      <w:r w:rsidRPr="006139C8">
        <w:rPr>
          <w:rFonts w:ascii="Times New Roman" w:hAnsi="Times New Roman" w:cs="Times New Roman"/>
          <w:noProof/>
          <w:sz w:val="24"/>
          <w:szCs w:val="24"/>
        </w:rPr>
        <w:t>(1), 41–52. https://doi.org/10.1016/j.retrec.2008.10.005</w:t>
      </w:r>
    </w:p>
    <w:p w14:paraId="311E81C3"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Liu, L., &amp; Miller, H. J. (2019). Measuring public transit transfer risk using high-resolution schedule and real-time bus location data. </w:t>
      </w:r>
      <w:r w:rsidRPr="006139C8">
        <w:rPr>
          <w:rFonts w:ascii="Times New Roman" w:hAnsi="Times New Roman" w:cs="Times New Roman"/>
          <w:i/>
          <w:iCs/>
          <w:noProof/>
          <w:sz w:val="24"/>
          <w:szCs w:val="24"/>
        </w:rPr>
        <w:t>Manuscript Submitted for Publication.</w:t>
      </w:r>
    </w:p>
    <w:p w14:paraId="7A64D6F3"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6139C8">
        <w:rPr>
          <w:rFonts w:ascii="Times New Roman" w:hAnsi="Times New Roman" w:cs="Times New Roman"/>
          <w:i/>
          <w:iCs/>
          <w:noProof/>
          <w:sz w:val="24"/>
          <w:szCs w:val="24"/>
        </w:rPr>
        <w:t>Journal of Advanced Transportation</w:t>
      </w:r>
      <w:r w:rsidRPr="006139C8">
        <w:rPr>
          <w:rFonts w:ascii="Times New Roman" w:hAnsi="Times New Roman" w:cs="Times New Roman"/>
          <w:noProof/>
          <w:sz w:val="24"/>
          <w:szCs w:val="24"/>
        </w:rPr>
        <w:t xml:space="preserve">, </w:t>
      </w:r>
      <w:r w:rsidRPr="006139C8">
        <w:rPr>
          <w:rFonts w:ascii="Times New Roman" w:hAnsi="Times New Roman" w:cs="Times New Roman"/>
          <w:i/>
          <w:iCs/>
          <w:noProof/>
          <w:sz w:val="24"/>
          <w:szCs w:val="24"/>
        </w:rPr>
        <w:t>2017</w:t>
      </w:r>
      <w:r w:rsidRPr="006139C8">
        <w:rPr>
          <w:rFonts w:ascii="Times New Roman" w:hAnsi="Times New Roman" w:cs="Times New Roman"/>
          <w:noProof/>
          <w:sz w:val="24"/>
          <w:szCs w:val="24"/>
        </w:rPr>
        <w:t>. https://doi.org/10.1155/2017/8652053</w:t>
      </w:r>
    </w:p>
    <w:p w14:paraId="09972290"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Neuman, W. L., &amp; Robson, K. (2004). </w:t>
      </w:r>
      <w:r w:rsidRPr="006139C8">
        <w:rPr>
          <w:rFonts w:ascii="Times New Roman" w:hAnsi="Times New Roman" w:cs="Times New Roman"/>
          <w:i/>
          <w:iCs/>
          <w:noProof/>
          <w:sz w:val="24"/>
          <w:szCs w:val="24"/>
        </w:rPr>
        <w:t>“Basics of social research. Pearson.”</w:t>
      </w:r>
      <w:r w:rsidRPr="006139C8">
        <w:rPr>
          <w:rFonts w:ascii="Times New Roman" w:hAnsi="Times New Roman" w:cs="Times New Roman"/>
          <w:noProof/>
          <w:sz w:val="24"/>
          <w:szCs w:val="24"/>
        </w:rPr>
        <w:t xml:space="preserve"> Pearson Canada Toronto.</w:t>
      </w:r>
    </w:p>
    <w:p w14:paraId="0615B293"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Papangelis, K., Nelson, J. D., Sripada, S., &amp; Beecroft, M. (2016). The effects of mobile real-time information on rural passengers. </w:t>
      </w:r>
      <w:r w:rsidRPr="006139C8">
        <w:rPr>
          <w:rFonts w:ascii="Times New Roman" w:hAnsi="Times New Roman" w:cs="Times New Roman"/>
          <w:i/>
          <w:iCs/>
          <w:noProof/>
          <w:sz w:val="24"/>
          <w:szCs w:val="24"/>
        </w:rPr>
        <w:t>Transportation Planning and Technology</w:t>
      </w:r>
      <w:r w:rsidRPr="006139C8">
        <w:rPr>
          <w:rFonts w:ascii="Times New Roman" w:hAnsi="Times New Roman" w:cs="Times New Roman"/>
          <w:noProof/>
          <w:sz w:val="24"/>
          <w:szCs w:val="24"/>
        </w:rPr>
        <w:t xml:space="preserve">, </w:t>
      </w:r>
      <w:r w:rsidRPr="006139C8">
        <w:rPr>
          <w:rFonts w:ascii="Times New Roman" w:hAnsi="Times New Roman" w:cs="Times New Roman"/>
          <w:i/>
          <w:iCs/>
          <w:noProof/>
          <w:sz w:val="24"/>
          <w:szCs w:val="24"/>
        </w:rPr>
        <w:t>39</w:t>
      </w:r>
      <w:r w:rsidRPr="006139C8">
        <w:rPr>
          <w:rFonts w:ascii="Times New Roman" w:hAnsi="Times New Roman" w:cs="Times New Roman"/>
          <w:noProof/>
          <w:sz w:val="24"/>
          <w:szCs w:val="24"/>
        </w:rPr>
        <w:t>(1), 97–114. https://doi.org/10.1080/03081060.2015.1108085</w:t>
      </w:r>
    </w:p>
    <w:p w14:paraId="09707717"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6139C8">
        <w:rPr>
          <w:rFonts w:ascii="Times New Roman" w:hAnsi="Times New Roman" w:cs="Times New Roman"/>
          <w:i/>
          <w:iCs/>
          <w:noProof/>
          <w:sz w:val="24"/>
          <w:szCs w:val="24"/>
        </w:rPr>
        <w:t>International Journal of Geographical Information Science</w:t>
      </w:r>
      <w:r w:rsidRPr="006139C8">
        <w:rPr>
          <w:rFonts w:ascii="Times New Roman" w:hAnsi="Times New Roman" w:cs="Times New Roman"/>
          <w:noProof/>
          <w:sz w:val="24"/>
          <w:szCs w:val="24"/>
        </w:rPr>
        <w:t>, 1–26. https://doi.org/10.1080/13658816.2019.1608997</w:t>
      </w:r>
    </w:p>
    <w:p w14:paraId="3A955DFC"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Reed, T. B. (1995). Reduction in the burden of waiting for public transit due to real-time schedule information: a conjoint analysis study. </w:t>
      </w:r>
      <w:r w:rsidRPr="006139C8">
        <w:rPr>
          <w:rFonts w:ascii="Times New Roman" w:hAnsi="Times New Roman" w:cs="Times New Roman"/>
          <w:i/>
          <w:iCs/>
          <w:noProof/>
          <w:sz w:val="24"/>
          <w:szCs w:val="24"/>
        </w:rPr>
        <w:t>Vehicle Navigation and Information Systems Conference (VNIS)</w:t>
      </w:r>
      <w:r w:rsidRPr="006139C8">
        <w:rPr>
          <w:rFonts w:ascii="Times New Roman" w:hAnsi="Times New Roman" w:cs="Times New Roman"/>
          <w:noProof/>
          <w:sz w:val="24"/>
          <w:szCs w:val="24"/>
        </w:rPr>
        <w:t>, 83–89. IEEE.</w:t>
      </w:r>
    </w:p>
    <w:p w14:paraId="0F4361F8"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27121D45"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C8">
        <w:rPr>
          <w:rFonts w:ascii="Times New Roman" w:hAnsi="Times New Roman" w:cs="Times New Roman"/>
          <w:noProof/>
          <w:sz w:val="24"/>
          <w:szCs w:val="24"/>
        </w:rPr>
        <w:t xml:space="preserve">Walker, J. (2012). Human transit: How clearer thinking about public transit can enrich our communities and our lives. In </w:t>
      </w:r>
      <w:r w:rsidRPr="006139C8">
        <w:rPr>
          <w:rFonts w:ascii="Times New Roman" w:hAnsi="Times New Roman" w:cs="Times New Roman"/>
          <w:i/>
          <w:iCs/>
          <w:noProof/>
          <w:sz w:val="24"/>
          <w:szCs w:val="24"/>
        </w:rPr>
        <w:t>Human Transit: How Clearer Thinking About Public Transit can Enrich our Communities and our Lives</w:t>
      </w:r>
      <w:r w:rsidRPr="006139C8">
        <w:rPr>
          <w:rFonts w:ascii="Times New Roman" w:hAnsi="Times New Roman" w:cs="Times New Roman"/>
          <w:noProof/>
          <w:sz w:val="24"/>
          <w:szCs w:val="24"/>
        </w:rPr>
        <w:t>. Island Press.</w:t>
      </w:r>
    </w:p>
    <w:p w14:paraId="7CF9A00D" w14:textId="77777777" w:rsidR="006139C8" w:rsidRPr="006139C8" w:rsidRDefault="006139C8" w:rsidP="006139C8">
      <w:pPr>
        <w:widowControl w:val="0"/>
        <w:autoSpaceDE w:val="0"/>
        <w:autoSpaceDN w:val="0"/>
        <w:adjustRightInd w:val="0"/>
        <w:spacing w:line="240" w:lineRule="auto"/>
        <w:ind w:left="480" w:hanging="480"/>
        <w:rPr>
          <w:rFonts w:ascii="Times New Roman" w:hAnsi="Times New Roman" w:cs="Times New Roman"/>
          <w:noProof/>
          <w:sz w:val="24"/>
        </w:rPr>
      </w:pPr>
      <w:r w:rsidRPr="006139C8">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6139C8">
        <w:rPr>
          <w:rFonts w:ascii="Times New Roman" w:hAnsi="Times New Roman" w:cs="Times New Roman"/>
          <w:i/>
          <w:iCs/>
          <w:noProof/>
          <w:sz w:val="24"/>
          <w:szCs w:val="24"/>
        </w:rPr>
        <w:t>Transportation Research Part A: Policy and Practice</w:t>
      </w:r>
      <w:r w:rsidRPr="006139C8">
        <w:rPr>
          <w:rFonts w:ascii="Times New Roman" w:hAnsi="Times New Roman" w:cs="Times New Roman"/>
          <w:noProof/>
          <w:sz w:val="24"/>
          <w:szCs w:val="24"/>
        </w:rPr>
        <w:t xml:space="preserve">, </w:t>
      </w:r>
      <w:r w:rsidRPr="006139C8">
        <w:rPr>
          <w:rFonts w:ascii="Times New Roman" w:hAnsi="Times New Roman" w:cs="Times New Roman"/>
          <w:i/>
          <w:iCs/>
          <w:noProof/>
          <w:sz w:val="24"/>
          <w:szCs w:val="24"/>
        </w:rPr>
        <w:t>45</w:t>
      </w:r>
      <w:r w:rsidRPr="006139C8">
        <w:rPr>
          <w:rFonts w:ascii="Times New Roman" w:hAnsi="Times New Roman" w:cs="Times New Roman"/>
          <w:noProof/>
          <w:sz w:val="24"/>
          <w:szCs w:val="24"/>
        </w:rPr>
        <w:t>(8), 839–848. https://doi.org/10.1016/j.tra.2011.06.010</w:t>
      </w:r>
    </w:p>
    <w:p w14:paraId="0EFCD1B0" w14:textId="52A028E7" w:rsidR="00041ED0" w:rsidRDefault="006550FB">
      <w:r>
        <w:rPr>
          <w:rFonts w:ascii="Times New Roman" w:hAnsi="Times New Roman" w:cs="Times New Roman"/>
          <w:sz w:val="24"/>
          <w:szCs w:val="24"/>
        </w:rPr>
        <w:fldChar w:fldCharType="end"/>
      </w:r>
      <w:commentRangeEnd w:id="1965"/>
      <w:r w:rsidR="009D6A04">
        <w:rPr>
          <w:rStyle w:val="CommentReference"/>
        </w:rPr>
        <w:commentReference w:id="1965"/>
      </w:r>
    </w:p>
    <w:sectPr w:rsidR="00041ED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52" w:author="Miller, Harvey J." w:date="2019-11-06T11:09:00Z" w:initials="MHJ">
    <w:p w14:paraId="54718D13" w14:textId="77777777" w:rsidR="00B224E9" w:rsidRDefault="00B224E9" w:rsidP="006550FB">
      <w:pPr>
        <w:pStyle w:val="CommentText"/>
      </w:pPr>
      <w:r>
        <w:rPr>
          <w:rStyle w:val="CommentReference"/>
        </w:rPr>
        <w:annotationRef/>
      </w:r>
      <w:r>
        <w:t>We’ll need to check if we can use this screenshot, or do we need permission</w:t>
      </w:r>
    </w:p>
  </w:comment>
  <w:comment w:id="153" w:author="Liu, Luyu" w:date="2019-11-07T17:02:00Z" w:initials="LL">
    <w:p w14:paraId="233DFFF9" w14:textId="77777777" w:rsidR="00B224E9" w:rsidRDefault="00B224E9" w:rsidP="006550FB">
      <w:pPr>
        <w:pStyle w:val="CommentText"/>
      </w:pPr>
      <w:r>
        <w:rPr>
          <w:rStyle w:val="CommentReference"/>
        </w:rPr>
        <w:annotationRef/>
      </w:r>
      <w:r>
        <w:t>I think this belongs to fair use. And also, I looked through the transit apps’ EULA and I didn’t see any terms that prohibit me from using that in a non-commercial scenario.</w:t>
      </w:r>
    </w:p>
    <w:p w14:paraId="1C91C6C8" w14:textId="77777777" w:rsidR="00B224E9" w:rsidRDefault="00B224E9" w:rsidP="006550FB">
      <w:pPr>
        <w:pStyle w:val="CommentText"/>
      </w:pPr>
    </w:p>
    <w:p w14:paraId="1F839989" w14:textId="77777777" w:rsidR="00B224E9" w:rsidRDefault="00B224E9" w:rsidP="006550FB">
      <w:pPr>
        <w:pStyle w:val="CommentText"/>
      </w:pPr>
      <w:r>
        <w:t>I quote from Wikipedia.</w:t>
      </w:r>
    </w:p>
    <w:p w14:paraId="16A5DD10" w14:textId="77777777" w:rsidR="00B224E9" w:rsidRDefault="00B224E9" w:rsidP="006550FB">
      <w:pPr>
        <w:pStyle w:val="CommentText"/>
      </w:pPr>
      <w:r>
        <w:rPr>
          <w:rFonts w:ascii="Arial" w:hAnsi="Arial" w:cs="Arial"/>
          <w:b/>
          <w:bCs/>
          <w:color w:val="222222"/>
          <w:sz w:val="21"/>
          <w:szCs w:val="21"/>
          <w:shd w:val="clear" w:color="auto" w:fill="FFFFFF"/>
        </w:rPr>
        <w:t>Fair use</w:t>
      </w:r>
      <w:r>
        <w:rPr>
          <w:rFonts w:ascii="Arial" w:hAnsi="Arial" w:cs="Arial"/>
          <w:color w:val="222222"/>
          <w:sz w:val="21"/>
          <w:szCs w:val="21"/>
          <w:shd w:val="clear" w:color="auto" w:fill="FFFFFF"/>
        </w:rPr>
        <w:t> is a </w:t>
      </w:r>
      <w:hyperlink r:id="rId1" w:tooltip="Legal doctrine" w:history="1">
        <w:r>
          <w:rPr>
            <w:rStyle w:val="Hyperlink"/>
            <w:rFonts w:ascii="Arial" w:hAnsi="Arial" w:cs="Arial"/>
            <w:color w:val="0B0080"/>
            <w:sz w:val="21"/>
            <w:szCs w:val="21"/>
            <w:shd w:val="clear" w:color="auto" w:fill="FFFFFF"/>
          </w:rPr>
          <w:t>doctrine</w:t>
        </w:r>
      </w:hyperlink>
      <w:r>
        <w:rPr>
          <w:rFonts w:ascii="Arial" w:hAnsi="Arial" w:cs="Arial"/>
          <w:color w:val="222222"/>
          <w:sz w:val="21"/>
          <w:szCs w:val="21"/>
          <w:shd w:val="clear" w:color="auto" w:fill="FFFFFF"/>
        </w:rPr>
        <w:t> in the law of the United States that permits limited use of copyrighted material without having to first acquire permission from the copyright holder. Fair use is one of the </w:t>
      </w:r>
      <w:hyperlink r:id="rId2" w:tooltip="Limitations to copyright" w:history="1">
        <w:r>
          <w:rPr>
            <w:rStyle w:val="Hyperlink"/>
            <w:rFonts w:ascii="Arial" w:hAnsi="Arial" w:cs="Arial"/>
            <w:color w:val="0B0080"/>
            <w:sz w:val="21"/>
            <w:szCs w:val="21"/>
            <w:shd w:val="clear" w:color="auto" w:fill="FFFFFF"/>
          </w:rPr>
          <w:t>limitations to copyright</w:t>
        </w:r>
      </w:hyperlink>
      <w:r>
        <w:rPr>
          <w:rFonts w:ascii="Arial" w:hAnsi="Arial" w:cs="Arial"/>
          <w:color w:val="222222"/>
          <w:sz w:val="21"/>
          <w:szCs w:val="21"/>
          <w:shd w:val="clear" w:color="auto" w:fill="FFFFFF"/>
        </w:rPr>
        <w:t> intended to balance the interests of copyright holders with the public interest in the wider distribution and use of creative works by allowing as a defense to copyright infringement claims certain limited uses that might otherwise be considered infringement.</w:t>
      </w:r>
    </w:p>
    <w:p w14:paraId="741E5C71" w14:textId="77777777" w:rsidR="00B224E9" w:rsidRDefault="00B224E9" w:rsidP="006550FB">
      <w:pPr>
        <w:pStyle w:val="CommentText"/>
      </w:pPr>
      <w:r>
        <w:t xml:space="preserve"> </w:t>
      </w:r>
    </w:p>
  </w:comment>
  <w:comment w:id="156" w:author="Miller, Harvey J." w:date="2019-12-10T10:54:00Z" w:initials="MHJ">
    <w:p w14:paraId="63140723" w14:textId="5BBF0628" w:rsidR="00B224E9" w:rsidRDefault="00B224E9">
      <w:pPr>
        <w:pStyle w:val="CommentText"/>
      </w:pPr>
      <w:r>
        <w:rPr>
          <w:rStyle w:val="CommentReference"/>
        </w:rPr>
        <w:annotationRef/>
      </w:r>
      <w:r>
        <w:t>Note how I snuck that in; helps make a subtle case for doing this research in Columbus)</w:t>
      </w:r>
    </w:p>
  </w:comment>
  <w:comment w:id="168" w:author="Miller, Harvey J." w:date="2019-12-10T10:59:00Z" w:initials="MHJ">
    <w:p w14:paraId="6D59460A" w14:textId="5A0DFE46" w:rsidR="00B224E9" w:rsidRDefault="00B224E9">
      <w:pPr>
        <w:pStyle w:val="CommentText"/>
      </w:pPr>
      <w:r>
        <w:rPr>
          <w:rStyle w:val="CommentReference"/>
        </w:rPr>
        <w:annotationRef/>
      </w:r>
      <w:r>
        <w:t>More general, less specific that the 30 vs 2 minute headway example.</w:t>
      </w:r>
    </w:p>
  </w:comment>
  <w:comment w:id="199" w:author="Miller, Harvey J." w:date="2019-12-10T09:17:00Z" w:initials="MHJ">
    <w:p w14:paraId="6AE8D0FC" w14:textId="77777777" w:rsidR="00B224E9" w:rsidRDefault="00B224E9">
      <w:pPr>
        <w:pStyle w:val="CommentText"/>
      </w:pPr>
      <w:r>
        <w:rPr>
          <w:rStyle w:val="CommentReference"/>
        </w:rPr>
        <w:annotationRef/>
      </w:r>
      <w:r>
        <w:t xml:space="preserve">Note that I foreshadow our theory and results in the paper about reclaimed and discontinuity delays.  </w:t>
      </w:r>
    </w:p>
    <w:p w14:paraId="046CA697" w14:textId="77777777" w:rsidR="00B224E9" w:rsidRDefault="00B224E9">
      <w:pPr>
        <w:pStyle w:val="CommentText"/>
      </w:pPr>
    </w:p>
    <w:p w14:paraId="625F76FB" w14:textId="0C8A5D5D" w:rsidR="00B224E9" w:rsidRDefault="00B224E9">
      <w:pPr>
        <w:pStyle w:val="CommentText"/>
      </w:pPr>
      <w:r>
        <w:t>I also don't think the next paragraph (now deleted) was necessary.  Note how our message is now much "punchier" (concise, focused)</w:t>
      </w:r>
    </w:p>
  </w:comment>
  <w:comment w:id="324" w:author="Miller, Harvey J." w:date="2019-12-10T11:07:00Z" w:initials="MHJ">
    <w:p w14:paraId="7E5B790C" w14:textId="09B4CF4E" w:rsidR="00B224E9" w:rsidRDefault="00B224E9">
      <w:pPr>
        <w:pStyle w:val="CommentText"/>
      </w:pPr>
      <w:r>
        <w:rPr>
          <w:rStyle w:val="CommentReference"/>
        </w:rPr>
        <w:annotationRef/>
      </w:r>
      <w:r>
        <w:t>Yes, this is a word.</w:t>
      </w:r>
    </w:p>
  </w:comment>
  <w:comment w:id="360" w:author="Miller, Harvey J." w:date="2019-12-10T13:33:00Z" w:initials="MHJ">
    <w:p w14:paraId="21143226" w14:textId="52BBF2A9" w:rsidR="00B224E9" w:rsidRDefault="00B224E9">
      <w:pPr>
        <w:pStyle w:val="CommentText"/>
      </w:pPr>
      <w:r>
        <w:rPr>
          <w:rStyle w:val="CommentReference"/>
        </w:rPr>
        <w:annotationRef/>
      </w:r>
      <w:r>
        <w:t>I note from the TR-A webpage that they want all sections numbered.</w:t>
      </w:r>
    </w:p>
  </w:comment>
  <w:comment w:id="620" w:author="Miller, Harvey J." w:date="2019-11-08T13:12:00Z" w:initials="MHJ">
    <w:p w14:paraId="7B37EF0D" w14:textId="57668237" w:rsidR="00B224E9" w:rsidRDefault="00B224E9">
      <w:pPr>
        <w:pStyle w:val="CommentText"/>
      </w:pPr>
      <w:r>
        <w:rPr>
          <w:rStyle w:val="CommentReference"/>
        </w:rPr>
        <w:annotationRef/>
      </w:r>
      <w:r>
        <w:t xml:space="preserve">Shouldn’t ETA and ATA be ETD and ATD </w:t>
      </w:r>
    </w:p>
  </w:comment>
  <w:comment w:id="641" w:author="Miller, Harvey J." w:date="2019-11-08T10:37:00Z" w:initials="MHJ">
    <w:p w14:paraId="74C8879A" w14:textId="7CD332DC" w:rsidR="00B224E9" w:rsidRDefault="00B224E9">
      <w:pPr>
        <w:pStyle w:val="CommentText"/>
      </w:pPr>
      <w:r>
        <w:rPr>
          <w:rStyle w:val="CommentReference"/>
        </w:rPr>
        <w:annotationRef/>
      </w:r>
      <w:r>
        <w:t>Good call to move this section</w:t>
      </w:r>
    </w:p>
  </w:comment>
  <w:comment w:id="787" w:author="Miller, Harvey J." w:date="2019-12-10T13:32:00Z" w:initials="MHJ">
    <w:p w14:paraId="75E366F0" w14:textId="77777777" w:rsidR="00B224E9" w:rsidRDefault="00B224E9" w:rsidP="007843C1">
      <w:pPr>
        <w:pStyle w:val="CommentText"/>
      </w:pPr>
      <w:r>
        <w:rPr>
          <w:rStyle w:val="CommentReference"/>
        </w:rPr>
        <w:annotationRef/>
      </w:r>
      <w:r>
        <w:t xml:space="preserve">I cannot figure out how to reproduce the paragraph number fields you created.  Please do that to make sure our headings are consistent </w:t>
      </w:r>
    </w:p>
  </w:comment>
  <w:comment w:id="788" w:author="Luyu Liu" w:date="2019-12-17T15:51:00Z" w:initials="LL">
    <w:p w14:paraId="2FF109D0" w14:textId="77777777" w:rsidR="00B224E9" w:rsidRDefault="00B224E9" w:rsidP="007843C1">
      <w:pPr>
        <w:pStyle w:val="CommentText"/>
      </w:pPr>
      <w:r>
        <w:rPr>
          <w:rStyle w:val="CommentReference"/>
        </w:rPr>
        <w:annotationRef/>
      </w:r>
    </w:p>
  </w:comment>
  <w:comment w:id="794" w:author="Miller, Harvey J." w:date="2019-11-08T10:37:00Z" w:initials="MHJ">
    <w:p w14:paraId="4D123785" w14:textId="77777777" w:rsidR="00B224E9" w:rsidRDefault="00B224E9" w:rsidP="007843C1">
      <w:pPr>
        <w:pStyle w:val="CommentText"/>
      </w:pPr>
      <w:r>
        <w:rPr>
          <w:rStyle w:val="CommentReference"/>
        </w:rPr>
        <w:annotationRef/>
      </w:r>
      <w:r>
        <w:t>Good call to move this section</w:t>
      </w:r>
    </w:p>
  </w:comment>
  <w:comment w:id="925" w:author="Miller, Harvey J." w:date="2019-12-10T13:15:00Z" w:initials="MHJ">
    <w:p w14:paraId="708F8C29" w14:textId="0B1E6ECA" w:rsidR="00B224E9" w:rsidRDefault="00B224E9">
      <w:pPr>
        <w:pStyle w:val="CommentText"/>
      </w:pPr>
      <w:r>
        <w:rPr>
          <w:rStyle w:val="CommentReference"/>
        </w:rPr>
        <w:annotationRef/>
      </w:r>
      <w:r>
        <w:t>I moved the measures section below this.  Check to see if this harms any of our formal development (e.g., did we introduce any variables in the measures section that we use in this section)?</w:t>
      </w:r>
    </w:p>
  </w:comment>
  <w:comment w:id="926" w:author="Luyu Liu" w:date="2019-12-17T15:50:00Z" w:initials="LL">
    <w:p w14:paraId="0C9AE515" w14:textId="4442A820" w:rsidR="00B224E9" w:rsidRDefault="00B224E9">
      <w:pPr>
        <w:pStyle w:val="CommentText"/>
      </w:pPr>
      <w:r>
        <w:rPr>
          <w:rStyle w:val="CommentReference"/>
        </w:rPr>
        <w:annotationRef/>
      </w:r>
      <w:r>
        <w:t>Yes it did causes some issue. I revert the change.</w:t>
      </w:r>
    </w:p>
  </w:comment>
  <w:comment w:id="1032" w:author="Miller, Harvey J." w:date="2019-11-11T10:43:00Z" w:initials="MHJ">
    <w:p w14:paraId="6DCC467D" w14:textId="09DC82AB" w:rsidR="00B224E9" w:rsidRDefault="00B224E9">
      <w:pPr>
        <w:pStyle w:val="CommentText"/>
      </w:pPr>
      <w:r>
        <w:rPr>
          <w:rStyle w:val="CommentReference"/>
        </w:rPr>
        <w:annotationRef/>
      </w:r>
      <w:r>
        <w:t xml:space="preserve">Yes, I know that you hate that I deleted the volunteered optimization concept.  </w:t>
      </w:r>
      <w:proofErr w:type="spellStart"/>
      <w:r>
        <w:t>Its</w:t>
      </w:r>
      <w:proofErr w:type="spellEnd"/>
      <w:r>
        <w:t xml:space="preserve"> nice, but not essential.  We need to be ruthless to make 8000 words.  Welcome to science.  </w:t>
      </w:r>
      <w:r>
        <w:sym w:font="Wingdings" w:char="F04A"/>
      </w:r>
    </w:p>
  </w:comment>
  <w:comment w:id="1057" w:author="Miller, Harvey J." w:date="2019-11-11T11:03:00Z" w:initials="MHJ">
    <w:p w14:paraId="0EBB101B" w14:textId="58CECDE8" w:rsidR="00B224E9" w:rsidRDefault="00B224E9">
      <w:pPr>
        <w:pStyle w:val="CommentText"/>
      </w:pPr>
      <w:r>
        <w:rPr>
          <w:rStyle w:val="CommentReference"/>
        </w:rPr>
        <w:annotationRef/>
      </w:r>
      <w:r>
        <w:t xml:space="preserve">Can we be more specific </w:t>
      </w:r>
      <w:proofErr w:type="spellStart"/>
      <w:r>
        <w:t>wrt</w:t>
      </w:r>
      <w:proofErr w:type="spellEnd"/>
      <w:r>
        <w:t xml:space="preserve"> the input parameters?</w:t>
      </w:r>
    </w:p>
  </w:comment>
  <w:comment w:id="1058" w:author="Liu, Luyu" w:date="2019-11-18T12:24:00Z" w:initials="LL">
    <w:p w14:paraId="1C098AC0" w14:textId="26A9D92D" w:rsidR="00B224E9" w:rsidRDefault="00B224E9">
      <w:pPr>
        <w:pStyle w:val="CommentText"/>
      </w:pPr>
      <w:r>
        <w:rPr>
          <w:rStyle w:val="CommentReference"/>
        </w:rPr>
        <w:annotationRef/>
      </w:r>
      <w:r>
        <w:t xml:space="preserve">I deleted the long six parameters </w:t>
      </w:r>
      <w:proofErr w:type="gramStart"/>
      <w:r>
        <w:t>O(</w:t>
      </w:r>
      <w:proofErr w:type="gramEnd"/>
      <w:r>
        <w:t>) notation because it’s confusing and out of context. It only proves one thing, which is the algorithm is computational intensive and very insufficient (not necessary our fault, since that’s its nature). But still, I would rather delete it since it will take so many words to justify and explain it.</w:t>
      </w:r>
    </w:p>
    <w:p w14:paraId="2BBC49C9" w14:textId="7167771D" w:rsidR="00B224E9" w:rsidRDefault="00B224E9">
      <w:pPr>
        <w:pStyle w:val="CommentText"/>
      </w:pPr>
    </w:p>
    <w:p w14:paraId="29517E3C" w14:textId="62F4D3E0" w:rsidR="00B224E9" w:rsidRDefault="00B224E9">
      <w:pPr>
        <w:pStyle w:val="CommentText"/>
      </w:pPr>
      <w:r>
        <w:t>Let’s think about this. If there is a solid reason why we should keep it, I can definitely add it.</w:t>
      </w:r>
    </w:p>
  </w:comment>
  <w:comment w:id="1055" w:author="Miller, Harvey J." w:date="2019-11-11T11:19:00Z" w:initials="MHJ">
    <w:p w14:paraId="5166FA38" w14:textId="408C8D37" w:rsidR="00B224E9" w:rsidRDefault="00B224E9">
      <w:pPr>
        <w:pStyle w:val="CommentText"/>
      </w:pPr>
      <w:r>
        <w:rPr>
          <w:rStyle w:val="CommentReference"/>
        </w:rPr>
        <w:annotationRef/>
      </w:r>
      <w:r>
        <w:t>I wonder how to smooth the tension between these two paragraphs – it can be done in practice but we could only do one route.  OTOH, Moore's Law.</w:t>
      </w:r>
    </w:p>
  </w:comment>
  <w:comment w:id="1056" w:author="Liu, Luyu" w:date="2019-11-18T12:23:00Z" w:initials="LL">
    <w:p w14:paraId="24FCADDF" w14:textId="67A76639" w:rsidR="00B224E9" w:rsidRDefault="00B224E9">
      <w:pPr>
        <w:pStyle w:val="CommentText"/>
      </w:pPr>
      <w:r>
        <w:rPr>
          <w:rStyle w:val="CommentReference"/>
        </w:rPr>
        <w:annotationRef/>
      </w:r>
      <w:r>
        <w:t>Made several adjustments.</w:t>
      </w:r>
    </w:p>
  </w:comment>
  <w:comment w:id="1065" w:author="Miller, Harvey J." w:date="2019-12-10T13:32:00Z" w:initials="MHJ">
    <w:p w14:paraId="28E68653" w14:textId="07247172" w:rsidR="00B224E9" w:rsidRDefault="00B224E9">
      <w:pPr>
        <w:pStyle w:val="CommentText"/>
      </w:pPr>
      <w:r>
        <w:rPr>
          <w:rStyle w:val="CommentReference"/>
        </w:rPr>
        <w:annotationRef/>
      </w:r>
      <w:r>
        <w:t xml:space="preserve">I cannot figure out how to reproduce the paragraph number fields you created.  Please do that to make sure our headings are consistent </w:t>
      </w:r>
    </w:p>
  </w:comment>
  <w:comment w:id="1077" w:author="Miller, Harvey J." w:date="2019-11-08T10:37:00Z" w:initials="MHJ">
    <w:p w14:paraId="42E28B4B" w14:textId="77777777" w:rsidR="00B224E9" w:rsidRDefault="00B224E9" w:rsidP="0014352B">
      <w:pPr>
        <w:pStyle w:val="CommentText"/>
      </w:pPr>
      <w:r>
        <w:rPr>
          <w:rStyle w:val="CommentReference"/>
        </w:rPr>
        <w:annotationRef/>
      </w:r>
      <w:r>
        <w:t>Good call to move this section</w:t>
      </w:r>
    </w:p>
  </w:comment>
  <w:comment w:id="1215" w:author="Miller, Harvey J." w:date="2019-12-10T13:37:00Z" w:initials="MHJ">
    <w:p w14:paraId="0B3DD96C" w14:textId="6BDCFE9C" w:rsidR="00B224E9" w:rsidRDefault="00B224E9">
      <w:pPr>
        <w:pStyle w:val="CommentText"/>
      </w:pPr>
      <w:r>
        <w:rPr>
          <w:rStyle w:val="CommentReference"/>
        </w:rPr>
        <w:annotationRef/>
      </w:r>
      <w:r>
        <w:t>I specified the section number manually; you may want to insert automatic fields.</w:t>
      </w:r>
    </w:p>
  </w:comment>
  <w:comment w:id="1265" w:author="Miller, Harvey J." w:date="2019-11-11T12:16:00Z" w:initials="MHJ">
    <w:p w14:paraId="12EEC3A1" w14:textId="14148F58" w:rsidR="00B224E9" w:rsidRDefault="00B224E9">
      <w:pPr>
        <w:pStyle w:val="CommentText"/>
      </w:pPr>
      <w:r>
        <w:rPr>
          <w:rStyle w:val="CommentReference"/>
        </w:rPr>
        <w:annotationRef/>
      </w:r>
      <w:r>
        <w:t xml:space="preserve">Why doesn't AT have a waiting time SD and a risk mean and SD?  It should. </w:t>
      </w:r>
    </w:p>
  </w:comment>
  <w:comment w:id="1264" w:author="Liu, Luyu" w:date="2019-11-11T15:12:00Z" w:initials="LL">
    <w:p w14:paraId="3DE2D40D" w14:textId="39DA1C0E" w:rsidR="00B224E9" w:rsidRDefault="00B224E9">
      <w:pPr>
        <w:pStyle w:val="CommentText"/>
      </w:pPr>
      <w:r>
        <w:rPr>
          <w:rStyle w:val="CommentReference"/>
        </w:rPr>
        <w:annotationRef/>
      </w:r>
      <w:r>
        <w:t xml:space="preserve">I added an explanation above. </w:t>
      </w:r>
    </w:p>
    <w:p w14:paraId="162C4E71" w14:textId="74321A8A" w:rsidR="00B224E9" w:rsidRDefault="00B224E9">
      <w:pPr>
        <w:pStyle w:val="CommentText"/>
      </w:pPr>
      <w:r>
        <w:t xml:space="preserve">We didn’t calculate the waiting time and missed risk the same as the other TPSs. We didn’t use a random function to simulate the randomness, instead, we just calculate the mean waiting time directly. </w:t>
      </w:r>
    </w:p>
    <w:p w14:paraId="2C4479B9" w14:textId="59FE8293" w:rsidR="00B224E9" w:rsidRDefault="00B224E9">
      <w:pPr>
        <w:pStyle w:val="CommentText"/>
      </w:pPr>
    </w:p>
    <w:p w14:paraId="13E42F7A" w14:textId="7F7981AA" w:rsidR="00B224E9" w:rsidRDefault="00B224E9" w:rsidP="00D704CB">
      <w:pPr>
        <w:pStyle w:val="CommentText"/>
      </w:pPr>
      <w:r>
        <w:t>So for missed risk: In the sense of my computation, AT’s missed risk is always 0, but in reality it’s definitely not.</w:t>
      </w:r>
    </w:p>
    <w:p w14:paraId="737062CC" w14:textId="77777777" w:rsidR="00B224E9" w:rsidRDefault="00B224E9" w:rsidP="00D704CB">
      <w:pPr>
        <w:pStyle w:val="CommentText"/>
      </w:pPr>
    </w:p>
    <w:p w14:paraId="57369CA8" w14:textId="749737AD" w:rsidR="00B224E9" w:rsidRDefault="00B224E9">
      <w:pPr>
        <w:pStyle w:val="CommentText"/>
      </w:pPr>
      <w:r>
        <w:t>And for the SD of waiting time, even if I can give a number of the standard deviation, that’s not the actual SD of the process like the other TPSs. Instead, that will be the SD of the “average the waiting time”.</w:t>
      </w:r>
    </w:p>
    <w:p w14:paraId="4591AEB8" w14:textId="579D2E1B" w:rsidR="00B224E9" w:rsidRDefault="00B224E9">
      <w:pPr>
        <w:pStyle w:val="CommentText"/>
      </w:pPr>
    </w:p>
  </w:comment>
  <w:comment w:id="1279" w:author="Miller, Harvey J." w:date="2019-11-11T14:56:00Z" w:initials="MHJ">
    <w:p w14:paraId="0662E0D1" w14:textId="77777777" w:rsidR="00B224E9" w:rsidRDefault="00B224E9" w:rsidP="00774C49">
      <w:pPr>
        <w:pStyle w:val="CommentText"/>
      </w:pPr>
      <w:r>
        <w:rPr>
          <w:rStyle w:val="CommentReference"/>
        </w:rPr>
        <w:annotationRef/>
      </w:r>
      <w:r>
        <w:t>Change "Average X change rate" to "Rate of change"</w:t>
      </w:r>
    </w:p>
  </w:comment>
  <w:comment w:id="1297" w:author="Miller, Harvey J." w:date="2019-11-11T13:56:00Z" w:initials="MHJ">
    <w:p w14:paraId="2A9A3DB5" w14:textId="0F1C27A7" w:rsidR="00B224E9" w:rsidRDefault="00B224E9">
      <w:pPr>
        <w:pStyle w:val="CommentText"/>
      </w:pPr>
      <w:r>
        <w:rPr>
          <w:rStyle w:val="CommentReference"/>
        </w:rPr>
        <w:annotationRef/>
      </w:r>
      <w:r>
        <w:t>Agree?</w:t>
      </w:r>
    </w:p>
  </w:comment>
  <w:comment w:id="1303" w:author="Miller, Harvey J." w:date="2019-11-26T12:07:00Z" w:initials="MHJ">
    <w:p w14:paraId="519BE334" w14:textId="1A64C813" w:rsidR="00B224E9" w:rsidRDefault="00B224E9">
      <w:pPr>
        <w:pStyle w:val="CommentText"/>
      </w:pPr>
      <w:r>
        <w:rPr>
          <w:rStyle w:val="CommentReference"/>
        </w:rPr>
        <w:annotationRef/>
      </w:r>
      <w:r>
        <w:t xml:space="preserve">In the figure, use “PT” rather than “PT optimal </w:t>
      </w:r>
      <w:proofErr w:type="gramStart"/>
      <w:r>
        <w:t>“ for</w:t>
      </w:r>
      <w:proofErr w:type="gramEnd"/>
      <w:r>
        <w:t xml:space="preserve"> consistency</w:t>
      </w:r>
    </w:p>
  </w:comment>
  <w:comment w:id="1311" w:author="Miller, Harvey J." w:date="2019-11-26T12:06:00Z" w:initials="MHJ">
    <w:p w14:paraId="58EC8DC1" w14:textId="1D4CE43F" w:rsidR="00B224E9" w:rsidRDefault="00B224E9">
      <w:pPr>
        <w:pStyle w:val="CommentText"/>
      </w:pPr>
      <w:r>
        <w:rPr>
          <w:rStyle w:val="CommentReference"/>
        </w:rPr>
        <w:annotationRef/>
      </w:r>
      <w:r>
        <w:t xml:space="preserve">In the figure, use “PT” rather than “PT optimal” for consistency </w:t>
      </w:r>
    </w:p>
  </w:comment>
  <w:comment w:id="1336" w:author="Miller, Harvey J." w:date="2019-11-26T13:16:00Z" w:initials="MHJ">
    <w:p w14:paraId="558EDDB4" w14:textId="5EC9C955" w:rsidR="00B224E9" w:rsidRDefault="00B224E9">
      <w:pPr>
        <w:pStyle w:val="CommentText"/>
      </w:pPr>
      <w:r>
        <w:rPr>
          <w:rStyle w:val="CommentReference"/>
        </w:rPr>
        <w:annotationRef/>
      </w:r>
      <w:r>
        <w:t>What does “headway of each hour” mean?</w:t>
      </w:r>
    </w:p>
  </w:comment>
  <w:comment w:id="1337" w:author="Liu, Luyu" w:date="2019-11-26T17:25:00Z" w:initials="LL">
    <w:p w14:paraId="1A1CED83" w14:textId="5FCA1AA1" w:rsidR="00B224E9" w:rsidRDefault="00B224E9">
      <w:pPr>
        <w:pStyle w:val="CommentText"/>
      </w:pPr>
      <w:r>
        <w:rPr>
          <w:rStyle w:val="CommentReference"/>
        </w:rPr>
        <w:annotationRef/>
      </w:r>
      <w:r>
        <w:t>It means the buses’ headway within each hour.</w:t>
      </w:r>
    </w:p>
    <w:p w14:paraId="676C6F5C" w14:textId="45F90EEA" w:rsidR="00B224E9" w:rsidRDefault="00B224E9">
      <w:pPr>
        <w:pStyle w:val="CommentText"/>
      </w:pPr>
    </w:p>
    <w:p w14:paraId="7EBDEF76" w14:textId="34359D7C" w:rsidR="00B224E9" w:rsidRDefault="00B224E9">
      <w:pPr>
        <w:pStyle w:val="CommentText"/>
      </w:pPr>
      <w:r>
        <w:t xml:space="preserve">I </w:t>
      </w:r>
      <w:r>
        <w:rPr>
          <w:rFonts w:hint="eastAsia"/>
        </w:rPr>
        <w:t>added</w:t>
      </w:r>
      <w:r>
        <w:t xml:space="preserve"> another sentence in the beginning of this paragraph</w:t>
      </w:r>
    </w:p>
  </w:comment>
  <w:comment w:id="1411" w:author="Miller, Harvey J." w:date="2019-12-10T13:57:00Z" w:initials="MHJ">
    <w:p w14:paraId="3FF86723" w14:textId="7684426B" w:rsidR="00B224E9" w:rsidRDefault="00B224E9">
      <w:pPr>
        <w:pStyle w:val="CommentText"/>
      </w:pPr>
      <w:r>
        <w:rPr>
          <w:rStyle w:val="CommentReference"/>
        </w:rPr>
        <w:annotationRef/>
      </w:r>
      <w:r>
        <w:t xml:space="preserve">I don't get this.  I guess I can see why a good strategy would deteriorate with walking time (PT), but I can't quite see why a bad strategy would improve.   </w:t>
      </w:r>
    </w:p>
  </w:comment>
  <w:comment w:id="1412" w:author="Luyu Liu" w:date="2019-12-17T20:02:00Z" w:initials="LL">
    <w:p w14:paraId="057A0F5B" w14:textId="31D683AF" w:rsidR="00B224E9" w:rsidRDefault="00B224E9">
      <w:pPr>
        <w:pStyle w:val="CommentText"/>
      </w:pPr>
      <w:r>
        <w:rPr>
          <w:rStyle w:val="CommentReference"/>
        </w:rPr>
        <w:annotationRef/>
      </w:r>
      <w:r>
        <w:t xml:space="preserve">How about this time? </w:t>
      </w:r>
    </w:p>
  </w:comment>
  <w:comment w:id="1374" w:author="Liu, Luyu" w:date="2019-11-27T14:55:00Z" w:initials="LL">
    <w:p w14:paraId="4609FDC6" w14:textId="5BB440E8" w:rsidR="00B224E9" w:rsidRDefault="00B224E9">
      <w:pPr>
        <w:pStyle w:val="CommentText"/>
      </w:pPr>
      <w:r>
        <w:rPr>
          <w:rStyle w:val="CommentReference"/>
        </w:rPr>
        <w:annotationRef/>
      </w:r>
      <w:r>
        <w:t>Can you understand? If not, let’s consider other way to express this.</w:t>
      </w:r>
    </w:p>
  </w:comment>
  <w:comment w:id="1375" w:author="Miller, Harvey J." w:date="2019-12-10T13:54:00Z" w:initials="MHJ">
    <w:p w14:paraId="098B73C6" w14:textId="72A85CAE" w:rsidR="00B224E9" w:rsidRDefault="00B224E9">
      <w:pPr>
        <w:pStyle w:val="CommentText"/>
      </w:pPr>
      <w:r>
        <w:rPr>
          <w:rStyle w:val="CommentReference"/>
        </w:rPr>
        <w:annotationRef/>
      </w:r>
      <w:r>
        <w:t>I get the PT argument, but not the GT.</w:t>
      </w:r>
    </w:p>
  </w:comment>
  <w:comment w:id="1494" w:author="Miller, Harvey J." w:date="2019-11-26T12:18:00Z" w:initials="MHJ">
    <w:p w14:paraId="7D1F3042" w14:textId="5807584F" w:rsidR="00B224E9" w:rsidRDefault="00B224E9">
      <w:pPr>
        <w:pStyle w:val="CommentText"/>
      </w:pPr>
      <w:r>
        <w:rPr>
          <w:rStyle w:val="CommentReference"/>
        </w:rPr>
        <w:annotationRef/>
      </w:r>
      <w:r>
        <w:t>Again just use PT in the figure</w:t>
      </w:r>
    </w:p>
  </w:comment>
  <w:comment w:id="1501" w:author="Miller, Harvey J." w:date="2019-11-26T12:33:00Z" w:initials="MHJ">
    <w:p w14:paraId="6DBA16F2" w14:textId="1B47065D" w:rsidR="00B224E9" w:rsidRDefault="00B224E9">
      <w:pPr>
        <w:pStyle w:val="CommentText"/>
      </w:pPr>
      <w:r>
        <w:rPr>
          <w:rStyle w:val="CommentReference"/>
        </w:rPr>
        <w:annotationRef/>
      </w:r>
      <w:r>
        <w:t>Same as above</w:t>
      </w:r>
    </w:p>
  </w:comment>
  <w:comment w:id="1517" w:author="Miller, Harvey J." w:date="2019-11-26T14:18:00Z" w:initials="MHJ">
    <w:p w14:paraId="5D5D7A59" w14:textId="77777777" w:rsidR="00B224E9" w:rsidRDefault="00B224E9" w:rsidP="003F1A27">
      <w:pPr>
        <w:pStyle w:val="CommentText"/>
      </w:pPr>
      <w:r>
        <w:rPr>
          <w:rStyle w:val="CommentReference"/>
        </w:rPr>
        <w:annotationRef/>
      </w:r>
      <w:r>
        <w:t>Provide the distance (in meters)</w:t>
      </w:r>
    </w:p>
  </w:comment>
  <w:comment w:id="1547" w:author="Miller, Harvey J." w:date="2019-11-26T13:54:00Z" w:initials="MHJ">
    <w:p w14:paraId="22E72A1F" w14:textId="77777777" w:rsidR="00B224E9" w:rsidRDefault="00B224E9" w:rsidP="00591497">
      <w:pPr>
        <w:pStyle w:val="CommentText"/>
      </w:pPr>
      <w:r>
        <w:rPr>
          <w:rStyle w:val="CommentReference"/>
        </w:rPr>
        <w:annotationRef/>
      </w:r>
      <w:r>
        <w:t xml:space="preserve">I don’t understand this.  </w:t>
      </w:r>
    </w:p>
  </w:comment>
  <w:comment w:id="1551" w:author="Miller, Harvey J." w:date="2019-11-26T13:18:00Z" w:initials="MHJ">
    <w:p w14:paraId="26257915" w14:textId="383B8952" w:rsidR="00B224E9" w:rsidRDefault="00B224E9">
      <w:pPr>
        <w:pStyle w:val="CommentText"/>
      </w:pPr>
      <w:r>
        <w:rPr>
          <w:rStyle w:val="CommentReference"/>
        </w:rPr>
        <w:annotationRef/>
      </w:r>
      <w:r>
        <w:t>Add red ovals indicating change in headway</w:t>
      </w:r>
    </w:p>
  </w:comment>
  <w:comment w:id="1563" w:author="Miller, Harvey J." w:date="2019-11-26T13:19:00Z" w:initials="MHJ">
    <w:p w14:paraId="5F0FD838" w14:textId="290C49D9" w:rsidR="00B224E9" w:rsidRDefault="00B224E9">
      <w:pPr>
        <w:pStyle w:val="CommentText"/>
      </w:pPr>
      <w:r>
        <w:rPr>
          <w:rStyle w:val="CommentReference"/>
        </w:rPr>
        <w:annotationRef/>
      </w:r>
      <w:r>
        <w:t>Rearrange this figure so it matches the figure above (leave a blank panel in the upper left corner corresponding to AT)</w:t>
      </w:r>
    </w:p>
  </w:comment>
  <w:comment w:id="1585" w:author="Miller, Harvey J." w:date="2019-11-26T12:40:00Z" w:initials="MHJ">
    <w:p w14:paraId="6A291D25" w14:textId="332E8978" w:rsidR="00B224E9" w:rsidRDefault="00B224E9">
      <w:pPr>
        <w:pStyle w:val="CommentText"/>
      </w:pPr>
      <w:r>
        <w:rPr>
          <w:rStyle w:val="CommentReference"/>
        </w:rPr>
        <w:annotationRef/>
      </w:r>
      <w:r>
        <w:t>Again, just “PT” in the figure</w:t>
      </w:r>
    </w:p>
  </w:comment>
  <w:comment w:id="1632" w:author="Miller, Harvey J." w:date="2019-11-26T13:54:00Z" w:initials="MHJ">
    <w:p w14:paraId="3F585A84" w14:textId="20FDFA0B" w:rsidR="00B224E9" w:rsidRDefault="00B224E9">
      <w:pPr>
        <w:pStyle w:val="CommentText"/>
      </w:pPr>
      <w:r>
        <w:rPr>
          <w:rStyle w:val="CommentReference"/>
        </w:rPr>
        <w:annotationRef/>
      </w:r>
      <w:r>
        <w:t xml:space="preserve">I don’t understand this.  </w:t>
      </w:r>
    </w:p>
  </w:comment>
  <w:comment w:id="1633" w:author="Liu, Luyu" w:date="2019-11-27T20:41:00Z" w:initials="LL">
    <w:p w14:paraId="3078DC37" w14:textId="5EC1668D" w:rsidR="00B224E9" w:rsidRDefault="00B224E9">
      <w:pPr>
        <w:pStyle w:val="CommentText"/>
      </w:pPr>
      <w:r>
        <w:rPr>
          <w:rStyle w:val="CommentReference"/>
        </w:rPr>
        <w:annotationRef/>
      </w:r>
      <w:r>
        <w:t>I deleted that part.</w:t>
      </w:r>
    </w:p>
  </w:comment>
  <w:comment w:id="1644" w:author="Miller, Harvey J." w:date="2019-11-26T13:23:00Z" w:initials="MHJ">
    <w:p w14:paraId="78061349" w14:textId="2D5EDECB" w:rsidR="00B224E9" w:rsidRDefault="00B224E9">
      <w:pPr>
        <w:pStyle w:val="CommentText"/>
      </w:pPr>
      <w:r>
        <w:rPr>
          <w:rStyle w:val="CommentReference"/>
        </w:rPr>
        <w:annotationRef/>
      </w:r>
      <w:r>
        <w:t>Not sure what you are trying to say here.</w:t>
      </w:r>
    </w:p>
  </w:comment>
  <w:comment w:id="1731" w:author="Miller, Harvey J." w:date="2019-11-26T13:52:00Z" w:initials="MHJ">
    <w:p w14:paraId="6628AAC7" w14:textId="32E90047" w:rsidR="00B224E9" w:rsidRDefault="00B224E9">
      <w:pPr>
        <w:pStyle w:val="CommentText"/>
      </w:pPr>
      <w:r>
        <w:rPr>
          <w:rStyle w:val="CommentReference"/>
        </w:rPr>
        <w:annotationRef/>
      </w:r>
      <w:r>
        <w:t>Again, only use “PT” in the figure</w:t>
      </w:r>
    </w:p>
  </w:comment>
  <w:comment w:id="1738" w:author="Miller, Harvey J." w:date="2019-11-26T13:23:00Z" w:initials="MHJ">
    <w:p w14:paraId="34292223" w14:textId="77777777" w:rsidR="00B224E9" w:rsidRDefault="00B224E9" w:rsidP="00B44330">
      <w:pPr>
        <w:pStyle w:val="CommentText"/>
      </w:pPr>
      <w:r>
        <w:rPr>
          <w:rStyle w:val="CommentReference"/>
        </w:rPr>
        <w:annotationRef/>
      </w:r>
      <w:r>
        <w:t>Not sure what you are trying to say here.</w:t>
      </w:r>
    </w:p>
  </w:comment>
  <w:comment w:id="1739" w:author="Liu, Luyu" w:date="2019-11-27T17:24:00Z" w:initials="LL">
    <w:p w14:paraId="7F756F4D" w14:textId="28E99F28" w:rsidR="00B224E9" w:rsidRDefault="00B224E9">
      <w:pPr>
        <w:pStyle w:val="CommentText"/>
      </w:pPr>
      <w:r>
        <w:rPr>
          <w:rStyle w:val="CommentReference"/>
        </w:rPr>
        <w:annotationRef/>
      </w:r>
      <w:r>
        <w:t>I moved it to here and adjusted some wordings.</w:t>
      </w:r>
    </w:p>
  </w:comment>
  <w:comment w:id="1740" w:author="Liu, Luyu" w:date="2019-11-27T20:31:00Z" w:initials="LL">
    <w:p w14:paraId="7FA8819E" w14:textId="178E70B9" w:rsidR="00B224E9" w:rsidRDefault="00B224E9">
      <w:pPr>
        <w:pStyle w:val="CommentText"/>
      </w:pPr>
      <w:r>
        <w:rPr>
          <w:rStyle w:val="CommentReference"/>
        </w:rPr>
        <w:annotationRef/>
      </w:r>
      <w:r>
        <w:t xml:space="preserve">I remove </w:t>
      </w:r>
      <w:proofErr w:type="gramStart"/>
      <w:r>
        <w:t>the  temporal</w:t>
      </w:r>
      <w:proofErr w:type="gramEnd"/>
      <w:r>
        <w:t xml:space="preserve"> part.</w:t>
      </w:r>
    </w:p>
  </w:comment>
  <w:comment w:id="1904" w:author="Miller, Harvey J." w:date="2019-11-26T14:24:00Z" w:initials="MHJ">
    <w:p w14:paraId="67578CC9" w14:textId="719AC982" w:rsidR="00B224E9" w:rsidRDefault="00B224E9">
      <w:pPr>
        <w:pStyle w:val="CommentText"/>
      </w:pPr>
      <w:r>
        <w:rPr>
          <w:rStyle w:val="CommentReference"/>
        </w:rPr>
        <w:annotationRef/>
      </w:r>
      <w:r>
        <w:t>What is the difference between these two?</w:t>
      </w:r>
    </w:p>
  </w:comment>
  <w:comment w:id="1905" w:author="Liu, Luyu" w:date="2019-11-27T16:50:00Z" w:initials="LL">
    <w:p w14:paraId="2E6AABCC" w14:textId="6C7CA8AF" w:rsidR="00B224E9" w:rsidRDefault="00B224E9">
      <w:pPr>
        <w:pStyle w:val="CommentText"/>
      </w:pPr>
      <w:r>
        <w:rPr>
          <w:rStyle w:val="CommentReference"/>
        </w:rPr>
        <w:annotationRef/>
      </w:r>
      <w:r>
        <w:t>One is real-time, which is the performance in the present;</w:t>
      </w:r>
    </w:p>
    <w:p w14:paraId="5FBB1A2B" w14:textId="0D978C61" w:rsidR="00B224E9" w:rsidRDefault="00B224E9">
      <w:pPr>
        <w:pStyle w:val="CommentText"/>
      </w:pPr>
      <w:r>
        <w:t>One is historical, which is the performance is the past.</w:t>
      </w:r>
    </w:p>
  </w:comment>
  <w:comment w:id="1881" w:author="Miller, Harvey J." w:date="2019-12-10T14:22:00Z" w:initials="MHJ">
    <w:p w14:paraId="37C644EE" w14:textId="74D079BA" w:rsidR="00B224E9" w:rsidRDefault="00B224E9">
      <w:pPr>
        <w:pStyle w:val="CommentText"/>
      </w:pPr>
      <w:r>
        <w:rPr>
          <w:rStyle w:val="CommentReference"/>
        </w:rPr>
        <w:annotationRef/>
      </w:r>
      <w:r>
        <w:t>What do you think?</w:t>
      </w:r>
    </w:p>
  </w:comment>
  <w:comment w:id="1882" w:author="Luyu Liu" w:date="2019-12-17T15:58:00Z" w:initials="LL">
    <w:p w14:paraId="0DEE07B0" w14:textId="75034910" w:rsidR="00B224E9" w:rsidRDefault="00B224E9">
      <w:pPr>
        <w:pStyle w:val="CommentText"/>
      </w:pPr>
      <w:r>
        <w:rPr>
          <w:rStyle w:val="CommentReference"/>
        </w:rPr>
        <w:annotationRef/>
      </w:r>
      <w:r>
        <w:t>Good for me.</w:t>
      </w:r>
    </w:p>
  </w:comment>
  <w:comment w:id="1965" w:author="Miller, Harvey J." w:date="2019-11-26T14:20:00Z" w:initials="MHJ">
    <w:p w14:paraId="4E599B36" w14:textId="46E5CC4C" w:rsidR="00B224E9" w:rsidRDefault="00B224E9">
      <w:pPr>
        <w:pStyle w:val="CommentText"/>
      </w:pPr>
      <w:r>
        <w:rPr>
          <w:rStyle w:val="CommentReference"/>
        </w:rPr>
        <w:annotationRef/>
      </w:r>
      <w:r>
        <w:t xml:space="preserve">Go through this and make sure the formatting is consistent – </w:t>
      </w:r>
      <w:proofErr w:type="spellStart"/>
      <w:r>
        <w:t>eg</w:t>
      </w:r>
      <w:proofErr w:type="spellEnd"/>
      <w:r>
        <w:t>, the paper titles are capitalized in the same way, same with the journal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4718D13" w15:done="1"/>
  <w15:commentEx w15:paraId="741E5C71" w15:paraIdParent="54718D13" w15:done="1"/>
  <w15:commentEx w15:paraId="63140723" w15:done="1"/>
  <w15:commentEx w15:paraId="6D59460A" w15:done="1"/>
  <w15:commentEx w15:paraId="625F76FB" w15:done="1"/>
  <w15:commentEx w15:paraId="7E5B790C" w15:done="1"/>
  <w15:commentEx w15:paraId="21143226" w15:done="1"/>
  <w15:commentEx w15:paraId="7B37EF0D" w15:done="1"/>
  <w15:commentEx w15:paraId="74C8879A" w15:done="1"/>
  <w15:commentEx w15:paraId="75E366F0" w15:done="1"/>
  <w15:commentEx w15:paraId="2FF109D0" w15:paraIdParent="75E366F0" w15:done="1"/>
  <w15:commentEx w15:paraId="4D123785" w15:done="1"/>
  <w15:commentEx w15:paraId="708F8C29" w15:done="0"/>
  <w15:commentEx w15:paraId="0C9AE515" w15:paraIdParent="708F8C29" w15:done="0"/>
  <w15:commentEx w15:paraId="6DCC467D" w15:done="1"/>
  <w15:commentEx w15:paraId="0EBB101B" w15:done="1"/>
  <w15:commentEx w15:paraId="29517E3C" w15:paraIdParent="0EBB101B" w15:done="1"/>
  <w15:commentEx w15:paraId="5166FA38" w15:done="1"/>
  <w15:commentEx w15:paraId="24FCADDF" w15:paraIdParent="5166FA38" w15:done="1"/>
  <w15:commentEx w15:paraId="28E68653" w15:done="0"/>
  <w15:commentEx w15:paraId="42E28B4B" w15:done="1"/>
  <w15:commentEx w15:paraId="0B3DD96C" w15:done="1"/>
  <w15:commentEx w15:paraId="12EEC3A1" w15:done="1"/>
  <w15:commentEx w15:paraId="4591AEB8" w15:paraIdParent="12EEC3A1" w15:done="1"/>
  <w15:commentEx w15:paraId="0662E0D1" w15:done="1"/>
  <w15:commentEx w15:paraId="2A9A3DB5" w15:done="1"/>
  <w15:commentEx w15:paraId="519BE334" w15:done="1"/>
  <w15:commentEx w15:paraId="58EC8DC1" w15:done="1"/>
  <w15:commentEx w15:paraId="558EDDB4" w15:done="1"/>
  <w15:commentEx w15:paraId="7EBDEF76" w15:paraIdParent="558EDDB4" w15:done="1"/>
  <w15:commentEx w15:paraId="3FF86723" w15:done="0"/>
  <w15:commentEx w15:paraId="057A0F5B" w15:paraIdParent="3FF86723" w15:done="0"/>
  <w15:commentEx w15:paraId="4609FDC6" w15:done="1"/>
  <w15:commentEx w15:paraId="098B73C6" w15:paraIdParent="4609FDC6" w15:done="1"/>
  <w15:commentEx w15:paraId="7D1F3042" w15:done="1"/>
  <w15:commentEx w15:paraId="6DBA16F2" w15:done="1"/>
  <w15:commentEx w15:paraId="5D5D7A59" w15:done="1"/>
  <w15:commentEx w15:paraId="22E72A1F" w15:done="1"/>
  <w15:commentEx w15:paraId="26257915" w15:done="1"/>
  <w15:commentEx w15:paraId="5F0FD838" w15:done="1"/>
  <w15:commentEx w15:paraId="6A291D25" w15:done="1"/>
  <w15:commentEx w15:paraId="3F585A84" w15:done="0"/>
  <w15:commentEx w15:paraId="3078DC37" w15:paraIdParent="3F585A84" w15:done="0"/>
  <w15:commentEx w15:paraId="78061349" w15:done="0"/>
  <w15:commentEx w15:paraId="6628AAC7" w15:done="1"/>
  <w15:commentEx w15:paraId="34292223" w15:done="0"/>
  <w15:commentEx w15:paraId="7F756F4D" w15:paraIdParent="34292223" w15:done="0"/>
  <w15:commentEx w15:paraId="7FA8819E" w15:paraIdParent="34292223" w15:done="0"/>
  <w15:commentEx w15:paraId="67578CC9" w15:done="1"/>
  <w15:commentEx w15:paraId="5FBB1A2B" w15:paraIdParent="67578CC9" w15:done="1"/>
  <w15:commentEx w15:paraId="37C644EE" w15:done="1"/>
  <w15:commentEx w15:paraId="0DEE07B0" w15:paraIdParent="37C644EE" w15:done="1"/>
  <w15:commentEx w15:paraId="4E599B36"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718D13" w16cid:durableId="216F0CFA"/>
  <w16cid:commentId w16cid:paraId="741E5C71" w16cid:durableId="216F0CFB"/>
  <w16cid:commentId w16cid:paraId="63140723" w16cid:durableId="21A351F6"/>
  <w16cid:commentId w16cid:paraId="6D59460A" w16cid:durableId="21A351F7"/>
  <w16cid:commentId w16cid:paraId="625F76FB" w16cid:durableId="21A351F8"/>
  <w16cid:commentId w16cid:paraId="7E5B790C" w16cid:durableId="21A351F9"/>
  <w16cid:commentId w16cid:paraId="21143226" w16cid:durableId="21A351FA"/>
  <w16cid:commentId w16cid:paraId="7B37EF0D" w16cid:durableId="217BAFDB"/>
  <w16cid:commentId w16cid:paraId="74C8879A" w16cid:durableId="217BAFDC"/>
  <w16cid:commentId w16cid:paraId="75E366F0" w16cid:durableId="21A377EB"/>
  <w16cid:commentId w16cid:paraId="2FF109D0" w16cid:durableId="21A3780A"/>
  <w16cid:commentId w16cid:paraId="4D123785" w16cid:durableId="21A377EA"/>
  <w16cid:commentId w16cid:paraId="708F8C29" w16cid:durableId="21A351FD"/>
  <w16cid:commentId w16cid:paraId="0C9AE515" w16cid:durableId="21A377B6"/>
  <w16cid:commentId w16cid:paraId="6DCC467D" w16cid:durableId="217BAFDE"/>
  <w16cid:commentId w16cid:paraId="0EBB101B" w16cid:durableId="217BAFDF"/>
  <w16cid:commentId w16cid:paraId="29517E3C" w16cid:durableId="21A35200"/>
  <w16cid:commentId w16cid:paraId="5166FA38" w16cid:durableId="217BAFE0"/>
  <w16cid:commentId w16cid:paraId="24FCADDF" w16cid:durableId="21A35202"/>
  <w16cid:commentId w16cid:paraId="28E68653" w16cid:durableId="21A35203"/>
  <w16cid:commentId w16cid:paraId="42E28B4B" w16cid:durableId="21A35204"/>
  <w16cid:commentId w16cid:paraId="0B3DD96C" w16cid:durableId="21A35205"/>
  <w16cid:commentId w16cid:paraId="12EEC3A1" w16cid:durableId="217BAFE1"/>
  <w16cid:commentId w16cid:paraId="4591AEB8" w16cid:durableId="21A35207"/>
  <w16cid:commentId w16cid:paraId="0662E0D1" w16cid:durableId="217BAFE5"/>
  <w16cid:commentId w16cid:paraId="2A9A3DB5" w16cid:durableId="217BAFE4"/>
  <w16cid:commentId w16cid:paraId="519BE334" w16cid:durableId="21A3520A"/>
  <w16cid:commentId w16cid:paraId="58EC8DC1" w16cid:durableId="21A3520B"/>
  <w16cid:commentId w16cid:paraId="558EDDB4" w16cid:durableId="21A3520C"/>
  <w16cid:commentId w16cid:paraId="7EBDEF76" w16cid:durableId="21A3520D"/>
  <w16cid:commentId w16cid:paraId="3FF86723" w16cid:durableId="21A3520E"/>
  <w16cid:commentId w16cid:paraId="057A0F5B" w16cid:durableId="21A3B2E4"/>
  <w16cid:commentId w16cid:paraId="4609FDC6" w16cid:durableId="21A3520F"/>
  <w16cid:commentId w16cid:paraId="098B73C6" w16cid:durableId="21A35210"/>
  <w16cid:commentId w16cid:paraId="7D1F3042" w16cid:durableId="21A35211"/>
  <w16cid:commentId w16cid:paraId="6DBA16F2" w16cid:durableId="21A35212"/>
  <w16cid:commentId w16cid:paraId="5D5D7A59" w16cid:durableId="21A35213"/>
  <w16cid:commentId w16cid:paraId="22E72A1F" w16cid:durableId="21A35214"/>
  <w16cid:commentId w16cid:paraId="26257915" w16cid:durableId="21A35215"/>
  <w16cid:commentId w16cid:paraId="5F0FD838" w16cid:durableId="21A35216"/>
  <w16cid:commentId w16cid:paraId="6A291D25" w16cid:durableId="21A35217"/>
  <w16cid:commentId w16cid:paraId="3F585A84" w16cid:durableId="21A35218"/>
  <w16cid:commentId w16cid:paraId="3078DC37" w16cid:durableId="21A35219"/>
  <w16cid:commentId w16cid:paraId="78061349" w16cid:durableId="21A3521A"/>
  <w16cid:commentId w16cid:paraId="6628AAC7" w16cid:durableId="21A3521B"/>
  <w16cid:commentId w16cid:paraId="34292223" w16cid:durableId="21A3521C"/>
  <w16cid:commentId w16cid:paraId="7F756F4D" w16cid:durableId="21A3521D"/>
  <w16cid:commentId w16cid:paraId="7FA8819E" w16cid:durableId="21A3521E"/>
  <w16cid:commentId w16cid:paraId="67578CC9" w16cid:durableId="21A3521F"/>
  <w16cid:commentId w16cid:paraId="5FBB1A2B" w16cid:durableId="21A35220"/>
  <w16cid:commentId w16cid:paraId="37C644EE" w16cid:durableId="21A35221"/>
  <w16cid:commentId w16cid:paraId="0DEE07B0" w16cid:durableId="21A37994"/>
  <w16cid:commentId w16cid:paraId="4E599B36" w16cid:durableId="21A3522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92E147" w14:textId="77777777" w:rsidR="00736710" w:rsidRDefault="00736710" w:rsidP="006550FB">
      <w:pPr>
        <w:spacing w:after="0" w:line="240" w:lineRule="auto"/>
      </w:pPr>
      <w:r>
        <w:separator/>
      </w:r>
    </w:p>
  </w:endnote>
  <w:endnote w:type="continuationSeparator" w:id="0">
    <w:p w14:paraId="39960685" w14:textId="77777777" w:rsidR="00736710" w:rsidRDefault="00736710" w:rsidP="006550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7F7F3D" w14:textId="77777777" w:rsidR="00736710" w:rsidRDefault="00736710" w:rsidP="006550FB">
      <w:pPr>
        <w:spacing w:after="0" w:line="240" w:lineRule="auto"/>
      </w:pPr>
      <w:r>
        <w:separator/>
      </w:r>
    </w:p>
  </w:footnote>
  <w:footnote w:type="continuationSeparator" w:id="0">
    <w:p w14:paraId="2871B5AC" w14:textId="77777777" w:rsidR="00736710" w:rsidRDefault="00736710" w:rsidP="006550FB">
      <w:pPr>
        <w:spacing w:after="0" w:line="240" w:lineRule="auto"/>
      </w:pPr>
      <w:r>
        <w:continuationSeparator/>
      </w:r>
    </w:p>
  </w:footnote>
  <w:footnote w:id="1">
    <w:p w14:paraId="63EED325" w14:textId="013F72BA" w:rsidR="00B224E9" w:rsidRPr="007E0902" w:rsidRDefault="00B224E9">
      <w:pPr>
        <w:pStyle w:val="FootnoteText"/>
        <w:rPr>
          <w:rFonts w:ascii="Times New Roman" w:hAnsi="Times New Roman" w:cs="Times New Roman"/>
          <w:rPrChange w:id="18" w:author="Luyu Liu" w:date="2019-12-17T23:34:00Z">
            <w:rPr/>
          </w:rPrChange>
        </w:rPr>
      </w:pPr>
      <w:ins w:id="19" w:author="Luyu Liu" w:date="2019-12-17T23:34:00Z">
        <w:r>
          <w:rPr>
            <w:rFonts w:ascii="Times New Roman" w:hAnsi="Times New Roman" w:cs="Times New Roman"/>
          </w:rPr>
          <w:t xml:space="preserve">* </w:t>
        </w:r>
      </w:ins>
      <w:ins w:id="20" w:author="Luyu Liu" w:date="2019-12-17T23:33:00Z">
        <w:r w:rsidRPr="007E0902">
          <w:rPr>
            <w:rFonts w:ascii="Times New Roman" w:hAnsi="Times New Roman" w:cs="Times New Roman"/>
            <w:rPrChange w:id="21" w:author="Luyu Liu" w:date="2019-12-17T23:34:00Z">
              <w:rPr/>
            </w:rPrChange>
          </w:rPr>
          <w:t>Corresponding autho</w:t>
        </w:r>
      </w:ins>
      <w:ins w:id="22" w:author="Luyu Liu" w:date="2019-12-17T23:34:00Z">
        <w:r w:rsidRPr="007E0902">
          <w:rPr>
            <w:rFonts w:ascii="Times New Roman" w:hAnsi="Times New Roman" w:cs="Times New Roman"/>
            <w:rPrChange w:id="23" w:author="Luyu Liu" w:date="2019-12-17T23:34:00Z">
              <w:rPr/>
            </w:rPrChange>
          </w:rPr>
          <w:t xml:space="preserve">r email: </w:t>
        </w:r>
        <w:r w:rsidRPr="007E0902">
          <w:rPr>
            <w:rFonts w:ascii="Times New Roman" w:hAnsi="Times New Roman" w:cs="Times New Roman"/>
            <w:rPrChange w:id="24" w:author="Luyu Liu" w:date="2019-12-17T23:34:00Z">
              <w:rPr/>
            </w:rPrChange>
          </w:rPr>
          <w:fldChar w:fldCharType="begin"/>
        </w:r>
        <w:r w:rsidRPr="007E0902">
          <w:rPr>
            <w:rFonts w:ascii="Times New Roman" w:hAnsi="Times New Roman" w:cs="Times New Roman"/>
            <w:rPrChange w:id="25" w:author="Luyu Liu" w:date="2019-12-17T23:34:00Z">
              <w:rPr/>
            </w:rPrChange>
          </w:rPr>
          <w:instrText xml:space="preserve"> HYPERLINK "mailto:miller.81@osu.edu" </w:instrText>
        </w:r>
        <w:r w:rsidRPr="007E0902">
          <w:rPr>
            <w:rFonts w:ascii="Times New Roman" w:hAnsi="Times New Roman" w:cs="Times New Roman"/>
            <w:rPrChange w:id="26" w:author="Luyu Liu" w:date="2019-12-17T23:34:00Z">
              <w:rPr/>
            </w:rPrChange>
          </w:rPr>
          <w:fldChar w:fldCharType="separate"/>
        </w:r>
        <w:r w:rsidRPr="007E0902">
          <w:rPr>
            <w:rStyle w:val="Hyperlink"/>
            <w:rFonts w:ascii="Times New Roman" w:hAnsi="Times New Roman" w:cs="Times New Roman"/>
            <w:rPrChange w:id="27" w:author="Luyu Liu" w:date="2019-12-17T23:34:00Z">
              <w:rPr>
                <w:rStyle w:val="Hyperlink"/>
              </w:rPr>
            </w:rPrChange>
          </w:rPr>
          <w:t>miller.81@osu.edu</w:t>
        </w:r>
        <w:r w:rsidRPr="007E0902">
          <w:rPr>
            <w:rFonts w:ascii="Times New Roman" w:hAnsi="Times New Roman" w:cs="Times New Roman"/>
            <w:rPrChange w:id="28" w:author="Luyu Liu" w:date="2019-12-17T23:34:00Z">
              <w:rPr/>
            </w:rPrChange>
          </w:rPr>
          <w:fldChar w:fldCharType="end"/>
        </w:r>
      </w:ins>
      <w:ins w:id="29" w:author="Luyu Liu" w:date="2019-12-17T23:37:00Z">
        <w:r>
          <w:rPr>
            <w:rFonts w:ascii="Times New Roman" w:hAnsi="Times New Roman" w:cs="Times New Roman"/>
          </w:rPr>
          <w:t xml:space="preserve">. Permanent address: </w:t>
        </w:r>
        <w:r w:rsidRPr="004C6AF6">
          <w:rPr>
            <w:rFonts w:ascii="Times New Roman" w:hAnsi="Times New Roman" w:cs="Times New Roman"/>
            <w:rPrChange w:id="30" w:author="Luyu Liu" w:date="2019-12-17T23:37:00Z">
              <w:rPr>
                <w:rFonts w:ascii="Arial" w:hAnsi="Arial" w:cs="Arial"/>
                <w:color w:val="222222"/>
                <w:sz w:val="21"/>
                <w:szCs w:val="21"/>
                <w:shd w:val="clear" w:color="auto" w:fill="FFFFFF"/>
              </w:rPr>
            </w:rPrChange>
          </w:rPr>
          <w:t>154 N Oval Mall, Columbus, OH 43210</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59230A"/>
    <w:multiLevelType w:val="hybridMultilevel"/>
    <w:tmpl w:val="F0CA2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8480072"/>
    <w:multiLevelType w:val="hybridMultilevel"/>
    <w:tmpl w:val="71680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3"/>
  </w:num>
  <w:num w:numId="3">
    <w:abstractNumId w:val="1"/>
  </w:num>
  <w:num w:numId="4">
    <w:abstractNumId w:val="21"/>
  </w:num>
  <w:num w:numId="5">
    <w:abstractNumId w:val="7"/>
  </w:num>
  <w:num w:numId="6">
    <w:abstractNumId w:val="20"/>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5"/>
  </w:num>
  <w:num w:numId="10">
    <w:abstractNumId w:val="0"/>
  </w:num>
  <w:num w:numId="11">
    <w:abstractNumId w:val="17"/>
  </w:num>
  <w:num w:numId="12">
    <w:abstractNumId w:val="9"/>
  </w:num>
  <w:num w:numId="13">
    <w:abstractNumId w:val="10"/>
  </w:num>
  <w:num w:numId="14">
    <w:abstractNumId w:val="6"/>
  </w:num>
  <w:num w:numId="15">
    <w:abstractNumId w:val="14"/>
  </w:num>
  <w:num w:numId="16">
    <w:abstractNumId w:val="4"/>
  </w:num>
  <w:num w:numId="17">
    <w:abstractNumId w:val="18"/>
  </w:num>
  <w:num w:numId="18">
    <w:abstractNumId w:val="19"/>
  </w:num>
  <w:num w:numId="19">
    <w:abstractNumId w:val="11"/>
  </w:num>
  <w:num w:numId="20">
    <w:abstractNumId w:val="5"/>
  </w:num>
  <w:num w:numId="21">
    <w:abstractNumId w:val="12"/>
  </w:num>
  <w:num w:numId="22">
    <w:abstractNumId w:val="8"/>
  </w:num>
  <w:num w:numId="2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rson w15:author="Liu, Luyu">
    <w15:presenceInfo w15:providerId="AD" w15:userId="S-1-5-21-3711032425-755364728-2729317452-68558"/>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1ED0"/>
    <w:rsid w:val="00000F55"/>
    <w:rsid w:val="00012009"/>
    <w:rsid w:val="0001461D"/>
    <w:rsid w:val="00021D1A"/>
    <w:rsid w:val="00030AFD"/>
    <w:rsid w:val="000321D6"/>
    <w:rsid w:val="00041ED0"/>
    <w:rsid w:val="0004690A"/>
    <w:rsid w:val="00053D07"/>
    <w:rsid w:val="000545CA"/>
    <w:rsid w:val="000619C8"/>
    <w:rsid w:val="00067FD4"/>
    <w:rsid w:val="000819D8"/>
    <w:rsid w:val="000831FD"/>
    <w:rsid w:val="000925B2"/>
    <w:rsid w:val="00092F3A"/>
    <w:rsid w:val="000A0DD4"/>
    <w:rsid w:val="000A3851"/>
    <w:rsid w:val="000A6427"/>
    <w:rsid w:val="000B39FB"/>
    <w:rsid w:val="000B5EDC"/>
    <w:rsid w:val="000C3E26"/>
    <w:rsid w:val="000C58CC"/>
    <w:rsid w:val="000D0C3A"/>
    <w:rsid w:val="000D4113"/>
    <w:rsid w:val="000E0D69"/>
    <w:rsid w:val="00106F95"/>
    <w:rsid w:val="00110C7D"/>
    <w:rsid w:val="00115F7F"/>
    <w:rsid w:val="00122355"/>
    <w:rsid w:val="00123927"/>
    <w:rsid w:val="00125961"/>
    <w:rsid w:val="0013372A"/>
    <w:rsid w:val="00134131"/>
    <w:rsid w:val="001343EF"/>
    <w:rsid w:val="0014352B"/>
    <w:rsid w:val="00153B3F"/>
    <w:rsid w:val="00157517"/>
    <w:rsid w:val="00157EFB"/>
    <w:rsid w:val="0016243D"/>
    <w:rsid w:val="0016636C"/>
    <w:rsid w:val="00176AB6"/>
    <w:rsid w:val="00177AEA"/>
    <w:rsid w:val="00181839"/>
    <w:rsid w:val="00186EE1"/>
    <w:rsid w:val="00190379"/>
    <w:rsid w:val="00193849"/>
    <w:rsid w:val="001A0DDD"/>
    <w:rsid w:val="001A4566"/>
    <w:rsid w:val="001B381E"/>
    <w:rsid w:val="001C3968"/>
    <w:rsid w:val="001C3C9F"/>
    <w:rsid w:val="001D19D8"/>
    <w:rsid w:val="001D489C"/>
    <w:rsid w:val="001D5524"/>
    <w:rsid w:val="001F6CF5"/>
    <w:rsid w:val="00203DA0"/>
    <w:rsid w:val="0020554D"/>
    <w:rsid w:val="00206A33"/>
    <w:rsid w:val="00206F34"/>
    <w:rsid w:val="00211006"/>
    <w:rsid w:val="002142A3"/>
    <w:rsid w:val="0021518F"/>
    <w:rsid w:val="002211E9"/>
    <w:rsid w:val="00221F15"/>
    <w:rsid w:val="00222293"/>
    <w:rsid w:val="00225EED"/>
    <w:rsid w:val="00226C75"/>
    <w:rsid w:val="00233B4A"/>
    <w:rsid w:val="00235361"/>
    <w:rsid w:val="002371AE"/>
    <w:rsid w:val="00244C3E"/>
    <w:rsid w:val="0024603C"/>
    <w:rsid w:val="00246A84"/>
    <w:rsid w:val="00247FE5"/>
    <w:rsid w:val="002501BF"/>
    <w:rsid w:val="00250901"/>
    <w:rsid w:val="00250E7E"/>
    <w:rsid w:val="00253290"/>
    <w:rsid w:val="00263F5A"/>
    <w:rsid w:val="0026611A"/>
    <w:rsid w:val="00267BCA"/>
    <w:rsid w:val="00272D44"/>
    <w:rsid w:val="00274819"/>
    <w:rsid w:val="00283110"/>
    <w:rsid w:val="00283B6A"/>
    <w:rsid w:val="00283D20"/>
    <w:rsid w:val="002852EF"/>
    <w:rsid w:val="00291929"/>
    <w:rsid w:val="0029322E"/>
    <w:rsid w:val="00295C2B"/>
    <w:rsid w:val="00297DD5"/>
    <w:rsid w:val="002A032E"/>
    <w:rsid w:val="002A7DAA"/>
    <w:rsid w:val="002D1BCC"/>
    <w:rsid w:val="002D3C9F"/>
    <w:rsid w:val="002D5C1B"/>
    <w:rsid w:val="002E009D"/>
    <w:rsid w:val="002E237C"/>
    <w:rsid w:val="002E61E4"/>
    <w:rsid w:val="002F0CDD"/>
    <w:rsid w:val="002F75D0"/>
    <w:rsid w:val="00306438"/>
    <w:rsid w:val="00306485"/>
    <w:rsid w:val="003131C1"/>
    <w:rsid w:val="00314EAF"/>
    <w:rsid w:val="0031733F"/>
    <w:rsid w:val="0032347C"/>
    <w:rsid w:val="00327821"/>
    <w:rsid w:val="00343793"/>
    <w:rsid w:val="00344E22"/>
    <w:rsid w:val="0034509D"/>
    <w:rsid w:val="00345785"/>
    <w:rsid w:val="00347F4B"/>
    <w:rsid w:val="00351DC4"/>
    <w:rsid w:val="00361FA1"/>
    <w:rsid w:val="0036214E"/>
    <w:rsid w:val="00362715"/>
    <w:rsid w:val="00364356"/>
    <w:rsid w:val="00370AE9"/>
    <w:rsid w:val="00370B52"/>
    <w:rsid w:val="003717AC"/>
    <w:rsid w:val="00375DA4"/>
    <w:rsid w:val="00377CE0"/>
    <w:rsid w:val="003803CA"/>
    <w:rsid w:val="0038416A"/>
    <w:rsid w:val="00385969"/>
    <w:rsid w:val="00396C89"/>
    <w:rsid w:val="003A0C66"/>
    <w:rsid w:val="003A492D"/>
    <w:rsid w:val="003A76C4"/>
    <w:rsid w:val="003B2EF7"/>
    <w:rsid w:val="003C4313"/>
    <w:rsid w:val="003D3E3B"/>
    <w:rsid w:val="003D74ED"/>
    <w:rsid w:val="003E045A"/>
    <w:rsid w:val="003E3AB2"/>
    <w:rsid w:val="003F1A27"/>
    <w:rsid w:val="003F7785"/>
    <w:rsid w:val="00400BA3"/>
    <w:rsid w:val="00400E0A"/>
    <w:rsid w:val="0040511B"/>
    <w:rsid w:val="0040687A"/>
    <w:rsid w:val="00407077"/>
    <w:rsid w:val="004153C2"/>
    <w:rsid w:val="00415B5C"/>
    <w:rsid w:val="00430864"/>
    <w:rsid w:val="0044009C"/>
    <w:rsid w:val="004458BB"/>
    <w:rsid w:val="00451033"/>
    <w:rsid w:val="00453E0B"/>
    <w:rsid w:val="004552C1"/>
    <w:rsid w:val="004657C2"/>
    <w:rsid w:val="00473BDA"/>
    <w:rsid w:val="00480E7E"/>
    <w:rsid w:val="00482EDD"/>
    <w:rsid w:val="004904E4"/>
    <w:rsid w:val="004906B5"/>
    <w:rsid w:val="00492706"/>
    <w:rsid w:val="00494C8F"/>
    <w:rsid w:val="00497F38"/>
    <w:rsid w:val="004A10A6"/>
    <w:rsid w:val="004A112A"/>
    <w:rsid w:val="004A316C"/>
    <w:rsid w:val="004A45CC"/>
    <w:rsid w:val="004A4D57"/>
    <w:rsid w:val="004A6E55"/>
    <w:rsid w:val="004A7F9A"/>
    <w:rsid w:val="004B0C44"/>
    <w:rsid w:val="004B1A87"/>
    <w:rsid w:val="004B2578"/>
    <w:rsid w:val="004B267D"/>
    <w:rsid w:val="004B4A44"/>
    <w:rsid w:val="004C032B"/>
    <w:rsid w:val="004C0488"/>
    <w:rsid w:val="004C3E38"/>
    <w:rsid w:val="004C6AF6"/>
    <w:rsid w:val="004D2FE8"/>
    <w:rsid w:val="004D3C3D"/>
    <w:rsid w:val="004D59F3"/>
    <w:rsid w:val="004D6113"/>
    <w:rsid w:val="004E2E1E"/>
    <w:rsid w:val="004F114F"/>
    <w:rsid w:val="004F36C7"/>
    <w:rsid w:val="004F539A"/>
    <w:rsid w:val="00502546"/>
    <w:rsid w:val="00507B6D"/>
    <w:rsid w:val="0051021A"/>
    <w:rsid w:val="00510EE4"/>
    <w:rsid w:val="005160DF"/>
    <w:rsid w:val="00521DE7"/>
    <w:rsid w:val="00522385"/>
    <w:rsid w:val="00522C6E"/>
    <w:rsid w:val="00526D86"/>
    <w:rsid w:val="00531192"/>
    <w:rsid w:val="00533128"/>
    <w:rsid w:val="00540393"/>
    <w:rsid w:val="00543ABC"/>
    <w:rsid w:val="005474C8"/>
    <w:rsid w:val="00551FD4"/>
    <w:rsid w:val="005650D1"/>
    <w:rsid w:val="005772AE"/>
    <w:rsid w:val="00591497"/>
    <w:rsid w:val="005915AE"/>
    <w:rsid w:val="005A01A7"/>
    <w:rsid w:val="005A1DA2"/>
    <w:rsid w:val="005A540F"/>
    <w:rsid w:val="005B36EE"/>
    <w:rsid w:val="005C0F82"/>
    <w:rsid w:val="005C2816"/>
    <w:rsid w:val="005D6518"/>
    <w:rsid w:val="005E0FA8"/>
    <w:rsid w:val="005F2F2B"/>
    <w:rsid w:val="005F3275"/>
    <w:rsid w:val="005F6743"/>
    <w:rsid w:val="006052B9"/>
    <w:rsid w:val="00610D75"/>
    <w:rsid w:val="006139C8"/>
    <w:rsid w:val="00613F2A"/>
    <w:rsid w:val="0061593E"/>
    <w:rsid w:val="0063407E"/>
    <w:rsid w:val="006411BB"/>
    <w:rsid w:val="00641699"/>
    <w:rsid w:val="00642308"/>
    <w:rsid w:val="00647148"/>
    <w:rsid w:val="00654DF6"/>
    <w:rsid w:val="006550FB"/>
    <w:rsid w:val="00655D3E"/>
    <w:rsid w:val="0066051E"/>
    <w:rsid w:val="00664F31"/>
    <w:rsid w:val="00665C1E"/>
    <w:rsid w:val="00681310"/>
    <w:rsid w:val="00687917"/>
    <w:rsid w:val="00691BB4"/>
    <w:rsid w:val="006A3AA4"/>
    <w:rsid w:val="006A404B"/>
    <w:rsid w:val="006D03C5"/>
    <w:rsid w:val="006D5AFB"/>
    <w:rsid w:val="006E518B"/>
    <w:rsid w:val="006E6507"/>
    <w:rsid w:val="006F272D"/>
    <w:rsid w:val="00706486"/>
    <w:rsid w:val="00716E7E"/>
    <w:rsid w:val="0071750A"/>
    <w:rsid w:val="00727092"/>
    <w:rsid w:val="00736710"/>
    <w:rsid w:val="00740BD1"/>
    <w:rsid w:val="0074139D"/>
    <w:rsid w:val="00744EFF"/>
    <w:rsid w:val="00745E73"/>
    <w:rsid w:val="00747B08"/>
    <w:rsid w:val="007631AA"/>
    <w:rsid w:val="00764220"/>
    <w:rsid w:val="00764E49"/>
    <w:rsid w:val="0076776E"/>
    <w:rsid w:val="00770332"/>
    <w:rsid w:val="00770D45"/>
    <w:rsid w:val="00774C49"/>
    <w:rsid w:val="00783AC3"/>
    <w:rsid w:val="007843C1"/>
    <w:rsid w:val="007873CE"/>
    <w:rsid w:val="0078784C"/>
    <w:rsid w:val="007964AD"/>
    <w:rsid w:val="007A1286"/>
    <w:rsid w:val="007A298B"/>
    <w:rsid w:val="007A4F44"/>
    <w:rsid w:val="007B087E"/>
    <w:rsid w:val="007B318F"/>
    <w:rsid w:val="007B3E89"/>
    <w:rsid w:val="007B4D4D"/>
    <w:rsid w:val="007B5281"/>
    <w:rsid w:val="007B75F3"/>
    <w:rsid w:val="007C5F37"/>
    <w:rsid w:val="007C66AE"/>
    <w:rsid w:val="007D073E"/>
    <w:rsid w:val="007D09E9"/>
    <w:rsid w:val="007E0902"/>
    <w:rsid w:val="007F0791"/>
    <w:rsid w:val="007F135D"/>
    <w:rsid w:val="008003C6"/>
    <w:rsid w:val="00801DE0"/>
    <w:rsid w:val="00810EED"/>
    <w:rsid w:val="00816A10"/>
    <w:rsid w:val="00820DE8"/>
    <w:rsid w:val="00825E77"/>
    <w:rsid w:val="00827812"/>
    <w:rsid w:val="00830CD1"/>
    <w:rsid w:val="00840128"/>
    <w:rsid w:val="00846DD6"/>
    <w:rsid w:val="00846FF6"/>
    <w:rsid w:val="00855803"/>
    <w:rsid w:val="00863093"/>
    <w:rsid w:val="0087115B"/>
    <w:rsid w:val="008728F6"/>
    <w:rsid w:val="00874EA4"/>
    <w:rsid w:val="008809DB"/>
    <w:rsid w:val="00897F6A"/>
    <w:rsid w:val="008A4135"/>
    <w:rsid w:val="008A75F8"/>
    <w:rsid w:val="008B167C"/>
    <w:rsid w:val="008B2770"/>
    <w:rsid w:val="008B6555"/>
    <w:rsid w:val="008C1A7C"/>
    <w:rsid w:val="008C25D1"/>
    <w:rsid w:val="008C50B5"/>
    <w:rsid w:val="008C77AC"/>
    <w:rsid w:val="008D02D7"/>
    <w:rsid w:val="008D1279"/>
    <w:rsid w:val="008E0177"/>
    <w:rsid w:val="008E173D"/>
    <w:rsid w:val="008E3ACA"/>
    <w:rsid w:val="008E79D1"/>
    <w:rsid w:val="008F5D79"/>
    <w:rsid w:val="008F71EA"/>
    <w:rsid w:val="00901273"/>
    <w:rsid w:val="0090269B"/>
    <w:rsid w:val="00902B48"/>
    <w:rsid w:val="00903EE6"/>
    <w:rsid w:val="0090471C"/>
    <w:rsid w:val="00907DD7"/>
    <w:rsid w:val="00910859"/>
    <w:rsid w:val="00922BCA"/>
    <w:rsid w:val="00923318"/>
    <w:rsid w:val="009257B2"/>
    <w:rsid w:val="009263B1"/>
    <w:rsid w:val="00933D9F"/>
    <w:rsid w:val="00936FD2"/>
    <w:rsid w:val="00937311"/>
    <w:rsid w:val="009405C1"/>
    <w:rsid w:val="0095021C"/>
    <w:rsid w:val="00950521"/>
    <w:rsid w:val="00952DE0"/>
    <w:rsid w:val="00953B18"/>
    <w:rsid w:val="00961F8B"/>
    <w:rsid w:val="0098001D"/>
    <w:rsid w:val="00981152"/>
    <w:rsid w:val="00981649"/>
    <w:rsid w:val="00986DBD"/>
    <w:rsid w:val="00991E33"/>
    <w:rsid w:val="0099491F"/>
    <w:rsid w:val="009A118E"/>
    <w:rsid w:val="009B7776"/>
    <w:rsid w:val="009C1C2E"/>
    <w:rsid w:val="009C2E07"/>
    <w:rsid w:val="009C7E97"/>
    <w:rsid w:val="009D090D"/>
    <w:rsid w:val="009D6A04"/>
    <w:rsid w:val="009F1880"/>
    <w:rsid w:val="00A00AFF"/>
    <w:rsid w:val="00A12188"/>
    <w:rsid w:val="00A1601A"/>
    <w:rsid w:val="00A165B3"/>
    <w:rsid w:val="00A21222"/>
    <w:rsid w:val="00A21E88"/>
    <w:rsid w:val="00A360DB"/>
    <w:rsid w:val="00A40E20"/>
    <w:rsid w:val="00A4727E"/>
    <w:rsid w:val="00A50D2B"/>
    <w:rsid w:val="00A53748"/>
    <w:rsid w:val="00A55B39"/>
    <w:rsid w:val="00A56F2C"/>
    <w:rsid w:val="00A616BD"/>
    <w:rsid w:val="00A671C8"/>
    <w:rsid w:val="00A67400"/>
    <w:rsid w:val="00A76080"/>
    <w:rsid w:val="00A76F65"/>
    <w:rsid w:val="00A87B3B"/>
    <w:rsid w:val="00A92C7C"/>
    <w:rsid w:val="00AA0092"/>
    <w:rsid w:val="00AA2619"/>
    <w:rsid w:val="00AB159A"/>
    <w:rsid w:val="00AB4295"/>
    <w:rsid w:val="00AC37E5"/>
    <w:rsid w:val="00AD0CEF"/>
    <w:rsid w:val="00AD7066"/>
    <w:rsid w:val="00AF1C7C"/>
    <w:rsid w:val="00AF5D99"/>
    <w:rsid w:val="00B02472"/>
    <w:rsid w:val="00B05586"/>
    <w:rsid w:val="00B06E02"/>
    <w:rsid w:val="00B11143"/>
    <w:rsid w:val="00B11386"/>
    <w:rsid w:val="00B15470"/>
    <w:rsid w:val="00B16E65"/>
    <w:rsid w:val="00B20302"/>
    <w:rsid w:val="00B224E9"/>
    <w:rsid w:val="00B2390C"/>
    <w:rsid w:val="00B23E29"/>
    <w:rsid w:val="00B44330"/>
    <w:rsid w:val="00B51F32"/>
    <w:rsid w:val="00B62BAD"/>
    <w:rsid w:val="00B76536"/>
    <w:rsid w:val="00B770EE"/>
    <w:rsid w:val="00B774C3"/>
    <w:rsid w:val="00B93E3D"/>
    <w:rsid w:val="00B942D8"/>
    <w:rsid w:val="00BA0088"/>
    <w:rsid w:val="00BB1A42"/>
    <w:rsid w:val="00BB3EC7"/>
    <w:rsid w:val="00BB465E"/>
    <w:rsid w:val="00BC2FF2"/>
    <w:rsid w:val="00BD7212"/>
    <w:rsid w:val="00BE31B1"/>
    <w:rsid w:val="00BE4A6A"/>
    <w:rsid w:val="00BE5A68"/>
    <w:rsid w:val="00BE78D3"/>
    <w:rsid w:val="00BF4947"/>
    <w:rsid w:val="00BF5588"/>
    <w:rsid w:val="00C033FC"/>
    <w:rsid w:val="00C036FA"/>
    <w:rsid w:val="00C0727E"/>
    <w:rsid w:val="00C21E64"/>
    <w:rsid w:val="00C24854"/>
    <w:rsid w:val="00C27406"/>
    <w:rsid w:val="00C421AD"/>
    <w:rsid w:val="00C4677A"/>
    <w:rsid w:val="00C562C2"/>
    <w:rsid w:val="00C56AA2"/>
    <w:rsid w:val="00C57395"/>
    <w:rsid w:val="00C6312C"/>
    <w:rsid w:val="00C812A5"/>
    <w:rsid w:val="00C900E9"/>
    <w:rsid w:val="00C905DE"/>
    <w:rsid w:val="00C93CAD"/>
    <w:rsid w:val="00CA19A2"/>
    <w:rsid w:val="00CB456C"/>
    <w:rsid w:val="00CC2042"/>
    <w:rsid w:val="00CC4C41"/>
    <w:rsid w:val="00CC583B"/>
    <w:rsid w:val="00CE67BA"/>
    <w:rsid w:val="00CF0D86"/>
    <w:rsid w:val="00CF319F"/>
    <w:rsid w:val="00D01535"/>
    <w:rsid w:val="00D05978"/>
    <w:rsid w:val="00D077D3"/>
    <w:rsid w:val="00D10CBB"/>
    <w:rsid w:val="00D322A9"/>
    <w:rsid w:val="00D3608E"/>
    <w:rsid w:val="00D3641E"/>
    <w:rsid w:val="00D44929"/>
    <w:rsid w:val="00D456E3"/>
    <w:rsid w:val="00D46DAC"/>
    <w:rsid w:val="00D474DB"/>
    <w:rsid w:val="00D50DD6"/>
    <w:rsid w:val="00D5173A"/>
    <w:rsid w:val="00D525D8"/>
    <w:rsid w:val="00D53600"/>
    <w:rsid w:val="00D619A7"/>
    <w:rsid w:val="00D61E1E"/>
    <w:rsid w:val="00D622FE"/>
    <w:rsid w:val="00D704CB"/>
    <w:rsid w:val="00D81372"/>
    <w:rsid w:val="00D8622C"/>
    <w:rsid w:val="00D91579"/>
    <w:rsid w:val="00D972FD"/>
    <w:rsid w:val="00DA7744"/>
    <w:rsid w:val="00DB4509"/>
    <w:rsid w:val="00DD16AE"/>
    <w:rsid w:val="00DE4E96"/>
    <w:rsid w:val="00DE6E9A"/>
    <w:rsid w:val="00E025DD"/>
    <w:rsid w:val="00E0434C"/>
    <w:rsid w:val="00E055C5"/>
    <w:rsid w:val="00E108BF"/>
    <w:rsid w:val="00E119ED"/>
    <w:rsid w:val="00E15888"/>
    <w:rsid w:val="00E37F54"/>
    <w:rsid w:val="00E41883"/>
    <w:rsid w:val="00E46E69"/>
    <w:rsid w:val="00E505F7"/>
    <w:rsid w:val="00E5090F"/>
    <w:rsid w:val="00E844EA"/>
    <w:rsid w:val="00E845D3"/>
    <w:rsid w:val="00E85D73"/>
    <w:rsid w:val="00E96AD4"/>
    <w:rsid w:val="00EA5C6A"/>
    <w:rsid w:val="00EB659E"/>
    <w:rsid w:val="00EC12F2"/>
    <w:rsid w:val="00ED03DD"/>
    <w:rsid w:val="00ED1FBB"/>
    <w:rsid w:val="00ED7D1E"/>
    <w:rsid w:val="00ED7F3C"/>
    <w:rsid w:val="00EE572F"/>
    <w:rsid w:val="00EE6DAF"/>
    <w:rsid w:val="00EF21A3"/>
    <w:rsid w:val="00EF3EDC"/>
    <w:rsid w:val="00EF3F1A"/>
    <w:rsid w:val="00EF3FF6"/>
    <w:rsid w:val="00EF48D1"/>
    <w:rsid w:val="00EF740C"/>
    <w:rsid w:val="00F00CF3"/>
    <w:rsid w:val="00F02FEE"/>
    <w:rsid w:val="00F1535F"/>
    <w:rsid w:val="00F208B5"/>
    <w:rsid w:val="00F216AE"/>
    <w:rsid w:val="00F234DA"/>
    <w:rsid w:val="00F351BE"/>
    <w:rsid w:val="00F4276A"/>
    <w:rsid w:val="00F45B48"/>
    <w:rsid w:val="00F4778C"/>
    <w:rsid w:val="00F54702"/>
    <w:rsid w:val="00F625BD"/>
    <w:rsid w:val="00F651B3"/>
    <w:rsid w:val="00F82824"/>
    <w:rsid w:val="00F832FE"/>
    <w:rsid w:val="00F852F0"/>
    <w:rsid w:val="00F86AF0"/>
    <w:rsid w:val="00F946E1"/>
    <w:rsid w:val="00F96710"/>
    <w:rsid w:val="00F97C93"/>
    <w:rsid w:val="00FB002D"/>
    <w:rsid w:val="00FB0CF6"/>
    <w:rsid w:val="00FB2BC3"/>
    <w:rsid w:val="00FB33A9"/>
    <w:rsid w:val="00FB746A"/>
    <w:rsid w:val="00FC10D1"/>
    <w:rsid w:val="00FC1D11"/>
    <w:rsid w:val="00FC4A61"/>
    <w:rsid w:val="00FC4DA7"/>
    <w:rsid w:val="00FC4F8C"/>
    <w:rsid w:val="00FD0487"/>
    <w:rsid w:val="00FE2291"/>
    <w:rsid w:val="00FE6324"/>
    <w:rsid w:val="00FF0162"/>
    <w:rsid w:val="00FF295D"/>
    <w:rsid w:val="00FF443A"/>
    <w:rsid w:val="00FF77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5BBA71"/>
  <w15:chartTrackingRefBased/>
  <w15:docId w15:val="{2EE1B08A-5D65-4F02-9D23-F449A9FDB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6550FB"/>
  </w:style>
  <w:style w:type="paragraph" w:styleId="Heading1">
    <w:name w:val="heading 1"/>
    <w:basedOn w:val="Normal"/>
    <w:next w:val="Normal"/>
    <w:link w:val="Heading1Char"/>
    <w:uiPriority w:val="9"/>
    <w:rsid w:val="006550F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rsid w:val="006550F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50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50F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50FB"/>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50FB"/>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50F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50F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50F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550FB"/>
    <w:pPr>
      <w:tabs>
        <w:tab w:val="center" w:pos="4320"/>
        <w:tab w:val="right" w:pos="8640"/>
      </w:tabs>
      <w:spacing w:after="0" w:line="240" w:lineRule="auto"/>
    </w:pPr>
  </w:style>
  <w:style w:type="character" w:customStyle="1" w:styleId="HeaderChar">
    <w:name w:val="Header Char"/>
    <w:basedOn w:val="DefaultParagraphFont"/>
    <w:link w:val="Header"/>
    <w:uiPriority w:val="99"/>
    <w:rsid w:val="006550FB"/>
  </w:style>
  <w:style w:type="paragraph" w:styleId="Footer">
    <w:name w:val="footer"/>
    <w:basedOn w:val="Normal"/>
    <w:link w:val="FooterChar"/>
    <w:uiPriority w:val="99"/>
    <w:unhideWhenUsed/>
    <w:rsid w:val="006550FB"/>
    <w:pPr>
      <w:tabs>
        <w:tab w:val="center" w:pos="4320"/>
        <w:tab w:val="right" w:pos="8640"/>
      </w:tabs>
      <w:spacing w:after="0" w:line="240" w:lineRule="auto"/>
    </w:pPr>
  </w:style>
  <w:style w:type="character" w:customStyle="1" w:styleId="FooterChar">
    <w:name w:val="Footer Char"/>
    <w:basedOn w:val="DefaultParagraphFont"/>
    <w:link w:val="Footer"/>
    <w:uiPriority w:val="99"/>
    <w:rsid w:val="006550FB"/>
  </w:style>
  <w:style w:type="character" w:customStyle="1" w:styleId="Heading1Char">
    <w:name w:val="Heading 1 Char"/>
    <w:basedOn w:val="DefaultParagraphFont"/>
    <w:link w:val="Heading1"/>
    <w:uiPriority w:val="9"/>
    <w:rsid w:val="006550F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6550F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550F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550F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550F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550F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550F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550F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550FB"/>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6550FB"/>
    <w:pPr>
      <w:ind w:left="720"/>
      <w:contextualSpacing/>
    </w:pPr>
  </w:style>
  <w:style w:type="character" w:styleId="Strong">
    <w:name w:val="Strong"/>
    <w:basedOn w:val="DefaultParagraphFont"/>
    <w:uiPriority w:val="22"/>
    <w:rsid w:val="006550FB"/>
    <w:rPr>
      <w:b/>
      <w:bCs/>
    </w:rPr>
  </w:style>
  <w:style w:type="paragraph" w:styleId="BalloonText">
    <w:name w:val="Balloon Text"/>
    <w:basedOn w:val="Normal"/>
    <w:link w:val="BalloonTextChar"/>
    <w:uiPriority w:val="99"/>
    <w:semiHidden/>
    <w:unhideWhenUsed/>
    <w:rsid w:val="006550FB"/>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6550FB"/>
    <w:rPr>
      <w:rFonts w:ascii="Microsoft YaHei UI" w:eastAsia="Microsoft YaHei UI"/>
      <w:sz w:val="18"/>
      <w:szCs w:val="18"/>
    </w:rPr>
  </w:style>
  <w:style w:type="paragraph" w:styleId="Caption">
    <w:name w:val="caption"/>
    <w:basedOn w:val="Normal"/>
    <w:next w:val="Normal"/>
    <w:uiPriority w:val="35"/>
    <w:unhideWhenUsed/>
    <w:rsid w:val="006550FB"/>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6550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550FB"/>
    <w:rPr>
      <w:rFonts w:ascii="Courier New" w:eastAsia="Times New Roman" w:hAnsi="Courier New" w:cs="Courier New"/>
      <w:sz w:val="20"/>
      <w:szCs w:val="20"/>
    </w:rPr>
  </w:style>
  <w:style w:type="table" w:styleId="TableGrid">
    <w:name w:val="Table Grid"/>
    <w:basedOn w:val="TableNormal"/>
    <w:uiPriority w:val="39"/>
    <w:rsid w:val="006550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6550F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50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6550FB"/>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6550FB"/>
    <w:rPr>
      <w:color w:val="5A5A5A" w:themeColor="text1" w:themeTint="A5"/>
      <w:spacing w:val="15"/>
    </w:rPr>
  </w:style>
  <w:style w:type="character" w:styleId="Emphasis">
    <w:name w:val="Emphasis"/>
    <w:basedOn w:val="DefaultParagraphFont"/>
    <w:uiPriority w:val="20"/>
    <w:rsid w:val="006550FB"/>
    <w:rPr>
      <w:i/>
      <w:iCs/>
    </w:rPr>
  </w:style>
  <w:style w:type="paragraph" w:styleId="NoSpacing">
    <w:name w:val="No Spacing"/>
    <w:uiPriority w:val="1"/>
    <w:rsid w:val="006550FB"/>
    <w:pPr>
      <w:spacing w:after="0" w:line="240" w:lineRule="auto"/>
    </w:pPr>
  </w:style>
  <w:style w:type="paragraph" w:styleId="Quote">
    <w:name w:val="Quote"/>
    <w:basedOn w:val="Normal"/>
    <w:next w:val="Normal"/>
    <w:link w:val="QuoteChar"/>
    <w:uiPriority w:val="29"/>
    <w:rsid w:val="006550F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6550FB"/>
    <w:rPr>
      <w:i/>
      <w:iCs/>
      <w:color w:val="404040" w:themeColor="text1" w:themeTint="BF"/>
    </w:rPr>
  </w:style>
  <w:style w:type="paragraph" w:styleId="IntenseQuote">
    <w:name w:val="Intense Quote"/>
    <w:basedOn w:val="Normal"/>
    <w:next w:val="Normal"/>
    <w:link w:val="IntenseQuoteChar"/>
    <w:uiPriority w:val="30"/>
    <w:rsid w:val="006550F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550FB"/>
    <w:rPr>
      <w:i/>
      <w:iCs/>
      <w:color w:val="4472C4" w:themeColor="accent1"/>
    </w:rPr>
  </w:style>
  <w:style w:type="character" w:styleId="SubtleEmphasis">
    <w:name w:val="Subtle Emphasis"/>
    <w:basedOn w:val="DefaultParagraphFont"/>
    <w:uiPriority w:val="19"/>
    <w:rsid w:val="006550FB"/>
    <w:rPr>
      <w:i/>
      <w:iCs/>
      <w:color w:val="404040" w:themeColor="text1" w:themeTint="BF"/>
    </w:rPr>
  </w:style>
  <w:style w:type="character" w:styleId="IntenseEmphasis">
    <w:name w:val="Intense Emphasis"/>
    <w:basedOn w:val="DefaultParagraphFont"/>
    <w:uiPriority w:val="21"/>
    <w:rsid w:val="006550FB"/>
    <w:rPr>
      <w:i/>
      <w:iCs/>
      <w:color w:val="4472C4" w:themeColor="accent1"/>
    </w:rPr>
  </w:style>
  <w:style w:type="character" w:styleId="SubtleReference">
    <w:name w:val="Subtle Reference"/>
    <w:basedOn w:val="DefaultParagraphFont"/>
    <w:uiPriority w:val="31"/>
    <w:rsid w:val="006550FB"/>
    <w:rPr>
      <w:smallCaps/>
      <w:color w:val="5A5A5A" w:themeColor="text1" w:themeTint="A5"/>
    </w:rPr>
  </w:style>
  <w:style w:type="character" w:styleId="IntenseReference">
    <w:name w:val="Intense Reference"/>
    <w:basedOn w:val="DefaultParagraphFont"/>
    <w:uiPriority w:val="32"/>
    <w:rsid w:val="006550FB"/>
    <w:rPr>
      <w:b/>
      <w:bCs/>
      <w:smallCaps/>
      <w:color w:val="4472C4" w:themeColor="accent1"/>
      <w:spacing w:val="5"/>
    </w:rPr>
  </w:style>
  <w:style w:type="character" w:styleId="BookTitle">
    <w:name w:val="Book Title"/>
    <w:basedOn w:val="DefaultParagraphFont"/>
    <w:uiPriority w:val="33"/>
    <w:rsid w:val="006550FB"/>
    <w:rPr>
      <w:b/>
      <w:bCs/>
      <w:i/>
      <w:iCs/>
      <w:spacing w:val="5"/>
    </w:rPr>
  </w:style>
  <w:style w:type="paragraph" w:styleId="TOCHeading">
    <w:name w:val="TOC Heading"/>
    <w:basedOn w:val="Heading1"/>
    <w:next w:val="Normal"/>
    <w:uiPriority w:val="39"/>
    <w:semiHidden/>
    <w:unhideWhenUsed/>
    <w:qFormat/>
    <w:rsid w:val="006550FB"/>
    <w:pPr>
      <w:outlineLvl w:val="9"/>
    </w:pPr>
  </w:style>
  <w:style w:type="paragraph" w:customStyle="1" w:styleId="TimesNewRoman">
    <w:name w:val="TimesNewRoman"/>
    <w:basedOn w:val="Normal"/>
    <w:link w:val="TimesNewRomanChar"/>
    <w:rsid w:val="006550FB"/>
    <w:rPr>
      <w:rFonts w:ascii="Times New Roman" w:hAnsi="Times New Roman" w:cs="Times New Roman"/>
      <w:sz w:val="24"/>
      <w:szCs w:val="24"/>
    </w:rPr>
  </w:style>
  <w:style w:type="character" w:customStyle="1" w:styleId="TimesNewRomanChar">
    <w:name w:val="TimesNewRoman Char"/>
    <w:basedOn w:val="DefaultParagraphFont"/>
    <w:link w:val="TimesNewRoman"/>
    <w:rsid w:val="006550FB"/>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6550FB"/>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6550FB"/>
    <w:rPr>
      <w:rFonts w:ascii="Times New Roman" w:hAnsi="Times New Roman" w:cs="Times New Roman"/>
      <w:sz w:val="24"/>
      <w:szCs w:val="24"/>
    </w:rPr>
  </w:style>
  <w:style w:type="paragraph" w:customStyle="1" w:styleId="Italic">
    <w:name w:val="Italic"/>
    <w:basedOn w:val="Normal"/>
    <w:link w:val="ItalicChar"/>
    <w:qFormat/>
    <w:rsid w:val="006550FB"/>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6550FB"/>
    <w:rPr>
      <w:rFonts w:ascii="Times New Roman" w:hAnsi="Times New Roman" w:cs="Times New Roman"/>
      <w:i/>
      <w:sz w:val="24"/>
      <w:szCs w:val="24"/>
    </w:rPr>
  </w:style>
  <w:style w:type="paragraph" w:customStyle="1" w:styleId="TimeNewRoman">
    <w:name w:val="TimeNewRoman"/>
    <w:basedOn w:val="Italic"/>
    <w:link w:val="TimeNewRomanChar"/>
    <w:rsid w:val="006550FB"/>
    <w:pPr>
      <w:ind w:firstLine="0"/>
    </w:pPr>
    <w:rPr>
      <w:i w:val="0"/>
    </w:rPr>
  </w:style>
  <w:style w:type="character" w:customStyle="1" w:styleId="TimeNewRomanChar">
    <w:name w:val="TimeNewRoman Char"/>
    <w:basedOn w:val="ItalicChar"/>
    <w:link w:val="TimeNewRoman"/>
    <w:rsid w:val="006550FB"/>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6550FB"/>
    <w:rPr>
      <w:sz w:val="16"/>
      <w:szCs w:val="16"/>
    </w:rPr>
  </w:style>
  <w:style w:type="paragraph" w:styleId="CommentText">
    <w:name w:val="annotation text"/>
    <w:basedOn w:val="Normal"/>
    <w:link w:val="CommentTextChar"/>
    <w:uiPriority w:val="99"/>
    <w:semiHidden/>
    <w:unhideWhenUsed/>
    <w:rsid w:val="006550FB"/>
    <w:pPr>
      <w:spacing w:line="240" w:lineRule="auto"/>
    </w:pPr>
    <w:rPr>
      <w:sz w:val="20"/>
      <w:szCs w:val="20"/>
    </w:rPr>
  </w:style>
  <w:style w:type="character" w:customStyle="1" w:styleId="CommentTextChar">
    <w:name w:val="Comment Text Char"/>
    <w:basedOn w:val="DefaultParagraphFont"/>
    <w:link w:val="CommentText"/>
    <w:uiPriority w:val="99"/>
    <w:semiHidden/>
    <w:rsid w:val="006550FB"/>
    <w:rPr>
      <w:sz w:val="20"/>
      <w:szCs w:val="20"/>
    </w:rPr>
  </w:style>
  <w:style w:type="character" w:customStyle="1" w:styleId="CommentSubjectChar">
    <w:name w:val="Comment Subject Char"/>
    <w:basedOn w:val="CommentTextChar"/>
    <w:link w:val="CommentSubject"/>
    <w:uiPriority w:val="99"/>
    <w:semiHidden/>
    <w:rsid w:val="006550FB"/>
    <w:rPr>
      <w:b/>
      <w:bCs/>
      <w:sz w:val="20"/>
      <w:szCs w:val="20"/>
    </w:rPr>
  </w:style>
  <w:style w:type="paragraph" w:styleId="CommentSubject">
    <w:name w:val="annotation subject"/>
    <w:basedOn w:val="CommentText"/>
    <w:next w:val="CommentText"/>
    <w:link w:val="CommentSubjectChar"/>
    <w:uiPriority w:val="99"/>
    <w:semiHidden/>
    <w:unhideWhenUsed/>
    <w:rsid w:val="006550FB"/>
    <w:rPr>
      <w:b/>
      <w:bCs/>
    </w:rPr>
  </w:style>
  <w:style w:type="character" w:customStyle="1" w:styleId="CommentSubjectChar1">
    <w:name w:val="Comment Subject Char1"/>
    <w:basedOn w:val="CommentTextChar"/>
    <w:uiPriority w:val="99"/>
    <w:semiHidden/>
    <w:rsid w:val="006550FB"/>
    <w:rPr>
      <w:b/>
      <w:bCs/>
      <w:sz w:val="20"/>
      <w:szCs w:val="20"/>
    </w:rPr>
  </w:style>
  <w:style w:type="character" w:styleId="PlaceholderText">
    <w:name w:val="Placeholder Text"/>
    <w:basedOn w:val="DefaultParagraphFont"/>
    <w:uiPriority w:val="99"/>
    <w:semiHidden/>
    <w:rsid w:val="006550FB"/>
    <w:rPr>
      <w:color w:val="808080"/>
    </w:rPr>
  </w:style>
  <w:style w:type="character" w:styleId="Hyperlink">
    <w:name w:val="Hyperlink"/>
    <w:basedOn w:val="DefaultParagraphFont"/>
    <w:uiPriority w:val="99"/>
    <w:unhideWhenUsed/>
    <w:rsid w:val="006550FB"/>
    <w:rPr>
      <w:color w:val="0000FF"/>
      <w:u w:val="single"/>
    </w:rPr>
  </w:style>
  <w:style w:type="paragraph" w:styleId="FootnoteText">
    <w:name w:val="footnote text"/>
    <w:basedOn w:val="Normal"/>
    <w:link w:val="FootnoteTextChar"/>
    <w:uiPriority w:val="99"/>
    <w:semiHidden/>
    <w:unhideWhenUsed/>
    <w:rsid w:val="000C3E2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3E26"/>
    <w:rPr>
      <w:sz w:val="20"/>
      <w:szCs w:val="20"/>
    </w:rPr>
  </w:style>
  <w:style w:type="character" w:styleId="FootnoteReference">
    <w:name w:val="footnote reference"/>
    <w:basedOn w:val="DefaultParagraphFont"/>
    <w:uiPriority w:val="99"/>
    <w:semiHidden/>
    <w:unhideWhenUsed/>
    <w:rsid w:val="000C3E26"/>
    <w:rPr>
      <w:vertAlign w:val="superscript"/>
    </w:rPr>
  </w:style>
  <w:style w:type="character" w:customStyle="1" w:styleId="UnresolvedMention">
    <w:name w:val="Unresolved Mention"/>
    <w:basedOn w:val="DefaultParagraphFont"/>
    <w:uiPriority w:val="99"/>
    <w:semiHidden/>
    <w:unhideWhenUsed/>
    <w:rsid w:val="000C3E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n.wikipedia.org/wiki/Limitations_to_copyright" TargetMode="External"/><Relationship Id="rId1" Type="http://schemas.openxmlformats.org/officeDocument/2006/relationships/hyperlink" Target="https://en.wikipedia.org/wiki/Legal_doctrine" TargetMode="External"/></Relationship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chart" Target="charts/chart2.xml"/><Relationship Id="rId26" Type="http://schemas.openxmlformats.org/officeDocument/2006/relationships/chart" Target="charts/chart7.xml"/><Relationship Id="rId39" Type="http://schemas.microsoft.com/office/2016/09/relationships/commentsIds" Target="commentsIds.xml"/><Relationship Id="rId21" Type="http://schemas.openxmlformats.org/officeDocument/2006/relationships/chart" Target="charts/chart4.xml"/><Relationship Id="rId34" Type="http://schemas.openxmlformats.org/officeDocument/2006/relationships/image" Target="media/image16.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chart" Target="charts/chart6.xml"/><Relationship Id="rId33" Type="http://schemas.openxmlformats.org/officeDocument/2006/relationships/image" Target="media/image15.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image" Target="media/image14.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5.xml"/><Relationship Id="rId28" Type="http://schemas.openxmlformats.org/officeDocument/2006/relationships/chart" Target="charts/chart8.xml"/><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chart" Target="charts/chart3.xm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image" Target="media/image11.png"/><Relationship Id="rId30" Type="http://schemas.openxmlformats.org/officeDocument/2006/relationships/chart" Target="charts/chart9.xml"/><Relationship Id="rId35" Type="http://schemas.openxmlformats.org/officeDocument/2006/relationships/image" Target="media/image17.png"/><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656289086229738E-2"/>
          <c:y val="4.8087431693989074E-2"/>
          <c:w val="0.86815005336608853"/>
          <c:h val="0.76708885159846818"/>
        </c:manualLayout>
      </c:layout>
      <c:scatterChart>
        <c:scatterStyle val="smoothMarker"/>
        <c:varyColors val="0"/>
        <c:ser>
          <c:idx val="0"/>
          <c:order val="0"/>
          <c:tx>
            <c:strRef>
              <c:f>ET_learning!$B$1</c:f>
              <c:strCache>
                <c:ptCount val="1"/>
                <c:pt idx="0">
                  <c:v>Average waiting time (averaging)</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B$2:$B$10</c:f>
              <c:numCache>
                <c:formatCode>General</c:formatCode>
                <c:ptCount val="9"/>
                <c:pt idx="0">
                  <c:v>480.569297313417</c:v>
                </c:pt>
                <c:pt idx="1">
                  <c:v>518.03988307797999</c:v>
                </c:pt>
                <c:pt idx="2">
                  <c:v>528.38642243737695</c:v>
                </c:pt>
                <c:pt idx="3">
                  <c:v>554.40063854546202</c:v>
                </c:pt>
                <c:pt idx="4">
                  <c:v>572.03876528738294</c:v>
                </c:pt>
                <c:pt idx="5">
                  <c:v>586.05068515683797</c:v>
                </c:pt>
                <c:pt idx="6">
                  <c:v>593.13947301361998</c:v>
                </c:pt>
                <c:pt idx="7">
                  <c:v>594.55503383928999</c:v>
                </c:pt>
                <c:pt idx="8">
                  <c:v>595.92728906641196</c:v>
                </c:pt>
              </c:numCache>
            </c:numRef>
          </c:yVal>
          <c:smooth val="1"/>
          <c:extLst>
            <c:ext xmlns:c16="http://schemas.microsoft.com/office/drawing/2014/chart" uri="{C3380CC4-5D6E-409C-BE32-E72D297353CC}">
              <c16:uniqueId val="{00000000-6E70-4431-B63B-5C0CE8788BA7}"/>
            </c:ext>
          </c:extLst>
        </c:ser>
        <c:ser>
          <c:idx val="1"/>
          <c:order val="1"/>
          <c:tx>
            <c:strRef>
              <c:f>ET_learning!$G$1</c:f>
              <c:strCache>
                <c:ptCount val="1"/>
                <c:pt idx="0">
                  <c:v>Average waiting time (minimum)</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G$2:$G$10</c:f>
              <c:numCache>
                <c:formatCode>General</c:formatCode>
                <c:ptCount val="9"/>
                <c:pt idx="0">
                  <c:v>480.44985039870801</c:v>
                </c:pt>
                <c:pt idx="1">
                  <c:v>418.06594329966703</c:v>
                </c:pt>
                <c:pt idx="2">
                  <c:v>421.72184375739999</c:v>
                </c:pt>
                <c:pt idx="3">
                  <c:v>387.33674465148198</c:v>
                </c:pt>
                <c:pt idx="4">
                  <c:v>357.89211975958699</c:v>
                </c:pt>
                <c:pt idx="5">
                  <c:v>333.573179784263</c:v>
                </c:pt>
                <c:pt idx="6">
                  <c:v>366.68813178702499</c:v>
                </c:pt>
                <c:pt idx="7">
                  <c:v>359.17388462247999</c:v>
                </c:pt>
                <c:pt idx="8">
                  <c:v>355.34217052655498</c:v>
                </c:pt>
              </c:numCache>
            </c:numRef>
          </c:yVal>
          <c:smooth val="1"/>
          <c:extLst>
            <c:ext xmlns:c16="http://schemas.microsoft.com/office/drawing/2014/chart" uri="{C3380CC4-5D6E-409C-BE32-E72D297353CC}">
              <c16:uniqueId val="{00000001-6E70-4431-B63B-5C0CE8788BA7}"/>
            </c:ext>
          </c:extLst>
        </c:ser>
        <c:dLbls>
          <c:showLegendKey val="0"/>
          <c:showVal val="0"/>
          <c:showCatName val="0"/>
          <c:showSerName val="0"/>
          <c:showPercent val="0"/>
          <c:showBubbleSize val="0"/>
        </c:dLbls>
        <c:axId val="781092656"/>
        <c:axId val="781101392"/>
      </c:scatterChart>
      <c:valAx>
        <c:axId val="781092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a:t>
                </a:r>
              </a:p>
            </c:rich>
          </c:tx>
          <c:layout>
            <c:manualLayout>
              <c:xMode val="edge"/>
              <c:yMode val="edge"/>
              <c:x val="0.88897021881966298"/>
              <c:y val="0.9039397616281571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101392"/>
        <c:crosses val="autoZero"/>
        <c:crossBetween val="midCat"/>
      </c:valAx>
      <c:valAx>
        <c:axId val="781101392"/>
        <c:scaling>
          <c:orientation val="minMax"/>
          <c:min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26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7094017094016"/>
          <c:y val="4.0293040293040296E-2"/>
          <c:w val="0.78189329699172216"/>
          <c:h val="0.76437148875543481"/>
        </c:manualLayout>
      </c:layout>
      <c:scatterChart>
        <c:scatterStyle val="smoothMarker"/>
        <c:varyColors val="0"/>
        <c:ser>
          <c:idx val="0"/>
          <c:order val="0"/>
          <c:tx>
            <c:strRef>
              <c:f>PTn_WT!$B$1</c:f>
              <c:strCache>
                <c:ptCount val="1"/>
                <c:pt idx="0">
                  <c:v>Average waiting time (second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B$2:$B$32</c:f>
              <c:numCache>
                <c:formatCode>General</c:formatCode>
                <c:ptCount val="31"/>
                <c:pt idx="0">
                  <c:v>750.68105344292201</c:v>
                </c:pt>
                <c:pt idx="1">
                  <c:v>711.43742384626705</c:v>
                </c:pt>
                <c:pt idx="2">
                  <c:v>678.21907731949295</c:v>
                </c:pt>
                <c:pt idx="3">
                  <c:v>637.77051747505095</c:v>
                </c:pt>
                <c:pt idx="4">
                  <c:v>594.43485194166703</c:v>
                </c:pt>
                <c:pt idx="5">
                  <c:v>557.38602062786595</c:v>
                </c:pt>
                <c:pt idx="6">
                  <c:v>466.10292059751401</c:v>
                </c:pt>
                <c:pt idx="7">
                  <c:v>441.48441916911901</c:v>
                </c:pt>
                <c:pt idx="8">
                  <c:v>421.48163395052097</c:v>
                </c:pt>
                <c:pt idx="9">
                  <c:v>399.43323376139</c:v>
                </c:pt>
                <c:pt idx="10">
                  <c:v>376.69292055818602</c:v>
                </c:pt>
                <c:pt idx="11">
                  <c:v>358.019006976014</c:v>
                </c:pt>
                <c:pt idx="12">
                  <c:v>319.89184322925797</c:v>
                </c:pt>
                <c:pt idx="13">
                  <c:v>311.41505739240398</c:v>
                </c:pt>
                <c:pt idx="14">
                  <c:v>304.42898304532298</c:v>
                </c:pt>
                <c:pt idx="15">
                  <c:v>297.60806424149598</c:v>
                </c:pt>
                <c:pt idx="16">
                  <c:v>290.63289303960403</c:v>
                </c:pt>
                <c:pt idx="17">
                  <c:v>285.15817348943699</c:v>
                </c:pt>
                <c:pt idx="18">
                  <c:v>276.27704355646102</c:v>
                </c:pt>
                <c:pt idx="19">
                  <c:v>276.06870703579301</c:v>
                </c:pt>
                <c:pt idx="20">
                  <c:v>275.82016978151302</c:v>
                </c:pt>
                <c:pt idx="21">
                  <c:v>276.22687908601301</c:v>
                </c:pt>
                <c:pt idx="22">
                  <c:v>276.68882657625898</c:v>
                </c:pt>
                <c:pt idx="23">
                  <c:v>277.464468588876</c:v>
                </c:pt>
                <c:pt idx="24">
                  <c:v>281.40679899926499</c:v>
                </c:pt>
                <c:pt idx="25">
                  <c:v>285.13350769138702</c:v>
                </c:pt>
                <c:pt idx="26">
                  <c:v>288.13482187702101</c:v>
                </c:pt>
                <c:pt idx="27">
                  <c:v>291.77091545318501</c:v>
                </c:pt>
                <c:pt idx="28">
                  <c:v>295.71084880135197</c:v>
                </c:pt>
                <c:pt idx="29">
                  <c:v>299.38411623139501</c:v>
                </c:pt>
                <c:pt idx="30">
                  <c:v>309.05386073955799</c:v>
                </c:pt>
              </c:numCache>
            </c:numRef>
          </c:yVal>
          <c:smooth val="1"/>
          <c:extLst>
            <c:ext xmlns:c16="http://schemas.microsoft.com/office/drawing/2014/chart" uri="{C3380CC4-5D6E-409C-BE32-E72D297353CC}">
              <c16:uniqueId val="{00000000-C6DC-4D81-A0D2-2253181AE458}"/>
            </c:ext>
          </c:extLst>
        </c:ser>
        <c:dLbls>
          <c:showLegendKey val="0"/>
          <c:showVal val="0"/>
          <c:showCatName val="0"/>
          <c:showSerName val="0"/>
          <c:showPercent val="0"/>
          <c:showBubbleSize val="0"/>
        </c:dLbls>
        <c:axId val="332983007"/>
        <c:axId val="332982175"/>
      </c:scatterChart>
      <c:scatterChart>
        <c:scatterStyle val="smoothMarker"/>
        <c:varyColors val="0"/>
        <c:ser>
          <c:idx val="1"/>
          <c:order val="1"/>
          <c:tx>
            <c:strRef>
              <c:f>PTn_WT!$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C$2:$C$32</c:f>
              <c:numCache>
                <c:formatCode>General</c:formatCode>
                <c:ptCount val="31"/>
                <c:pt idx="1">
                  <c:v>-3.9243629596654954</c:v>
                </c:pt>
                <c:pt idx="2">
                  <c:v>-3.3218346526774098</c:v>
                </c:pt>
                <c:pt idx="3">
                  <c:v>-4.0448559844442</c:v>
                </c:pt>
                <c:pt idx="4">
                  <c:v>-4.3335665533383914</c:v>
                </c:pt>
                <c:pt idx="5">
                  <c:v>-3.7048831313801087</c:v>
                </c:pt>
                <c:pt idx="6">
                  <c:v>-9.1283100030351925</c:v>
                </c:pt>
                <c:pt idx="7">
                  <c:v>-2.4618501428395008</c:v>
                </c:pt>
                <c:pt idx="8">
                  <c:v>-2.0002785218598036</c:v>
                </c:pt>
                <c:pt idx="9">
                  <c:v>-2.2048400189130972</c:v>
                </c:pt>
                <c:pt idx="10">
                  <c:v>-2.2740313203203981</c:v>
                </c:pt>
                <c:pt idx="11">
                  <c:v>-1.8673913582172019</c:v>
                </c:pt>
                <c:pt idx="12">
                  <c:v>-3.8127163746756025</c:v>
                </c:pt>
                <c:pt idx="13">
                  <c:v>-0.84767858368539917</c:v>
                </c:pt>
                <c:pt idx="14">
                  <c:v>-0.69860743470810005</c:v>
                </c:pt>
                <c:pt idx="15">
                  <c:v>-0.68209188038269986</c:v>
                </c:pt>
                <c:pt idx="16">
                  <c:v>-0.69751712018919532</c:v>
                </c:pt>
                <c:pt idx="17">
                  <c:v>-0.54747195501670376</c:v>
                </c:pt>
                <c:pt idx="18">
                  <c:v>-0.88811299329759663</c:v>
                </c:pt>
                <c:pt idx="19">
                  <c:v>-2.0833652066801277E-2</c:v>
                </c:pt>
                <c:pt idx="20">
                  <c:v>-2.4853725427999507E-2</c:v>
                </c:pt>
                <c:pt idx="21">
                  <c:v>4.0670930449999788E-2</c:v>
                </c:pt>
                <c:pt idx="22">
                  <c:v>4.6194749024596152E-2</c:v>
                </c:pt>
                <c:pt idx="23">
                  <c:v>7.7564201261702687E-2</c:v>
                </c:pt>
                <c:pt idx="24">
                  <c:v>0.39423304103889906</c:v>
                </c:pt>
                <c:pt idx="25">
                  <c:v>0.3726708692122031</c:v>
                </c:pt>
                <c:pt idx="26">
                  <c:v>0.3001314185633987</c:v>
                </c:pt>
                <c:pt idx="27">
                  <c:v>0.36360935761640006</c:v>
                </c:pt>
                <c:pt idx="28">
                  <c:v>0.39399333481669602</c:v>
                </c:pt>
                <c:pt idx="29">
                  <c:v>0.36732674300430401</c:v>
                </c:pt>
                <c:pt idx="30">
                  <c:v>0.96697445081629785</c:v>
                </c:pt>
              </c:numCache>
            </c:numRef>
          </c:yVal>
          <c:smooth val="1"/>
          <c:extLst>
            <c:ext xmlns:c16="http://schemas.microsoft.com/office/drawing/2014/chart" uri="{C3380CC4-5D6E-409C-BE32-E72D297353CC}">
              <c16:uniqueId val="{00000001-C6DC-4D81-A0D2-2253181AE458}"/>
            </c:ext>
          </c:extLst>
        </c:ser>
        <c:dLbls>
          <c:showLegendKey val="0"/>
          <c:showVal val="0"/>
          <c:showCatName val="0"/>
          <c:showSerName val="0"/>
          <c:showPercent val="0"/>
          <c:showBubbleSize val="0"/>
        </c:dLbls>
        <c:axId val="228736943"/>
        <c:axId val="332993407"/>
      </c:scatterChart>
      <c:valAx>
        <c:axId val="332983007"/>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3114324651726224"/>
              <c:y val="0.8976642790407972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2175"/>
        <c:crosses val="autoZero"/>
        <c:crossBetween val="midCat"/>
        <c:majorUnit val="60"/>
      </c:valAx>
      <c:valAx>
        <c:axId val="3329821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Average waiting time (second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3007"/>
        <c:crosses val="autoZero"/>
        <c:crossBetween val="midCat"/>
      </c:valAx>
      <c:valAx>
        <c:axId val="332993407"/>
        <c:scaling>
          <c:orientation val="minMax"/>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b="0" i="0" u="none" strike="noStrike" baseline="0">
                    <a:effectLst/>
                  </a:rPr>
                  <a:t>Rate of change</a:t>
                </a:r>
                <a:r>
                  <a:rPr lang="en-US" sz="1100" b="0" i="0" u="none" strike="noStrike" baseline="0"/>
                  <a:t> </a:t>
                </a:r>
                <a:endParaRPr lang="en-US" sz="1100"/>
              </a:p>
            </c:rich>
          </c:tx>
          <c:layout>
            <c:manualLayout>
              <c:xMode val="edge"/>
              <c:yMode val="edge"/>
              <c:x val="0.95630392354801785"/>
              <c:y val="0.1961784907686913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8736943"/>
        <c:crosses val="max"/>
        <c:crossBetween val="midCat"/>
      </c:valAx>
      <c:valAx>
        <c:axId val="228736943"/>
        <c:scaling>
          <c:orientation val="minMax"/>
        </c:scaling>
        <c:delete val="1"/>
        <c:axPos val="b"/>
        <c:numFmt formatCode="General" sourceLinked="1"/>
        <c:majorTickMark val="out"/>
        <c:minorTickMark val="none"/>
        <c:tickLblPos val="nextTo"/>
        <c:crossAx val="332993407"/>
        <c:crosses val="autoZero"/>
        <c:crossBetween val="midCat"/>
      </c:valAx>
      <c:spPr>
        <a:noFill/>
        <a:ln>
          <a:noFill/>
        </a:ln>
        <a:effectLst/>
      </c:spPr>
    </c:plotArea>
    <c:legend>
      <c:legendPos val="b"/>
      <c:layout>
        <c:manualLayout>
          <c:xMode val="edge"/>
          <c:yMode val="edge"/>
          <c:x val="0.22158859950198528"/>
          <c:y val="0.89489182117573207"/>
          <c:w val="0.55682263274782962"/>
          <c:h val="0.1051081788242679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78657432394942"/>
          <c:y val="4.5548669095276925E-2"/>
          <c:w val="0.78696054225423939"/>
          <c:h val="0.750359898856237"/>
        </c:manualLayout>
      </c:layout>
      <c:scatterChart>
        <c:scatterStyle val="smoothMarker"/>
        <c:varyColors val="0"/>
        <c:ser>
          <c:idx val="0"/>
          <c:order val="0"/>
          <c:tx>
            <c:strRef>
              <c:f>PTn_MR!$B$1</c:f>
              <c:strCache>
                <c:ptCount val="1"/>
                <c:pt idx="0">
                  <c:v>Average missed risk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B$2:$B$32</c:f>
              <c:numCache>
                <c:formatCode>General</c:formatCode>
                <c:ptCount val="31"/>
                <c:pt idx="0">
                  <c:v>74.603580822568105</c:v>
                </c:pt>
                <c:pt idx="1">
                  <c:v>69.877346786511296</c:v>
                </c:pt>
                <c:pt idx="2">
                  <c:v>65.9347945478832</c:v>
                </c:pt>
                <c:pt idx="3">
                  <c:v>61.412864685149202</c:v>
                </c:pt>
                <c:pt idx="4">
                  <c:v>56.675524396323496</c:v>
                </c:pt>
                <c:pt idx="5">
                  <c:v>52.391934002419305</c:v>
                </c:pt>
                <c:pt idx="6">
                  <c:v>42.087152854657504</c:v>
                </c:pt>
                <c:pt idx="7">
                  <c:v>38.820571621413201</c:v>
                </c:pt>
                <c:pt idx="8">
                  <c:v>36.1902974320341</c:v>
                </c:pt>
                <c:pt idx="9">
                  <c:v>33.3911206021425</c:v>
                </c:pt>
                <c:pt idx="10">
                  <c:v>30.539418453644402</c:v>
                </c:pt>
                <c:pt idx="11">
                  <c:v>28.026755621248299</c:v>
                </c:pt>
                <c:pt idx="12">
                  <c:v>22.740259670487699</c:v>
                </c:pt>
                <c:pt idx="13">
                  <c:v>21.0787623781227</c:v>
                </c:pt>
                <c:pt idx="14">
                  <c:v>19.729133247384702</c:v>
                </c:pt>
                <c:pt idx="15">
                  <c:v>18.363245381308698</c:v>
                </c:pt>
                <c:pt idx="16">
                  <c:v>16.964096602108398</c:v>
                </c:pt>
                <c:pt idx="17">
                  <c:v>15.720757172019301</c:v>
                </c:pt>
                <c:pt idx="18">
                  <c:v>13.217418383787699</c:v>
                </c:pt>
                <c:pt idx="19">
                  <c:v>12.377203975795199</c:v>
                </c:pt>
                <c:pt idx="20">
                  <c:v>11.674679206131799</c:v>
                </c:pt>
                <c:pt idx="21">
                  <c:v>10.9837381072649</c:v>
                </c:pt>
                <c:pt idx="22">
                  <c:v>10.2706722125828</c:v>
                </c:pt>
                <c:pt idx="23">
                  <c:v>9.6336101155282403</c:v>
                </c:pt>
                <c:pt idx="24">
                  <c:v>8.3531415627716008</c:v>
                </c:pt>
                <c:pt idx="25">
                  <c:v>7.9023706346232503</c:v>
                </c:pt>
                <c:pt idx="26">
                  <c:v>7.5187936607327392</c:v>
                </c:pt>
                <c:pt idx="27">
                  <c:v>7.1430749182226805</c:v>
                </c:pt>
                <c:pt idx="28">
                  <c:v>6.7500914863180999</c:v>
                </c:pt>
                <c:pt idx="29">
                  <c:v>6.4005637121302499</c:v>
                </c:pt>
                <c:pt idx="30">
                  <c:v>5.6862727818152701</c:v>
                </c:pt>
              </c:numCache>
            </c:numRef>
          </c:yVal>
          <c:smooth val="1"/>
          <c:extLst>
            <c:ext xmlns:c16="http://schemas.microsoft.com/office/drawing/2014/chart" uri="{C3380CC4-5D6E-409C-BE32-E72D297353CC}">
              <c16:uniqueId val="{00000000-15B2-4EF8-905A-0A5047CC6ADC}"/>
            </c:ext>
          </c:extLst>
        </c:ser>
        <c:dLbls>
          <c:showLegendKey val="0"/>
          <c:showVal val="0"/>
          <c:showCatName val="0"/>
          <c:showSerName val="0"/>
          <c:showPercent val="0"/>
          <c:showBubbleSize val="0"/>
        </c:dLbls>
        <c:axId val="332979263"/>
        <c:axId val="332992575"/>
      </c:scatterChart>
      <c:scatterChart>
        <c:scatterStyle val="smoothMarker"/>
        <c:varyColors val="0"/>
        <c:ser>
          <c:idx val="1"/>
          <c:order val="1"/>
          <c:tx>
            <c:strRef>
              <c:f>PTn_MR!$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C$2:$C$32</c:f>
              <c:numCache>
                <c:formatCode>General</c:formatCode>
                <c:ptCount val="31"/>
                <c:pt idx="1">
                  <c:v>-0.47262340360568089</c:v>
                </c:pt>
                <c:pt idx="2">
                  <c:v>-0.39425522386280959</c:v>
                </c:pt>
                <c:pt idx="3">
                  <c:v>-0.45219298627339982</c:v>
                </c:pt>
                <c:pt idx="4">
                  <c:v>-0.4737340288825706</c:v>
                </c:pt>
                <c:pt idx="5">
                  <c:v>-0.42835903939041914</c:v>
                </c:pt>
                <c:pt idx="6">
                  <c:v>-1.0304781147761801</c:v>
                </c:pt>
                <c:pt idx="7">
                  <c:v>-0.32665812332443023</c:v>
                </c:pt>
                <c:pt idx="8">
                  <c:v>-0.2630274189379101</c:v>
                </c:pt>
                <c:pt idx="9">
                  <c:v>-0.27991768298915998</c:v>
                </c:pt>
                <c:pt idx="10">
                  <c:v>-0.28517021484980987</c:v>
                </c:pt>
                <c:pt idx="11">
                  <c:v>-0.25126628323961031</c:v>
                </c:pt>
                <c:pt idx="12">
                  <c:v>-0.52864959507605991</c:v>
                </c:pt>
                <c:pt idx="13">
                  <c:v>-0.16614972923649987</c:v>
                </c:pt>
                <c:pt idx="14">
                  <c:v>-0.13496291307379985</c:v>
                </c:pt>
                <c:pt idx="15">
                  <c:v>-0.13658878660760046</c:v>
                </c:pt>
                <c:pt idx="16">
                  <c:v>-0.13991487792002993</c:v>
                </c:pt>
                <c:pt idx="17">
                  <c:v>-0.12433394300890974</c:v>
                </c:pt>
                <c:pt idx="18">
                  <c:v>-0.25033387882316022</c:v>
                </c:pt>
                <c:pt idx="19">
                  <c:v>-8.4021440799249975E-2</c:v>
                </c:pt>
                <c:pt idx="20">
                  <c:v>-7.0252476966340002E-2</c:v>
                </c:pt>
                <c:pt idx="21">
                  <c:v>-6.9094109886689917E-2</c:v>
                </c:pt>
                <c:pt idx="22">
                  <c:v>-7.1306589468209933E-2</c:v>
                </c:pt>
                <c:pt idx="23">
                  <c:v>-6.3706209705456013E-2</c:v>
                </c:pt>
                <c:pt idx="24">
                  <c:v>-0.12804685527566395</c:v>
                </c:pt>
                <c:pt idx="25">
                  <c:v>-4.5077092814835053E-2</c:v>
                </c:pt>
                <c:pt idx="26">
                  <c:v>-3.8357697389051107E-2</c:v>
                </c:pt>
                <c:pt idx="27">
                  <c:v>-3.7571874251005874E-2</c:v>
                </c:pt>
                <c:pt idx="28">
                  <c:v>-3.9298343190458065E-2</c:v>
                </c:pt>
                <c:pt idx="29">
                  <c:v>-3.4952777418784997E-2</c:v>
                </c:pt>
                <c:pt idx="30">
                  <c:v>-7.1429093031497984E-2</c:v>
                </c:pt>
              </c:numCache>
            </c:numRef>
          </c:yVal>
          <c:smooth val="1"/>
          <c:extLst>
            <c:ext xmlns:c16="http://schemas.microsoft.com/office/drawing/2014/chart" uri="{C3380CC4-5D6E-409C-BE32-E72D297353CC}">
              <c16:uniqueId val="{00000001-15B2-4EF8-905A-0A5047CC6ADC}"/>
            </c:ext>
          </c:extLst>
        </c:ser>
        <c:dLbls>
          <c:showLegendKey val="0"/>
          <c:showVal val="0"/>
          <c:showCatName val="0"/>
          <c:showSerName val="0"/>
          <c:showPercent val="0"/>
          <c:showBubbleSize val="0"/>
        </c:dLbls>
        <c:axId val="332996735"/>
        <c:axId val="332995071"/>
      </c:scatterChart>
      <c:valAx>
        <c:axId val="332979263"/>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7769159757122883"/>
              <c:y val="0.8969974069537199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2575"/>
        <c:crosses val="autoZero"/>
        <c:crossBetween val="midCat"/>
        <c:majorUnit val="60"/>
      </c:valAx>
      <c:valAx>
        <c:axId val="332992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Average m</a:t>
                </a:r>
                <a:r>
                  <a:rPr lang="en-US" altLang="zh-CN" sz="1100" b="0" i="0" baseline="0">
                    <a:effectLst/>
                  </a:rPr>
                  <a:t>issed risk (%)</a:t>
                </a:r>
                <a:endParaRPr lang="en-US" sz="600">
                  <a:effectLst/>
                </a:endParaRPr>
              </a:p>
            </c:rich>
          </c:tx>
          <c:layout>
            <c:manualLayout>
              <c:xMode val="edge"/>
              <c:yMode val="edge"/>
              <c:x val="8.9433888028570387E-4"/>
              <c:y val="5.006301832903166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79263"/>
        <c:crosses val="autoZero"/>
        <c:crossBetween val="midCat"/>
      </c:valAx>
      <c:valAx>
        <c:axId val="332995071"/>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Rate of change</a:t>
                </a:r>
                <a:endParaRPr lang="en-US" sz="600">
                  <a:effectLst/>
                </a:endParaRPr>
              </a:p>
            </c:rich>
          </c:tx>
          <c:layout>
            <c:manualLayout>
              <c:xMode val="edge"/>
              <c:yMode val="edge"/>
              <c:x val="0.95965509119052428"/>
              <c:y val="0.2055372279796140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6735"/>
        <c:crosses val="max"/>
        <c:crossBetween val="midCat"/>
      </c:valAx>
      <c:valAx>
        <c:axId val="332996735"/>
        <c:scaling>
          <c:orientation val="minMax"/>
        </c:scaling>
        <c:delete val="1"/>
        <c:axPos val="b"/>
        <c:numFmt formatCode="General" sourceLinked="1"/>
        <c:majorTickMark val="out"/>
        <c:minorTickMark val="none"/>
        <c:tickLblPos val="nextTo"/>
        <c:crossAx val="332995071"/>
        <c:crosses val="autoZero"/>
        <c:crossBetween val="midCat"/>
      </c:valAx>
      <c:spPr>
        <a:noFill/>
        <a:ln>
          <a:noFill/>
        </a:ln>
        <a:effectLst/>
      </c:spPr>
    </c:plotArea>
    <c:legend>
      <c:legendPos val="b"/>
      <c:layout>
        <c:manualLayout>
          <c:xMode val="edge"/>
          <c:yMode val="edge"/>
          <c:x val="0.20268335292169196"/>
          <c:y val="0.88768640192854431"/>
          <c:w val="0.59463329415661603"/>
          <c:h val="0.1123135980714557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410020862776765E-2"/>
          <c:y val="4.1198501872659173E-2"/>
          <c:w val="0.88608318190995361"/>
          <c:h val="0.78921938128520441"/>
        </c:manualLayout>
      </c:layout>
      <c:lineChart>
        <c:grouping val="standard"/>
        <c:varyColors val="0"/>
        <c:ser>
          <c:idx val="0"/>
          <c:order val="0"/>
          <c:tx>
            <c:strRef>
              <c:f>hour!$A$2</c:f>
              <c:strCache>
                <c:ptCount val="1"/>
                <c:pt idx="0">
                  <c:v>PT</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202.6</c:v>
                </c:pt>
                <c:pt idx="4">
                  <c:v>215.177413006244</c:v>
                </c:pt>
                <c:pt idx="5">
                  <c:v>284.81268618938702</c:v>
                </c:pt>
                <c:pt idx="6">
                  <c:v>292.56380927055602</c:v>
                </c:pt>
                <c:pt idx="7">
                  <c:v>264.50822409038</c:v>
                </c:pt>
                <c:pt idx="8">
                  <c:v>260.53004240616298</c:v>
                </c:pt>
                <c:pt idx="9">
                  <c:v>266.08999061359901</c:v>
                </c:pt>
                <c:pt idx="10">
                  <c:v>271.64510925012399</c:v>
                </c:pt>
                <c:pt idx="11">
                  <c:v>278.05301432034901</c:v>
                </c:pt>
                <c:pt idx="12">
                  <c:v>279.92323544173098</c:v>
                </c:pt>
                <c:pt idx="13">
                  <c:v>276.53570708657901</c:v>
                </c:pt>
                <c:pt idx="14">
                  <c:v>275.141062395841</c:v>
                </c:pt>
                <c:pt idx="15">
                  <c:v>263.396510739424</c:v>
                </c:pt>
                <c:pt idx="16">
                  <c:v>261.166351957769</c:v>
                </c:pt>
                <c:pt idx="17">
                  <c:v>262.96681132345498</c:v>
                </c:pt>
                <c:pt idx="18">
                  <c:v>259.65974535845601</c:v>
                </c:pt>
                <c:pt idx="19">
                  <c:v>272.17918861803997</c:v>
                </c:pt>
                <c:pt idx="20">
                  <c:v>291.376673828729</c:v>
                </c:pt>
                <c:pt idx="21">
                  <c:v>327.05978822126599</c:v>
                </c:pt>
                <c:pt idx="22">
                  <c:v>433.813289845047</c:v>
                </c:pt>
                <c:pt idx="23">
                  <c:v>601.983200829667</c:v>
                </c:pt>
              </c:numCache>
            </c:numRef>
          </c:val>
          <c:smooth val="0"/>
          <c:extLst>
            <c:ext xmlns:c16="http://schemas.microsoft.com/office/drawing/2014/chart" uri="{C3380CC4-5D6E-409C-BE32-E72D297353CC}">
              <c16:uniqueId val="{00000000-886E-4DCF-8F36-F15748BCC3C0}"/>
            </c:ext>
          </c:extLst>
        </c:ser>
        <c:ser>
          <c:idx val="1"/>
          <c:order val="1"/>
          <c:tx>
            <c:strRef>
              <c:f>hour!$A$3</c:f>
              <c:strCache>
                <c:ptCount val="1"/>
                <c:pt idx="0">
                  <c:v>GT</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130.777777777777</c:v>
                </c:pt>
                <c:pt idx="4">
                  <c:v>121.438306776926</c:v>
                </c:pt>
                <c:pt idx="5">
                  <c:v>1045.30802292727</c:v>
                </c:pt>
                <c:pt idx="6">
                  <c:v>863.82592485046098</c:v>
                </c:pt>
                <c:pt idx="7">
                  <c:v>638.96771913527596</c:v>
                </c:pt>
                <c:pt idx="8">
                  <c:v>630.80342958838003</c:v>
                </c:pt>
                <c:pt idx="9">
                  <c:v>714.59871762548698</c:v>
                </c:pt>
                <c:pt idx="10">
                  <c:v>729.40854373812897</c:v>
                </c:pt>
                <c:pt idx="11">
                  <c:v>730.52886528352201</c:v>
                </c:pt>
                <c:pt idx="12">
                  <c:v>728.90329610537401</c:v>
                </c:pt>
                <c:pt idx="13">
                  <c:v>727.06341220195804</c:v>
                </c:pt>
                <c:pt idx="14">
                  <c:v>676.37524570691096</c:v>
                </c:pt>
                <c:pt idx="15">
                  <c:v>583.28502415921503</c:v>
                </c:pt>
                <c:pt idx="16">
                  <c:v>550.32670166585399</c:v>
                </c:pt>
                <c:pt idx="17">
                  <c:v>572.48054642802697</c:v>
                </c:pt>
                <c:pt idx="18">
                  <c:v>613.01691444284802</c:v>
                </c:pt>
                <c:pt idx="19">
                  <c:v>718.11249927491099</c:v>
                </c:pt>
                <c:pt idx="20">
                  <c:v>837.94862254087298</c:v>
                </c:pt>
                <c:pt idx="21">
                  <c:v>941.85322375138605</c:v>
                </c:pt>
                <c:pt idx="22">
                  <c:v>1740.6641053773601</c:v>
                </c:pt>
                <c:pt idx="23">
                  <c:v>2746.1327283601199</c:v>
                </c:pt>
              </c:numCache>
            </c:numRef>
          </c:val>
          <c:smooth val="0"/>
          <c:extLst>
            <c:ext xmlns:c16="http://schemas.microsoft.com/office/drawing/2014/chart" uri="{C3380CC4-5D6E-409C-BE32-E72D297353CC}">
              <c16:uniqueId val="{00000001-886E-4DCF-8F36-F15748BCC3C0}"/>
            </c:ext>
          </c:extLst>
        </c:ser>
        <c:ser>
          <c:idx val="2"/>
          <c:order val="2"/>
          <c:tx>
            <c:strRef>
              <c:f>hour!$A$4</c:f>
              <c:strCache>
                <c:ptCount val="1"/>
                <c:pt idx="0">
                  <c:v>ST</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115.015737580584</c:v>
                </c:pt>
                <c:pt idx="5">
                  <c:v>173.85439450941499</c:v>
                </c:pt>
                <c:pt idx="6">
                  <c:v>197.74744187093401</c:v>
                </c:pt>
                <c:pt idx="7">
                  <c:v>191.805168407856</c:v>
                </c:pt>
                <c:pt idx="8">
                  <c:v>219.317098387219</c:v>
                </c:pt>
                <c:pt idx="9">
                  <c:v>229.105951842531</c:v>
                </c:pt>
                <c:pt idx="10">
                  <c:v>239.75483292288499</c:v>
                </c:pt>
                <c:pt idx="11">
                  <c:v>247.26757448697299</c:v>
                </c:pt>
                <c:pt idx="12">
                  <c:v>270.47304561877098</c:v>
                </c:pt>
                <c:pt idx="13">
                  <c:v>275.58647839615497</c:v>
                </c:pt>
                <c:pt idx="14">
                  <c:v>265.794105679241</c:v>
                </c:pt>
                <c:pt idx="15">
                  <c:v>255.85392173709201</c:v>
                </c:pt>
                <c:pt idx="16">
                  <c:v>259.47161413937198</c:v>
                </c:pt>
                <c:pt idx="17">
                  <c:v>278.59141462869798</c:v>
                </c:pt>
                <c:pt idx="18">
                  <c:v>278.22279698492099</c:v>
                </c:pt>
                <c:pt idx="19">
                  <c:v>266.72553878935901</c:v>
                </c:pt>
                <c:pt idx="20">
                  <c:v>263.28970018226897</c:v>
                </c:pt>
                <c:pt idx="21">
                  <c:v>287.68366203624299</c:v>
                </c:pt>
                <c:pt idx="22">
                  <c:v>322.48179309665102</c:v>
                </c:pt>
                <c:pt idx="23">
                  <c:v>315.08925555261902</c:v>
                </c:pt>
              </c:numCache>
            </c:numRef>
          </c:val>
          <c:smooth val="0"/>
          <c:extLst>
            <c:ext xmlns:c16="http://schemas.microsoft.com/office/drawing/2014/chart" uri="{C3380CC4-5D6E-409C-BE32-E72D297353CC}">
              <c16:uniqueId val="{00000002-886E-4DCF-8F36-F15748BCC3C0}"/>
            </c:ext>
          </c:extLst>
        </c:ser>
        <c:ser>
          <c:idx val="3"/>
          <c:order val="3"/>
          <c:tx>
            <c:strRef>
              <c:f>hour!$A$5</c:f>
              <c:strCache>
                <c:ptCount val="1"/>
                <c:pt idx="0">
                  <c:v>ET</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84.038018614923402</c:v>
                </c:pt>
                <c:pt idx="5">
                  <c:v>289.017777058918</c:v>
                </c:pt>
                <c:pt idx="6">
                  <c:v>289.46768175521697</c:v>
                </c:pt>
                <c:pt idx="7">
                  <c:v>246.168178074194</c:v>
                </c:pt>
                <c:pt idx="8">
                  <c:v>280.75255540849798</c:v>
                </c:pt>
                <c:pt idx="9">
                  <c:v>320.97529658135301</c:v>
                </c:pt>
                <c:pt idx="10">
                  <c:v>326.66860949208899</c:v>
                </c:pt>
                <c:pt idx="11">
                  <c:v>335.01516493060399</c:v>
                </c:pt>
                <c:pt idx="12">
                  <c:v>358.690803519989</c:v>
                </c:pt>
                <c:pt idx="13">
                  <c:v>360.57869521236898</c:v>
                </c:pt>
                <c:pt idx="14">
                  <c:v>333.60676279518202</c:v>
                </c:pt>
                <c:pt idx="15">
                  <c:v>296.09226335062903</c:v>
                </c:pt>
                <c:pt idx="16">
                  <c:v>292.02544955806098</c:v>
                </c:pt>
                <c:pt idx="17">
                  <c:v>314.65110675919402</c:v>
                </c:pt>
                <c:pt idx="18">
                  <c:v>319.21721799587698</c:v>
                </c:pt>
                <c:pt idx="19">
                  <c:v>334.89744721627</c:v>
                </c:pt>
                <c:pt idx="20">
                  <c:v>348.919110781391</c:v>
                </c:pt>
                <c:pt idx="21">
                  <c:v>387.40601621313101</c:v>
                </c:pt>
                <c:pt idx="22">
                  <c:v>578.84710403060797</c:v>
                </c:pt>
                <c:pt idx="23">
                  <c:v>773.02185451139496</c:v>
                </c:pt>
              </c:numCache>
            </c:numRef>
          </c:val>
          <c:smooth val="0"/>
          <c:extLst>
            <c:ext xmlns:c16="http://schemas.microsoft.com/office/drawing/2014/chart" uri="{C3380CC4-5D6E-409C-BE32-E72D297353CC}">
              <c16:uniqueId val="{00000003-886E-4DCF-8F36-F15748BCC3C0}"/>
            </c:ext>
          </c:extLst>
        </c:ser>
        <c:ser>
          <c:idx val="4"/>
          <c:order val="4"/>
          <c:tx>
            <c:strRef>
              <c:f>hour!$A$6</c:f>
              <c:strCache>
                <c:ptCount val="1"/>
                <c:pt idx="0">
                  <c:v>AT</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548.65060240963805</c:v>
                </c:pt>
                <c:pt idx="5">
                  <c:v>884.04910241856305</c:v>
                </c:pt>
                <c:pt idx="6">
                  <c:v>576.89267345834401</c:v>
                </c:pt>
                <c:pt idx="7">
                  <c:v>427.69780669713299</c:v>
                </c:pt>
                <c:pt idx="8">
                  <c:v>421.262765143232</c:v>
                </c:pt>
                <c:pt idx="9">
                  <c:v>484.80368232241</c:v>
                </c:pt>
                <c:pt idx="10">
                  <c:v>498.93891153951103</c:v>
                </c:pt>
                <c:pt idx="11">
                  <c:v>501.41720119105099</c:v>
                </c:pt>
                <c:pt idx="12">
                  <c:v>505.80595834378499</c:v>
                </c:pt>
                <c:pt idx="13">
                  <c:v>498.36777879635798</c:v>
                </c:pt>
                <c:pt idx="14">
                  <c:v>468.49576422130599</c:v>
                </c:pt>
                <c:pt idx="15">
                  <c:v>403.52552067024101</c:v>
                </c:pt>
                <c:pt idx="16">
                  <c:v>379.87983236613502</c:v>
                </c:pt>
                <c:pt idx="17">
                  <c:v>391.79196259886601</c:v>
                </c:pt>
                <c:pt idx="18">
                  <c:v>414.79883137998701</c:v>
                </c:pt>
                <c:pt idx="19">
                  <c:v>482.86677887973701</c:v>
                </c:pt>
                <c:pt idx="20">
                  <c:v>563.48351135466498</c:v>
                </c:pt>
                <c:pt idx="21">
                  <c:v>599.89989050662803</c:v>
                </c:pt>
                <c:pt idx="22">
                  <c:v>1176.4120227169001</c:v>
                </c:pt>
                <c:pt idx="23">
                  <c:v>1781.4424880754</c:v>
                </c:pt>
              </c:numCache>
            </c:numRef>
          </c:val>
          <c:smooth val="0"/>
          <c:extLst>
            <c:ext xmlns:c16="http://schemas.microsoft.com/office/drawing/2014/chart" uri="{C3380CC4-5D6E-409C-BE32-E72D297353CC}">
              <c16:uniqueId val="{00000004-886E-4DCF-8F36-F15748BCC3C0}"/>
            </c:ext>
          </c:extLst>
        </c:ser>
        <c:dLbls>
          <c:showLegendKey val="0"/>
          <c:showVal val="0"/>
          <c:showCatName val="0"/>
          <c:showSerName val="0"/>
          <c:showPercent val="0"/>
          <c:showBubbleSize val="0"/>
        </c:dLbls>
        <c:smooth val="0"/>
        <c:axId val="544178384"/>
        <c:axId val="544180048"/>
      </c:lineChart>
      <c:catAx>
        <c:axId val="544178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1869102520691337"/>
              <c:y val="0.9247934176767229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80048"/>
        <c:crosses val="autoZero"/>
        <c:auto val="1"/>
        <c:lblAlgn val="ctr"/>
        <c:lblOffset val="100"/>
        <c:noMultiLvlLbl val="0"/>
      </c:catAx>
      <c:valAx>
        <c:axId val="544180048"/>
        <c:scaling>
          <c:orientation val="minMax"/>
          <c:max val="1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78384"/>
        <c:crosses val="autoZero"/>
        <c:crossBetween val="between"/>
      </c:valAx>
      <c:spPr>
        <a:noFill/>
        <a:ln>
          <a:noFill/>
        </a:ln>
        <a:effectLst/>
      </c:spPr>
    </c:plotArea>
    <c:legend>
      <c:legendPos val="b"/>
      <c:layout>
        <c:manualLayout>
          <c:xMode val="edge"/>
          <c:yMode val="edge"/>
          <c:x val="0.16615923009623798"/>
          <c:y val="0.93064069827276519"/>
          <c:w val="0.66768153980752409"/>
          <c:h val="6.935930172723477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192173093747893E-2"/>
          <c:y val="3.5685320356853206E-2"/>
          <c:w val="0.89827747493101828"/>
          <c:h val="0.81481533076211599"/>
        </c:manualLayout>
      </c:layout>
      <c:lineChart>
        <c:grouping val="standard"/>
        <c:varyColors val="0"/>
        <c:ser>
          <c:idx val="0"/>
          <c:order val="0"/>
          <c:tx>
            <c:strRef>
              <c:f>hour!$A$12</c:f>
              <c:strCache>
                <c:ptCount val="1"/>
                <c:pt idx="0">
                  <c:v>PT</c:v>
                </c:pt>
              </c:strCache>
            </c:strRef>
          </c:tx>
          <c:spPr>
            <a:ln w="28575" cap="rnd">
              <a:solidFill>
                <a:schemeClr val="accent1"/>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0.15531749662237598</c:v>
                </c:pt>
                <c:pt idx="5">
                  <c:v>6.7960340957318897</c:v>
                </c:pt>
                <c:pt idx="6">
                  <c:v>9.9485970672609909</c:v>
                </c:pt>
                <c:pt idx="7">
                  <c:v>8.9308598962268508</c:v>
                </c:pt>
                <c:pt idx="8">
                  <c:v>9.5464974903298305</c:v>
                </c:pt>
                <c:pt idx="9">
                  <c:v>10.4307486863877</c:v>
                </c:pt>
                <c:pt idx="10">
                  <c:v>10.1017689777564</c:v>
                </c:pt>
                <c:pt idx="11">
                  <c:v>10.509290308889501</c:v>
                </c:pt>
                <c:pt idx="12">
                  <c:v>10.514425797472899</c:v>
                </c:pt>
                <c:pt idx="13">
                  <c:v>10.6638350824397</c:v>
                </c:pt>
                <c:pt idx="14">
                  <c:v>10.617607975860901</c:v>
                </c:pt>
                <c:pt idx="15">
                  <c:v>10.358602913361899</c:v>
                </c:pt>
                <c:pt idx="16">
                  <c:v>9.7826378084086301</c:v>
                </c:pt>
                <c:pt idx="17">
                  <c:v>9.9103245604024508</c:v>
                </c:pt>
                <c:pt idx="18">
                  <c:v>10.0219105181537</c:v>
                </c:pt>
                <c:pt idx="19">
                  <c:v>10.643528893277001</c:v>
                </c:pt>
                <c:pt idx="20">
                  <c:v>11.312523898832801</c:v>
                </c:pt>
                <c:pt idx="21">
                  <c:v>11.0859624751907</c:v>
                </c:pt>
                <c:pt idx="22">
                  <c:v>11.336532684375001</c:v>
                </c:pt>
                <c:pt idx="23">
                  <c:v>12.413800200556301</c:v>
                </c:pt>
              </c:numCache>
            </c:numRef>
          </c:val>
          <c:smooth val="0"/>
          <c:extLst>
            <c:ext xmlns:c16="http://schemas.microsoft.com/office/drawing/2014/chart" uri="{C3380CC4-5D6E-409C-BE32-E72D297353CC}">
              <c16:uniqueId val="{00000000-27A6-493B-B0A1-6BC9A9029613}"/>
            </c:ext>
          </c:extLst>
        </c:ser>
        <c:ser>
          <c:idx val="1"/>
          <c:order val="1"/>
          <c:tx>
            <c:strRef>
              <c:f>hour!$A$13</c:f>
              <c:strCache>
                <c:ptCount val="1"/>
                <c:pt idx="0">
                  <c:v>GT</c:v>
                </c:pt>
              </c:strCache>
            </c:strRef>
          </c:tx>
          <c:spPr>
            <a:ln w="28575" cap="rnd">
              <a:solidFill>
                <a:schemeClr val="accent2"/>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76139572408229106</c:v>
                </c:pt>
                <c:pt idx="5">
                  <c:v>59.543366123618</c:v>
                </c:pt>
                <c:pt idx="6">
                  <c:v>74.883462813883398</c:v>
                </c:pt>
                <c:pt idx="7">
                  <c:v>76.476052507932607</c:v>
                </c:pt>
                <c:pt idx="8">
                  <c:v>76.625971941087798</c:v>
                </c:pt>
                <c:pt idx="9">
                  <c:v>76.348350959575797</c:v>
                </c:pt>
                <c:pt idx="10">
                  <c:v>74.873956620968102</c:v>
                </c:pt>
                <c:pt idx="11">
                  <c:v>74.045524058600492</c:v>
                </c:pt>
                <c:pt idx="12">
                  <c:v>73.309784911115301</c:v>
                </c:pt>
                <c:pt idx="13">
                  <c:v>74.308064190961602</c:v>
                </c:pt>
                <c:pt idx="14">
                  <c:v>73.337573054632699</c:v>
                </c:pt>
                <c:pt idx="15">
                  <c:v>73.667316615973107</c:v>
                </c:pt>
                <c:pt idx="16">
                  <c:v>73.312059919297297</c:v>
                </c:pt>
                <c:pt idx="17">
                  <c:v>72.986244968490297</c:v>
                </c:pt>
                <c:pt idx="18">
                  <c:v>75.127962450166393</c:v>
                </c:pt>
                <c:pt idx="19">
                  <c:v>75.897307059777091</c:v>
                </c:pt>
                <c:pt idx="20">
                  <c:v>76.548075103560791</c:v>
                </c:pt>
                <c:pt idx="21">
                  <c:v>77.034519490226103</c:v>
                </c:pt>
                <c:pt idx="22">
                  <c:v>76.917660773456305</c:v>
                </c:pt>
                <c:pt idx="23">
                  <c:v>76.855062413314798</c:v>
                </c:pt>
              </c:numCache>
            </c:numRef>
          </c:val>
          <c:smooth val="0"/>
          <c:extLst>
            <c:ext xmlns:c16="http://schemas.microsoft.com/office/drawing/2014/chart" uri="{C3380CC4-5D6E-409C-BE32-E72D297353CC}">
              <c16:uniqueId val="{00000001-27A6-493B-B0A1-6BC9A9029613}"/>
            </c:ext>
          </c:extLst>
        </c:ser>
        <c:ser>
          <c:idx val="2"/>
          <c:order val="2"/>
          <c:tx>
            <c:strRef>
              <c:f>hour!$A$14</c:f>
              <c:strCache>
                <c:ptCount val="1"/>
                <c:pt idx="0">
                  <c:v>ST</c:v>
                </c:pt>
              </c:strCache>
            </c:strRef>
          </c:tx>
          <c:spPr>
            <a:ln w="28575" cap="rnd">
              <a:solidFill>
                <a:schemeClr val="accent3"/>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formatCode="0.00E+00">
                  <c:v>9.4804702313234703E-3</c:v>
                </c:pt>
                <c:pt idx="5">
                  <c:v>1.2754333265284299</c:v>
                </c:pt>
                <c:pt idx="6">
                  <c:v>3.1813986989893501</c:v>
                </c:pt>
                <c:pt idx="7">
                  <c:v>4.9002925198495602</c:v>
                </c:pt>
                <c:pt idx="8">
                  <c:v>5.5040642593703195</c:v>
                </c:pt>
                <c:pt idx="9">
                  <c:v>6.1706346905405196</c:v>
                </c:pt>
                <c:pt idx="10">
                  <c:v>5.7538730261139097</c:v>
                </c:pt>
                <c:pt idx="11">
                  <c:v>6.0580360327512803</c:v>
                </c:pt>
                <c:pt idx="12">
                  <c:v>5.7684519791956106</c:v>
                </c:pt>
                <c:pt idx="13">
                  <c:v>6.2034739454094199</c:v>
                </c:pt>
                <c:pt idx="14">
                  <c:v>6.7422833226762693</c:v>
                </c:pt>
                <c:pt idx="15">
                  <c:v>7.4926189174412201</c:v>
                </c:pt>
                <c:pt idx="16">
                  <c:v>8.5370306111672587</c:v>
                </c:pt>
                <c:pt idx="17">
                  <c:v>7.9971706805568008</c:v>
                </c:pt>
                <c:pt idx="18">
                  <c:v>8.0847503034592698</c:v>
                </c:pt>
                <c:pt idx="19">
                  <c:v>6.3326809571786393</c:v>
                </c:pt>
                <c:pt idx="20">
                  <c:v>7.0768562783524196</c:v>
                </c:pt>
                <c:pt idx="21">
                  <c:v>6.1155890927799597</c:v>
                </c:pt>
                <c:pt idx="22">
                  <c:v>5.3770726058784399</c:v>
                </c:pt>
                <c:pt idx="23">
                  <c:v>4.1801197274534303</c:v>
                </c:pt>
              </c:numCache>
            </c:numRef>
          </c:val>
          <c:smooth val="0"/>
          <c:extLst>
            <c:ext xmlns:c16="http://schemas.microsoft.com/office/drawing/2014/chart" uri="{C3380CC4-5D6E-409C-BE32-E72D297353CC}">
              <c16:uniqueId val="{00000002-27A6-493B-B0A1-6BC9A9029613}"/>
            </c:ext>
          </c:extLst>
        </c:ser>
        <c:ser>
          <c:idx val="3"/>
          <c:order val="3"/>
          <c:tx>
            <c:strRef>
              <c:f>hour!$A$15</c:f>
              <c:strCache>
                <c:ptCount val="1"/>
                <c:pt idx="0">
                  <c:v>ET</c:v>
                </c:pt>
              </c:strCache>
            </c:strRef>
          </c:tx>
          <c:spPr>
            <a:ln w="28575" cap="rnd">
              <a:solidFill>
                <a:schemeClr val="accent4"/>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5:$Y$15</c:f>
              <c:numCache>
                <c:formatCode>General</c:formatCode>
                <c:ptCount val="24"/>
                <c:pt idx="0">
                  <c:v>0</c:v>
                </c:pt>
                <c:pt idx="1">
                  <c:v>0</c:v>
                </c:pt>
                <c:pt idx="2">
                  <c:v>0</c:v>
                </c:pt>
                <c:pt idx="3">
                  <c:v>0</c:v>
                </c:pt>
                <c:pt idx="4">
                  <c:v>0</c:v>
                </c:pt>
                <c:pt idx="5">
                  <c:v>10.0619035715861</c:v>
                </c:pt>
                <c:pt idx="6">
                  <c:v>17.0639885607042</c:v>
                </c:pt>
                <c:pt idx="7">
                  <c:v>17.558716982942599</c:v>
                </c:pt>
                <c:pt idx="8">
                  <c:v>17.937652774843801</c:v>
                </c:pt>
                <c:pt idx="9">
                  <c:v>18.362676626474801</c:v>
                </c:pt>
                <c:pt idx="10">
                  <c:v>18.323619206217</c:v>
                </c:pt>
                <c:pt idx="11">
                  <c:v>18.439856302554102</c:v>
                </c:pt>
                <c:pt idx="12">
                  <c:v>18.649390553867303</c:v>
                </c:pt>
                <c:pt idx="13">
                  <c:v>18.427985460366099</c:v>
                </c:pt>
                <c:pt idx="14">
                  <c:v>18.075540909294201</c:v>
                </c:pt>
                <c:pt idx="15">
                  <c:v>17.714563320827402</c:v>
                </c:pt>
                <c:pt idx="16">
                  <c:v>18.1616767870958</c:v>
                </c:pt>
                <c:pt idx="17">
                  <c:v>18.397636963481801</c:v>
                </c:pt>
                <c:pt idx="18">
                  <c:v>18.225286871377001</c:v>
                </c:pt>
                <c:pt idx="19">
                  <c:v>18.055749954241502</c:v>
                </c:pt>
                <c:pt idx="20">
                  <c:v>18.1476317775418</c:v>
                </c:pt>
                <c:pt idx="21">
                  <c:v>18.8389709273692</c:v>
                </c:pt>
                <c:pt idx="22">
                  <c:v>18.6275479912923</c:v>
                </c:pt>
                <c:pt idx="23">
                  <c:v>17.789029306764</c:v>
                </c:pt>
              </c:numCache>
            </c:numRef>
          </c:val>
          <c:smooth val="0"/>
          <c:extLst>
            <c:ext xmlns:c16="http://schemas.microsoft.com/office/drawing/2014/chart" uri="{C3380CC4-5D6E-409C-BE32-E72D297353CC}">
              <c16:uniqueId val="{00000003-27A6-493B-B0A1-6BC9A9029613}"/>
            </c:ext>
          </c:extLst>
        </c:ser>
        <c:dLbls>
          <c:showLegendKey val="0"/>
          <c:showVal val="0"/>
          <c:showCatName val="0"/>
          <c:showSerName val="0"/>
          <c:showPercent val="0"/>
          <c:showBubbleSize val="0"/>
        </c:dLbls>
        <c:smooth val="0"/>
        <c:axId val="566288320"/>
        <c:axId val="566280832"/>
      </c:lineChart>
      <c:catAx>
        <c:axId val="566288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0648475309449295"/>
              <c:y val="0.9283693187986539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0832"/>
        <c:crosses val="autoZero"/>
        <c:auto val="1"/>
        <c:lblAlgn val="ctr"/>
        <c:lblOffset val="100"/>
        <c:noMultiLvlLbl val="0"/>
      </c:catAx>
      <c:valAx>
        <c:axId val="566280832"/>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tim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8320"/>
        <c:crosses val="autoZero"/>
        <c:crossBetween val="between"/>
      </c:valAx>
      <c:spPr>
        <a:noFill/>
        <a:ln>
          <a:noFill/>
        </a:ln>
        <a:effectLst/>
      </c:spPr>
    </c:plotArea>
    <c:legend>
      <c:legendPos val="b"/>
      <c:layout>
        <c:manualLayout>
          <c:xMode val="edge"/>
          <c:yMode val="edge"/>
          <c:x val="0.20922975974157076"/>
          <c:y val="0.93056935564601428"/>
          <c:w val="0.58154048051685847"/>
          <c:h val="6.943064435398568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9</c:f>
              <c:strCache>
                <c:ptCount val="1"/>
                <c:pt idx="0">
                  <c:v>PT optimal -AT differenc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9:$Y$9</c:f>
              <c:numCache>
                <c:formatCode>General</c:formatCode>
                <c:ptCount val="24"/>
                <c:pt idx="0">
                  <c:v>0</c:v>
                </c:pt>
                <c:pt idx="1">
                  <c:v>0</c:v>
                </c:pt>
                <c:pt idx="2">
                  <c:v>0</c:v>
                </c:pt>
                <c:pt idx="3">
                  <c:v>-202.6</c:v>
                </c:pt>
                <c:pt idx="4">
                  <c:v>333.47318940339403</c:v>
                </c:pt>
                <c:pt idx="5">
                  <c:v>599.23641622917603</c:v>
                </c:pt>
                <c:pt idx="6">
                  <c:v>284.32886418778799</c:v>
                </c:pt>
                <c:pt idx="7">
                  <c:v>163.18958260675299</c:v>
                </c:pt>
                <c:pt idx="8">
                  <c:v>160.73272273706903</c:v>
                </c:pt>
                <c:pt idx="9">
                  <c:v>218.71369170881098</c:v>
                </c:pt>
                <c:pt idx="10">
                  <c:v>227.29380228938703</c:v>
                </c:pt>
                <c:pt idx="11">
                  <c:v>223.36418687070199</c:v>
                </c:pt>
                <c:pt idx="12">
                  <c:v>225.88272290205401</c:v>
                </c:pt>
                <c:pt idx="13">
                  <c:v>221.83207170977897</c:v>
                </c:pt>
                <c:pt idx="14">
                  <c:v>193.35470182546499</c:v>
                </c:pt>
                <c:pt idx="15">
                  <c:v>140.12900993081701</c:v>
                </c:pt>
                <c:pt idx="16">
                  <c:v>118.71348040836602</c:v>
                </c:pt>
                <c:pt idx="17">
                  <c:v>128.82515127541103</c:v>
                </c:pt>
                <c:pt idx="18">
                  <c:v>155.139086021531</c:v>
                </c:pt>
                <c:pt idx="19">
                  <c:v>210.68759026169704</c:v>
                </c:pt>
                <c:pt idx="20">
                  <c:v>272.10683752593599</c:v>
                </c:pt>
                <c:pt idx="21">
                  <c:v>272.84010228536204</c:v>
                </c:pt>
                <c:pt idx="22">
                  <c:v>742.59873287185314</c:v>
                </c:pt>
                <c:pt idx="23">
                  <c:v>1179.4592872457329</c:v>
                </c:pt>
              </c:numCache>
            </c:numRef>
          </c:yVal>
          <c:smooth val="0"/>
          <c:extLst>
            <c:ext xmlns:c16="http://schemas.microsoft.com/office/drawing/2014/chart" uri="{C3380CC4-5D6E-409C-BE32-E72D297353CC}">
              <c16:uniqueId val="{00000000-6A76-44E6-BB37-4791ECB8715B}"/>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AT - </a:t>
                </a:r>
                <a:r>
                  <a:rPr lang="en-US"/>
                  <a:t>PT differenc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8</c:f>
              <c:strCache>
                <c:ptCount val="1"/>
                <c:pt idx="0">
                  <c:v>PT optimal -ST differe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8:$Y$8</c:f>
              <c:numCache>
                <c:formatCode>General</c:formatCode>
                <c:ptCount val="24"/>
                <c:pt idx="0">
                  <c:v>0</c:v>
                </c:pt>
                <c:pt idx="1">
                  <c:v>0</c:v>
                </c:pt>
                <c:pt idx="2">
                  <c:v>0</c:v>
                </c:pt>
                <c:pt idx="3">
                  <c:v>-202.6</c:v>
                </c:pt>
                <c:pt idx="4">
                  <c:v>-100.16167542565999</c:v>
                </c:pt>
                <c:pt idx="5">
                  <c:v>-110.95829167997204</c:v>
                </c:pt>
                <c:pt idx="6">
                  <c:v>-94.81636739962201</c:v>
                </c:pt>
                <c:pt idx="7">
                  <c:v>-72.703055682523996</c:v>
                </c:pt>
                <c:pt idx="8">
                  <c:v>-41.212944018943972</c:v>
                </c:pt>
                <c:pt idx="9">
                  <c:v>-36.984038771068015</c:v>
                </c:pt>
                <c:pt idx="10">
                  <c:v>-31.890276327239008</c:v>
                </c:pt>
                <c:pt idx="11">
                  <c:v>-30.785439833376017</c:v>
                </c:pt>
                <c:pt idx="12">
                  <c:v>-9.4501898229599988</c:v>
                </c:pt>
                <c:pt idx="13">
                  <c:v>-0.9492286904240359</c:v>
                </c:pt>
                <c:pt idx="14">
                  <c:v>-9.3469567166000047</c:v>
                </c:pt>
                <c:pt idx="15">
                  <c:v>-7.5425890023319937</c:v>
                </c:pt>
                <c:pt idx="16">
                  <c:v>-1.6947378183970159</c:v>
                </c:pt>
                <c:pt idx="17">
                  <c:v>15.624603305242999</c:v>
                </c:pt>
                <c:pt idx="18">
                  <c:v>18.563051626464983</c:v>
                </c:pt>
                <c:pt idx="19">
                  <c:v>-5.453649828680966</c:v>
                </c:pt>
                <c:pt idx="20">
                  <c:v>-28.086973646460024</c:v>
                </c:pt>
                <c:pt idx="21">
                  <c:v>-39.376126185022997</c:v>
                </c:pt>
                <c:pt idx="22">
                  <c:v>-111.33149674839598</c:v>
                </c:pt>
                <c:pt idx="23">
                  <c:v>-286.89394527704798</c:v>
                </c:pt>
              </c:numCache>
            </c:numRef>
          </c:yVal>
          <c:smooth val="0"/>
          <c:extLst>
            <c:ext xmlns:c16="http://schemas.microsoft.com/office/drawing/2014/chart" uri="{C3380CC4-5D6E-409C-BE32-E72D297353CC}">
              <c16:uniqueId val="{00000000-F112-4448-8119-00D6737AC13F}"/>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a:t>
                </a:r>
                <a:r>
                  <a:rPr lang="en-US" baseline="0"/>
                  <a:t> (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 - PT differenc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416641192943258E-2"/>
          <c:y val="4.4310185252732989E-2"/>
          <c:w val="0.89694926688380816"/>
          <c:h val="0.78538391905033467"/>
        </c:manualLayout>
      </c:layout>
      <c:barChart>
        <c:barDir val="col"/>
        <c:grouping val="clustered"/>
        <c:varyColors val="0"/>
        <c:ser>
          <c:idx val="0"/>
          <c:order val="0"/>
          <c:tx>
            <c:strRef>
              <c:f>walking!$B$1</c:f>
              <c:strCache>
                <c:ptCount val="1"/>
                <c:pt idx="0">
                  <c:v>PT</c:v>
                </c:pt>
              </c:strCache>
            </c:strRef>
          </c:tx>
          <c:spPr>
            <a:solidFill>
              <a:schemeClr val="accent1"/>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2:$B$11</c:f>
              <c:numCache>
                <c:formatCode>General</c:formatCode>
                <c:ptCount val="10"/>
                <c:pt idx="0">
                  <c:v>234.55029992949</c:v>
                </c:pt>
                <c:pt idx="1">
                  <c:v>253.53975160924099</c:v>
                </c:pt>
                <c:pt idx="2">
                  <c:v>265.53237189923902</c:v>
                </c:pt>
                <c:pt idx="3">
                  <c:v>274.790584118992</c:v>
                </c:pt>
                <c:pt idx="4">
                  <c:v>282.69657639095101</c:v>
                </c:pt>
                <c:pt idx="5">
                  <c:v>289.70809434626699</c:v>
                </c:pt>
                <c:pt idx="6">
                  <c:v>296.382713181452</c:v>
                </c:pt>
                <c:pt idx="7">
                  <c:v>302.53852595208701</c:v>
                </c:pt>
                <c:pt idx="8">
                  <c:v>308.25729743434101</c:v>
                </c:pt>
                <c:pt idx="9">
                  <c:v>313.35770252337102</c:v>
                </c:pt>
              </c:numCache>
            </c:numRef>
          </c:val>
          <c:extLst>
            <c:ext xmlns:c16="http://schemas.microsoft.com/office/drawing/2014/chart" uri="{C3380CC4-5D6E-409C-BE32-E72D297353CC}">
              <c16:uniqueId val="{00000000-0E4A-4C54-8BFF-85A611F62AE5}"/>
            </c:ext>
          </c:extLst>
        </c:ser>
        <c:ser>
          <c:idx val="1"/>
          <c:order val="1"/>
          <c:tx>
            <c:strRef>
              <c:f>walking!$C$1</c:f>
              <c:strCache>
                <c:ptCount val="1"/>
                <c:pt idx="0">
                  <c:v>GT</c:v>
                </c:pt>
              </c:strCache>
            </c:strRef>
          </c:tx>
          <c:spPr>
            <a:solidFill>
              <a:schemeClr val="accent2"/>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2:$C$11</c:f>
              <c:numCache>
                <c:formatCode>General</c:formatCode>
                <c:ptCount val="10"/>
                <c:pt idx="0">
                  <c:v>810.571994248583</c:v>
                </c:pt>
                <c:pt idx="1">
                  <c:v>812.53308529002095</c:v>
                </c:pt>
                <c:pt idx="2">
                  <c:v>791.15498321516498</c:v>
                </c:pt>
                <c:pt idx="3">
                  <c:v>773.45495218868996</c:v>
                </c:pt>
                <c:pt idx="4">
                  <c:v>757.11853690802798</c:v>
                </c:pt>
                <c:pt idx="5">
                  <c:v>741.33260713180505</c:v>
                </c:pt>
                <c:pt idx="6">
                  <c:v>728.56021586633096</c:v>
                </c:pt>
                <c:pt idx="7">
                  <c:v>713.80959831274004</c:v>
                </c:pt>
                <c:pt idx="8">
                  <c:v>700.06571901470102</c:v>
                </c:pt>
                <c:pt idx="9">
                  <c:v>687.78841947221395</c:v>
                </c:pt>
              </c:numCache>
            </c:numRef>
          </c:val>
          <c:extLst>
            <c:ext xmlns:c16="http://schemas.microsoft.com/office/drawing/2014/chart" uri="{C3380CC4-5D6E-409C-BE32-E72D297353CC}">
              <c16:uniqueId val="{00000001-0E4A-4C54-8BFF-85A611F62AE5}"/>
            </c:ext>
          </c:extLst>
        </c:ser>
        <c:dLbls>
          <c:showLegendKey val="0"/>
          <c:showVal val="0"/>
          <c:showCatName val="0"/>
          <c:showSerName val="0"/>
          <c:showPercent val="0"/>
          <c:showBubbleSize val="0"/>
        </c:dLbls>
        <c:gapWidth val="219"/>
        <c:axId val="769121440"/>
        <c:axId val="769118112"/>
      </c:barChart>
      <c:lineChart>
        <c:grouping val="standard"/>
        <c:varyColors val="0"/>
        <c:ser>
          <c:idx val="2"/>
          <c:order val="2"/>
          <c:tx>
            <c:strRef>
              <c:f>walking!$D$1</c:f>
              <c:strCache>
                <c:ptCount val="1"/>
                <c:pt idx="0">
                  <c:v>ST</c:v>
                </c:pt>
              </c:strCache>
            </c:strRef>
          </c:tx>
          <c:spPr>
            <a:ln w="28575" cap="rnd">
              <a:solidFill>
                <a:schemeClr val="accent3"/>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2:$D$11</c:f>
              <c:numCache>
                <c:formatCode>General</c:formatCode>
                <c:ptCount val="10"/>
                <c:pt idx="0">
                  <c:v>252</c:v>
                </c:pt>
                <c:pt idx="1">
                  <c:v>252</c:v>
                </c:pt>
                <c:pt idx="2">
                  <c:v>252</c:v>
                </c:pt>
                <c:pt idx="3">
                  <c:v>252</c:v>
                </c:pt>
                <c:pt idx="4">
                  <c:v>252</c:v>
                </c:pt>
                <c:pt idx="5">
                  <c:v>252</c:v>
                </c:pt>
                <c:pt idx="6">
                  <c:v>252</c:v>
                </c:pt>
                <c:pt idx="7">
                  <c:v>252</c:v>
                </c:pt>
                <c:pt idx="8">
                  <c:v>252</c:v>
                </c:pt>
                <c:pt idx="9">
                  <c:v>252</c:v>
                </c:pt>
              </c:numCache>
            </c:numRef>
          </c:val>
          <c:smooth val="0"/>
          <c:extLst>
            <c:ext xmlns:c16="http://schemas.microsoft.com/office/drawing/2014/chart" uri="{C3380CC4-5D6E-409C-BE32-E72D297353CC}">
              <c16:uniqueId val="{00000002-0E4A-4C54-8BFF-85A611F62AE5}"/>
            </c:ext>
          </c:extLst>
        </c:ser>
        <c:ser>
          <c:idx val="3"/>
          <c:order val="3"/>
          <c:tx>
            <c:strRef>
              <c:f>walking!$E$1</c:f>
              <c:strCache>
                <c:ptCount val="1"/>
                <c:pt idx="0">
                  <c:v>ET</c:v>
                </c:pt>
              </c:strCache>
            </c:strRef>
          </c:tx>
          <c:spPr>
            <a:ln w="28575" cap="rnd">
              <a:solidFill>
                <a:schemeClr val="accent4"/>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2:$E$11</c:f>
              <c:numCache>
                <c:formatCode>General</c:formatCode>
                <c:ptCount val="10"/>
                <c:pt idx="0">
                  <c:v>334</c:v>
                </c:pt>
                <c:pt idx="1">
                  <c:v>334</c:v>
                </c:pt>
                <c:pt idx="2">
                  <c:v>334</c:v>
                </c:pt>
                <c:pt idx="3">
                  <c:v>334</c:v>
                </c:pt>
                <c:pt idx="4">
                  <c:v>334</c:v>
                </c:pt>
                <c:pt idx="5">
                  <c:v>334</c:v>
                </c:pt>
                <c:pt idx="6">
                  <c:v>334</c:v>
                </c:pt>
                <c:pt idx="7">
                  <c:v>334</c:v>
                </c:pt>
                <c:pt idx="8">
                  <c:v>334</c:v>
                </c:pt>
                <c:pt idx="9">
                  <c:v>334</c:v>
                </c:pt>
              </c:numCache>
            </c:numRef>
          </c:val>
          <c:smooth val="0"/>
          <c:extLst>
            <c:ext xmlns:c16="http://schemas.microsoft.com/office/drawing/2014/chart" uri="{C3380CC4-5D6E-409C-BE32-E72D297353CC}">
              <c16:uniqueId val="{00000003-0E4A-4C54-8BFF-85A611F62AE5}"/>
            </c:ext>
          </c:extLst>
        </c:ser>
        <c:ser>
          <c:idx val="4"/>
          <c:order val="4"/>
          <c:tx>
            <c:strRef>
              <c:f>walking!$F$1</c:f>
              <c:strCache>
                <c:ptCount val="1"/>
                <c:pt idx="0">
                  <c:v>AT</c:v>
                </c:pt>
              </c:strCache>
            </c:strRef>
          </c:tx>
          <c:spPr>
            <a:ln w="28575" cap="rnd">
              <a:solidFill>
                <a:schemeClr val="accent6"/>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F$2:$F$11</c:f>
              <c:numCache>
                <c:formatCode>General</c:formatCode>
                <c:ptCount val="10"/>
                <c:pt idx="0">
                  <c:v>510</c:v>
                </c:pt>
                <c:pt idx="1">
                  <c:v>510</c:v>
                </c:pt>
                <c:pt idx="2">
                  <c:v>510</c:v>
                </c:pt>
                <c:pt idx="3">
                  <c:v>510</c:v>
                </c:pt>
                <c:pt idx="4">
                  <c:v>510</c:v>
                </c:pt>
                <c:pt idx="5">
                  <c:v>510</c:v>
                </c:pt>
                <c:pt idx="6">
                  <c:v>510</c:v>
                </c:pt>
                <c:pt idx="7">
                  <c:v>510</c:v>
                </c:pt>
                <c:pt idx="8">
                  <c:v>510</c:v>
                </c:pt>
                <c:pt idx="9">
                  <c:v>510</c:v>
                </c:pt>
              </c:numCache>
            </c:numRef>
          </c:val>
          <c:smooth val="0"/>
          <c:extLst>
            <c:ext xmlns:c16="http://schemas.microsoft.com/office/drawing/2014/chart" uri="{C3380CC4-5D6E-409C-BE32-E72D297353CC}">
              <c16:uniqueId val="{00000004-0E4A-4C54-8BFF-85A611F62AE5}"/>
            </c:ext>
          </c:extLst>
        </c:ser>
        <c:dLbls>
          <c:showLegendKey val="0"/>
          <c:showVal val="0"/>
          <c:showCatName val="0"/>
          <c:showSerName val="0"/>
          <c:showPercent val="0"/>
          <c:showBubbleSize val="0"/>
        </c:dLbls>
        <c:marker val="1"/>
        <c:smooth val="0"/>
        <c:axId val="769121440"/>
        <c:axId val="769118112"/>
      </c:lineChart>
      <c:catAx>
        <c:axId val="769121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8849747195255212"/>
              <c:y val="0.911056739239793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18112"/>
        <c:crosses val="autoZero"/>
        <c:auto val="1"/>
        <c:lblAlgn val="ctr"/>
        <c:lblOffset val="100"/>
        <c:noMultiLvlLbl val="0"/>
      </c:catAx>
      <c:valAx>
        <c:axId val="769118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21440"/>
        <c:crosses val="autoZero"/>
        <c:crossBetween val="between"/>
      </c:valAx>
      <c:spPr>
        <a:noFill/>
        <a:ln>
          <a:noFill/>
        </a:ln>
        <a:effectLst/>
      </c:spPr>
    </c:plotArea>
    <c:legend>
      <c:legendPos val="b"/>
      <c:layout>
        <c:manualLayout>
          <c:xMode val="edge"/>
          <c:yMode val="edge"/>
          <c:x val="9.4502826569755699E-2"/>
          <c:y val="0.91591075229413543"/>
          <c:w val="0.55774200915648597"/>
          <c:h val="6.79763281478469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226997326268796E-2"/>
          <c:y val="5.0925925925925923E-2"/>
          <c:w val="0.89121747632013293"/>
          <c:h val="0.81784921512910058"/>
        </c:manualLayout>
      </c:layout>
      <c:barChart>
        <c:barDir val="col"/>
        <c:grouping val="clustered"/>
        <c:varyColors val="0"/>
        <c:ser>
          <c:idx val="0"/>
          <c:order val="0"/>
          <c:tx>
            <c:strRef>
              <c:f>walking!$B$15</c:f>
              <c:strCache>
                <c:ptCount val="1"/>
                <c:pt idx="0">
                  <c:v>PT </c:v>
                </c:pt>
              </c:strCache>
            </c:strRef>
          </c:tx>
          <c:spPr>
            <a:solidFill>
              <a:schemeClr val="accent1"/>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16:$B$25</c:f>
              <c:numCache>
                <c:formatCode>General</c:formatCode>
                <c:ptCount val="10"/>
                <c:pt idx="0">
                  <c:v>6.9189434918525503</c:v>
                </c:pt>
                <c:pt idx="1">
                  <c:v>8.25183268916612</c:v>
                </c:pt>
                <c:pt idx="2">
                  <c:v>9.0718127950513505</c:v>
                </c:pt>
                <c:pt idx="3">
                  <c:v>9.6838709919133503</c:v>
                </c:pt>
                <c:pt idx="4">
                  <c:v>10.212662453545301</c:v>
                </c:pt>
                <c:pt idx="5">
                  <c:v>10.6738537706415</c:v>
                </c:pt>
                <c:pt idx="6">
                  <c:v>11.1158990596708</c:v>
                </c:pt>
                <c:pt idx="7">
                  <c:v>11.528552270912099</c:v>
                </c:pt>
                <c:pt idx="8">
                  <c:v>11.968688040885301</c:v>
                </c:pt>
                <c:pt idx="9">
                  <c:v>12.394863172773899</c:v>
                </c:pt>
              </c:numCache>
            </c:numRef>
          </c:val>
          <c:extLst>
            <c:ext xmlns:c16="http://schemas.microsoft.com/office/drawing/2014/chart" uri="{C3380CC4-5D6E-409C-BE32-E72D297353CC}">
              <c16:uniqueId val="{00000000-A3A0-4363-99A6-0A6EF75460F2}"/>
            </c:ext>
          </c:extLst>
        </c:ser>
        <c:ser>
          <c:idx val="1"/>
          <c:order val="1"/>
          <c:tx>
            <c:strRef>
              <c:f>walking!$C$15</c:f>
              <c:strCache>
                <c:ptCount val="1"/>
                <c:pt idx="0">
                  <c:v>GT</c:v>
                </c:pt>
              </c:strCache>
            </c:strRef>
          </c:tx>
          <c:spPr>
            <a:solidFill>
              <a:schemeClr val="accent2"/>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16:$C$25</c:f>
              <c:numCache>
                <c:formatCode>General</c:formatCode>
                <c:ptCount val="10"/>
                <c:pt idx="0">
                  <c:v>78.922118056742946</c:v>
                </c:pt>
                <c:pt idx="1">
                  <c:v>79.986264334747773</c:v>
                </c:pt>
                <c:pt idx="2">
                  <c:v>78.198573933080439</c:v>
                </c:pt>
                <c:pt idx="3">
                  <c:v>76.721558701503341</c:v>
                </c:pt>
                <c:pt idx="4">
                  <c:v>75.415125082462851</c:v>
                </c:pt>
                <c:pt idx="5">
                  <c:v>73.979988209033948</c:v>
                </c:pt>
                <c:pt idx="6">
                  <c:v>72.858919580883281</c:v>
                </c:pt>
                <c:pt idx="7">
                  <c:v>71.420862404558889</c:v>
                </c:pt>
                <c:pt idx="8">
                  <c:v>70.108581425216755</c:v>
                </c:pt>
                <c:pt idx="9">
                  <c:v>68.850708516474953</c:v>
                </c:pt>
              </c:numCache>
            </c:numRef>
          </c:val>
          <c:extLst>
            <c:ext xmlns:c16="http://schemas.microsoft.com/office/drawing/2014/chart" uri="{C3380CC4-5D6E-409C-BE32-E72D297353CC}">
              <c16:uniqueId val="{00000001-A3A0-4363-99A6-0A6EF75460F2}"/>
            </c:ext>
          </c:extLst>
        </c:ser>
        <c:dLbls>
          <c:showLegendKey val="0"/>
          <c:showVal val="0"/>
          <c:showCatName val="0"/>
          <c:showSerName val="0"/>
          <c:showPercent val="0"/>
          <c:showBubbleSize val="0"/>
        </c:dLbls>
        <c:gapWidth val="219"/>
        <c:axId val="566290816"/>
        <c:axId val="566287072"/>
      </c:barChart>
      <c:lineChart>
        <c:grouping val="standard"/>
        <c:varyColors val="0"/>
        <c:ser>
          <c:idx val="2"/>
          <c:order val="2"/>
          <c:tx>
            <c:strRef>
              <c:f>walking!$D$15</c:f>
              <c:strCache>
                <c:ptCount val="1"/>
                <c:pt idx="0">
                  <c:v>ST</c:v>
                </c:pt>
              </c:strCache>
            </c:strRef>
          </c:tx>
          <c:spPr>
            <a:ln w="28575" cap="rnd">
              <a:solidFill>
                <a:schemeClr val="accent3"/>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16:$D$25</c:f>
              <c:numCache>
                <c:formatCode>General</c:formatCode>
                <c:ptCount val="10"/>
                <c:pt idx="0">
                  <c:v>6.28</c:v>
                </c:pt>
                <c:pt idx="1">
                  <c:v>6.28</c:v>
                </c:pt>
                <c:pt idx="2">
                  <c:v>6.28</c:v>
                </c:pt>
                <c:pt idx="3">
                  <c:v>6.28</c:v>
                </c:pt>
                <c:pt idx="4">
                  <c:v>6.28</c:v>
                </c:pt>
                <c:pt idx="5">
                  <c:v>6.28</c:v>
                </c:pt>
                <c:pt idx="6">
                  <c:v>6.28</c:v>
                </c:pt>
                <c:pt idx="7">
                  <c:v>6.28</c:v>
                </c:pt>
                <c:pt idx="8">
                  <c:v>6.28</c:v>
                </c:pt>
                <c:pt idx="9">
                  <c:v>6.28</c:v>
                </c:pt>
              </c:numCache>
            </c:numRef>
          </c:val>
          <c:smooth val="0"/>
          <c:extLst>
            <c:ext xmlns:c16="http://schemas.microsoft.com/office/drawing/2014/chart" uri="{C3380CC4-5D6E-409C-BE32-E72D297353CC}">
              <c16:uniqueId val="{00000002-A3A0-4363-99A6-0A6EF75460F2}"/>
            </c:ext>
          </c:extLst>
        </c:ser>
        <c:ser>
          <c:idx val="3"/>
          <c:order val="3"/>
          <c:tx>
            <c:strRef>
              <c:f>walking!$E$15</c:f>
              <c:strCache>
                <c:ptCount val="1"/>
                <c:pt idx="0">
                  <c:v>ET</c:v>
                </c:pt>
              </c:strCache>
            </c:strRef>
          </c:tx>
          <c:spPr>
            <a:ln w="28575" cap="rnd">
              <a:solidFill>
                <a:schemeClr val="accent4"/>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16:$E$25</c:f>
              <c:numCache>
                <c:formatCode>General</c:formatCode>
                <c:ptCount val="10"/>
                <c:pt idx="0">
                  <c:v>18.39</c:v>
                </c:pt>
                <c:pt idx="1">
                  <c:v>18.39</c:v>
                </c:pt>
                <c:pt idx="2">
                  <c:v>18.39</c:v>
                </c:pt>
                <c:pt idx="3">
                  <c:v>18.39</c:v>
                </c:pt>
                <c:pt idx="4">
                  <c:v>18.39</c:v>
                </c:pt>
                <c:pt idx="5">
                  <c:v>18.39</c:v>
                </c:pt>
                <c:pt idx="6">
                  <c:v>18.39</c:v>
                </c:pt>
                <c:pt idx="7">
                  <c:v>18.39</c:v>
                </c:pt>
                <c:pt idx="8">
                  <c:v>18.39</c:v>
                </c:pt>
                <c:pt idx="9">
                  <c:v>18.39</c:v>
                </c:pt>
              </c:numCache>
            </c:numRef>
          </c:val>
          <c:smooth val="0"/>
          <c:extLst>
            <c:ext xmlns:c16="http://schemas.microsoft.com/office/drawing/2014/chart" uri="{C3380CC4-5D6E-409C-BE32-E72D297353CC}">
              <c16:uniqueId val="{00000003-A3A0-4363-99A6-0A6EF75460F2}"/>
            </c:ext>
          </c:extLst>
        </c:ser>
        <c:dLbls>
          <c:showLegendKey val="0"/>
          <c:showVal val="0"/>
          <c:showCatName val="0"/>
          <c:showSerName val="0"/>
          <c:showPercent val="0"/>
          <c:showBubbleSize val="0"/>
        </c:dLbls>
        <c:marker val="1"/>
        <c:smooth val="0"/>
        <c:axId val="566290816"/>
        <c:axId val="566287072"/>
      </c:lineChart>
      <c:catAx>
        <c:axId val="566290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a:t>
                </a:r>
                <a:r>
                  <a:rPr lang="en-US" baseline="0"/>
                  <a:t> time from home (minutes)</a:t>
                </a:r>
                <a:endParaRPr lang="en-US"/>
              </a:p>
            </c:rich>
          </c:tx>
          <c:layout>
            <c:manualLayout>
              <c:xMode val="edge"/>
              <c:yMode val="edge"/>
              <c:x val="0.72781885803369228"/>
              <c:y val="0.927161666775124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7072"/>
        <c:crosses val="autoZero"/>
        <c:auto val="1"/>
        <c:lblAlgn val="ctr"/>
        <c:lblOffset val="100"/>
        <c:noMultiLvlLbl val="0"/>
      </c:catAx>
      <c:valAx>
        <c:axId val="566287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risk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90816"/>
        <c:crosses val="autoZero"/>
        <c:crossBetween val="between"/>
      </c:valAx>
      <c:spPr>
        <a:noFill/>
        <a:ln>
          <a:noFill/>
        </a:ln>
        <a:effectLst/>
      </c:spPr>
    </c:plotArea>
    <c:legend>
      <c:legendPos val="b"/>
      <c:layout>
        <c:manualLayout>
          <c:xMode val="edge"/>
          <c:yMode val="edge"/>
          <c:x val="0.15444480654871412"/>
          <c:y val="0.93066990593117993"/>
          <c:w val="0.49777950595681708"/>
          <c:h val="6.198390490444893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096293-D79D-4D3F-99B3-18BB8DD3F1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7</TotalTime>
  <Pages>28</Pages>
  <Words>33174</Words>
  <Characters>189097</Characters>
  <Application>Microsoft Office Word</Application>
  <DocSecurity>0</DocSecurity>
  <Lines>1575</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109</cp:revision>
  <dcterms:created xsi:type="dcterms:W3CDTF">2019-12-09T21:41:00Z</dcterms:created>
  <dcterms:modified xsi:type="dcterms:W3CDTF">2020-05-27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pa</vt:lpwstr>
  </property>
</Properties>
</file>